
<file path=[Content_Types].xml><?xml version="1.0" encoding="utf-8"?>
<Types xmlns="http://schemas.openxmlformats.org/package/2006/content-types">
  <Default Extension="png" ContentType="image/png"/>
  <Default Extension="jpeg" ContentType="image/jpeg"/>
  <Default Extension="xls" ContentType="application/vnd.ms-excel"/>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theme/themeOverride5.xml" ContentType="application/vnd.openxmlformats-officedocument.themeOverride+xml"/>
  <Override PartName="/word/charts/chart9.xml" ContentType="application/vnd.openxmlformats-officedocument.drawingml.chart+xml"/>
  <Override PartName="/word/theme/themeOverride6.xml" ContentType="application/vnd.openxmlformats-officedocument.themeOverride+xml"/>
  <Override PartName="/word/charts/chart10.xml" ContentType="application/vnd.openxmlformats-officedocument.drawingml.chart+xml"/>
  <Override PartName="/word/theme/themeOverride7.xml" ContentType="application/vnd.openxmlformats-officedocument.themeOverride+xml"/>
  <Override PartName="/word/charts/chart11.xml" ContentType="application/vnd.openxmlformats-officedocument.drawingml.chart+xml"/>
  <Override PartName="/word/theme/themeOverride8.xml" ContentType="application/vnd.openxmlformats-officedocument.themeOverride+xml"/>
  <Override PartName="/word/charts/chart12.xml" ContentType="application/vnd.openxmlformats-officedocument.drawingml.chart+xml"/>
  <Override PartName="/word/theme/themeOverride9.xml" ContentType="application/vnd.openxmlformats-officedocument.themeOverride+xml"/>
  <Override PartName="/word/charts/chart13.xml" ContentType="application/vnd.openxmlformats-officedocument.drawingml.chart+xml"/>
  <Override PartName="/word/theme/themeOverride10.xml" ContentType="application/vnd.openxmlformats-officedocument.themeOverride+xml"/>
  <Override PartName="/word/charts/chart14.xml" ContentType="application/vnd.openxmlformats-officedocument.drawingml.chart+xml"/>
  <Override PartName="/word/theme/themeOverride11.xml" ContentType="application/vnd.openxmlformats-officedocument.themeOverride+xml"/>
  <Override PartName="/word/charts/chart15.xml" ContentType="application/vnd.openxmlformats-officedocument.drawingml.chart+xml"/>
  <Override PartName="/word/theme/themeOverride12.xml" ContentType="application/vnd.openxmlformats-officedocument.themeOverride+xml"/>
  <Override PartName="/word/charts/chart16.xml" ContentType="application/vnd.openxmlformats-officedocument.drawingml.chart+xml"/>
  <Override PartName="/word/theme/themeOverride13.xml" ContentType="application/vnd.openxmlformats-officedocument.themeOverride+xml"/>
  <Override PartName="/word/charts/chart17.xml" ContentType="application/vnd.openxmlformats-officedocument.drawingml.chart+xml"/>
  <Override PartName="/word/theme/themeOverride14.xml" ContentType="application/vnd.openxmlformats-officedocument.themeOverride+xml"/>
  <Override PartName="/word/charts/chart18.xml" ContentType="application/vnd.openxmlformats-officedocument.drawingml.chart+xml"/>
  <Override PartName="/word/theme/themeOverride15.xml" ContentType="application/vnd.openxmlformats-officedocument.themeOverride+xml"/>
  <Override PartName="/word/charts/chart19.xml" ContentType="application/vnd.openxmlformats-officedocument.drawingml.chart+xml"/>
  <Override PartName="/word/theme/themeOverride16.xml" ContentType="application/vnd.openxmlformats-officedocument.themeOverride+xml"/>
  <Override PartName="/word/charts/chart20.xml" ContentType="application/vnd.openxmlformats-officedocument.drawingml.chart+xml"/>
  <Override PartName="/word/theme/themeOverride17.xml" ContentType="application/vnd.openxmlformats-officedocument.themeOverride+xml"/>
  <Override PartName="/word/charts/chart21.xml" ContentType="application/vnd.openxmlformats-officedocument.drawingml.chart+xml"/>
  <Override PartName="/word/theme/themeOverride18.xml" ContentType="application/vnd.openxmlformats-officedocument.themeOverride+xml"/>
  <Override PartName="/word/charts/chart22.xml" ContentType="application/vnd.openxmlformats-officedocument.drawingml.chart+xml"/>
  <Override PartName="/word/drawings/drawing1.xml" ContentType="application/vnd.openxmlformats-officedocument.drawingml.chartshapes+xml"/>
  <Override PartName="/word/charts/chart23.xml" ContentType="application/vnd.openxmlformats-officedocument.drawingml.chart+xml"/>
  <Override PartName="/word/drawings/drawing2.xml" ContentType="application/vnd.openxmlformats-officedocument.drawingml.chartshapes+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2DE4" w:rsidRPr="00B02DE4" w:rsidRDefault="003A4AFB" w:rsidP="00B02DE4">
      <w:pPr>
        <w:pStyle w:val="NoSpacing"/>
        <w:jc w:val="center"/>
        <w:rPr>
          <w:sz w:val="36"/>
        </w:rPr>
      </w:pPr>
      <w:bookmarkStart w:id="0" w:name="_Toc405632769"/>
      <w:r w:rsidRPr="00B02DE4">
        <w:rPr>
          <w:sz w:val="36"/>
        </w:rPr>
        <w:t>Digital Synesthes</w:t>
      </w:r>
      <w:r w:rsidR="00360B5C" w:rsidRPr="00B02DE4">
        <w:rPr>
          <w:sz w:val="36"/>
        </w:rPr>
        <w:t xml:space="preserve">ia: Using Mobile Technology </w:t>
      </w:r>
      <w:r w:rsidR="00AD3C2C" w:rsidRPr="00B02DE4">
        <w:rPr>
          <w:sz w:val="36"/>
        </w:rPr>
        <w:t xml:space="preserve">and Sensory Substitution </w:t>
      </w:r>
      <w:r w:rsidR="00360B5C" w:rsidRPr="00B02DE4">
        <w:rPr>
          <w:sz w:val="36"/>
        </w:rPr>
        <w:t>to I</w:t>
      </w:r>
      <w:r w:rsidR="00F67648" w:rsidRPr="00B02DE4">
        <w:rPr>
          <w:sz w:val="36"/>
        </w:rPr>
        <w:t>nteract with Our W</w:t>
      </w:r>
      <w:r w:rsidRPr="00B02DE4">
        <w:rPr>
          <w:sz w:val="36"/>
        </w:rPr>
        <w:t>orld</w:t>
      </w:r>
      <w:bookmarkEnd w:id="0"/>
    </w:p>
    <w:p w:rsidR="00B02DE4" w:rsidRDefault="00B02DE4" w:rsidP="00B02DE4">
      <w:pPr>
        <w:pStyle w:val="NoSpacing"/>
        <w:jc w:val="center"/>
      </w:pPr>
    </w:p>
    <w:p w:rsidR="003A4AFB" w:rsidRDefault="003A4AFB" w:rsidP="00B02DE4">
      <w:pPr>
        <w:pStyle w:val="NoSpacing"/>
        <w:jc w:val="center"/>
      </w:pPr>
      <w:r w:rsidRPr="00131217">
        <w:t>By</w:t>
      </w:r>
    </w:p>
    <w:p w:rsidR="00B02DE4" w:rsidRPr="00131217" w:rsidRDefault="00B02DE4" w:rsidP="00B02DE4">
      <w:pPr>
        <w:pStyle w:val="NoSpacing"/>
        <w:jc w:val="center"/>
      </w:pPr>
    </w:p>
    <w:p w:rsidR="003A4AFB" w:rsidRDefault="003A4AFB" w:rsidP="00B02DE4">
      <w:pPr>
        <w:pStyle w:val="NoSpacing"/>
        <w:jc w:val="center"/>
        <w:rPr>
          <w:sz w:val="32"/>
        </w:rPr>
      </w:pPr>
      <w:bookmarkStart w:id="1" w:name="_Toc405632770"/>
      <w:r w:rsidRPr="00B02DE4">
        <w:rPr>
          <w:sz w:val="32"/>
        </w:rPr>
        <w:t>Santiago Eloy Alfaro Bernate</w:t>
      </w:r>
      <w:bookmarkEnd w:id="1"/>
    </w:p>
    <w:p w:rsidR="00B02DE4" w:rsidRPr="00B02DE4" w:rsidRDefault="00B02DE4" w:rsidP="00B02DE4">
      <w:pPr>
        <w:pStyle w:val="NoSpacing"/>
        <w:jc w:val="center"/>
        <w:rPr>
          <w:sz w:val="32"/>
        </w:rPr>
      </w:pPr>
    </w:p>
    <w:p w:rsidR="00AD3C2C" w:rsidRPr="00B02DE4" w:rsidRDefault="00AD3C2C" w:rsidP="00B02DE4">
      <w:pPr>
        <w:pStyle w:val="NoSpacing"/>
        <w:jc w:val="center"/>
      </w:pPr>
      <w:r w:rsidRPr="00B02DE4">
        <w:t>MS in Media Technology</w:t>
      </w:r>
    </w:p>
    <w:p w:rsidR="00AD3C2C" w:rsidRPr="00B02DE4" w:rsidRDefault="00AD3C2C" w:rsidP="00B02DE4">
      <w:pPr>
        <w:pStyle w:val="NoSpacing"/>
        <w:jc w:val="center"/>
      </w:pPr>
      <w:r w:rsidRPr="00B02DE4">
        <w:t>Massachusetts Insti</w:t>
      </w:r>
      <w:r w:rsidR="00B02DE4" w:rsidRPr="00B02DE4">
        <w:t>tute of Technology, 2010</w:t>
      </w:r>
    </w:p>
    <w:p w:rsidR="007954F4" w:rsidRPr="00B02DE4" w:rsidRDefault="007954F4" w:rsidP="00B02DE4">
      <w:pPr>
        <w:pStyle w:val="NoSpacing"/>
        <w:jc w:val="center"/>
      </w:pPr>
    </w:p>
    <w:p w:rsidR="003A4AFB" w:rsidRPr="00B02DE4" w:rsidRDefault="003E028C" w:rsidP="00B02DE4">
      <w:pPr>
        <w:pStyle w:val="NoSpacing"/>
        <w:jc w:val="center"/>
      </w:pPr>
      <w:r w:rsidRPr="00B02DE4">
        <w:t>S</w:t>
      </w:r>
      <w:r w:rsidR="003A4AFB" w:rsidRPr="00B02DE4">
        <w:t>ubmitted to the Program in Media Arts and Sciences,</w:t>
      </w:r>
      <w:r w:rsidR="00B02DE4">
        <w:t xml:space="preserve"> </w:t>
      </w:r>
      <w:r w:rsidR="003A4AFB" w:rsidRPr="00B02DE4">
        <w:t>School of Architecture and Planning,</w:t>
      </w:r>
    </w:p>
    <w:p w:rsidR="003A4AFB" w:rsidRPr="00B02DE4" w:rsidRDefault="003A4AFB" w:rsidP="00B02DE4">
      <w:pPr>
        <w:pStyle w:val="NoSpacing"/>
        <w:jc w:val="center"/>
      </w:pPr>
      <w:r w:rsidRPr="00B02DE4">
        <w:t>In partial fulfillment of the requirements for the degree of</w:t>
      </w:r>
    </w:p>
    <w:p w:rsidR="003A4AFB" w:rsidRPr="00B02DE4" w:rsidRDefault="003A4AFB" w:rsidP="00B02DE4">
      <w:pPr>
        <w:pStyle w:val="NoSpacing"/>
        <w:jc w:val="center"/>
      </w:pPr>
    </w:p>
    <w:p w:rsidR="003A4AFB" w:rsidRPr="00B02DE4" w:rsidRDefault="003A4AFB" w:rsidP="00B02DE4">
      <w:pPr>
        <w:pStyle w:val="NoSpacing"/>
        <w:jc w:val="center"/>
      </w:pPr>
      <w:r w:rsidRPr="00B02DE4">
        <w:t>Doctor of Philosophy</w:t>
      </w:r>
    </w:p>
    <w:p w:rsidR="000A3A54" w:rsidRPr="00B02DE4" w:rsidRDefault="003A4AFB" w:rsidP="00B02DE4">
      <w:pPr>
        <w:pStyle w:val="NoSpacing"/>
        <w:jc w:val="center"/>
      </w:pPr>
      <w:r w:rsidRPr="00B02DE4">
        <w:t>at the</w:t>
      </w:r>
    </w:p>
    <w:p w:rsidR="003A4AFB" w:rsidRPr="00B02DE4" w:rsidRDefault="003A4AFB" w:rsidP="00B02DE4">
      <w:pPr>
        <w:pStyle w:val="NoSpacing"/>
        <w:jc w:val="center"/>
      </w:pPr>
      <w:bookmarkStart w:id="2" w:name="_Toc405632771"/>
      <w:r w:rsidRPr="00B02DE4">
        <w:t>Massachusetts Institute of Technology</w:t>
      </w:r>
      <w:bookmarkEnd w:id="2"/>
    </w:p>
    <w:p w:rsidR="00B02DE4" w:rsidRPr="00B02DE4" w:rsidRDefault="00B02DE4" w:rsidP="00B02DE4">
      <w:pPr>
        <w:pStyle w:val="NoSpacing"/>
        <w:jc w:val="center"/>
      </w:pPr>
    </w:p>
    <w:p w:rsidR="00B02DE4" w:rsidRPr="00B02DE4" w:rsidRDefault="00B02DE4" w:rsidP="00B02DE4">
      <w:pPr>
        <w:pStyle w:val="NoSpacing"/>
        <w:jc w:val="center"/>
      </w:pPr>
      <w:r w:rsidRPr="00B02DE4">
        <w:t>February 2015</w:t>
      </w:r>
    </w:p>
    <w:p w:rsidR="000A3A54" w:rsidRPr="00B02DE4" w:rsidRDefault="000A3A54" w:rsidP="00B02DE4">
      <w:pPr>
        <w:pStyle w:val="NoSpacing"/>
        <w:jc w:val="center"/>
      </w:pPr>
    </w:p>
    <w:p w:rsidR="003A4AFB" w:rsidRDefault="003A4AFB" w:rsidP="00FF118C">
      <w:pPr>
        <w:pStyle w:val="NoSpacing"/>
        <w:jc w:val="center"/>
      </w:pPr>
      <w:r w:rsidRPr="00B02DE4">
        <w:t xml:space="preserve">© </w:t>
      </w:r>
      <w:r w:rsidR="00B02DE4">
        <w:t xml:space="preserve">2014 </w:t>
      </w:r>
      <w:r w:rsidR="00FF118C" w:rsidRPr="00B02DE4">
        <w:t>Massachusetts Institute of Technology</w:t>
      </w:r>
      <w:r w:rsidR="00B02DE4">
        <w:t xml:space="preserve">. </w:t>
      </w:r>
      <w:r w:rsidRPr="00B02DE4">
        <w:t>All rights reserved</w:t>
      </w:r>
      <w:r w:rsidR="00B02DE4">
        <w:t>.</w:t>
      </w:r>
    </w:p>
    <w:p w:rsidR="00B02DE4" w:rsidRDefault="00B02DE4" w:rsidP="00B02DE4">
      <w:pPr>
        <w:pStyle w:val="NoSpacing"/>
        <w:jc w:val="center"/>
      </w:pPr>
    </w:p>
    <w:p w:rsidR="00B02DE4" w:rsidRDefault="00B02DE4" w:rsidP="00B02DE4">
      <w:pPr>
        <w:pStyle w:val="NoSpacing"/>
        <w:jc w:val="center"/>
      </w:pPr>
    </w:p>
    <w:p w:rsidR="00FF118C" w:rsidRPr="00B02DE4" w:rsidRDefault="00FF118C" w:rsidP="00B02DE4">
      <w:pPr>
        <w:pStyle w:val="NoSpacing"/>
        <w:jc w:val="center"/>
      </w:pPr>
    </w:p>
    <w:p w:rsidR="00F3345F" w:rsidRDefault="00F3345F" w:rsidP="003A4AFB">
      <w:pPr>
        <w:pStyle w:val="NoSpacing"/>
        <w:jc w:val="center"/>
      </w:pPr>
    </w:p>
    <w:p w:rsidR="00B02DE4" w:rsidRDefault="00B02DE4" w:rsidP="00B02DE4">
      <w:pPr>
        <w:pStyle w:val="NoSpacing"/>
        <w:jc w:val="left"/>
      </w:pPr>
      <w:r>
        <w:t>Signature of Author:  ____________________________________________________________</w:t>
      </w:r>
    </w:p>
    <w:p w:rsidR="00B02DE4" w:rsidRDefault="00B02DE4" w:rsidP="00B02DE4">
      <w:pPr>
        <w:pStyle w:val="NoSpacing"/>
        <w:jc w:val="right"/>
      </w:pPr>
      <w:r>
        <w:t>Program in Media Arts and Sciences, School of Architecture</w:t>
      </w:r>
    </w:p>
    <w:p w:rsidR="00B02DE4" w:rsidRPr="00131217" w:rsidRDefault="00B02DE4" w:rsidP="00B02DE4">
      <w:pPr>
        <w:pStyle w:val="NoSpacing"/>
        <w:jc w:val="right"/>
      </w:pPr>
      <w:r>
        <w:t>December 20, 2014</w:t>
      </w:r>
    </w:p>
    <w:p w:rsidR="00B02DE4" w:rsidRDefault="00B02DE4" w:rsidP="00B02DE4">
      <w:pPr>
        <w:pStyle w:val="NoSpacing"/>
        <w:tabs>
          <w:tab w:val="left" w:pos="4140"/>
        </w:tabs>
      </w:pPr>
    </w:p>
    <w:p w:rsidR="00B86F6A" w:rsidRDefault="00B86F6A" w:rsidP="003A4AFB">
      <w:pPr>
        <w:pStyle w:val="NoSpacing"/>
        <w:jc w:val="right"/>
      </w:pPr>
    </w:p>
    <w:p w:rsidR="00FF118C" w:rsidRDefault="00FF118C" w:rsidP="003A4AFB">
      <w:pPr>
        <w:pStyle w:val="NoSpacing"/>
        <w:jc w:val="right"/>
      </w:pPr>
    </w:p>
    <w:p w:rsidR="00B02DE4" w:rsidRPr="00131217" w:rsidRDefault="00B02DE4" w:rsidP="003A4AFB">
      <w:pPr>
        <w:pStyle w:val="NoSpacing"/>
        <w:jc w:val="right"/>
      </w:pPr>
    </w:p>
    <w:p w:rsidR="003A4AFB" w:rsidRPr="00131217" w:rsidRDefault="00C06B67" w:rsidP="00B02DE4">
      <w:pPr>
        <w:pStyle w:val="NoSpacing"/>
        <w:jc w:val="left"/>
      </w:pPr>
      <w:r w:rsidRPr="00131217">
        <w:softHyphen/>
      </w:r>
      <w:r w:rsidRPr="00131217">
        <w:softHyphen/>
      </w:r>
      <w:r w:rsidR="00B02DE4">
        <w:t>Certified By: ___________________________________________________________________</w:t>
      </w:r>
    </w:p>
    <w:p w:rsidR="00B153A7" w:rsidRPr="00131217" w:rsidRDefault="00B153A7" w:rsidP="00B153A7">
      <w:pPr>
        <w:pStyle w:val="NoSpacing"/>
        <w:jc w:val="right"/>
      </w:pPr>
      <w:r w:rsidRPr="00131217">
        <w:t xml:space="preserve">V. Michael Bove Jr. </w:t>
      </w:r>
    </w:p>
    <w:p w:rsidR="00B153A7" w:rsidRPr="00131217" w:rsidRDefault="0031573D" w:rsidP="00B153A7">
      <w:pPr>
        <w:pStyle w:val="NoSpacing"/>
        <w:jc w:val="right"/>
      </w:pPr>
      <w:r w:rsidRPr="00131217">
        <w:t>Principal Research Scientist</w:t>
      </w:r>
    </w:p>
    <w:p w:rsidR="00B153A7" w:rsidRDefault="00B153A7" w:rsidP="00B153A7">
      <w:pPr>
        <w:pStyle w:val="NoSpacing"/>
        <w:jc w:val="right"/>
      </w:pPr>
      <w:r w:rsidRPr="00131217">
        <w:t>MIT Media Lab</w:t>
      </w:r>
    </w:p>
    <w:p w:rsidR="00B86F6A" w:rsidRDefault="00B86F6A" w:rsidP="00B153A7">
      <w:pPr>
        <w:pStyle w:val="NoSpacing"/>
        <w:jc w:val="right"/>
      </w:pPr>
    </w:p>
    <w:p w:rsidR="00FF118C" w:rsidRDefault="00FF118C" w:rsidP="00B153A7">
      <w:pPr>
        <w:pStyle w:val="NoSpacing"/>
        <w:jc w:val="right"/>
      </w:pPr>
    </w:p>
    <w:p w:rsidR="00B02DE4" w:rsidRPr="00131217" w:rsidRDefault="00B02DE4" w:rsidP="00B153A7">
      <w:pPr>
        <w:pStyle w:val="NoSpacing"/>
        <w:jc w:val="right"/>
      </w:pPr>
    </w:p>
    <w:p w:rsidR="003A4AFB" w:rsidRPr="00131217" w:rsidRDefault="00B02DE4" w:rsidP="003A4AFB">
      <w:pPr>
        <w:pStyle w:val="NoSpacing"/>
        <w:jc w:val="left"/>
      </w:pPr>
      <w:r>
        <w:t>Accepted By: ___________________________________________________________________</w:t>
      </w:r>
    </w:p>
    <w:p w:rsidR="006A79C3" w:rsidRPr="006A79C3" w:rsidRDefault="00AD3C2C" w:rsidP="00B153A7">
      <w:pPr>
        <w:pStyle w:val="NoSpacing"/>
        <w:jc w:val="right"/>
      </w:pPr>
      <w:r>
        <w:t xml:space="preserve">Prof. </w:t>
      </w:r>
      <w:r w:rsidR="006A79C3" w:rsidRPr="006A79C3">
        <w:t>Pattie Maes</w:t>
      </w:r>
    </w:p>
    <w:p w:rsidR="00AD3C2C" w:rsidRPr="00AD3C2C" w:rsidRDefault="00AD3C2C" w:rsidP="00B153A7">
      <w:pPr>
        <w:pStyle w:val="NoSpacing"/>
        <w:jc w:val="right"/>
      </w:pPr>
      <w:r w:rsidRPr="00AD3C2C">
        <w:t>Associate Academic Head</w:t>
      </w:r>
    </w:p>
    <w:p w:rsidR="000A3A54" w:rsidRDefault="00AD3C2C" w:rsidP="00F3345F">
      <w:pPr>
        <w:pStyle w:val="NoSpacing"/>
        <w:jc w:val="right"/>
      </w:pPr>
      <w:r w:rsidRPr="00AD3C2C">
        <w:t>Program in Media Arts and Sciences</w:t>
      </w:r>
      <w:r w:rsidR="000A3A54">
        <w:br w:type="page"/>
      </w:r>
    </w:p>
    <w:p w:rsidR="00B153A7" w:rsidRPr="00131217" w:rsidRDefault="00B153A7" w:rsidP="00B153A7">
      <w:pPr>
        <w:pStyle w:val="NoSpacing"/>
        <w:jc w:val="right"/>
      </w:pPr>
    </w:p>
    <w:p w:rsidR="000A3A54" w:rsidRDefault="000A3A54"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0A3A54" w:rsidRPr="00131217" w:rsidRDefault="000A3A54" w:rsidP="000A3A54">
      <w:pPr>
        <w:pStyle w:val="NoSpacing"/>
        <w:jc w:val="right"/>
      </w:pPr>
    </w:p>
    <w:p w:rsidR="000A3A54" w:rsidRPr="00131217" w:rsidRDefault="000A3A54" w:rsidP="000A3A54">
      <w:pPr>
        <w:pStyle w:val="NoSpacing"/>
        <w:jc w:val="right"/>
      </w:pPr>
    </w:p>
    <w:p w:rsidR="000C5D88" w:rsidRDefault="000C5D88" w:rsidP="000A3A54">
      <w:pPr>
        <w:pStyle w:val="NoSpacing"/>
        <w:jc w:val="right"/>
      </w:pPr>
      <w:r w:rsidRPr="00131217">
        <w:t>Thesis Supervisor:</w:t>
      </w:r>
      <w:r>
        <w:t xml:space="preserve">  ______________________________________________________________</w:t>
      </w:r>
    </w:p>
    <w:p w:rsidR="000A3A54" w:rsidRPr="00131217" w:rsidRDefault="000A3A54" w:rsidP="000A3A54">
      <w:pPr>
        <w:pStyle w:val="NoSpacing"/>
        <w:jc w:val="right"/>
      </w:pPr>
      <w:r w:rsidRPr="00131217">
        <w:t xml:space="preserve">V. Michael Bove Jr. </w:t>
      </w:r>
    </w:p>
    <w:p w:rsidR="000A3A54" w:rsidRPr="00131217" w:rsidRDefault="000A3A54" w:rsidP="000A3A54">
      <w:pPr>
        <w:pStyle w:val="NoSpacing"/>
        <w:jc w:val="right"/>
      </w:pPr>
      <w:r w:rsidRPr="00131217">
        <w:t>Principal Research Scientist</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C5D88" w:rsidRDefault="000C5D88" w:rsidP="000C5D88">
      <w:pPr>
        <w:pStyle w:val="NoSpacing"/>
        <w:jc w:val="left"/>
      </w:pPr>
      <w:r w:rsidRPr="00131217">
        <w:t>Thesis Reader</w:t>
      </w:r>
      <w:r>
        <w:t>:  _________________________________________________________________</w:t>
      </w:r>
    </w:p>
    <w:p w:rsidR="000A3A54" w:rsidRPr="00131217" w:rsidRDefault="000A3A54" w:rsidP="000A3A54">
      <w:pPr>
        <w:pStyle w:val="NoSpacing"/>
        <w:jc w:val="right"/>
      </w:pPr>
      <w:r w:rsidRPr="00131217">
        <w:t>Joseph Paradiso</w:t>
      </w:r>
    </w:p>
    <w:p w:rsidR="000A3A54" w:rsidRPr="00131217" w:rsidRDefault="000A3A54" w:rsidP="000A3A54">
      <w:pPr>
        <w:pStyle w:val="NoSpacing"/>
        <w:jc w:val="right"/>
      </w:pPr>
      <w:r w:rsidRPr="00131217">
        <w:t>Professor of Media Arts and Science</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C5D88" w:rsidRDefault="000C5D88" w:rsidP="000C5D88">
      <w:pPr>
        <w:pStyle w:val="NoSpacing"/>
        <w:jc w:val="left"/>
      </w:pPr>
      <w:r w:rsidRPr="00131217">
        <w:t>Thesis Reader</w:t>
      </w:r>
      <w:r>
        <w:t>:  _________________________________________________________________</w:t>
      </w:r>
    </w:p>
    <w:p w:rsidR="000A3A54" w:rsidRPr="00131217" w:rsidRDefault="000A3A54" w:rsidP="000A3A54">
      <w:pPr>
        <w:pStyle w:val="NoSpacing"/>
        <w:jc w:val="right"/>
      </w:pPr>
      <w:r w:rsidRPr="00131217">
        <w:t xml:space="preserve">Kevin Slavin </w:t>
      </w:r>
    </w:p>
    <w:p w:rsidR="000A3A54" w:rsidRPr="00131217" w:rsidRDefault="000A3A54" w:rsidP="000A3A54">
      <w:pPr>
        <w:pStyle w:val="NoSpacing"/>
        <w:jc w:val="right"/>
      </w:pPr>
      <w:r w:rsidRPr="00131217">
        <w:t>Assistant Professor of Media Arts and Sciences</w:t>
      </w:r>
    </w:p>
    <w:p w:rsidR="000A3A54" w:rsidRPr="00131217" w:rsidRDefault="000A3A54" w:rsidP="000A3A54">
      <w:pPr>
        <w:pStyle w:val="NoSpacing"/>
        <w:jc w:val="right"/>
      </w:pPr>
      <w:r w:rsidRPr="00131217">
        <w:t>MIT Media Lab</w:t>
      </w:r>
    </w:p>
    <w:p w:rsidR="000A3A54" w:rsidRPr="00131217" w:rsidRDefault="000A3A54" w:rsidP="000A3A54">
      <w:r w:rsidRPr="00131217">
        <w:br w:type="page"/>
      </w:r>
    </w:p>
    <w:p w:rsidR="000A3A54" w:rsidRPr="00131217" w:rsidRDefault="000A3A54" w:rsidP="00B153A7">
      <w:pPr>
        <w:pStyle w:val="NoSpacing"/>
        <w:jc w:val="right"/>
      </w:pPr>
    </w:p>
    <w:p w:rsidR="009A08A5" w:rsidRDefault="009A08A5" w:rsidP="009A08A5">
      <w:pPr>
        <w:pStyle w:val="Heading1"/>
      </w:pPr>
      <w:bookmarkStart w:id="3" w:name="_Toc406140194"/>
      <w:r w:rsidRPr="00131217">
        <w:t>Acknowledgements</w:t>
      </w:r>
      <w:bookmarkEnd w:id="3"/>
    </w:p>
    <w:p w:rsidR="00530157" w:rsidRDefault="003377D5" w:rsidP="00530157">
      <w:r>
        <w:t>Thanks to:</w:t>
      </w:r>
    </w:p>
    <w:p w:rsidR="00530157" w:rsidRDefault="00530157" w:rsidP="00530157">
      <w:r>
        <w:t>my committee Mike Bove, Joe P and Kevin Slavin. A lot of work and dicussions made this thesis possible and I would not have made it without your guidance.</w:t>
      </w:r>
    </w:p>
    <w:p w:rsidR="00530157" w:rsidRDefault="003377D5" w:rsidP="00530157">
      <w:r>
        <w:t>t</w:t>
      </w:r>
      <w:r w:rsidR="00530157">
        <w:t>hanks again to Mike Bove for helping me during these 6 years of life at the Lab.</w:t>
      </w:r>
    </w:p>
    <w:p w:rsidR="003377D5" w:rsidRDefault="003377D5" w:rsidP="00530157">
      <w:r>
        <w:t>Diana for being a great UROP and wonderful person.</w:t>
      </w:r>
    </w:p>
    <w:p w:rsidR="00530157" w:rsidRDefault="00530157" w:rsidP="00530157">
      <w:r>
        <w:t>Kristin Hall for keeping me and our group running smoothly.</w:t>
      </w:r>
    </w:p>
    <w:p w:rsidR="00AF25B1" w:rsidRDefault="00AF25B1" w:rsidP="00530157">
      <w:r>
        <w:t>Linda for keeping me (and all of us) on track and putting up with my lack of memory, having to explain the same thing to me every semester.</w:t>
      </w:r>
    </w:p>
    <w:p w:rsidR="00AF25B1" w:rsidRDefault="00AF25B1" w:rsidP="00530157">
      <w:r>
        <w:t>the rest of the Media Lab administration, your work is invaluable.</w:t>
      </w:r>
    </w:p>
    <w:p w:rsidR="003377D5" w:rsidRDefault="00530157" w:rsidP="00530157">
      <w:r>
        <w:t xml:space="preserve">the members of OBMG past and present. Specially Dan, James, </w:t>
      </w:r>
      <w:r w:rsidR="003377D5">
        <w:t xml:space="preserve">Edwina, Sunny, Novy, Laura, Pip, </w:t>
      </w:r>
      <w:r>
        <w:t>Ermal</w:t>
      </w:r>
      <w:r w:rsidR="003377D5">
        <w:t xml:space="preserve"> and Bianca</w:t>
      </w:r>
      <w:r>
        <w:t>.</w:t>
      </w:r>
    </w:p>
    <w:p w:rsidR="00AF25B1" w:rsidRDefault="00530157" w:rsidP="00530157">
      <w:r>
        <w:t>Edwina for being the best office mate an</w:t>
      </w:r>
      <w:r w:rsidR="00AF25B1">
        <w:t>d Sunny for always being up to giving great advice and ready to help with anything.</w:t>
      </w:r>
    </w:p>
    <w:p w:rsidR="003377D5" w:rsidRDefault="003377D5" w:rsidP="00530157">
      <w:r>
        <w:t>Jin Joo, Daniel, Brian and the rest of the Media Lab community.</w:t>
      </w:r>
    </w:p>
    <w:p w:rsidR="003377D5" w:rsidRDefault="003377D5" w:rsidP="00530157">
      <w:r>
        <w:t>Micah and Suroush you both helped immensely in getting me to learn to code, complete my user studies and understand the data.</w:t>
      </w:r>
    </w:p>
    <w:p w:rsidR="003377D5" w:rsidRDefault="003377D5" w:rsidP="00530157">
      <w:r>
        <w:t>Thanks to Caitlin, the best wife, friend and advisor I could have asked for. You have supported me (and us) through some pretty intense times, can’t wait to see what else will come.</w:t>
      </w:r>
    </w:p>
    <w:p w:rsidR="003377D5" w:rsidRDefault="003377D5" w:rsidP="00530157">
      <w:r>
        <w:t>To Luisa Carolina for inspiring me to finish quickly in order to spend more time with you.</w:t>
      </w:r>
    </w:p>
    <w:p w:rsidR="003377D5" w:rsidRDefault="003377D5" w:rsidP="00530157">
      <w:r>
        <w:t>To my Mom, Dad and Brother who have always been very supportive and inspiring to me. I can only hope to keep growing and become as good a person, parent and human as any of you.</w:t>
      </w:r>
    </w:p>
    <w:p w:rsidR="003377D5" w:rsidRDefault="003377D5" w:rsidP="00530157">
      <w:bookmarkStart w:id="4" w:name="_GoBack"/>
      <w:bookmarkEnd w:id="4"/>
    </w:p>
    <w:p w:rsidR="009A08A5" w:rsidRPr="00131217" w:rsidRDefault="003377D5">
      <w:r>
        <w:t>I dedicate this work to my dad, Carlos Eduardo Alfaro. I know you would have loved it, found it interesting and think it crazy that no one had thought of it before since it was there all along.</w:t>
      </w:r>
      <w:r w:rsidR="009A08A5" w:rsidRPr="00131217">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Pr="00131217" w:rsidRDefault="00012AF7">
          <w:pPr>
            <w:pStyle w:val="TOCHeading"/>
          </w:pPr>
          <w:r w:rsidRPr="00131217">
            <w:t>Table of Contents</w:t>
          </w:r>
        </w:p>
        <w:p w:rsidR="00C55C8C" w:rsidRDefault="00012AF7">
          <w:pPr>
            <w:pStyle w:val="TOC1"/>
            <w:tabs>
              <w:tab w:val="right" w:leader="dot" w:pos="9350"/>
            </w:tabs>
            <w:rPr>
              <w:noProof/>
              <w:sz w:val="22"/>
              <w:szCs w:val="22"/>
            </w:rPr>
          </w:pPr>
          <w:r w:rsidRPr="00131217">
            <w:fldChar w:fldCharType="begin"/>
          </w:r>
          <w:r w:rsidRPr="00131217">
            <w:instrText xml:space="preserve"> TOC \o "1-3" \h \z \u </w:instrText>
          </w:r>
          <w:r w:rsidRPr="00131217">
            <w:fldChar w:fldCharType="separate"/>
          </w:r>
          <w:hyperlink w:anchor="_Toc406140194" w:history="1">
            <w:r w:rsidR="00C55C8C" w:rsidRPr="005C123F">
              <w:rPr>
                <w:rStyle w:val="Hyperlink"/>
                <w:noProof/>
              </w:rPr>
              <w:t>Acknowledgements</w:t>
            </w:r>
            <w:r w:rsidR="00C55C8C">
              <w:rPr>
                <w:noProof/>
                <w:webHidden/>
              </w:rPr>
              <w:tab/>
            </w:r>
            <w:r w:rsidR="00C55C8C">
              <w:rPr>
                <w:noProof/>
                <w:webHidden/>
              </w:rPr>
              <w:fldChar w:fldCharType="begin"/>
            </w:r>
            <w:r w:rsidR="00C55C8C">
              <w:rPr>
                <w:noProof/>
                <w:webHidden/>
              </w:rPr>
              <w:instrText xml:space="preserve"> PAGEREF _Toc406140194 \h </w:instrText>
            </w:r>
            <w:r w:rsidR="00C55C8C">
              <w:rPr>
                <w:noProof/>
                <w:webHidden/>
              </w:rPr>
            </w:r>
            <w:r w:rsidR="00C55C8C">
              <w:rPr>
                <w:noProof/>
                <w:webHidden/>
              </w:rPr>
              <w:fldChar w:fldCharType="separate"/>
            </w:r>
            <w:r w:rsidR="00C55C8C">
              <w:rPr>
                <w:noProof/>
                <w:webHidden/>
              </w:rPr>
              <w:t>5</w:t>
            </w:r>
            <w:r w:rsidR="00C55C8C">
              <w:rPr>
                <w:noProof/>
                <w:webHidden/>
              </w:rPr>
              <w:fldChar w:fldCharType="end"/>
            </w:r>
          </w:hyperlink>
        </w:p>
        <w:p w:rsidR="00C55C8C" w:rsidRDefault="00530157">
          <w:pPr>
            <w:pStyle w:val="TOC1"/>
            <w:tabs>
              <w:tab w:val="right" w:leader="dot" w:pos="9350"/>
            </w:tabs>
            <w:rPr>
              <w:noProof/>
              <w:sz w:val="22"/>
              <w:szCs w:val="22"/>
            </w:rPr>
          </w:pPr>
          <w:hyperlink w:anchor="_Toc406140195" w:history="1">
            <w:r w:rsidR="00C55C8C" w:rsidRPr="005C123F">
              <w:rPr>
                <w:rStyle w:val="Hyperlink"/>
                <w:noProof/>
              </w:rPr>
              <w:t>Executive Summary</w:t>
            </w:r>
            <w:r w:rsidR="00C55C8C">
              <w:rPr>
                <w:noProof/>
                <w:webHidden/>
              </w:rPr>
              <w:tab/>
            </w:r>
            <w:r w:rsidR="00C55C8C">
              <w:rPr>
                <w:noProof/>
                <w:webHidden/>
              </w:rPr>
              <w:fldChar w:fldCharType="begin"/>
            </w:r>
            <w:r w:rsidR="00C55C8C">
              <w:rPr>
                <w:noProof/>
                <w:webHidden/>
              </w:rPr>
              <w:instrText xml:space="preserve"> PAGEREF _Toc406140195 \h </w:instrText>
            </w:r>
            <w:r w:rsidR="00C55C8C">
              <w:rPr>
                <w:noProof/>
                <w:webHidden/>
              </w:rPr>
            </w:r>
            <w:r w:rsidR="00C55C8C">
              <w:rPr>
                <w:noProof/>
                <w:webHidden/>
              </w:rPr>
              <w:fldChar w:fldCharType="separate"/>
            </w:r>
            <w:r w:rsidR="00C55C8C">
              <w:rPr>
                <w:noProof/>
                <w:webHidden/>
              </w:rPr>
              <w:t>11</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196" w:history="1">
            <w:r w:rsidR="00C55C8C" w:rsidRPr="005C123F">
              <w:rPr>
                <w:rStyle w:val="Hyperlink"/>
                <w:noProof/>
              </w:rPr>
              <w:t>Future Projection</w:t>
            </w:r>
            <w:r w:rsidR="00C55C8C">
              <w:rPr>
                <w:noProof/>
                <w:webHidden/>
              </w:rPr>
              <w:tab/>
            </w:r>
            <w:r w:rsidR="00C55C8C">
              <w:rPr>
                <w:noProof/>
                <w:webHidden/>
              </w:rPr>
              <w:fldChar w:fldCharType="begin"/>
            </w:r>
            <w:r w:rsidR="00C55C8C">
              <w:rPr>
                <w:noProof/>
                <w:webHidden/>
              </w:rPr>
              <w:instrText xml:space="preserve"> PAGEREF _Toc406140196 \h </w:instrText>
            </w:r>
            <w:r w:rsidR="00C55C8C">
              <w:rPr>
                <w:noProof/>
                <w:webHidden/>
              </w:rPr>
            </w:r>
            <w:r w:rsidR="00C55C8C">
              <w:rPr>
                <w:noProof/>
                <w:webHidden/>
              </w:rPr>
              <w:fldChar w:fldCharType="separate"/>
            </w:r>
            <w:r w:rsidR="00C55C8C">
              <w:rPr>
                <w:noProof/>
                <w:webHidden/>
              </w:rPr>
              <w:t>13</w:t>
            </w:r>
            <w:r w:rsidR="00C55C8C">
              <w:rPr>
                <w:noProof/>
                <w:webHidden/>
              </w:rPr>
              <w:fldChar w:fldCharType="end"/>
            </w:r>
          </w:hyperlink>
        </w:p>
        <w:p w:rsidR="00C55C8C" w:rsidRDefault="00530157">
          <w:pPr>
            <w:pStyle w:val="TOC1"/>
            <w:tabs>
              <w:tab w:val="right" w:leader="dot" w:pos="9350"/>
            </w:tabs>
            <w:rPr>
              <w:noProof/>
              <w:sz w:val="22"/>
              <w:szCs w:val="22"/>
            </w:rPr>
          </w:pPr>
          <w:hyperlink w:anchor="_Toc406140197" w:history="1">
            <w:r w:rsidR="00C55C8C" w:rsidRPr="005C123F">
              <w:rPr>
                <w:rStyle w:val="Hyperlink"/>
                <w:noProof/>
              </w:rPr>
              <w:t>Abstract</w:t>
            </w:r>
            <w:r w:rsidR="00C55C8C">
              <w:rPr>
                <w:noProof/>
                <w:webHidden/>
              </w:rPr>
              <w:tab/>
            </w:r>
            <w:r w:rsidR="00C55C8C">
              <w:rPr>
                <w:noProof/>
                <w:webHidden/>
              </w:rPr>
              <w:fldChar w:fldCharType="begin"/>
            </w:r>
            <w:r w:rsidR="00C55C8C">
              <w:rPr>
                <w:noProof/>
                <w:webHidden/>
              </w:rPr>
              <w:instrText xml:space="preserve"> PAGEREF _Toc406140197 \h </w:instrText>
            </w:r>
            <w:r w:rsidR="00C55C8C">
              <w:rPr>
                <w:noProof/>
                <w:webHidden/>
              </w:rPr>
            </w:r>
            <w:r w:rsidR="00C55C8C">
              <w:rPr>
                <w:noProof/>
                <w:webHidden/>
              </w:rPr>
              <w:fldChar w:fldCharType="separate"/>
            </w:r>
            <w:r w:rsidR="00C55C8C">
              <w:rPr>
                <w:noProof/>
                <w:webHidden/>
              </w:rPr>
              <w:t>14</w:t>
            </w:r>
            <w:r w:rsidR="00C55C8C">
              <w:rPr>
                <w:noProof/>
                <w:webHidden/>
              </w:rPr>
              <w:fldChar w:fldCharType="end"/>
            </w:r>
          </w:hyperlink>
        </w:p>
        <w:p w:rsidR="00C55C8C" w:rsidRDefault="00530157">
          <w:pPr>
            <w:pStyle w:val="TOC1"/>
            <w:tabs>
              <w:tab w:val="right" w:leader="dot" w:pos="9350"/>
            </w:tabs>
            <w:rPr>
              <w:noProof/>
              <w:sz w:val="22"/>
              <w:szCs w:val="22"/>
            </w:rPr>
          </w:pPr>
          <w:hyperlink w:anchor="_Toc406140198" w:history="1">
            <w:r w:rsidR="00C55C8C" w:rsidRPr="005C123F">
              <w:rPr>
                <w:rStyle w:val="Hyperlink"/>
                <w:noProof/>
              </w:rPr>
              <w:t>Introduction</w:t>
            </w:r>
            <w:r w:rsidR="00C55C8C">
              <w:rPr>
                <w:noProof/>
                <w:webHidden/>
              </w:rPr>
              <w:tab/>
            </w:r>
            <w:r w:rsidR="00C55C8C">
              <w:rPr>
                <w:noProof/>
                <w:webHidden/>
              </w:rPr>
              <w:fldChar w:fldCharType="begin"/>
            </w:r>
            <w:r w:rsidR="00C55C8C">
              <w:rPr>
                <w:noProof/>
                <w:webHidden/>
              </w:rPr>
              <w:instrText xml:space="preserve"> PAGEREF _Toc406140198 \h </w:instrText>
            </w:r>
            <w:r w:rsidR="00C55C8C">
              <w:rPr>
                <w:noProof/>
                <w:webHidden/>
              </w:rPr>
            </w:r>
            <w:r w:rsidR="00C55C8C">
              <w:rPr>
                <w:noProof/>
                <w:webHidden/>
              </w:rPr>
              <w:fldChar w:fldCharType="separate"/>
            </w:r>
            <w:r w:rsidR="00C55C8C">
              <w:rPr>
                <w:noProof/>
                <w:webHidden/>
              </w:rPr>
              <w:t>15</w:t>
            </w:r>
            <w:r w:rsidR="00C55C8C">
              <w:rPr>
                <w:noProof/>
                <w:webHidden/>
              </w:rPr>
              <w:fldChar w:fldCharType="end"/>
            </w:r>
          </w:hyperlink>
        </w:p>
        <w:p w:rsidR="00C55C8C" w:rsidRDefault="00530157">
          <w:pPr>
            <w:pStyle w:val="TOC1"/>
            <w:tabs>
              <w:tab w:val="right" w:leader="dot" w:pos="9350"/>
            </w:tabs>
            <w:rPr>
              <w:noProof/>
              <w:sz w:val="22"/>
              <w:szCs w:val="22"/>
            </w:rPr>
          </w:pPr>
          <w:hyperlink w:anchor="_Toc406140199" w:history="1">
            <w:r w:rsidR="00C55C8C" w:rsidRPr="005C123F">
              <w:rPr>
                <w:rStyle w:val="Hyperlink"/>
                <w:noProof/>
              </w:rPr>
              <w:t>Digital Synesthesia</w:t>
            </w:r>
            <w:r w:rsidR="00C55C8C">
              <w:rPr>
                <w:noProof/>
                <w:webHidden/>
              </w:rPr>
              <w:tab/>
            </w:r>
            <w:r w:rsidR="00C55C8C">
              <w:rPr>
                <w:noProof/>
                <w:webHidden/>
              </w:rPr>
              <w:fldChar w:fldCharType="begin"/>
            </w:r>
            <w:r w:rsidR="00C55C8C">
              <w:rPr>
                <w:noProof/>
                <w:webHidden/>
              </w:rPr>
              <w:instrText xml:space="preserve"> PAGEREF _Toc406140199 \h </w:instrText>
            </w:r>
            <w:r w:rsidR="00C55C8C">
              <w:rPr>
                <w:noProof/>
                <w:webHidden/>
              </w:rPr>
            </w:r>
            <w:r w:rsidR="00C55C8C">
              <w:rPr>
                <w:noProof/>
                <w:webHidden/>
              </w:rPr>
              <w:fldChar w:fldCharType="separate"/>
            </w:r>
            <w:r w:rsidR="00C55C8C">
              <w:rPr>
                <w:noProof/>
                <w:webHidden/>
              </w:rPr>
              <w:t>17</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00" w:history="1">
            <w:r w:rsidR="00C55C8C" w:rsidRPr="005C123F">
              <w:rPr>
                <w:rStyle w:val="Hyperlink"/>
                <w:noProof/>
              </w:rPr>
              <w:t>Design Approach</w:t>
            </w:r>
            <w:r w:rsidR="00C55C8C">
              <w:rPr>
                <w:noProof/>
                <w:webHidden/>
              </w:rPr>
              <w:tab/>
            </w:r>
            <w:r w:rsidR="00C55C8C">
              <w:rPr>
                <w:noProof/>
                <w:webHidden/>
              </w:rPr>
              <w:fldChar w:fldCharType="begin"/>
            </w:r>
            <w:r w:rsidR="00C55C8C">
              <w:rPr>
                <w:noProof/>
                <w:webHidden/>
              </w:rPr>
              <w:instrText xml:space="preserve"> PAGEREF _Toc406140200 \h </w:instrText>
            </w:r>
            <w:r w:rsidR="00C55C8C">
              <w:rPr>
                <w:noProof/>
                <w:webHidden/>
              </w:rPr>
            </w:r>
            <w:r w:rsidR="00C55C8C">
              <w:rPr>
                <w:noProof/>
                <w:webHidden/>
              </w:rPr>
              <w:fldChar w:fldCharType="separate"/>
            </w:r>
            <w:r w:rsidR="00C55C8C">
              <w:rPr>
                <w:noProof/>
                <w:webHidden/>
              </w:rPr>
              <w:t>18</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01" w:history="1">
            <w:r w:rsidR="00C55C8C" w:rsidRPr="005C123F">
              <w:rPr>
                <w:rStyle w:val="Hyperlink"/>
                <w:noProof/>
              </w:rPr>
              <w:t>The importance of the single affordance</w:t>
            </w:r>
            <w:r w:rsidR="00C55C8C">
              <w:rPr>
                <w:noProof/>
                <w:webHidden/>
              </w:rPr>
              <w:tab/>
            </w:r>
            <w:r w:rsidR="00C55C8C">
              <w:rPr>
                <w:noProof/>
                <w:webHidden/>
              </w:rPr>
              <w:fldChar w:fldCharType="begin"/>
            </w:r>
            <w:r w:rsidR="00C55C8C">
              <w:rPr>
                <w:noProof/>
                <w:webHidden/>
              </w:rPr>
              <w:instrText xml:space="preserve"> PAGEREF _Toc406140201 \h </w:instrText>
            </w:r>
            <w:r w:rsidR="00C55C8C">
              <w:rPr>
                <w:noProof/>
                <w:webHidden/>
              </w:rPr>
            </w:r>
            <w:r w:rsidR="00C55C8C">
              <w:rPr>
                <w:noProof/>
                <w:webHidden/>
              </w:rPr>
              <w:fldChar w:fldCharType="separate"/>
            </w:r>
            <w:r w:rsidR="00C55C8C">
              <w:rPr>
                <w:noProof/>
                <w:webHidden/>
              </w:rPr>
              <w:t>19</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02" w:history="1">
            <w:r w:rsidR="00C55C8C" w:rsidRPr="005C123F">
              <w:rPr>
                <w:rStyle w:val="Hyperlink"/>
                <w:noProof/>
              </w:rPr>
              <w:t>Implementations</w:t>
            </w:r>
            <w:r w:rsidR="00C55C8C">
              <w:rPr>
                <w:noProof/>
                <w:webHidden/>
              </w:rPr>
              <w:tab/>
            </w:r>
            <w:r w:rsidR="00C55C8C">
              <w:rPr>
                <w:noProof/>
                <w:webHidden/>
              </w:rPr>
              <w:fldChar w:fldCharType="begin"/>
            </w:r>
            <w:r w:rsidR="00C55C8C">
              <w:rPr>
                <w:noProof/>
                <w:webHidden/>
              </w:rPr>
              <w:instrText xml:space="preserve"> PAGEREF _Toc406140202 \h </w:instrText>
            </w:r>
            <w:r w:rsidR="00C55C8C">
              <w:rPr>
                <w:noProof/>
                <w:webHidden/>
              </w:rPr>
            </w:r>
            <w:r w:rsidR="00C55C8C">
              <w:rPr>
                <w:noProof/>
                <w:webHidden/>
              </w:rPr>
              <w:fldChar w:fldCharType="separate"/>
            </w:r>
            <w:r w:rsidR="00C55C8C">
              <w:rPr>
                <w:noProof/>
                <w:webHidden/>
              </w:rPr>
              <w:t>19</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03" w:history="1">
            <w:r w:rsidR="00C55C8C" w:rsidRPr="005C123F">
              <w:rPr>
                <w:rStyle w:val="Hyperlink"/>
                <w:noProof/>
              </w:rPr>
              <w:t>First Study: Proximity Sensing</w:t>
            </w:r>
            <w:r w:rsidR="00C55C8C">
              <w:rPr>
                <w:noProof/>
                <w:webHidden/>
              </w:rPr>
              <w:tab/>
            </w:r>
            <w:r w:rsidR="00C55C8C">
              <w:rPr>
                <w:noProof/>
                <w:webHidden/>
              </w:rPr>
              <w:fldChar w:fldCharType="begin"/>
            </w:r>
            <w:r w:rsidR="00C55C8C">
              <w:rPr>
                <w:noProof/>
                <w:webHidden/>
              </w:rPr>
              <w:instrText xml:space="preserve"> PAGEREF _Toc406140203 \h </w:instrText>
            </w:r>
            <w:r w:rsidR="00C55C8C">
              <w:rPr>
                <w:noProof/>
                <w:webHidden/>
              </w:rPr>
            </w:r>
            <w:r w:rsidR="00C55C8C">
              <w:rPr>
                <w:noProof/>
                <w:webHidden/>
              </w:rPr>
              <w:fldChar w:fldCharType="separate"/>
            </w:r>
            <w:r w:rsidR="00C55C8C">
              <w:rPr>
                <w:noProof/>
                <w:webHidden/>
              </w:rPr>
              <w:t>19</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04" w:history="1">
            <w:r w:rsidR="00C55C8C" w:rsidRPr="005C123F">
              <w:rPr>
                <w:rStyle w:val="Hyperlink"/>
                <w:noProof/>
              </w:rPr>
              <w:t>Second Study: Temperature Sensing</w:t>
            </w:r>
            <w:r w:rsidR="00C55C8C">
              <w:rPr>
                <w:noProof/>
                <w:webHidden/>
              </w:rPr>
              <w:tab/>
            </w:r>
            <w:r w:rsidR="00C55C8C">
              <w:rPr>
                <w:noProof/>
                <w:webHidden/>
              </w:rPr>
              <w:fldChar w:fldCharType="begin"/>
            </w:r>
            <w:r w:rsidR="00C55C8C">
              <w:rPr>
                <w:noProof/>
                <w:webHidden/>
              </w:rPr>
              <w:instrText xml:space="preserve"> PAGEREF _Toc406140204 \h </w:instrText>
            </w:r>
            <w:r w:rsidR="00C55C8C">
              <w:rPr>
                <w:noProof/>
                <w:webHidden/>
              </w:rPr>
            </w:r>
            <w:r w:rsidR="00C55C8C">
              <w:rPr>
                <w:noProof/>
                <w:webHidden/>
              </w:rPr>
              <w:fldChar w:fldCharType="separate"/>
            </w:r>
            <w:r w:rsidR="00C55C8C">
              <w:rPr>
                <w:noProof/>
                <w:webHidden/>
              </w:rPr>
              <w:t>20</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05" w:history="1">
            <w:r w:rsidR="00C55C8C" w:rsidRPr="005C123F">
              <w:rPr>
                <w:rStyle w:val="Hyperlink"/>
                <w:noProof/>
              </w:rPr>
              <w:t>Third Study: Cellphone Sensors</w:t>
            </w:r>
            <w:r w:rsidR="00C55C8C">
              <w:rPr>
                <w:noProof/>
                <w:webHidden/>
              </w:rPr>
              <w:tab/>
            </w:r>
            <w:r w:rsidR="00C55C8C">
              <w:rPr>
                <w:noProof/>
                <w:webHidden/>
              </w:rPr>
              <w:fldChar w:fldCharType="begin"/>
            </w:r>
            <w:r w:rsidR="00C55C8C">
              <w:rPr>
                <w:noProof/>
                <w:webHidden/>
              </w:rPr>
              <w:instrText xml:space="preserve"> PAGEREF _Toc406140205 \h </w:instrText>
            </w:r>
            <w:r w:rsidR="00C55C8C">
              <w:rPr>
                <w:noProof/>
                <w:webHidden/>
              </w:rPr>
            </w:r>
            <w:r w:rsidR="00C55C8C">
              <w:rPr>
                <w:noProof/>
                <w:webHidden/>
              </w:rPr>
              <w:fldChar w:fldCharType="separate"/>
            </w:r>
            <w:r w:rsidR="00C55C8C">
              <w:rPr>
                <w:noProof/>
                <w:webHidden/>
              </w:rPr>
              <w:t>20</w:t>
            </w:r>
            <w:r w:rsidR="00C55C8C">
              <w:rPr>
                <w:noProof/>
                <w:webHidden/>
              </w:rPr>
              <w:fldChar w:fldCharType="end"/>
            </w:r>
          </w:hyperlink>
        </w:p>
        <w:p w:rsidR="00C55C8C" w:rsidRDefault="00530157">
          <w:pPr>
            <w:pStyle w:val="TOC1"/>
            <w:tabs>
              <w:tab w:val="right" w:leader="dot" w:pos="9350"/>
            </w:tabs>
            <w:rPr>
              <w:noProof/>
              <w:sz w:val="22"/>
              <w:szCs w:val="22"/>
            </w:rPr>
          </w:pPr>
          <w:hyperlink w:anchor="_Toc406140206" w:history="1">
            <w:r w:rsidR="00C55C8C" w:rsidRPr="005C123F">
              <w:rPr>
                <w:rStyle w:val="Hyperlink"/>
                <w:noProof/>
              </w:rPr>
              <w:t>Background and Related Work</w:t>
            </w:r>
            <w:r w:rsidR="00C55C8C">
              <w:rPr>
                <w:noProof/>
                <w:webHidden/>
              </w:rPr>
              <w:tab/>
            </w:r>
            <w:r w:rsidR="00C55C8C">
              <w:rPr>
                <w:noProof/>
                <w:webHidden/>
              </w:rPr>
              <w:fldChar w:fldCharType="begin"/>
            </w:r>
            <w:r w:rsidR="00C55C8C">
              <w:rPr>
                <w:noProof/>
                <w:webHidden/>
              </w:rPr>
              <w:instrText xml:space="preserve"> PAGEREF _Toc406140206 \h </w:instrText>
            </w:r>
            <w:r w:rsidR="00C55C8C">
              <w:rPr>
                <w:noProof/>
                <w:webHidden/>
              </w:rPr>
            </w:r>
            <w:r w:rsidR="00C55C8C">
              <w:rPr>
                <w:noProof/>
                <w:webHidden/>
              </w:rPr>
              <w:fldChar w:fldCharType="separate"/>
            </w:r>
            <w:r w:rsidR="00C55C8C">
              <w:rPr>
                <w:noProof/>
                <w:webHidden/>
              </w:rPr>
              <w:t>22</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07" w:history="1">
            <w:r w:rsidR="00C55C8C" w:rsidRPr="005C123F">
              <w:rPr>
                <w:rStyle w:val="Hyperlink"/>
                <w:noProof/>
              </w:rPr>
              <w:t>Thermal Interfacing</w:t>
            </w:r>
            <w:r w:rsidR="00C55C8C">
              <w:rPr>
                <w:noProof/>
                <w:webHidden/>
              </w:rPr>
              <w:tab/>
            </w:r>
            <w:r w:rsidR="00C55C8C">
              <w:rPr>
                <w:noProof/>
                <w:webHidden/>
              </w:rPr>
              <w:fldChar w:fldCharType="begin"/>
            </w:r>
            <w:r w:rsidR="00C55C8C">
              <w:rPr>
                <w:noProof/>
                <w:webHidden/>
              </w:rPr>
              <w:instrText xml:space="preserve"> PAGEREF _Toc406140207 \h </w:instrText>
            </w:r>
            <w:r w:rsidR="00C55C8C">
              <w:rPr>
                <w:noProof/>
                <w:webHidden/>
              </w:rPr>
            </w:r>
            <w:r w:rsidR="00C55C8C">
              <w:rPr>
                <w:noProof/>
                <w:webHidden/>
              </w:rPr>
              <w:fldChar w:fldCharType="separate"/>
            </w:r>
            <w:r w:rsidR="00C55C8C">
              <w:rPr>
                <w:noProof/>
                <w:webHidden/>
              </w:rPr>
              <w:t>22</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08" w:history="1">
            <w:r w:rsidR="00C55C8C" w:rsidRPr="005C123F">
              <w:rPr>
                <w:rStyle w:val="Hyperlink"/>
                <w:noProof/>
              </w:rPr>
              <w:t>Vibrotactile Interfacing</w:t>
            </w:r>
            <w:r w:rsidR="00C55C8C">
              <w:rPr>
                <w:noProof/>
                <w:webHidden/>
              </w:rPr>
              <w:tab/>
            </w:r>
            <w:r w:rsidR="00C55C8C">
              <w:rPr>
                <w:noProof/>
                <w:webHidden/>
              </w:rPr>
              <w:fldChar w:fldCharType="begin"/>
            </w:r>
            <w:r w:rsidR="00C55C8C">
              <w:rPr>
                <w:noProof/>
                <w:webHidden/>
              </w:rPr>
              <w:instrText xml:space="preserve"> PAGEREF _Toc406140208 \h </w:instrText>
            </w:r>
            <w:r w:rsidR="00C55C8C">
              <w:rPr>
                <w:noProof/>
                <w:webHidden/>
              </w:rPr>
            </w:r>
            <w:r w:rsidR="00C55C8C">
              <w:rPr>
                <w:noProof/>
                <w:webHidden/>
              </w:rPr>
              <w:fldChar w:fldCharType="separate"/>
            </w:r>
            <w:r w:rsidR="00C55C8C">
              <w:rPr>
                <w:noProof/>
                <w:webHidden/>
              </w:rPr>
              <w:t>23</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09" w:history="1">
            <w:r w:rsidR="00C55C8C" w:rsidRPr="005C123F">
              <w:rPr>
                <w:rStyle w:val="Hyperlink"/>
                <w:noProof/>
              </w:rPr>
              <w:t>Mobile Communication</w:t>
            </w:r>
            <w:r w:rsidR="00C55C8C">
              <w:rPr>
                <w:noProof/>
                <w:webHidden/>
              </w:rPr>
              <w:tab/>
            </w:r>
            <w:r w:rsidR="00C55C8C">
              <w:rPr>
                <w:noProof/>
                <w:webHidden/>
              </w:rPr>
              <w:fldChar w:fldCharType="begin"/>
            </w:r>
            <w:r w:rsidR="00C55C8C">
              <w:rPr>
                <w:noProof/>
                <w:webHidden/>
              </w:rPr>
              <w:instrText xml:space="preserve"> PAGEREF _Toc406140209 \h </w:instrText>
            </w:r>
            <w:r w:rsidR="00C55C8C">
              <w:rPr>
                <w:noProof/>
                <w:webHidden/>
              </w:rPr>
            </w:r>
            <w:r w:rsidR="00C55C8C">
              <w:rPr>
                <w:noProof/>
                <w:webHidden/>
              </w:rPr>
              <w:fldChar w:fldCharType="separate"/>
            </w:r>
            <w:r w:rsidR="00C55C8C">
              <w:rPr>
                <w:noProof/>
                <w:webHidden/>
              </w:rPr>
              <w:t>24</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10" w:history="1">
            <w:r w:rsidR="00C55C8C" w:rsidRPr="005C123F">
              <w:rPr>
                <w:rStyle w:val="Hyperlink"/>
                <w:noProof/>
              </w:rPr>
              <w:t>Sensory Substitution</w:t>
            </w:r>
            <w:r w:rsidR="00C55C8C">
              <w:rPr>
                <w:noProof/>
                <w:webHidden/>
              </w:rPr>
              <w:tab/>
            </w:r>
            <w:r w:rsidR="00C55C8C">
              <w:rPr>
                <w:noProof/>
                <w:webHidden/>
              </w:rPr>
              <w:fldChar w:fldCharType="begin"/>
            </w:r>
            <w:r w:rsidR="00C55C8C">
              <w:rPr>
                <w:noProof/>
                <w:webHidden/>
              </w:rPr>
              <w:instrText xml:space="preserve"> PAGEREF _Toc406140210 \h </w:instrText>
            </w:r>
            <w:r w:rsidR="00C55C8C">
              <w:rPr>
                <w:noProof/>
                <w:webHidden/>
              </w:rPr>
            </w:r>
            <w:r w:rsidR="00C55C8C">
              <w:rPr>
                <w:noProof/>
                <w:webHidden/>
              </w:rPr>
              <w:fldChar w:fldCharType="separate"/>
            </w:r>
            <w:r w:rsidR="00C55C8C">
              <w:rPr>
                <w:noProof/>
                <w:webHidden/>
              </w:rPr>
              <w:t>24</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11" w:history="1">
            <w:r w:rsidR="00C55C8C" w:rsidRPr="005C123F">
              <w:rPr>
                <w:rStyle w:val="Hyperlink"/>
                <w:noProof/>
                <w:shd w:val="clear" w:color="auto" w:fill="FFFFFF"/>
              </w:rPr>
              <w:t>Assistive Technologies</w:t>
            </w:r>
            <w:r w:rsidR="00C55C8C">
              <w:rPr>
                <w:noProof/>
                <w:webHidden/>
              </w:rPr>
              <w:tab/>
            </w:r>
            <w:r w:rsidR="00C55C8C">
              <w:rPr>
                <w:noProof/>
                <w:webHidden/>
              </w:rPr>
              <w:fldChar w:fldCharType="begin"/>
            </w:r>
            <w:r w:rsidR="00C55C8C">
              <w:rPr>
                <w:noProof/>
                <w:webHidden/>
              </w:rPr>
              <w:instrText xml:space="preserve"> PAGEREF _Toc406140211 \h </w:instrText>
            </w:r>
            <w:r w:rsidR="00C55C8C">
              <w:rPr>
                <w:noProof/>
                <w:webHidden/>
              </w:rPr>
            </w:r>
            <w:r w:rsidR="00C55C8C">
              <w:rPr>
                <w:noProof/>
                <w:webHidden/>
              </w:rPr>
              <w:fldChar w:fldCharType="separate"/>
            </w:r>
            <w:r w:rsidR="00C55C8C">
              <w:rPr>
                <w:noProof/>
                <w:webHidden/>
              </w:rPr>
              <w:t>25</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12" w:history="1">
            <w:r w:rsidR="00C55C8C" w:rsidRPr="005C123F">
              <w:rPr>
                <w:rStyle w:val="Hyperlink"/>
                <w:noProof/>
              </w:rPr>
              <w:t>New Senses</w:t>
            </w:r>
            <w:r w:rsidR="00C55C8C">
              <w:rPr>
                <w:noProof/>
                <w:webHidden/>
              </w:rPr>
              <w:tab/>
            </w:r>
            <w:r w:rsidR="00C55C8C">
              <w:rPr>
                <w:noProof/>
                <w:webHidden/>
              </w:rPr>
              <w:fldChar w:fldCharType="begin"/>
            </w:r>
            <w:r w:rsidR="00C55C8C">
              <w:rPr>
                <w:noProof/>
                <w:webHidden/>
              </w:rPr>
              <w:instrText xml:space="preserve"> PAGEREF _Toc406140212 \h </w:instrText>
            </w:r>
            <w:r w:rsidR="00C55C8C">
              <w:rPr>
                <w:noProof/>
                <w:webHidden/>
              </w:rPr>
            </w:r>
            <w:r w:rsidR="00C55C8C">
              <w:rPr>
                <w:noProof/>
                <w:webHidden/>
              </w:rPr>
              <w:fldChar w:fldCharType="separate"/>
            </w:r>
            <w:r w:rsidR="00C55C8C">
              <w:rPr>
                <w:noProof/>
                <w:webHidden/>
              </w:rPr>
              <w:t>26</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13" w:history="1">
            <w:r w:rsidR="00C55C8C" w:rsidRPr="005C123F">
              <w:rPr>
                <w:rStyle w:val="Hyperlink"/>
                <w:noProof/>
              </w:rPr>
              <w:t>Situational Awareness</w:t>
            </w:r>
            <w:r w:rsidR="00C55C8C">
              <w:rPr>
                <w:noProof/>
                <w:webHidden/>
              </w:rPr>
              <w:tab/>
            </w:r>
            <w:r w:rsidR="00C55C8C">
              <w:rPr>
                <w:noProof/>
                <w:webHidden/>
              </w:rPr>
              <w:fldChar w:fldCharType="begin"/>
            </w:r>
            <w:r w:rsidR="00C55C8C">
              <w:rPr>
                <w:noProof/>
                <w:webHidden/>
              </w:rPr>
              <w:instrText xml:space="preserve"> PAGEREF _Toc406140213 \h </w:instrText>
            </w:r>
            <w:r w:rsidR="00C55C8C">
              <w:rPr>
                <w:noProof/>
                <w:webHidden/>
              </w:rPr>
            </w:r>
            <w:r w:rsidR="00C55C8C">
              <w:rPr>
                <w:noProof/>
                <w:webHidden/>
              </w:rPr>
              <w:fldChar w:fldCharType="separate"/>
            </w:r>
            <w:r w:rsidR="00C55C8C">
              <w:rPr>
                <w:noProof/>
                <w:webHidden/>
              </w:rPr>
              <w:t>26</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14" w:history="1">
            <w:r w:rsidR="00C55C8C" w:rsidRPr="005C123F">
              <w:rPr>
                <w:rStyle w:val="Hyperlink"/>
                <w:noProof/>
              </w:rPr>
              <w:t>Neuroplasticity</w:t>
            </w:r>
            <w:r w:rsidR="00C55C8C">
              <w:rPr>
                <w:noProof/>
                <w:webHidden/>
              </w:rPr>
              <w:tab/>
            </w:r>
            <w:r w:rsidR="00C55C8C">
              <w:rPr>
                <w:noProof/>
                <w:webHidden/>
              </w:rPr>
              <w:fldChar w:fldCharType="begin"/>
            </w:r>
            <w:r w:rsidR="00C55C8C">
              <w:rPr>
                <w:noProof/>
                <w:webHidden/>
              </w:rPr>
              <w:instrText xml:space="preserve"> PAGEREF _Toc406140214 \h </w:instrText>
            </w:r>
            <w:r w:rsidR="00C55C8C">
              <w:rPr>
                <w:noProof/>
                <w:webHidden/>
              </w:rPr>
            </w:r>
            <w:r w:rsidR="00C55C8C">
              <w:rPr>
                <w:noProof/>
                <w:webHidden/>
              </w:rPr>
              <w:fldChar w:fldCharType="separate"/>
            </w:r>
            <w:r w:rsidR="00C55C8C">
              <w:rPr>
                <w:noProof/>
                <w:webHidden/>
              </w:rPr>
              <w:t>27</w:t>
            </w:r>
            <w:r w:rsidR="00C55C8C">
              <w:rPr>
                <w:noProof/>
                <w:webHidden/>
              </w:rPr>
              <w:fldChar w:fldCharType="end"/>
            </w:r>
          </w:hyperlink>
        </w:p>
        <w:p w:rsidR="00C55C8C" w:rsidRDefault="00530157">
          <w:pPr>
            <w:pStyle w:val="TOC1"/>
            <w:tabs>
              <w:tab w:val="right" w:leader="dot" w:pos="9350"/>
            </w:tabs>
            <w:rPr>
              <w:noProof/>
              <w:sz w:val="22"/>
              <w:szCs w:val="22"/>
            </w:rPr>
          </w:pPr>
          <w:hyperlink w:anchor="_Toc406140215" w:history="1">
            <w:r w:rsidR="00C55C8C" w:rsidRPr="005C123F">
              <w:rPr>
                <w:rStyle w:val="Hyperlink"/>
                <w:noProof/>
              </w:rPr>
              <w:t>System Description (Figure 20)</w:t>
            </w:r>
            <w:r w:rsidR="00C55C8C">
              <w:rPr>
                <w:noProof/>
                <w:webHidden/>
              </w:rPr>
              <w:tab/>
            </w:r>
            <w:r w:rsidR="00C55C8C">
              <w:rPr>
                <w:noProof/>
                <w:webHidden/>
              </w:rPr>
              <w:fldChar w:fldCharType="begin"/>
            </w:r>
            <w:r w:rsidR="00C55C8C">
              <w:rPr>
                <w:noProof/>
                <w:webHidden/>
              </w:rPr>
              <w:instrText xml:space="preserve"> PAGEREF _Toc406140215 \h </w:instrText>
            </w:r>
            <w:r w:rsidR="00C55C8C">
              <w:rPr>
                <w:noProof/>
                <w:webHidden/>
              </w:rPr>
            </w:r>
            <w:r w:rsidR="00C55C8C">
              <w:rPr>
                <w:noProof/>
                <w:webHidden/>
              </w:rPr>
              <w:fldChar w:fldCharType="separate"/>
            </w:r>
            <w:r w:rsidR="00C55C8C">
              <w:rPr>
                <w:noProof/>
                <w:webHidden/>
              </w:rPr>
              <w:t>28</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16" w:history="1">
            <w:r w:rsidR="00C55C8C" w:rsidRPr="005C123F">
              <w:rPr>
                <w:rStyle w:val="Hyperlink"/>
                <w:noProof/>
              </w:rPr>
              <w:t>Hardware</w:t>
            </w:r>
            <w:r w:rsidR="00C55C8C">
              <w:rPr>
                <w:noProof/>
                <w:webHidden/>
              </w:rPr>
              <w:tab/>
            </w:r>
            <w:r w:rsidR="00C55C8C">
              <w:rPr>
                <w:noProof/>
                <w:webHidden/>
              </w:rPr>
              <w:fldChar w:fldCharType="begin"/>
            </w:r>
            <w:r w:rsidR="00C55C8C">
              <w:rPr>
                <w:noProof/>
                <w:webHidden/>
              </w:rPr>
              <w:instrText xml:space="preserve"> PAGEREF _Toc406140216 \h </w:instrText>
            </w:r>
            <w:r w:rsidR="00C55C8C">
              <w:rPr>
                <w:noProof/>
                <w:webHidden/>
              </w:rPr>
            </w:r>
            <w:r w:rsidR="00C55C8C">
              <w:rPr>
                <w:noProof/>
                <w:webHidden/>
              </w:rPr>
              <w:fldChar w:fldCharType="separate"/>
            </w:r>
            <w:r w:rsidR="00C55C8C">
              <w:rPr>
                <w:noProof/>
                <w:webHidden/>
              </w:rPr>
              <w:t>28</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17" w:history="1">
            <w:r w:rsidR="00C55C8C" w:rsidRPr="005C123F">
              <w:rPr>
                <w:rStyle w:val="Hyperlink"/>
                <w:noProof/>
              </w:rPr>
              <w:t>Software</w:t>
            </w:r>
            <w:r w:rsidR="00C55C8C">
              <w:rPr>
                <w:noProof/>
                <w:webHidden/>
              </w:rPr>
              <w:tab/>
            </w:r>
            <w:r w:rsidR="00C55C8C">
              <w:rPr>
                <w:noProof/>
                <w:webHidden/>
              </w:rPr>
              <w:fldChar w:fldCharType="begin"/>
            </w:r>
            <w:r w:rsidR="00C55C8C">
              <w:rPr>
                <w:noProof/>
                <w:webHidden/>
              </w:rPr>
              <w:instrText xml:space="preserve"> PAGEREF _Toc406140217 \h </w:instrText>
            </w:r>
            <w:r w:rsidR="00C55C8C">
              <w:rPr>
                <w:noProof/>
                <w:webHidden/>
              </w:rPr>
            </w:r>
            <w:r w:rsidR="00C55C8C">
              <w:rPr>
                <w:noProof/>
                <w:webHidden/>
              </w:rPr>
              <w:fldChar w:fldCharType="separate"/>
            </w:r>
            <w:r w:rsidR="00C55C8C">
              <w:rPr>
                <w:noProof/>
                <w:webHidden/>
              </w:rPr>
              <w:t>29</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18" w:history="1">
            <w:r w:rsidR="00C55C8C" w:rsidRPr="005C123F">
              <w:rPr>
                <w:rStyle w:val="Hyperlink"/>
                <w:noProof/>
              </w:rPr>
              <w:t>Sensitivity Mapping</w:t>
            </w:r>
            <w:r w:rsidR="00C55C8C">
              <w:rPr>
                <w:noProof/>
                <w:webHidden/>
              </w:rPr>
              <w:tab/>
            </w:r>
            <w:r w:rsidR="00C55C8C">
              <w:rPr>
                <w:noProof/>
                <w:webHidden/>
              </w:rPr>
              <w:fldChar w:fldCharType="begin"/>
            </w:r>
            <w:r w:rsidR="00C55C8C">
              <w:rPr>
                <w:noProof/>
                <w:webHidden/>
              </w:rPr>
              <w:instrText xml:space="preserve"> PAGEREF _Toc406140218 \h </w:instrText>
            </w:r>
            <w:r w:rsidR="00C55C8C">
              <w:rPr>
                <w:noProof/>
                <w:webHidden/>
              </w:rPr>
            </w:r>
            <w:r w:rsidR="00C55C8C">
              <w:rPr>
                <w:noProof/>
                <w:webHidden/>
              </w:rPr>
              <w:fldChar w:fldCharType="separate"/>
            </w:r>
            <w:r w:rsidR="00C55C8C">
              <w:rPr>
                <w:noProof/>
                <w:webHidden/>
              </w:rPr>
              <w:t>29</w:t>
            </w:r>
            <w:r w:rsidR="00C55C8C">
              <w:rPr>
                <w:noProof/>
                <w:webHidden/>
              </w:rPr>
              <w:fldChar w:fldCharType="end"/>
            </w:r>
          </w:hyperlink>
        </w:p>
        <w:p w:rsidR="00C55C8C" w:rsidRDefault="00530157">
          <w:pPr>
            <w:pStyle w:val="TOC1"/>
            <w:tabs>
              <w:tab w:val="right" w:leader="dot" w:pos="9350"/>
            </w:tabs>
            <w:rPr>
              <w:noProof/>
              <w:sz w:val="22"/>
              <w:szCs w:val="22"/>
            </w:rPr>
          </w:pPr>
          <w:hyperlink w:anchor="_Toc406140219" w:history="1">
            <w:r w:rsidR="00C55C8C" w:rsidRPr="005C123F">
              <w:rPr>
                <w:rStyle w:val="Hyperlink"/>
                <w:noProof/>
              </w:rPr>
              <w:t>User Studies</w:t>
            </w:r>
            <w:r w:rsidR="00C55C8C">
              <w:rPr>
                <w:noProof/>
                <w:webHidden/>
              </w:rPr>
              <w:tab/>
            </w:r>
            <w:r w:rsidR="00C55C8C">
              <w:rPr>
                <w:noProof/>
                <w:webHidden/>
              </w:rPr>
              <w:fldChar w:fldCharType="begin"/>
            </w:r>
            <w:r w:rsidR="00C55C8C">
              <w:rPr>
                <w:noProof/>
                <w:webHidden/>
              </w:rPr>
              <w:instrText xml:space="preserve"> PAGEREF _Toc406140219 \h </w:instrText>
            </w:r>
            <w:r w:rsidR="00C55C8C">
              <w:rPr>
                <w:noProof/>
                <w:webHidden/>
              </w:rPr>
            </w:r>
            <w:r w:rsidR="00C55C8C">
              <w:rPr>
                <w:noProof/>
                <w:webHidden/>
              </w:rPr>
              <w:fldChar w:fldCharType="separate"/>
            </w:r>
            <w:r w:rsidR="00C55C8C">
              <w:rPr>
                <w:noProof/>
                <w:webHidden/>
              </w:rPr>
              <w:t>31</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20" w:history="1">
            <w:r w:rsidR="00C55C8C" w:rsidRPr="005C123F">
              <w:rPr>
                <w:rStyle w:val="Hyperlink"/>
                <w:noProof/>
              </w:rPr>
              <w:t>Testing the Feedback</w:t>
            </w:r>
            <w:r w:rsidR="00C55C8C">
              <w:rPr>
                <w:noProof/>
                <w:webHidden/>
              </w:rPr>
              <w:tab/>
            </w:r>
            <w:r w:rsidR="00C55C8C">
              <w:rPr>
                <w:noProof/>
                <w:webHidden/>
              </w:rPr>
              <w:fldChar w:fldCharType="begin"/>
            </w:r>
            <w:r w:rsidR="00C55C8C">
              <w:rPr>
                <w:noProof/>
                <w:webHidden/>
              </w:rPr>
              <w:instrText xml:space="preserve"> PAGEREF _Toc406140220 \h </w:instrText>
            </w:r>
            <w:r w:rsidR="00C55C8C">
              <w:rPr>
                <w:noProof/>
                <w:webHidden/>
              </w:rPr>
            </w:r>
            <w:r w:rsidR="00C55C8C">
              <w:rPr>
                <w:noProof/>
                <w:webHidden/>
              </w:rPr>
              <w:fldChar w:fldCharType="separate"/>
            </w:r>
            <w:r w:rsidR="00C55C8C">
              <w:rPr>
                <w:noProof/>
                <w:webHidden/>
              </w:rPr>
              <w:t>31</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21" w:history="1">
            <w:r w:rsidR="00C55C8C" w:rsidRPr="005C123F">
              <w:rPr>
                <w:rStyle w:val="Hyperlink"/>
                <w:noProof/>
              </w:rPr>
              <w:t>Testing the Signals</w:t>
            </w:r>
            <w:r w:rsidR="00C55C8C">
              <w:rPr>
                <w:noProof/>
                <w:webHidden/>
              </w:rPr>
              <w:tab/>
            </w:r>
            <w:r w:rsidR="00C55C8C">
              <w:rPr>
                <w:noProof/>
                <w:webHidden/>
              </w:rPr>
              <w:fldChar w:fldCharType="begin"/>
            </w:r>
            <w:r w:rsidR="00C55C8C">
              <w:rPr>
                <w:noProof/>
                <w:webHidden/>
              </w:rPr>
              <w:instrText xml:space="preserve"> PAGEREF _Toc406140221 \h </w:instrText>
            </w:r>
            <w:r w:rsidR="00C55C8C">
              <w:rPr>
                <w:noProof/>
                <w:webHidden/>
              </w:rPr>
            </w:r>
            <w:r w:rsidR="00C55C8C">
              <w:rPr>
                <w:noProof/>
                <w:webHidden/>
              </w:rPr>
              <w:fldChar w:fldCharType="separate"/>
            </w:r>
            <w:r w:rsidR="00C55C8C">
              <w:rPr>
                <w:noProof/>
                <w:webHidden/>
              </w:rPr>
              <w:t>31</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22" w:history="1">
            <w:r w:rsidR="00C55C8C" w:rsidRPr="005C123F">
              <w:rPr>
                <w:rStyle w:val="Hyperlink"/>
                <w:noProof/>
              </w:rPr>
              <w:t>Changing the Contextual Information</w:t>
            </w:r>
            <w:r w:rsidR="00C55C8C">
              <w:rPr>
                <w:noProof/>
                <w:webHidden/>
              </w:rPr>
              <w:tab/>
            </w:r>
            <w:r w:rsidR="00C55C8C">
              <w:rPr>
                <w:noProof/>
                <w:webHidden/>
              </w:rPr>
              <w:fldChar w:fldCharType="begin"/>
            </w:r>
            <w:r w:rsidR="00C55C8C">
              <w:rPr>
                <w:noProof/>
                <w:webHidden/>
              </w:rPr>
              <w:instrText xml:space="preserve"> PAGEREF _Toc406140222 \h </w:instrText>
            </w:r>
            <w:r w:rsidR="00C55C8C">
              <w:rPr>
                <w:noProof/>
                <w:webHidden/>
              </w:rPr>
            </w:r>
            <w:r w:rsidR="00C55C8C">
              <w:rPr>
                <w:noProof/>
                <w:webHidden/>
              </w:rPr>
              <w:fldChar w:fldCharType="separate"/>
            </w:r>
            <w:r w:rsidR="00C55C8C">
              <w:rPr>
                <w:noProof/>
                <w:webHidden/>
              </w:rPr>
              <w:t>31</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23" w:history="1">
            <w:r w:rsidR="00C55C8C" w:rsidRPr="005C123F">
              <w:rPr>
                <w:rStyle w:val="Hyperlink"/>
                <w:noProof/>
              </w:rPr>
              <w:t>Summary of User Studies</w:t>
            </w:r>
            <w:r w:rsidR="00C55C8C">
              <w:rPr>
                <w:noProof/>
                <w:webHidden/>
              </w:rPr>
              <w:tab/>
            </w:r>
            <w:r w:rsidR="00C55C8C">
              <w:rPr>
                <w:noProof/>
                <w:webHidden/>
              </w:rPr>
              <w:fldChar w:fldCharType="begin"/>
            </w:r>
            <w:r w:rsidR="00C55C8C">
              <w:rPr>
                <w:noProof/>
                <w:webHidden/>
              </w:rPr>
              <w:instrText xml:space="preserve"> PAGEREF _Toc406140223 \h </w:instrText>
            </w:r>
            <w:r w:rsidR="00C55C8C">
              <w:rPr>
                <w:noProof/>
                <w:webHidden/>
              </w:rPr>
            </w:r>
            <w:r w:rsidR="00C55C8C">
              <w:rPr>
                <w:noProof/>
                <w:webHidden/>
              </w:rPr>
              <w:fldChar w:fldCharType="separate"/>
            </w:r>
            <w:r w:rsidR="00C55C8C">
              <w:rPr>
                <w:noProof/>
                <w:webHidden/>
              </w:rPr>
              <w:t>32</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24" w:history="1">
            <w:r w:rsidR="00C55C8C" w:rsidRPr="005C123F">
              <w:rPr>
                <w:rStyle w:val="Hyperlink"/>
                <w:noProof/>
              </w:rPr>
              <w:t>User Studies (the successful ones)</w:t>
            </w:r>
            <w:r w:rsidR="00C55C8C">
              <w:rPr>
                <w:noProof/>
                <w:webHidden/>
              </w:rPr>
              <w:tab/>
            </w:r>
            <w:r w:rsidR="00C55C8C">
              <w:rPr>
                <w:noProof/>
                <w:webHidden/>
              </w:rPr>
              <w:fldChar w:fldCharType="begin"/>
            </w:r>
            <w:r w:rsidR="00C55C8C">
              <w:rPr>
                <w:noProof/>
                <w:webHidden/>
              </w:rPr>
              <w:instrText xml:space="preserve"> PAGEREF _Toc406140224 \h </w:instrText>
            </w:r>
            <w:r w:rsidR="00C55C8C">
              <w:rPr>
                <w:noProof/>
                <w:webHidden/>
              </w:rPr>
            </w:r>
            <w:r w:rsidR="00C55C8C">
              <w:rPr>
                <w:noProof/>
                <w:webHidden/>
              </w:rPr>
              <w:fldChar w:fldCharType="separate"/>
            </w:r>
            <w:r w:rsidR="00C55C8C">
              <w:rPr>
                <w:noProof/>
                <w:webHidden/>
              </w:rPr>
              <w:t>33</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25" w:history="1">
            <w:r w:rsidR="00C55C8C" w:rsidRPr="005C123F">
              <w:rPr>
                <w:rStyle w:val="Hyperlink"/>
                <w:noProof/>
              </w:rPr>
              <w:t>Proximity to Vibration</w:t>
            </w:r>
            <w:r w:rsidR="00C55C8C">
              <w:rPr>
                <w:noProof/>
                <w:webHidden/>
              </w:rPr>
              <w:tab/>
            </w:r>
            <w:r w:rsidR="00C55C8C">
              <w:rPr>
                <w:noProof/>
                <w:webHidden/>
              </w:rPr>
              <w:fldChar w:fldCharType="begin"/>
            </w:r>
            <w:r w:rsidR="00C55C8C">
              <w:rPr>
                <w:noProof/>
                <w:webHidden/>
              </w:rPr>
              <w:instrText xml:space="preserve"> PAGEREF _Toc406140225 \h </w:instrText>
            </w:r>
            <w:r w:rsidR="00C55C8C">
              <w:rPr>
                <w:noProof/>
                <w:webHidden/>
              </w:rPr>
            </w:r>
            <w:r w:rsidR="00C55C8C">
              <w:rPr>
                <w:noProof/>
                <w:webHidden/>
              </w:rPr>
              <w:fldChar w:fldCharType="separate"/>
            </w:r>
            <w:r w:rsidR="00C55C8C">
              <w:rPr>
                <w:noProof/>
                <w:webHidden/>
              </w:rPr>
              <w:t>34</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26" w:history="1">
            <w:r w:rsidR="00C55C8C" w:rsidRPr="005C123F">
              <w:rPr>
                <w:rStyle w:val="Hyperlink"/>
                <w:noProof/>
              </w:rPr>
              <w:t>Preparation</w:t>
            </w:r>
            <w:r w:rsidR="00C55C8C">
              <w:rPr>
                <w:noProof/>
                <w:webHidden/>
              </w:rPr>
              <w:tab/>
            </w:r>
            <w:r w:rsidR="00C55C8C">
              <w:rPr>
                <w:noProof/>
                <w:webHidden/>
              </w:rPr>
              <w:fldChar w:fldCharType="begin"/>
            </w:r>
            <w:r w:rsidR="00C55C8C">
              <w:rPr>
                <w:noProof/>
                <w:webHidden/>
              </w:rPr>
              <w:instrText xml:space="preserve"> PAGEREF _Toc406140226 \h </w:instrText>
            </w:r>
            <w:r w:rsidR="00C55C8C">
              <w:rPr>
                <w:noProof/>
                <w:webHidden/>
              </w:rPr>
            </w:r>
            <w:r w:rsidR="00C55C8C">
              <w:rPr>
                <w:noProof/>
                <w:webHidden/>
              </w:rPr>
              <w:fldChar w:fldCharType="separate"/>
            </w:r>
            <w:r w:rsidR="00C55C8C">
              <w:rPr>
                <w:noProof/>
                <w:webHidden/>
              </w:rPr>
              <w:t>34</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27" w:history="1">
            <w:r w:rsidR="00C55C8C" w:rsidRPr="005C123F">
              <w:rPr>
                <w:rStyle w:val="Hyperlink"/>
                <w:noProof/>
              </w:rPr>
              <w:t>Test Procedure</w:t>
            </w:r>
            <w:r w:rsidR="00C55C8C">
              <w:rPr>
                <w:noProof/>
                <w:webHidden/>
              </w:rPr>
              <w:tab/>
            </w:r>
            <w:r w:rsidR="00C55C8C">
              <w:rPr>
                <w:noProof/>
                <w:webHidden/>
              </w:rPr>
              <w:fldChar w:fldCharType="begin"/>
            </w:r>
            <w:r w:rsidR="00C55C8C">
              <w:rPr>
                <w:noProof/>
                <w:webHidden/>
              </w:rPr>
              <w:instrText xml:space="preserve"> PAGEREF _Toc406140227 \h </w:instrText>
            </w:r>
            <w:r w:rsidR="00C55C8C">
              <w:rPr>
                <w:noProof/>
                <w:webHidden/>
              </w:rPr>
            </w:r>
            <w:r w:rsidR="00C55C8C">
              <w:rPr>
                <w:noProof/>
                <w:webHidden/>
              </w:rPr>
              <w:fldChar w:fldCharType="separate"/>
            </w:r>
            <w:r w:rsidR="00C55C8C">
              <w:rPr>
                <w:noProof/>
                <w:webHidden/>
              </w:rPr>
              <w:t>36</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28" w:history="1">
            <w:r w:rsidR="00C55C8C" w:rsidRPr="005C123F">
              <w:rPr>
                <w:rStyle w:val="Hyperlink"/>
                <w:noProof/>
              </w:rPr>
              <w:t>Phase One</w:t>
            </w:r>
            <w:r w:rsidR="00C55C8C">
              <w:rPr>
                <w:noProof/>
                <w:webHidden/>
              </w:rPr>
              <w:tab/>
            </w:r>
            <w:r w:rsidR="00C55C8C">
              <w:rPr>
                <w:noProof/>
                <w:webHidden/>
              </w:rPr>
              <w:fldChar w:fldCharType="begin"/>
            </w:r>
            <w:r w:rsidR="00C55C8C">
              <w:rPr>
                <w:noProof/>
                <w:webHidden/>
              </w:rPr>
              <w:instrText xml:space="preserve"> PAGEREF _Toc406140228 \h </w:instrText>
            </w:r>
            <w:r w:rsidR="00C55C8C">
              <w:rPr>
                <w:noProof/>
                <w:webHidden/>
              </w:rPr>
            </w:r>
            <w:r w:rsidR="00C55C8C">
              <w:rPr>
                <w:noProof/>
                <w:webHidden/>
              </w:rPr>
              <w:fldChar w:fldCharType="separate"/>
            </w:r>
            <w:r w:rsidR="00C55C8C">
              <w:rPr>
                <w:noProof/>
                <w:webHidden/>
              </w:rPr>
              <w:t>37</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29" w:history="1">
            <w:r w:rsidR="00C55C8C" w:rsidRPr="005C123F">
              <w:rPr>
                <w:rStyle w:val="Hyperlink"/>
                <w:noProof/>
              </w:rPr>
              <w:t>Phase Two</w:t>
            </w:r>
            <w:r w:rsidR="00C55C8C">
              <w:rPr>
                <w:noProof/>
                <w:webHidden/>
              </w:rPr>
              <w:tab/>
            </w:r>
            <w:r w:rsidR="00C55C8C">
              <w:rPr>
                <w:noProof/>
                <w:webHidden/>
              </w:rPr>
              <w:fldChar w:fldCharType="begin"/>
            </w:r>
            <w:r w:rsidR="00C55C8C">
              <w:rPr>
                <w:noProof/>
                <w:webHidden/>
              </w:rPr>
              <w:instrText xml:space="preserve"> PAGEREF _Toc406140229 \h </w:instrText>
            </w:r>
            <w:r w:rsidR="00C55C8C">
              <w:rPr>
                <w:noProof/>
                <w:webHidden/>
              </w:rPr>
            </w:r>
            <w:r w:rsidR="00C55C8C">
              <w:rPr>
                <w:noProof/>
                <w:webHidden/>
              </w:rPr>
              <w:fldChar w:fldCharType="separate"/>
            </w:r>
            <w:r w:rsidR="00C55C8C">
              <w:rPr>
                <w:noProof/>
                <w:webHidden/>
              </w:rPr>
              <w:t>40</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30" w:history="1">
            <w:r w:rsidR="00C55C8C" w:rsidRPr="005C123F">
              <w:rPr>
                <w:rStyle w:val="Hyperlink"/>
                <w:noProof/>
              </w:rPr>
              <w:t>Phase Three</w:t>
            </w:r>
            <w:r w:rsidR="00C55C8C">
              <w:rPr>
                <w:noProof/>
                <w:webHidden/>
              </w:rPr>
              <w:tab/>
            </w:r>
            <w:r w:rsidR="00C55C8C">
              <w:rPr>
                <w:noProof/>
                <w:webHidden/>
              </w:rPr>
              <w:fldChar w:fldCharType="begin"/>
            </w:r>
            <w:r w:rsidR="00C55C8C">
              <w:rPr>
                <w:noProof/>
                <w:webHidden/>
              </w:rPr>
              <w:instrText xml:space="preserve"> PAGEREF _Toc406140230 \h </w:instrText>
            </w:r>
            <w:r w:rsidR="00C55C8C">
              <w:rPr>
                <w:noProof/>
                <w:webHidden/>
              </w:rPr>
            </w:r>
            <w:r w:rsidR="00C55C8C">
              <w:rPr>
                <w:noProof/>
                <w:webHidden/>
              </w:rPr>
              <w:fldChar w:fldCharType="separate"/>
            </w:r>
            <w:r w:rsidR="00C55C8C">
              <w:rPr>
                <w:noProof/>
                <w:webHidden/>
              </w:rPr>
              <w:t>42</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31" w:history="1">
            <w:r w:rsidR="00C55C8C" w:rsidRPr="005C123F">
              <w:rPr>
                <w:rStyle w:val="Hyperlink"/>
                <w:noProof/>
              </w:rPr>
              <w:t>Normalization of the Sensor</w:t>
            </w:r>
            <w:r w:rsidR="00C55C8C">
              <w:rPr>
                <w:noProof/>
                <w:webHidden/>
              </w:rPr>
              <w:tab/>
            </w:r>
            <w:r w:rsidR="00C55C8C">
              <w:rPr>
                <w:noProof/>
                <w:webHidden/>
              </w:rPr>
              <w:fldChar w:fldCharType="begin"/>
            </w:r>
            <w:r w:rsidR="00C55C8C">
              <w:rPr>
                <w:noProof/>
                <w:webHidden/>
              </w:rPr>
              <w:instrText xml:space="preserve"> PAGEREF _Toc406140231 \h </w:instrText>
            </w:r>
            <w:r w:rsidR="00C55C8C">
              <w:rPr>
                <w:noProof/>
                <w:webHidden/>
              </w:rPr>
            </w:r>
            <w:r w:rsidR="00C55C8C">
              <w:rPr>
                <w:noProof/>
                <w:webHidden/>
              </w:rPr>
              <w:fldChar w:fldCharType="separate"/>
            </w:r>
            <w:r w:rsidR="00C55C8C">
              <w:rPr>
                <w:noProof/>
                <w:webHidden/>
              </w:rPr>
              <w:t>44</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32" w:history="1">
            <w:r w:rsidR="00C55C8C" w:rsidRPr="005C123F">
              <w:rPr>
                <w:rStyle w:val="Hyperlink"/>
                <w:noProof/>
              </w:rPr>
              <w:t>Temperature to Sound</w:t>
            </w:r>
            <w:r w:rsidR="00C55C8C">
              <w:rPr>
                <w:noProof/>
                <w:webHidden/>
              </w:rPr>
              <w:tab/>
            </w:r>
            <w:r w:rsidR="00C55C8C">
              <w:rPr>
                <w:noProof/>
                <w:webHidden/>
              </w:rPr>
              <w:fldChar w:fldCharType="begin"/>
            </w:r>
            <w:r w:rsidR="00C55C8C">
              <w:rPr>
                <w:noProof/>
                <w:webHidden/>
              </w:rPr>
              <w:instrText xml:space="preserve"> PAGEREF _Toc406140232 \h </w:instrText>
            </w:r>
            <w:r w:rsidR="00C55C8C">
              <w:rPr>
                <w:noProof/>
                <w:webHidden/>
              </w:rPr>
            </w:r>
            <w:r w:rsidR="00C55C8C">
              <w:rPr>
                <w:noProof/>
                <w:webHidden/>
              </w:rPr>
              <w:fldChar w:fldCharType="separate"/>
            </w:r>
            <w:r w:rsidR="00C55C8C">
              <w:rPr>
                <w:noProof/>
                <w:webHidden/>
              </w:rPr>
              <w:t>51</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33" w:history="1">
            <w:r w:rsidR="00C55C8C" w:rsidRPr="005C123F">
              <w:rPr>
                <w:rStyle w:val="Hyperlink"/>
                <w:noProof/>
              </w:rPr>
              <w:t>Preparation</w:t>
            </w:r>
            <w:r w:rsidR="00C55C8C">
              <w:rPr>
                <w:noProof/>
                <w:webHidden/>
              </w:rPr>
              <w:tab/>
            </w:r>
            <w:r w:rsidR="00C55C8C">
              <w:rPr>
                <w:noProof/>
                <w:webHidden/>
              </w:rPr>
              <w:fldChar w:fldCharType="begin"/>
            </w:r>
            <w:r w:rsidR="00C55C8C">
              <w:rPr>
                <w:noProof/>
                <w:webHidden/>
              </w:rPr>
              <w:instrText xml:space="preserve"> PAGEREF _Toc406140233 \h </w:instrText>
            </w:r>
            <w:r w:rsidR="00C55C8C">
              <w:rPr>
                <w:noProof/>
                <w:webHidden/>
              </w:rPr>
            </w:r>
            <w:r w:rsidR="00C55C8C">
              <w:rPr>
                <w:noProof/>
                <w:webHidden/>
              </w:rPr>
              <w:fldChar w:fldCharType="separate"/>
            </w:r>
            <w:r w:rsidR="00C55C8C">
              <w:rPr>
                <w:noProof/>
                <w:webHidden/>
              </w:rPr>
              <w:t>51</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34" w:history="1">
            <w:r w:rsidR="00C55C8C" w:rsidRPr="005C123F">
              <w:rPr>
                <w:rStyle w:val="Hyperlink"/>
                <w:noProof/>
              </w:rPr>
              <w:t>Hardware</w:t>
            </w:r>
            <w:r w:rsidR="00C55C8C">
              <w:rPr>
                <w:noProof/>
                <w:webHidden/>
              </w:rPr>
              <w:tab/>
            </w:r>
            <w:r w:rsidR="00C55C8C">
              <w:rPr>
                <w:noProof/>
                <w:webHidden/>
              </w:rPr>
              <w:fldChar w:fldCharType="begin"/>
            </w:r>
            <w:r w:rsidR="00C55C8C">
              <w:rPr>
                <w:noProof/>
                <w:webHidden/>
              </w:rPr>
              <w:instrText xml:space="preserve"> PAGEREF _Toc406140234 \h </w:instrText>
            </w:r>
            <w:r w:rsidR="00C55C8C">
              <w:rPr>
                <w:noProof/>
                <w:webHidden/>
              </w:rPr>
            </w:r>
            <w:r w:rsidR="00C55C8C">
              <w:rPr>
                <w:noProof/>
                <w:webHidden/>
              </w:rPr>
              <w:fldChar w:fldCharType="separate"/>
            </w:r>
            <w:r w:rsidR="00C55C8C">
              <w:rPr>
                <w:noProof/>
                <w:webHidden/>
              </w:rPr>
              <w:t>52</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35" w:history="1">
            <w:r w:rsidR="00C55C8C" w:rsidRPr="005C123F">
              <w:rPr>
                <w:rStyle w:val="Hyperlink"/>
                <w:noProof/>
              </w:rPr>
              <w:t>Procedure</w:t>
            </w:r>
            <w:r w:rsidR="00C55C8C">
              <w:rPr>
                <w:noProof/>
                <w:webHidden/>
              </w:rPr>
              <w:tab/>
            </w:r>
            <w:r w:rsidR="00C55C8C">
              <w:rPr>
                <w:noProof/>
                <w:webHidden/>
              </w:rPr>
              <w:fldChar w:fldCharType="begin"/>
            </w:r>
            <w:r w:rsidR="00C55C8C">
              <w:rPr>
                <w:noProof/>
                <w:webHidden/>
              </w:rPr>
              <w:instrText xml:space="preserve"> PAGEREF _Toc406140235 \h </w:instrText>
            </w:r>
            <w:r w:rsidR="00C55C8C">
              <w:rPr>
                <w:noProof/>
                <w:webHidden/>
              </w:rPr>
            </w:r>
            <w:r w:rsidR="00C55C8C">
              <w:rPr>
                <w:noProof/>
                <w:webHidden/>
              </w:rPr>
              <w:fldChar w:fldCharType="separate"/>
            </w:r>
            <w:r w:rsidR="00C55C8C">
              <w:rPr>
                <w:noProof/>
                <w:webHidden/>
              </w:rPr>
              <w:t>54</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36" w:history="1">
            <w:r w:rsidR="00C55C8C" w:rsidRPr="005C123F">
              <w:rPr>
                <w:rStyle w:val="Hyperlink"/>
                <w:noProof/>
              </w:rPr>
              <w:t>Results</w:t>
            </w:r>
            <w:r w:rsidR="00C55C8C">
              <w:rPr>
                <w:noProof/>
                <w:webHidden/>
              </w:rPr>
              <w:tab/>
            </w:r>
            <w:r w:rsidR="00C55C8C">
              <w:rPr>
                <w:noProof/>
                <w:webHidden/>
              </w:rPr>
              <w:fldChar w:fldCharType="begin"/>
            </w:r>
            <w:r w:rsidR="00C55C8C">
              <w:rPr>
                <w:noProof/>
                <w:webHidden/>
              </w:rPr>
              <w:instrText xml:space="preserve"> PAGEREF _Toc406140236 \h </w:instrText>
            </w:r>
            <w:r w:rsidR="00C55C8C">
              <w:rPr>
                <w:noProof/>
                <w:webHidden/>
              </w:rPr>
            </w:r>
            <w:r w:rsidR="00C55C8C">
              <w:rPr>
                <w:noProof/>
                <w:webHidden/>
              </w:rPr>
              <w:fldChar w:fldCharType="separate"/>
            </w:r>
            <w:r w:rsidR="00C55C8C">
              <w:rPr>
                <w:noProof/>
                <w:webHidden/>
              </w:rPr>
              <w:t>55</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37" w:history="1">
            <w:r w:rsidR="00C55C8C" w:rsidRPr="005C123F">
              <w:rPr>
                <w:rStyle w:val="Hyperlink"/>
                <w:noProof/>
              </w:rPr>
              <w:t>Evaluation</w:t>
            </w:r>
            <w:r w:rsidR="00C55C8C">
              <w:rPr>
                <w:noProof/>
                <w:webHidden/>
              </w:rPr>
              <w:tab/>
            </w:r>
            <w:r w:rsidR="00C55C8C">
              <w:rPr>
                <w:noProof/>
                <w:webHidden/>
              </w:rPr>
              <w:fldChar w:fldCharType="begin"/>
            </w:r>
            <w:r w:rsidR="00C55C8C">
              <w:rPr>
                <w:noProof/>
                <w:webHidden/>
              </w:rPr>
              <w:instrText xml:space="preserve"> PAGEREF _Toc406140237 \h </w:instrText>
            </w:r>
            <w:r w:rsidR="00C55C8C">
              <w:rPr>
                <w:noProof/>
                <w:webHidden/>
              </w:rPr>
            </w:r>
            <w:r w:rsidR="00C55C8C">
              <w:rPr>
                <w:noProof/>
                <w:webHidden/>
              </w:rPr>
              <w:fldChar w:fldCharType="separate"/>
            </w:r>
            <w:r w:rsidR="00C55C8C">
              <w:rPr>
                <w:noProof/>
                <w:webHidden/>
              </w:rPr>
              <w:t>55</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38" w:history="1">
            <w:r w:rsidR="00C55C8C" w:rsidRPr="005C123F">
              <w:rPr>
                <w:rStyle w:val="Hyperlink"/>
                <w:noProof/>
              </w:rPr>
              <w:t>Cell Sensors to Sound</w:t>
            </w:r>
            <w:r w:rsidR="00C55C8C">
              <w:rPr>
                <w:noProof/>
                <w:webHidden/>
              </w:rPr>
              <w:tab/>
            </w:r>
            <w:r w:rsidR="00C55C8C">
              <w:rPr>
                <w:noProof/>
                <w:webHidden/>
              </w:rPr>
              <w:fldChar w:fldCharType="begin"/>
            </w:r>
            <w:r w:rsidR="00C55C8C">
              <w:rPr>
                <w:noProof/>
                <w:webHidden/>
              </w:rPr>
              <w:instrText xml:space="preserve"> PAGEREF _Toc406140238 \h </w:instrText>
            </w:r>
            <w:r w:rsidR="00C55C8C">
              <w:rPr>
                <w:noProof/>
                <w:webHidden/>
              </w:rPr>
            </w:r>
            <w:r w:rsidR="00C55C8C">
              <w:rPr>
                <w:noProof/>
                <w:webHidden/>
              </w:rPr>
              <w:fldChar w:fldCharType="separate"/>
            </w:r>
            <w:r w:rsidR="00C55C8C">
              <w:rPr>
                <w:noProof/>
                <w:webHidden/>
              </w:rPr>
              <w:t>57</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39" w:history="1">
            <w:r w:rsidR="00C55C8C" w:rsidRPr="005C123F">
              <w:rPr>
                <w:rStyle w:val="Hyperlink"/>
                <w:noProof/>
              </w:rPr>
              <w:t>Preparation</w:t>
            </w:r>
            <w:r w:rsidR="00C55C8C">
              <w:rPr>
                <w:noProof/>
                <w:webHidden/>
              </w:rPr>
              <w:tab/>
            </w:r>
            <w:r w:rsidR="00C55C8C">
              <w:rPr>
                <w:noProof/>
                <w:webHidden/>
              </w:rPr>
              <w:fldChar w:fldCharType="begin"/>
            </w:r>
            <w:r w:rsidR="00C55C8C">
              <w:rPr>
                <w:noProof/>
                <w:webHidden/>
              </w:rPr>
              <w:instrText xml:space="preserve"> PAGEREF _Toc406140239 \h </w:instrText>
            </w:r>
            <w:r w:rsidR="00C55C8C">
              <w:rPr>
                <w:noProof/>
                <w:webHidden/>
              </w:rPr>
            </w:r>
            <w:r w:rsidR="00C55C8C">
              <w:rPr>
                <w:noProof/>
                <w:webHidden/>
              </w:rPr>
              <w:fldChar w:fldCharType="separate"/>
            </w:r>
            <w:r w:rsidR="00C55C8C">
              <w:rPr>
                <w:noProof/>
                <w:webHidden/>
              </w:rPr>
              <w:t>57</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40" w:history="1">
            <w:r w:rsidR="00C55C8C" w:rsidRPr="005C123F">
              <w:rPr>
                <w:rStyle w:val="Hyperlink"/>
                <w:noProof/>
              </w:rPr>
              <w:t>Test Procedure</w:t>
            </w:r>
            <w:r w:rsidR="00C55C8C">
              <w:rPr>
                <w:noProof/>
                <w:webHidden/>
              </w:rPr>
              <w:tab/>
            </w:r>
            <w:r w:rsidR="00C55C8C">
              <w:rPr>
                <w:noProof/>
                <w:webHidden/>
              </w:rPr>
              <w:fldChar w:fldCharType="begin"/>
            </w:r>
            <w:r w:rsidR="00C55C8C">
              <w:rPr>
                <w:noProof/>
                <w:webHidden/>
              </w:rPr>
              <w:instrText xml:space="preserve"> PAGEREF _Toc406140240 \h </w:instrText>
            </w:r>
            <w:r w:rsidR="00C55C8C">
              <w:rPr>
                <w:noProof/>
                <w:webHidden/>
              </w:rPr>
            </w:r>
            <w:r w:rsidR="00C55C8C">
              <w:rPr>
                <w:noProof/>
                <w:webHidden/>
              </w:rPr>
              <w:fldChar w:fldCharType="separate"/>
            </w:r>
            <w:r w:rsidR="00C55C8C">
              <w:rPr>
                <w:noProof/>
                <w:webHidden/>
              </w:rPr>
              <w:t>58</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41" w:history="1">
            <w:r w:rsidR="00C55C8C" w:rsidRPr="005C123F">
              <w:rPr>
                <w:rStyle w:val="Hyperlink"/>
                <w:noProof/>
              </w:rPr>
              <w:t>Results</w:t>
            </w:r>
            <w:r w:rsidR="00C55C8C">
              <w:rPr>
                <w:noProof/>
                <w:webHidden/>
              </w:rPr>
              <w:tab/>
            </w:r>
            <w:r w:rsidR="00C55C8C">
              <w:rPr>
                <w:noProof/>
                <w:webHidden/>
              </w:rPr>
              <w:fldChar w:fldCharType="begin"/>
            </w:r>
            <w:r w:rsidR="00C55C8C">
              <w:rPr>
                <w:noProof/>
                <w:webHidden/>
              </w:rPr>
              <w:instrText xml:space="preserve"> PAGEREF _Toc406140241 \h </w:instrText>
            </w:r>
            <w:r w:rsidR="00C55C8C">
              <w:rPr>
                <w:noProof/>
                <w:webHidden/>
              </w:rPr>
            </w:r>
            <w:r w:rsidR="00C55C8C">
              <w:rPr>
                <w:noProof/>
                <w:webHidden/>
              </w:rPr>
              <w:fldChar w:fldCharType="separate"/>
            </w:r>
            <w:r w:rsidR="00C55C8C">
              <w:rPr>
                <w:noProof/>
                <w:webHidden/>
              </w:rPr>
              <w:t>59</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42" w:history="1">
            <w:r w:rsidR="00C55C8C" w:rsidRPr="005C123F">
              <w:rPr>
                <w:rStyle w:val="Hyperlink"/>
                <w:noProof/>
              </w:rPr>
              <w:t>Evaluation</w:t>
            </w:r>
            <w:r w:rsidR="00C55C8C">
              <w:rPr>
                <w:noProof/>
                <w:webHidden/>
              </w:rPr>
              <w:tab/>
            </w:r>
            <w:r w:rsidR="00C55C8C">
              <w:rPr>
                <w:noProof/>
                <w:webHidden/>
              </w:rPr>
              <w:fldChar w:fldCharType="begin"/>
            </w:r>
            <w:r w:rsidR="00C55C8C">
              <w:rPr>
                <w:noProof/>
                <w:webHidden/>
              </w:rPr>
              <w:instrText xml:space="preserve"> PAGEREF _Toc406140242 \h </w:instrText>
            </w:r>
            <w:r w:rsidR="00C55C8C">
              <w:rPr>
                <w:noProof/>
                <w:webHidden/>
              </w:rPr>
            </w:r>
            <w:r w:rsidR="00C55C8C">
              <w:rPr>
                <w:noProof/>
                <w:webHidden/>
              </w:rPr>
              <w:fldChar w:fldCharType="separate"/>
            </w:r>
            <w:r w:rsidR="00C55C8C">
              <w:rPr>
                <w:noProof/>
                <w:webHidden/>
              </w:rPr>
              <w:t>60</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43" w:history="1">
            <w:r w:rsidR="00C55C8C" w:rsidRPr="005C123F">
              <w:rPr>
                <w:rStyle w:val="Hyperlink"/>
                <w:noProof/>
              </w:rPr>
              <w:t>Smell Explorations</w:t>
            </w:r>
            <w:r w:rsidR="00C55C8C">
              <w:rPr>
                <w:noProof/>
                <w:webHidden/>
              </w:rPr>
              <w:tab/>
            </w:r>
            <w:r w:rsidR="00C55C8C">
              <w:rPr>
                <w:noProof/>
                <w:webHidden/>
              </w:rPr>
              <w:fldChar w:fldCharType="begin"/>
            </w:r>
            <w:r w:rsidR="00C55C8C">
              <w:rPr>
                <w:noProof/>
                <w:webHidden/>
              </w:rPr>
              <w:instrText xml:space="preserve"> PAGEREF _Toc406140243 \h </w:instrText>
            </w:r>
            <w:r w:rsidR="00C55C8C">
              <w:rPr>
                <w:noProof/>
                <w:webHidden/>
              </w:rPr>
            </w:r>
            <w:r w:rsidR="00C55C8C">
              <w:rPr>
                <w:noProof/>
                <w:webHidden/>
              </w:rPr>
              <w:fldChar w:fldCharType="separate"/>
            </w:r>
            <w:r w:rsidR="00C55C8C">
              <w:rPr>
                <w:noProof/>
                <w:webHidden/>
              </w:rPr>
              <w:t>61</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44" w:history="1">
            <w:r w:rsidR="00C55C8C" w:rsidRPr="005C123F">
              <w:rPr>
                <w:rStyle w:val="Hyperlink"/>
                <w:noProof/>
              </w:rPr>
              <w:t>Smell Explorations 1 “The Foodcam”</w:t>
            </w:r>
            <w:r w:rsidR="00C55C8C">
              <w:rPr>
                <w:noProof/>
                <w:webHidden/>
              </w:rPr>
              <w:tab/>
            </w:r>
            <w:r w:rsidR="00C55C8C">
              <w:rPr>
                <w:noProof/>
                <w:webHidden/>
              </w:rPr>
              <w:fldChar w:fldCharType="begin"/>
            </w:r>
            <w:r w:rsidR="00C55C8C">
              <w:rPr>
                <w:noProof/>
                <w:webHidden/>
              </w:rPr>
              <w:instrText xml:space="preserve"> PAGEREF _Toc406140244 \h </w:instrText>
            </w:r>
            <w:r w:rsidR="00C55C8C">
              <w:rPr>
                <w:noProof/>
                <w:webHidden/>
              </w:rPr>
            </w:r>
            <w:r w:rsidR="00C55C8C">
              <w:rPr>
                <w:noProof/>
                <w:webHidden/>
              </w:rPr>
              <w:fldChar w:fldCharType="separate"/>
            </w:r>
            <w:r w:rsidR="00C55C8C">
              <w:rPr>
                <w:noProof/>
                <w:webHidden/>
              </w:rPr>
              <w:t>61</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45" w:history="1">
            <w:r w:rsidR="00C55C8C" w:rsidRPr="005C123F">
              <w:rPr>
                <w:rStyle w:val="Hyperlink"/>
                <w:noProof/>
              </w:rPr>
              <w:t>Preparation</w:t>
            </w:r>
            <w:r w:rsidR="00C55C8C">
              <w:rPr>
                <w:noProof/>
                <w:webHidden/>
              </w:rPr>
              <w:tab/>
            </w:r>
            <w:r w:rsidR="00C55C8C">
              <w:rPr>
                <w:noProof/>
                <w:webHidden/>
              </w:rPr>
              <w:fldChar w:fldCharType="begin"/>
            </w:r>
            <w:r w:rsidR="00C55C8C">
              <w:rPr>
                <w:noProof/>
                <w:webHidden/>
              </w:rPr>
              <w:instrText xml:space="preserve"> PAGEREF _Toc406140245 \h </w:instrText>
            </w:r>
            <w:r w:rsidR="00C55C8C">
              <w:rPr>
                <w:noProof/>
                <w:webHidden/>
              </w:rPr>
            </w:r>
            <w:r w:rsidR="00C55C8C">
              <w:rPr>
                <w:noProof/>
                <w:webHidden/>
              </w:rPr>
              <w:fldChar w:fldCharType="separate"/>
            </w:r>
            <w:r w:rsidR="00C55C8C">
              <w:rPr>
                <w:noProof/>
                <w:webHidden/>
              </w:rPr>
              <w:t>61</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46" w:history="1">
            <w:r w:rsidR="00C55C8C" w:rsidRPr="005C123F">
              <w:rPr>
                <w:rStyle w:val="Hyperlink"/>
                <w:noProof/>
              </w:rPr>
              <w:t>Evaluation</w:t>
            </w:r>
            <w:r w:rsidR="00C55C8C">
              <w:rPr>
                <w:noProof/>
                <w:webHidden/>
              </w:rPr>
              <w:tab/>
            </w:r>
            <w:r w:rsidR="00C55C8C">
              <w:rPr>
                <w:noProof/>
                <w:webHidden/>
              </w:rPr>
              <w:fldChar w:fldCharType="begin"/>
            </w:r>
            <w:r w:rsidR="00C55C8C">
              <w:rPr>
                <w:noProof/>
                <w:webHidden/>
              </w:rPr>
              <w:instrText xml:space="preserve"> PAGEREF _Toc406140246 \h </w:instrText>
            </w:r>
            <w:r w:rsidR="00C55C8C">
              <w:rPr>
                <w:noProof/>
                <w:webHidden/>
              </w:rPr>
            </w:r>
            <w:r w:rsidR="00C55C8C">
              <w:rPr>
                <w:noProof/>
                <w:webHidden/>
              </w:rPr>
              <w:fldChar w:fldCharType="separate"/>
            </w:r>
            <w:r w:rsidR="00C55C8C">
              <w:rPr>
                <w:noProof/>
                <w:webHidden/>
              </w:rPr>
              <w:t>61</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47" w:history="1">
            <w:r w:rsidR="00C55C8C" w:rsidRPr="005C123F">
              <w:rPr>
                <w:rStyle w:val="Hyperlink"/>
                <w:noProof/>
              </w:rPr>
              <w:t>Smell Explorations 2 “The smell-mixer”</w:t>
            </w:r>
            <w:r w:rsidR="00C55C8C">
              <w:rPr>
                <w:noProof/>
                <w:webHidden/>
              </w:rPr>
              <w:tab/>
            </w:r>
            <w:r w:rsidR="00C55C8C">
              <w:rPr>
                <w:noProof/>
                <w:webHidden/>
              </w:rPr>
              <w:fldChar w:fldCharType="begin"/>
            </w:r>
            <w:r w:rsidR="00C55C8C">
              <w:rPr>
                <w:noProof/>
                <w:webHidden/>
              </w:rPr>
              <w:instrText xml:space="preserve"> PAGEREF _Toc406140247 \h </w:instrText>
            </w:r>
            <w:r w:rsidR="00C55C8C">
              <w:rPr>
                <w:noProof/>
                <w:webHidden/>
              </w:rPr>
            </w:r>
            <w:r w:rsidR="00C55C8C">
              <w:rPr>
                <w:noProof/>
                <w:webHidden/>
              </w:rPr>
              <w:fldChar w:fldCharType="separate"/>
            </w:r>
            <w:r w:rsidR="00C55C8C">
              <w:rPr>
                <w:noProof/>
                <w:webHidden/>
              </w:rPr>
              <w:t>62</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48" w:history="1">
            <w:r w:rsidR="00C55C8C" w:rsidRPr="005C123F">
              <w:rPr>
                <w:rStyle w:val="Hyperlink"/>
                <w:noProof/>
              </w:rPr>
              <w:t>Preparation</w:t>
            </w:r>
            <w:r w:rsidR="00C55C8C">
              <w:rPr>
                <w:noProof/>
                <w:webHidden/>
              </w:rPr>
              <w:tab/>
            </w:r>
            <w:r w:rsidR="00C55C8C">
              <w:rPr>
                <w:noProof/>
                <w:webHidden/>
              </w:rPr>
              <w:fldChar w:fldCharType="begin"/>
            </w:r>
            <w:r w:rsidR="00C55C8C">
              <w:rPr>
                <w:noProof/>
                <w:webHidden/>
              </w:rPr>
              <w:instrText xml:space="preserve"> PAGEREF _Toc406140248 \h </w:instrText>
            </w:r>
            <w:r w:rsidR="00C55C8C">
              <w:rPr>
                <w:noProof/>
                <w:webHidden/>
              </w:rPr>
            </w:r>
            <w:r w:rsidR="00C55C8C">
              <w:rPr>
                <w:noProof/>
                <w:webHidden/>
              </w:rPr>
              <w:fldChar w:fldCharType="separate"/>
            </w:r>
            <w:r w:rsidR="00C55C8C">
              <w:rPr>
                <w:noProof/>
                <w:webHidden/>
              </w:rPr>
              <w:t>62</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49" w:history="1">
            <w:r w:rsidR="00C55C8C" w:rsidRPr="005C123F">
              <w:rPr>
                <w:rStyle w:val="Hyperlink"/>
                <w:noProof/>
              </w:rPr>
              <w:t>Results</w:t>
            </w:r>
            <w:r w:rsidR="00C55C8C">
              <w:rPr>
                <w:noProof/>
                <w:webHidden/>
              </w:rPr>
              <w:tab/>
            </w:r>
            <w:r w:rsidR="00C55C8C">
              <w:rPr>
                <w:noProof/>
                <w:webHidden/>
              </w:rPr>
              <w:fldChar w:fldCharType="begin"/>
            </w:r>
            <w:r w:rsidR="00C55C8C">
              <w:rPr>
                <w:noProof/>
                <w:webHidden/>
              </w:rPr>
              <w:instrText xml:space="preserve"> PAGEREF _Toc406140249 \h </w:instrText>
            </w:r>
            <w:r w:rsidR="00C55C8C">
              <w:rPr>
                <w:noProof/>
                <w:webHidden/>
              </w:rPr>
            </w:r>
            <w:r w:rsidR="00C55C8C">
              <w:rPr>
                <w:noProof/>
                <w:webHidden/>
              </w:rPr>
              <w:fldChar w:fldCharType="separate"/>
            </w:r>
            <w:r w:rsidR="00C55C8C">
              <w:rPr>
                <w:noProof/>
                <w:webHidden/>
              </w:rPr>
              <w:t>63</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50" w:history="1">
            <w:r w:rsidR="00C55C8C" w:rsidRPr="005C123F">
              <w:rPr>
                <w:rStyle w:val="Hyperlink"/>
                <w:noProof/>
              </w:rPr>
              <w:t>User Studies (the less successful ones)</w:t>
            </w:r>
            <w:r w:rsidR="00C55C8C">
              <w:rPr>
                <w:noProof/>
                <w:webHidden/>
              </w:rPr>
              <w:tab/>
            </w:r>
            <w:r w:rsidR="00C55C8C">
              <w:rPr>
                <w:noProof/>
                <w:webHidden/>
              </w:rPr>
              <w:fldChar w:fldCharType="begin"/>
            </w:r>
            <w:r w:rsidR="00C55C8C">
              <w:rPr>
                <w:noProof/>
                <w:webHidden/>
              </w:rPr>
              <w:instrText xml:space="preserve"> PAGEREF _Toc406140250 \h </w:instrText>
            </w:r>
            <w:r w:rsidR="00C55C8C">
              <w:rPr>
                <w:noProof/>
                <w:webHidden/>
              </w:rPr>
            </w:r>
            <w:r w:rsidR="00C55C8C">
              <w:rPr>
                <w:noProof/>
                <w:webHidden/>
              </w:rPr>
              <w:fldChar w:fldCharType="separate"/>
            </w:r>
            <w:r w:rsidR="00C55C8C">
              <w:rPr>
                <w:noProof/>
                <w:webHidden/>
              </w:rPr>
              <w:t>64</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51" w:history="1">
            <w:r w:rsidR="00C55C8C" w:rsidRPr="005C123F">
              <w:rPr>
                <w:rStyle w:val="Hyperlink"/>
                <w:noProof/>
              </w:rPr>
              <w:t>Stress to Sound</w:t>
            </w:r>
            <w:r w:rsidR="00C55C8C">
              <w:rPr>
                <w:noProof/>
                <w:webHidden/>
              </w:rPr>
              <w:tab/>
            </w:r>
            <w:r w:rsidR="00C55C8C">
              <w:rPr>
                <w:noProof/>
                <w:webHidden/>
              </w:rPr>
              <w:fldChar w:fldCharType="begin"/>
            </w:r>
            <w:r w:rsidR="00C55C8C">
              <w:rPr>
                <w:noProof/>
                <w:webHidden/>
              </w:rPr>
              <w:instrText xml:space="preserve"> PAGEREF _Toc406140251 \h </w:instrText>
            </w:r>
            <w:r w:rsidR="00C55C8C">
              <w:rPr>
                <w:noProof/>
                <w:webHidden/>
              </w:rPr>
            </w:r>
            <w:r w:rsidR="00C55C8C">
              <w:rPr>
                <w:noProof/>
                <w:webHidden/>
              </w:rPr>
              <w:fldChar w:fldCharType="separate"/>
            </w:r>
            <w:r w:rsidR="00C55C8C">
              <w:rPr>
                <w:noProof/>
                <w:webHidden/>
              </w:rPr>
              <w:t>64</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52" w:history="1">
            <w:r w:rsidR="00C55C8C" w:rsidRPr="005C123F">
              <w:rPr>
                <w:rStyle w:val="Hyperlink"/>
                <w:noProof/>
              </w:rPr>
              <w:t>Preparation</w:t>
            </w:r>
            <w:r w:rsidR="00C55C8C">
              <w:rPr>
                <w:noProof/>
                <w:webHidden/>
              </w:rPr>
              <w:tab/>
            </w:r>
            <w:r w:rsidR="00C55C8C">
              <w:rPr>
                <w:noProof/>
                <w:webHidden/>
              </w:rPr>
              <w:fldChar w:fldCharType="begin"/>
            </w:r>
            <w:r w:rsidR="00C55C8C">
              <w:rPr>
                <w:noProof/>
                <w:webHidden/>
              </w:rPr>
              <w:instrText xml:space="preserve"> PAGEREF _Toc406140252 \h </w:instrText>
            </w:r>
            <w:r w:rsidR="00C55C8C">
              <w:rPr>
                <w:noProof/>
                <w:webHidden/>
              </w:rPr>
            </w:r>
            <w:r w:rsidR="00C55C8C">
              <w:rPr>
                <w:noProof/>
                <w:webHidden/>
              </w:rPr>
              <w:fldChar w:fldCharType="separate"/>
            </w:r>
            <w:r w:rsidR="00C55C8C">
              <w:rPr>
                <w:noProof/>
                <w:webHidden/>
              </w:rPr>
              <w:t>64</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53" w:history="1">
            <w:r w:rsidR="00C55C8C" w:rsidRPr="005C123F">
              <w:rPr>
                <w:rStyle w:val="Hyperlink"/>
                <w:noProof/>
              </w:rPr>
              <w:t>Evaluation</w:t>
            </w:r>
            <w:r w:rsidR="00C55C8C">
              <w:rPr>
                <w:noProof/>
                <w:webHidden/>
              </w:rPr>
              <w:tab/>
            </w:r>
            <w:r w:rsidR="00C55C8C">
              <w:rPr>
                <w:noProof/>
                <w:webHidden/>
              </w:rPr>
              <w:fldChar w:fldCharType="begin"/>
            </w:r>
            <w:r w:rsidR="00C55C8C">
              <w:rPr>
                <w:noProof/>
                <w:webHidden/>
              </w:rPr>
              <w:instrText xml:space="preserve"> PAGEREF _Toc406140253 \h </w:instrText>
            </w:r>
            <w:r w:rsidR="00C55C8C">
              <w:rPr>
                <w:noProof/>
                <w:webHidden/>
              </w:rPr>
            </w:r>
            <w:r w:rsidR="00C55C8C">
              <w:rPr>
                <w:noProof/>
                <w:webHidden/>
              </w:rPr>
              <w:fldChar w:fldCharType="separate"/>
            </w:r>
            <w:r w:rsidR="00C55C8C">
              <w:rPr>
                <w:noProof/>
                <w:webHidden/>
              </w:rPr>
              <w:t>65</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54" w:history="1">
            <w:r w:rsidR="00C55C8C" w:rsidRPr="005C123F">
              <w:rPr>
                <w:rStyle w:val="Hyperlink"/>
                <w:noProof/>
              </w:rPr>
              <w:t>Location to temperature</w:t>
            </w:r>
            <w:r w:rsidR="00C55C8C">
              <w:rPr>
                <w:noProof/>
                <w:webHidden/>
              </w:rPr>
              <w:tab/>
            </w:r>
            <w:r w:rsidR="00C55C8C">
              <w:rPr>
                <w:noProof/>
                <w:webHidden/>
              </w:rPr>
              <w:fldChar w:fldCharType="begin"/>
            </w:r>
            <w:r w:rsidR="00C55C8C">
              <w:rPr>
                <w:noProof/>
                <w:webHidden/>
              </w:rPr>
              <w:instrText xml:space="preserve"> PAGEREF _Toc406140254 \h </w:instrText>
            </w:r>
            <w:r w:rsidR="00C55C8C">
              <w:rPr>
                <w:noProof/>
                <w:webHidden/>
              </w:rPr>
            </w:r>
            <w:r w:rsidR="00C55C8C">
              <w:rPr>
                <w:noProof/>
                <w:webHidden/>
              </w:rPr>
              <w:fldChar w:fldCharType="separate"/>
            </w:r>
            <w:r w:rsidR="00C55C8C">
              <w:rPr>
                <w:noProof/>
                <w:webHidden/>
              </w:rPr>
              <w:t>68</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55" w:history="1">
            <w:r w:rsidR="00C55C8C" w:rsidRPr="005C123F">
              <w:rPr>
                <w:rStyle w:val="Hyperlink"/>
                <w:noProof/>
              </w:rPr>
              <w:t>Preparation</w:t>
            </w:r>
            <w:r w:rsidR="00C55C8C">
              <w:rPr>
                <w:noProof/>
                <w:webHidden/>
              </w:rPr>
              <w:tab/>
            </w:r>
            <w:r w:rsidR="00C55C8C">
              <w:rPr>
                <w:noProof/>
                <w:webHidden/>
              </w:rPr>
              <w:fldChar w:fldCharType="begin"/>
            </w:r>
            <w:r w:rsidR="00C55C8C">
              <w:rPr>
                <w:noProof/>
                <w:webHidden/>
              </w:rPr>
              <w:instrText xml:space="preserve"> PAGEREF _Toc406140255 \h </w:instrText>
            </w:r>
            <w:r w:rsidR="00C55C8C">
              <w:rPr>
                <w:noProof/>
                <w:webHidden/>
              </w:rPr>
            </w:r>
            <w:r w:rsidR="00C55C8C">
              <w:rPr>
                <w:noProof/>
                <w:webHidden/>
              </w:rPr>
              <w:fldChar w:fldCharType="separate"/>
            </w:r>
            <w:r w:rsidR="00C55C8C">
              <w:rPr>
                <w:noProof/>
                <w:webHidden/>
              </w:rPr>
              <w:t>68</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56" w:history="1">
            <w:r w:rsidR="00C55C8C" w:rsidRPr="005C123F">
              <w:rPr>
                <w:rStyle w:val="Hyperlink"/>
                <w:noProof/>
              </w:rPr>
              <w:t>Procedure</w:t>
            </w:r>
            <w:r w:rsidR="00C55C8C">
              <w:rPr>
                <w:noProof/>
                <w:webHidden/>
              </w:rPr>
              <w:tab/>
            </w:r>
            <w:r w:rsidR="00C55C8C">
              <w:rPr>
                <w:noProof/>
                <w:webHidden/>
              </w:rPr>
              <w:fldChar w:fldCharType="begin"/>
            </w:r>
            <w:r w:rsidR="00C55C8C">
              <w:rPr>
                <w:noProof/>
                <w:webHidden/>
              </w:rPr>
              <w:instrText xml:space="preserve"> PAGEREF _Toc406140256 \h </w:instrText>
            </w:r>
            <w:r w:rsidR="00C55C8C">
              <w:rPr>
                <w:noProof/>
                <w:webHidden/>
              </w:rPr>
            </w:r>
            <w:r w:rsidR="00C55C8C">
              <w:rPr>
                <w:noProof/>
                <w:webHidden/>
              </w:rPr>
              <w:fldChar w:fldCharType="separate"/>
            </w:r>
            <w:r w:rsidR="00C55C8C">
              <w:rPr>
                <w:noProof/>
                <w:webHidden/>
              </w:rPr>
              <w:t>68</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57" w:history="1">
            <w:r w:rsidR="00C55C8C" w:rsidRPr="005C123F">
              <w:rPr>
                <w:rStyle w:val="Hyperlink"/>
                <w:noProof/>
              </w:rPr>
              <w:t>Results</w:t>
            </w:r>
            <w:r w:rsidR="00C55C8C">
              <w:rPr>
                <w:noProof/>
                <w:webHidden/>
              </w:rPr>
              <w:tab/>
            </w:r>
            <w:r w:rsidR="00C55C8C">
              <w:rPr>
                <w:noProof/>
                <w:webHidden/>
              </w:rPr>
              <w:fldChar w:fldCharType="begin"/>
            </w:r>
            <w:r w:rsidR="00C55C8C">
              <w:rPr>
                <w:noProof/>
                <w:webHidden/>
              </w:rPr>
              <w:instrText xml:space="preserve"> PAGEREF _Toc406140257 \h </w:instrText>
            </w:r>
            <w:r w:rsidR="00C55C8C">
              <w:rPr>
                <w:noProof/>
                <w:webHidden/>
              </w:rPr>
            </w:r>
            <w:r w:rsidR="00C55C8C">
              <w:rPr>
                <w:noProof/>
                <w:webHidden/>
              </w:rPr>
              <w:fldChar w:fldCharType="separate"/>
            </w:r>
            <w:r w:rsidR="00C55C8C">
              <w:rPr>
                <w:noProof/>
                <w:webHidden/>
              </w:rPr>
              <w:t>68</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58" w:history="1">
            <w:r w:rsidR="00C55C8C" w:rsidRPr="005C123F">
              <w:rPr>
                <w:rStyle w:val="Hyperlink"/>
                <w:noProof/>
              </w:rPr>
              <w:t>Evaluation</w:t>
            </w:r>
            <w:r w:rsidR="00C55C8C">
              <w:rPr>
                <w:noProof/>
                <w:webHidden/>
              </w:rPr>
              <w:tab/>
            </w:r>
            <w:r w:rsidR="00C55C8C">
              <w:rPr>
                <w:noProof/>
                <w:webHidden/>
              </w:rPr>
              <w:fldChar w:fldCharType="begin"/>
            </w:r>
            <w:r w:rsidR="00C55C8C">
              <w:rPr>
                <w:noProof/>
                <w:webHidden/>
              </w:rPr>
              <w:instrText xml:space="preserve"> PAGEREF _Toc406140258 \h </w:instrText>
            </w:r>
            <w:r w:rsidR="00C55C8C">
              <w:rPr>
                <w:noProof/>
                <w:webHidden/>
              </w:rPr>
            </w:r>
            <w:r w:rsidR="00C55C8C">
              <w:rPr>
                <w:noProof/>
                <w:webHidden/>
              </w:rPr>
              <w:fldChar w:fldCharType="separate"/>
            </w:r>
            <w:r w:rsidR="00C55C8C">
              <w:rPr>
                <w:noProof/>
                <w:webHidden/>
              </w:rPr>
              <w:t>69</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59" w:history="1">
            <w:r w:rsidR="00C55C8C" w:rsidRPr="005C123F">
              <w:rPr>
                <w:rStyle w:val="Hyperlink"/>
                <w:noProof/>
              </w:rPr>
              <w:t>User Studies Summary</w:t>
            </w:r>
            <w:r w:rsidR="00C55C8C">
              <w:rPr>
                <w:noProof/>
                <w:webHidden/>
              </w:rPr>
              <w:tab/>
            </w:r>
            <w:r w:rsidR="00C55C8C">
              <w:rPr>
                <w:noProof/>
                <w:webHidden/>
              </w:rPr>
              <w:fldChar w:fldCharType="begin"/>
            </w:r>
            <w:r w:rsidR="00C55C8C">
              <w:rPr>
                <w:noProof/>
                <w:webHidden/>
              </w:rPr>
              <w:instrText xml:space="preserve"> PAGEREF _Toc406140259 \h </w:instrText>
            </w:r>
            <w:r w:rsidR="00C55C8C">
              <w:rPr>
                <w:noProof/>
                <w:webHidden/>
              </w:rPr>
            </w:r>
            <w:r w:rsidR="00C55C8C">
              <w:rPr>
                <w:noProof/>
                <w:webHidden/>
              </w:rPr>
              <w:fldChar w:fldCharType="separate"/>
            </w:r>
            <w:r w:rsidR="00C55C8C">
              <w:rPr>
                <w:noProof/>
                <w:webHidden/>
              </w:rPr>
              <w:t>70</w:t>
            </w:r>
            <w:r w:rsidR="00C55C8C">
              <w:rPr>
                <w:noProof/>
                <w:webHidden/>
              </w:rPr>
              <w:fldChar w:fldCharType="end"/>
            </w:r>
          </w:hyperlink>
        </w:p>
        <w:p w:rsidR="00C55C8C" w:rsidRDefault="00530157">
          <w:pPr>
            <w:pStyle w:val="TOC1"/>
            <w:tabs>
              <w:tab w:val="right" w:leader="dot" w:pos="9350"/>
            </w:tabs>
            <w:rPr>
              <w:noProof/>
              <w:sz w:val="22"/>
              <w:szCs w:val="22"/>
            </w:rPr>
          </w:pPr>
          <w:hyperlink w:anchor="_Toc406140260" w:history="1">
            <w:r w:rsidR="00C55C8C" w:rsidRPr="005C123F">
              <w:rPr>
                <w:rStyle w:val="Hyperlink"/>
                <w:noProof/>
              </w:rPr>
              <w:t>User Studies</w:t>
            </w:r>
            <w:r w:rsidR="00C55C8C">
              <w:rPr>
                <w:noProof/>
                <w:webHidden/>
              </w:rPr>
              <w:tab/>
            </w:r>
            <w:r w:rsidR="00C55C8C">
              <w:rPr>
                <w:noProof/>
                <w:webHidden/>
              </w:rPr>
              <w:fldChar w:fldCharType="begin"/>
            </w:r>
            <w:r w:rsidR="00C55C8C">
              <w:rPr>
                <w:noProof/>
                <w:webHidden/>
              </w:rPr>
              <w:instrText xml:space="preserve"> PAGEREF _Toc406140260 \h </w:instrText>
            </w:r>
            <w:r w:rsidR="00C55C8C">
              <w:rPr>
                <w:noProof/>
                <w:webHidden/>
              </w:rPr>
            </w:r>
            <w:r w:rsidR="00C55C8C">
              <w:rPr>
                <w:noProof/>
                <w:webHidden/>
              </w:rPr>
              <w:fldChar w:fldCharType="separate"/>
            </w:r>
            <w:r w:rsidR="00C55C8C">
              <w:rPr>
                <w:noProof/>
                <w:webHidden/>
              </w:rPr>
              <w:t>70</w:t>
            </w:r>
            <w:r w:rsidR="00C55C8C">
              <w:rPr>
                <w:noProof/>
                <w:webHidden/>
              </w:rPr>
              <w:fldChar w:fldCharType="end"/>
            </w:r>
          </w:hyperlink>
        </w:p>
        <w:p w:rsidR="00C55C8C" w:rsidRDefault="00530157">
          <w:pPr>
            <w:pStyle w:val="TOC1"/>
            <w:tabs>
              <w:tab w:val="right" w:leader="dot" w:pos="9350"/>
            </w:tabs>
            <w:rPr>
              <w:noProof/>
              <w:sz w:val="22"/>
              <w:szCs w:val="22"/>
            </w:rPr>
          </w:pPr>
          <w:hyperlink w:anchor="_Toc406140261" w:history="1">
            <w:r w:rsidR="00C55C8C" w:rsidRPr="005C123F">
              <w:rPr>
                <w:rStyle w:val="Hyperlink"/>
                <w:noProof/>
              </w:rPr>
              <w:t>Results and Conclusions</w:t>
            </w:r>
            <w:r w:rsidR="00C55C8C">
              <w:rPr>
                <w:noProof/>
                <w:webHidden/>
              </w:rPr>
              <w:tab/>
            </w:r>
            <w:r w:rsidR="00C55C8C">
              <w:rPr>
                <w:noProof/>
                <w:webHidden/>
              </w:rPr>
              <w:fldChar w:fldCharType="begin"/>
            </w:r>
            <w:r w:rsidR="00C55C8C">
              <w:rPr>
                <w:noProof/>
                <w:webHidden/>
              </w:rPr>
              <w:instrText xml:space="preserve"> PAGEREF _Toc406140261 \h </w:instrText>
            </w:r>
            <w:r w:rsidR="00C55C8C">
              <w:rPr>
                <w:noProof/>
                <w:webHidden/>
              </w:rPr>
            </w:r>
            <w:r w:rsidR="00C55C8C">
              <w:rPr>
                <w:noProof/>
                <w:webHidden/>
              </w:rPr>
              <w:fldChar w:fldCharType="separate"/>
            </w:r>
            <w:r w:rsidR="00C55C8C">
              <w:rPr>
                <w:noProof/>
                <w:webHidden/>
              </w:rPr>
              <w:t>70</w:t>
            </w:r>
            <w:r w:rsidR="00C55C8C">
              <w:rPr>
                <w:noProof/>
                <w:webHidden/>
              </w:rPr>
              <w:fldChar w:fldCharType="end"/>
            </w:r>
          </w:hyperlink>
        </w:p>
        <w:p w:rsidR="00C55C8C" w:rsidRDefault="00530157">
          <w:pPr>
            <w:pStyle w:val="TOC1"/>
            <w:tabs>
              <w:tab w:val="right" w:leader="dot" w:pos="9350"/>
            </w:tabs>
            <w:rPr>
              <w:noProof/>
              <w:sz w:val="22"/>
              <w:szCs w:val="22"/>
            </w:rPr>
          </w:pPr>
          <w:hyperlink w:anchor="_Toc406140262" w:history="1">
            <w:r w:rsidR="00C55C8C" w:rsidRPr="005C123F">
              <w:rPr>
                <w:rStyle w:val="Hyperlink"/>
                <w:noProof/>
              </w:rPr>
              <w:t>Research Questions</w:t>
            </w:r>
            <w:r w:rsidR="00C55C8C">
              <w:rPr>
                <w:noProof/>
                <w:webHidden/>
              </w:rPr>
              <w:tab/>
            </w:r>
            <w:r w:rsidR="00C55C8C">
              <w:rPr>
                <w:noProof/>
                <w:webHidden/>
              </w:rPr>
              <w:fldChar w:fldCharType="begin"/>
            </w:r>
            <w:r w:rsidR="00C55C8C">
              <w:rPr>
                <w:noProof/>
                <w:webHidden/>
              </w:rPr>
              <w:instrText xml:space="preserve"> PAGEREF _Toc406140262 \h </w:instrText>
            </w:r>
            <w:r w:rsidR="00C55C8C">
              <w:rPr>
                <w:noProof/>
                <w:webHidden/>
              </w:rPr>
            </w:r>
            <w:r w:rsidR="00C55C8C">
              <w:rPr>
                <w:noProof/>
                <w:webHidden/>
              </w:rPr>
              <w:fldChar w:fldCharType="separate"/>
            </w:r>
            <w:r w:rsidR="00C55C8C">
              <w:rPr>
                <w:noProof/>
                <w:webHidden/>
              </w:rPr>
              <w:t>72</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63" w:history="1">
            <w:r w:rsidR="00C55C8C" w:rsidRPr="005C123F">
              <w:rPr>
                <w:rStyle w:val="Hyperlink"/>
                <w:noProof/>
              </w:rPr>
              <w:t>Discreet and Continuous Data</w:t>
            </w:r>
            <w:r w:rsidR="00C55C8C">
              <w:rPr>
                <w:noProof/>
                <w:webHidden/>
              </w:rPr>
              <w:tab/>
            </w:r>
            <w:r w:rsidR="00C55C8C">
              <w:rPr>
                <w:noProof/>
                <w:webHidden/>
              </w:rPr>
              <w:fldChar w:fldCharType="begin"/>
            </w:r>
            <w:r w:rsidR="00C55C8C">
              <w:rPr>
                <w:noProof/>
                <w:webHidden/>
              </w:rPr>
              <w:instrText xml:space="preserve"> PAGEREF _Toc406140263 \h </w:instrText>
            </w:r>
            <w:r w:rsidR="00C55C8C">
              <w:rPr>
                <w:noProof/>
                <w:webHidden/>
              </w:rPr>
            </w:r>
            <w:r w:rsidR="00C55C8C">
              <w:rPr>
                <w:noProof/>
                <w:webHidden/>
              </w:rPr>
              <w:fldChar w:fldCharType="separate"/>
            </w:r>
            <w:r w:rsidR="00C55C8C">
              <w:rPr>
                <w:noProof/>
                <w:webHidden/>
              </w:rPr>
              <w:t>72</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64" w:history="1">
            <w:r w:rsidR="00C55C8C" w:rsidRPr="005C123F">
              <w:rPr>
                <w:rStyle w:val="Hyperlink"/>
                <w:noProof/>
              </w:rPr>
              <w:t>Sensory Substitution</w:t>
            </w:r>
            <w:r w:rsidR="00C55C8C">
              <w:rPr>
                <w:noProof/>
                <w:webHidden/>
              </w:rPr>
              <w:tab/>
            </w:r>
            <w:r w:rsidR="00C55C8C">
              <w:rPr>
                <w:noProof/>
                <w:webHidden/>
              </w:rPr>
              <w:fldChar w:fldCharType="begin"/>
            </w:r>
            <w:r w:rsidR="00C55C8C">
              <w:rPr>
                <w:noProof/>
                <w:webHidden/>
              </w:rPr>
              <w:instrText xml:space="preserve"> PAGEREF _Toc406140264 \h </w:instrText>
            </w:r>
            <w:r w:rsidR="00C55C8C">
              <w:rPr>
                <w:noProof/>
                <w:webHidden/>
              </w:rPr>
            </w:r>
            <w:r w:rsidR="00C55C8C">
              <w:rPr>
                <w:noProof/>
                <w:webHidden/>
              </w:rPr>
              <w:fldChar w:fldCharType="separate"/>
            </w:r>
            <w:r w:rsidR="00C55C8C">
              <w:rPr>
                <w:noProof/>
                <w:webHidden/>
              </w:rPr>
              <w:t>72</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65" w:history="1">
            <w:r w:rsidR="00C55C8C" w:rsidRPr="005C123F">
              <w:rPr>
                <w:rStyle w:val="Hyperlink"/>
                <w:noProof/>
              </w:rPr>
              <w:t>Sensory Augmentation</w:t>
            </w:r>
            <w:r w:rsidR="00C55C8C">
              <w:rPr>
                <w:noProof/>
                <w:webHidden/>
              </w:rPr>
              <w:tab/>
            </w:r>
            <w:r w:rsidR="00C55C8C">
              <w:rPr>
                <w:noProof/>
                <w:webHidden/>
              </w:rPr>
              <w:fldChar w:fldCharType="begin"/>
            </w:r>
            <w:r w:rsidR="00C55C8C">
              <w:rPr>
                <w:noProof/>
                <w:webHidden/>
              </w:rPr>
              <w:instrText xml:space="preserve"> PAGEREF _Toc406140265 \h </w:instrText>
            </w:r>
            <w:r w:rsidR="00C55C8C">
              <w:rPr>
                <w:noProof/>
                <w:webHidden/>
              </w:rPr>
            </w:r>
            <w:r w:rsidR="00C55C8C">
              <w:rPr>
                <w:noProof/>
                <w:webHidden/>
              </w:rPr>
              <w:fldChar w:fldCharType="separate"/>
            </w:r>
            <w:r w:rsidR="00C55C8C">
              <w:rPr>
                <w:noProof/>
                <w:webHidden/>
              </w:rPr>
              <w:t>73</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66" w:history="1">
            <w:r w:rsidR="00C55C8C" w:rsidRPr="005C123F">
              <w:rPr>
                <w:rStyle w:val="Hyperlink"/>
                <w:noProof/>
              </w:rPr>
              <w:t>New Senses</w:t>
            </w:r>
            <w:r w:rsidR="00C55C8C">
              <w:rPr>
                <w:noProof/>
                <w:webHidden/>
              </w:rPr>
              <w:tab/>
            </w:r>
            <w:r w:rsidR="00C55C8C">
              <w:rPr>
                <w:noProof/>
                <w:webHidden/>
              </w:rPr>
              <w:fldChar w:fldCharType="begin"/>
            </w:r>
            <w:r w:rsidR="00C55C8C">
              <w:rPr>
                <w:noProof/>
                <w:webHidden/>
              </w:rPr>
              <w:instrText xml:space="preserve"> PAGEREF _Toc406140266 \h </w:instrText>
            </w:r>
            <w:r w:rsidR="00C55C8C">
              <w:rPr>
                <w:noProof/>
                <w:webHidden/>
              </w:rPr>
            </w:r>
            <w:r w:rsidR="00C55C8C">
              <w:rPr>
                <w:noProof/>
                <w:webHidden/>
              </w:rPr>
              <w:fldChar w:fldCharType="separate"/>
            </w:r>
            <w:r w:rsidR="00C55C8C">
              <w:rPr>
                <w:noProof/>
                <w:webHidden/>
              </w:rPr>
              <w:t>73</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67" w:history="1">
            <w:r w:rsidR="00C55C8C" w:rsidRPr="005C123F">
              <w:rPr>
                <w:rStyle w:val="Hyperlink"/>
                <w:noProof/>
              </w:rPr>
              <w:t>The User and the New Stimuli</w:t>
            </w:r>
            <w:r w:rsidR="00C55C8C">
              <w:rPr>
                <w:noProof/>
                <w:webHidden/>
              </w:rPr>
              <w:tab/>
            </w:r>
            <w:r w:rsidR="00C55C8C">
              <w:rPr>
                <w:noProof/>
                <w:webHidden/>
              </w:rPr>
              <w:fldChar w:fldCharType="begin"/>
            </w:r>
            <w:r w:rsidR="00C55C8C">
              <w:rPr>
                <w:noProof/>
                <w:webHidden/>
              </w:rPr>
              <w:instrText xml:space="preserve"> PAGEREF _Toc406140267 \h </w:instrText>
            </w:r>
            <w:r w:rsidR="00C55C8C">
              <w:rPr>
                <w:noProof/>
                <w:webHidden/>
              </w:rPr>
            </w:r>
            <w:r w:rsidR="00C55C8C">
              <w:rPr>
                <w:noProof/>
                <w:webHidden/>
              </w:rPr>
              <w:fldChar w:fldCharType="separate"/>
            </w:r>
            <w:r w:rsidR="00C55C8C">
              <w:rPr>
                <w:noProof/>
                <w:webHidden/>
              </w:rPr>
              <w:t>73</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68" w:history="1">
            <w:r w:rsidR="00C55C8C" w:rsidRPr="005C123F">
              <w:rPr>
                <w:rStyle w:val="Hyperlink"/>
                <w:noProof/>
              </w:rPr>
              <w:t>Escaping the visual user interface</w:t>
            </w:r>
            <w:r w:rsidR="00C55C8C">
              <w:rPr>
                <w:noProof/>
                <w:webHidden/>
              </w:rPr>
              <w:tab/>
            </w:r>
            <w:r w:rsidR="00C55C8C">
              <w:rPr>
                <w:noProof/>
                <w:webHidden/>
              </w:rPr>
              <w:fldChar w:fldCharType="begin"/>
            </w:r>
            <w:r w:rsidR="00C55C8C">
              <w:rPr>
                <w:noProof/>
                <w:webHidden/>
              </w:rPr>
              <w:instrText xml:space="preserve"> PAGEREF _Toc406140268 \h </w:instrText>
            </w:r>
            <w:r w:rsidR="00C55C8C">
              <w:rPr>
                <w:noProof/>
                <w:webHidden/>
              </w:rPr>
            </w:r>
            <w:r w:rsidR="00C55C8C">
              <w:rPr>
                <w:noProof/>
                <w:webHidden/>
              </w:rPr>
              <w:fldChar w:fldCharType="separate"/>
            </w:r>
            <w:r w:rsidR="00C55C8C">
              <w:rPr>
                <w:noProof/>
                <w:webHidden/>
              </w:rPr>
              <w:t>74</w:t>
            </w:r>
            <w:r w:rsidR="00C55C8C">
              <w:rPr>
                <w:noProof/>
                <w:webHidden/>
              </w:rPr>
              <w:fldChar w:fldCharType="end"/>
            </w:r>
          </w:hyperlink>
        </w:p>
        <w:p w:rsidR="00C55C8C" w:rsidRDefault="00530157">
          <w:pPr>
            <w:pStyle w:val="TOC1"/>
            <w:tabs>
              <w:tab w:val="right" w:leader="dot" w:pos="9350"/>
            </w:tabs>
            <w:rPr>
              <w:noProof/>
              <w:sz w:val="22"/>
              <w:szCs w:val="22"/>
            </w:rPr>
          </w:pPr>
          <w:hyperlink w:anchor="_Toc406140269" w:history="1">
            <w:r w:rsidR="00C55C8C" w:rsidRPr="005C123F">
              <w:rPr>
                <w:rStyle w:val="Hyperlink"/>
                <w:noProof/>
              </w:rPr>
              <w:t>Design Thinking</w:t>
            </w:r>
            <w:r w:rsidR="00C55C8C">
              <w:rPr>
                <w:noProof/>
                <w:webHidden/>
              </w:rPr>
              <w:tab/>
            </w:r>
            <w:r w:rsidR="00C55C8C">
              <w:rPr>
                <w:noProof/>
                <w:webHidden/>
              </w:rPr>
              <w:fldChar w:fldCharType="begin"/>
            </w:r>
            <w:r w:rsidR="00C55C8C">
              <w:rPr>
                <w:noProof/>
                <w:webHidden/>
              </w:rPr>
              <w:instrText xml:space="preserve"> PAGEREF _Toc406140269 \h </w:instrText>
            </w:r>
            <w:r w:rsidR="00C55C8C">
              <w:rPr>
                <w:noProof/>
                <w:webHidden/>
              </w:rPr>
            </w:r>
            <w:r w:rsidR="00C55C8C">
              <w:rPr>
                <w:noProof/>
                <w:webHidden/>
              </w:rPr>
              <w:fldChar w:fldCharType="separate"/>
            </w:r>
            <w:r w:rsidR="00C55C8C">
              <w:rPr>
                <w:noProof/>
                <w:webHidden/>
              </w:rPr>
              <w:t>75</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70" w:history="1">
            <w:r w:rsidR="00C55C8C" w:rsidRPr="005C123F">
              <w:rPr>
                <w:rStyle w:val="Hyperlink"/>
                <w:noProof/>
              </w:rPr>
              <w:t>What is the main activity?</w:t>
            </w:r>
            <w:r w:rsidR="00C55C8C">
              <w:rPr>
                <w:noProof/>
                <w:webHidden/>
              </w:rPr>
              <w:tab/>
            </w:r>
            <w:r w:rsidR="00C55C8C">
              <w:rPr>
                <w:noProof/>
                <w:webHidden/>
              </w:rPr>
              <w:fldChar w:fldCharType="begin"/>
            </w:r>
            <w:r w:rsidR="00C55C8C">
              <w:rPr>
                <w:noProof/>
                <w:webHidden/>
              </w:rPr>
              <w:instrText xml:space="preserve"> PAGEREF _Toc406140270 \h </w:instrText>
            </w:r>
            <w:r w:rsidR="00C55C8C">
              <w:rPr>
                <w:noProof/>
                <w:webHidden/>
              </w:rPr>
            </w:r>
            <w:r w:rsidR="00C55C8C">
              <w:rPr>
                <w:noProof/>
                <w:webHidden/>
              </w:rPr>
              <w:fldChar w:fldCharType="separate"/>
            </w:r>
            <w:r w:rsidR="00C55C8C">
              <w:rPr>
                <w:noProof/>
                <w:webHidden/>
              </w:rPr>
              <w:t>75</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71" w:history="1">
            <w:r w:rsidR="00C55C8C" w:rsidRPr="005C123F">
              <w:rPr>
                <w:rStyle w:val="Hyperlink"/>
                <w:noProof/>
              </w:rPr>
              <w:t>What type of signal do we want to track?</w:t>
            </w:r>
            <w:r w:rsidR="00C55C8C">
              <w:rPr>
                <w:noProof/>
                <w:webHidden/>
              </w:rPr>
              <w:tab/>
            </w:r>
            <w:r w:rsidR="00C55C8C">
              <w:rPr>
                <w:noProof/>
                <w:webHidden/>
              </w:rPr>
              <w:fldChar w:fldCharType="begin"/>
            </w:r>
            <w:r w:rsidR="00C55C8C">
              <w:rPr>
                <w:noProof/>
                <w:webHidden/>
              </w:rPr>
              <w:instrText xml:space="preserve"> PAGEREF _Toc406140271 \h </w:instrText>
            </w:r>
            <w:r w:rsidR="00C55C8C">
              <w:rPr>
                <w:noProof/>
                <w:webHidden/>
              </w:rPr>
            </w:r>
            <w:r w:rsidR="00C55C8C">
              <w:rPr>
                <w:noProof/>
                <w:webHidden/>
              </w:rPr>
              <w:fldChar w:fldCharType="separate"/>
            </w:r>
            <w:r w:rsidR="00C55C8C">
              <w:rPr>
                <w:noProof/>
                <w:webHidden/>
              </w:rPr>
              <w:t>75</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72" w:history="1">
            <w:r w:rsidR="00C55C8C" w:rsidRPr="005C123F">
              <w:rPr>
                <w:rStyle w:val="Hyperlink"/>
                <w:noProof/>
              </w:rPr>
              <w:t>What kind of sense do we want to create?</w:t>
            </w:r>
            <w:r w:rsidR="00C55C8C">
              <w:rPr>
                <w:noProof/>
                <w:webHidden/>
              </w:rPr>
              <w:tab/>
            </w:r>
            <w:r w:rsidR="00C55C8C">
              <w:rPr>
                <w:noProof/>
                <w:webHidden/>
              </w:rPr>
              <w:fldChar w:fldCharType="begin"/>
            </w:r>
            <w:r w:rsidR="00C55C8C">
              <w:rPr>
                <w:noProof/>
                <w:webHidden/>
              </w:rPr>
              <w:instrText xml:space="preserve"> PAGEREF _Toc406140272 \h </w:instrText>
            </w:r>
            <w:r w:rsidR="00C55C8C">
              <w:rPr>
                <w:noProof/>
                <w:webHidden/>
              </w:rPr>
            </w:r>
            <w:r w:rsidR="00C55C8C">
              <w:rPr>
                <w:noProof/>
                <w:webHidden/>
              </w:rPr>
              <w:fldChar w:fldCharType="separate"/>
            </w:r>
            <w:r w:rsidR="00C55C8C">
              <w:rPr>
                <w:noProof/>
                <w:webHidden/>
              </w:rPr>
              <w:t>75</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73" w:history="1">
            <w:r w:rsidR="00C55C8C" w:rsidRPr="005C123F">
              <w:rPr>
                <w:rStyle w:val="Hyperlink"/>
                <w:noProof/>
              </w:rPr>
              <w:t>Are there any redundancies with other senses?</w:t>
            </w:r>
            <w:r w:rsidR="00C55C8C">
              <w:rPr>
                <w:noProof/>
                <w:webHidden/>
              </w:rPr>
              <w:tab/>
            </w:r>
            <w:r w:rsidR="00C55C8C">
              <w:rPr>
                <w:noProof/>
                <w:webHidden/>
              </w:rPr>
              <w:fldChar w:fldCharType="begin"/>
            </w:r>
            <w:r w:rsidR="00C55C8C">
              <w:rPr>
                <w:noProof/>
                <w:webHidden/>
              </w:rPr>
              <w:instrText xml:space="preserve"> PAGEREF _Toc406140273 \h </w:instrText>
            </w:r>
            <w:r w:rsidR="00C55C8C">
              <w:rPr>
                <w:noProof/>
                <w:webHidden/>
              </w:rPr>
            </w:r>
            <w:r w:rsidR="00C55C8C">
              <w:rPr>
                <w:noProof/>
                <w:webHidden/>
              </w:rPr>
              <w:fldChar w:fldCharType="separate"/>
            </w:r>
            <w:r w:rsidR="00C55C8C">
              <w:rPr>
                <w:noProof/>
                <w:webHidden/>
              </w:rPr>
              <w:t>76</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74" w:history="1">
            <w:r w:rsidR="00C55C8C" w:rsidRPr="005C123F">
              <w:rPr>
                <w:rStyle w:val="Hyperlink"/>
                <w:noProof/>
              </w:rPr>
              <w:t>What type of feedback can we use?</w:t>
            </w:r>
            <w:r w:rsidR="00C55C8C">
              <w:rPr>
                <w:noProof/>
                <w:webHidden/>
              </w:rPr>
              <w:tab/>
            </w:r>
            <w:r w:rsidR="00C55C8C">
              <w:rPr>
                <w:noProof/>
                <w:webHidden/>
              </w:rPr>
              <w:fldChar w:fldCharType="begin"/>
            </w:r>
            <w:r w:rsidR="00C55C8C">
              <w:rPr>
                <w:noProof/>
                <w:webHidden/>
              </w:rPr>
              <w:instrText xml:space="preserve"> PAGEREF _Toc406140274 \h </w:instrText>
            </w:r>
            <w:r w:rsidR="00C55C8C">
              <w:rPr>
                <w:noProof/>
                <w:webHidden/>
              </w:rPr>
            </w:r>
            <w:r w:rsidR="00C55C8C">
              <w:rPr>
                <w:noProof/>
                <w:webHidden/>
              </w:rPr>
              <w:fldChar w:fldCharType="separate"/>
            </w:r>
            <w:r w:rsidR="00C55C8C">
              <w:rPr>
                <w:noProof/>
                <w:webHidden/>
              </w:rPr>
              <w:t>76</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75" w:history="1">
            <w:r w:rsidR="00C55C8C" w:rsidRPr="005C123F">
              <w:rPr>
                <w:rStyle w:val="Hyperlink"/>
                <w:noProof/>
              </w:rPr>
              <w:t>Where are the sensor and feedback located?</w:t>
            </w:r>
            <w:r w:rsidR="00C55C8C">
              <w:rPr>
                <w:noProof/>
                <w:webHidden/>
              </w:rPr>
              <w:tab/>
            </w:r>
            <w:r w:rsidR="00C55C8C">
              <w:rPr>
                <w:noProof/>
                <w:webHidden/>
              </w:rPr>
              <w:fldChar w:fldCharType="begin"/>
            </w:r>
            <w:r w:rsidR="00C55C8C">
              <w:rPr>
                <w:noProof/>
                <w:webHidden/>
              </w:rPr>
              <w:instrText xml:space="preserve"> PAGEREF _Toc406140275 \h </w:instrText>
            </w:r>
            <w:r w:rsidR="00C55C8C">
              <w:rPr>
                <w:noProof/>
                <w:webHidden/>
              </w:rPr>
            </w:r>
            <w:r w:rsidR="00C55C8C">
              <w:rPr>
                <w:noProof/>
                <w:webHidden/>
              </w:rPr>
              <w:fldChar w:fldCharType="separate"/>
            </w:r>
            <w:r w:rsidR="00C55C8C">
              <w:rPr>
                <w:noProof/>
                <w:webHidden/>
              </w:rPr>
              <w:t>76</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76" w:history="1">
            <w:r w:rsidR="00C55C8C" w:rsidRPr="005C123F">
              <w:rPr>
                <w:rStyle w:val="Hyperlink"/>
                <w:noProof/>
              </w:rPr>
              <w:t>Can we set up a learning environment?</w:t>
            </w:r>
            <w:r w:rsidR="00C55C8C">
              <w:rPr>
                <w:noProof/>
                <w:webHidden/>
              </w:rPr>
              <w:tab/>
            </w:r>
            <w:r w:rsidR="00C55C8C">
              <w:rPr>
                <w:noProof/>
                <w:webHidden/>
              </w:rPr>
              <w:fldChar w:fldCharType="begin"/>
            </w:r>
            <w:r w:rsidR="00C55C8C">
              <w:rPr>
                <w:noProof/>
                <w:webHidden/>
              </w:rPr>
              <w:instrText xml:space="preserve"> PAGEREF _Toc406140276 \h </w:instrText>
            </w:r>
            <w:r w:rsidR="00C55C8C">
              <w:rPr>
                <w:noProof/>
                <w:webHidden/>
              </w:rPr>
            </w:r>
            <w:r w:rsidR="00C55C8C">
              <w:rPr>
                <w:noProof/>
                <w:webHidden/>
              </w:rPr>
              <w:fldChar w:fldCharType="separate"/>
            </w:r>
            <w:r w:rsidR="00C55C8C">
              <w:rPr>
                <w:noProof/>
                <w:webHidden/>
              </w:rPr>
              <w:t>76</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77" w:history="1">
            <w:r w:rsidR="00C55C8C" w:rsidRPr="005C123F">
              <w:rPr>
                <w:rStyle w:val="Hyperlink"/>
                <w:noProof/>
              </w:rPr>
              <w:t>The Main activity</w:t>
            </w:r>
            <w:r w:rsidR="00C55C8C">
              <w:rPr>
                <w:noProof/>
                <w:webHidden/>
              </w:rPr>
              <w:tab/>
            </w:r>
            <w:r w:rsidR="00C55C8C">
              <w:rPr>
                <w:noProof/>
                <w:webHidden/>
              </w:rPr>
              <w:fldChar w:fldCharType="begin"/>
            </w:r>
            <w:r w:rsidR="00C55C8C">
              <w:rPr>
                <w:noProof/>
                <w:webHidden/>
              </w:rPr>
              <w:instrText xml:space="preserve"> PAGEREF _Toc406140277 \h </w:instrText>
            </w:r>
            <w:r w:rsidR="00C55C8C">
              <w:rPr>
                <w:noProof/>
                <w:webHidden/>
              </w:rPr>
            </w:r>
            <w:r w:rsidR="00C55C8C">
              <w:rPr>
                <w:noProof/>
                <w:webHidden/>
              </w:rPr>
              <w:fldChar w:fldCharType="separate"/>
            </w:r>
            <w:r w:rsidR="00C55C8C">
              <w:rPr>
                <w:noProof/>
                <w:webHidden/>
              </w:rPr>
              <w:t>77</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78" w:history="1">
            <w:r w:rsidR="00C55C8C" w:rsidRPr="005C123F">
              <w:rPr>
                <w:rStyle w:val="Hyperlink"/>
                <w:noProof/>
              </w:rPr>
              <w:t>Type of signal to be tracked</w:t>
            </w:r>
            <w:r w:rsidR="00C55C8C">
              <w:rPr>
                <w:noProof/>
                <w:webHidden/>
              </w:rPr>
              <w:tab/>
            </w:r>
            <w:r w:rsidR="00C55C8C">
              <w:rPr>
                <w:noProof/>
                <w:webHidden/>
              </w:rPr>
              <w:fldChar w:fldCharType="begin"/>
            </w:r>
            <w:r w:rsidR="00C55C8C">
              <w:rPr>
                <w:noProof/>
                <w:webHidden/>
              </w:rPr>
              <w:instrText xml:space="preserve"> PAGEREF _Toc406140278 \h </w:instrText>
            </w:r>
            <w:r w:rsidR="00C55C8C">
              <w:rPr>
                <w:noProof/>
                <w:webHidden/>
              </w:rPr>
            </w:r>
            <w:r w:rsidR="00C55C8C">
              <w:rPr>
                <w:noProof/>
                <w:webHidden/>
              </w:rPr>
              <w:fldChar w:fldCharType="separate"/>
            </w:r>
            <w:r w:rsidR="00C55C8C">
              <w:rPr>
                <w:noProof/>
                <w:webHidden/>
              </w:rPr>
              <w:t>78</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79" w:history="1">
            <w:r w:rsidR="00C55C8C" w:rsidRPr="005C123F">
              <w:rPr>
                <w:rStyle w:val="Hyperlink"/>
                <w:noProof/>
              </w:rPr>
              <w:t>What kind of sense do we want to create?</w:t>
            </w:r>
            <w:r w:rsidR="00C55C8C">
              <w:rPr>
                <w:noProof/>
                <w:webHidden/>
              </w:rPr>
              <w:tab/>
            </w:r>
            <w:r w:rsidR="00C55C8C">
              <w:rPr>
                <w:noProof/>
                <w:webHidden/>
              </w:rPr>
              <w:fldChar w:fldCharType="begin"/>
            </w:r>
            <w:r w:rsidR="00C55C8C">
              <w:rPr>
                <w:noProof/>
                <w:webHidden/>
              </w:rPr>
              <w:instrText xml:space="preserve"> PAGEREF _Toc406140279 \h </w:instrText>
            </w:r>
            <w:r w:rsidR="00C55C8C">
              <w:rPr>
                <w:noProof/>
                <w:webHidden/>
              </w:rPr>
            </w:r>
            <w:r w:rsidR="00C55C8C">
              <w:rPr>
                <w:noProof/>
                <w:webHidden/>
              </w:rPr>
              <w:fldChar w:fldCharType="separate"/>
            </w:r>
            <w:r w:rsidR="00C55C8C">
              <w:rPr>
                <w:noProof/>
                <w:webHidden/>
              </w:rPr>
              <w:t>79</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80" w:history="1">
            <w:r w:rsidR="00C55C8C" w:rsidRPr="005C123F">
              <w:rPr>
                <w:rStyle w:val="Hyperlink"/>
                <w:noProof/>
              </w:rPr>
              <w:t>Are there any redundancies with other senses?</w:t>
            </w:r>
            <w:r w:rsidR="00C55C8C">
              <w:rPr>
                <w:noProof/>
                <w:webHidden/>
              </w:rPr>
              <w:tab/>
            </w:r>
            <w:r w:rsidR="00C55C8C">
              <w:rPr>
                <w:noProof/>
                <w:webHidden/>
              </w:rPr>
              <w:fldChar w:fldCharType="begin"/>
            </w:r>
            <w:r w:rsidR="00C55C8C">
              <w:rPr>
                <w:noProof/>
                <w:webHidden/>
              </w:rPr>
              <w:instrText xml:space="preserve"> PAGEREF _Toc406140280 \h </w:instrText>
            </w:r>
            <w:r w:rsidR="00C55C8C">
              <w:rPr>
                <w:noProof/>
                <w:webHidden/>
              </w:rPr>
            </w:r>
            <w:r w:rsidR="00C55C8C">
              <w:rPr>
                <w:noProof/>
                <w:webHidden/>
              </w:rPr>
              <w:fldChar w:fldCharType="separate"/>
            </w:r>
            <w:r w:rsidR="00C55C8C">
              <w:rPr>
                <w:noProof/>
                <w:webHidden/>
              </w:rPr>
              <w:t>81</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81" w:history="1">
            <w:r w:rsidR="00C55C8C" w:rsidRPr="005C123F">
              <w:rPr>
                <w:rStyle w:val="Hyperlink"/>
                <w:noProof/>
              </w:rPr>
              <w:t>What type of feedback can we use?</w:t>
            </w:r>
            <w:r w:rsidR="00C55C8C">
              <w:rPr>
                <w:noProof/>
                <w:webHidden/>
              </w:rPr>
              <w:tab/>
            </w:r>
            <w:r w:rsidR="00C55C8C">
              <w:rPr>
                <w:noProof/>
                <w:webHidden/>
              </w:rPr>
              <w:fldChar w:fldCharType="begin"/>
            </w:r>
            <w:r w:rsidR="00C55C8C">
              <w:rPr>
                <w:noProof/>
                <w:webHidden/>
              </w:rPr>
              <w:instrText xml:space="preserve"> PAGEREF _Toc406140281 \h </w:instrText>
            </w:r>
            <w:r w:rsidR="00C55C8C">
              <w:rPr>
                <w:noProof/>
                <w:webHidden/>
              </w:rPr>
            </w:r>
            <w:r w:rsidR="00C55C8C">
              <w:rPr>
                <w:noProof/>
                <w:webHidden/>
              </w:rPr>
              <w:fldChar w:fldCharType="separate"/>
            </w:r>
            <w:r w:rsidR="00C55C8C">
              <w:rPr>
                <w:noProof/>
                <w:webHidden/>
              </w:rPr>
              <w:t>83</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82" w:history="1">
            <w:r w:rsidR="00C55C8C" w:rsidRPr="005C123F">
              <w:rPr>
                <w:rStyle w:val="Hyperlink"/>
                <w:noProof/>
              </w:rPr>
              <w:t>Where are the sensor and feedback located?</w:t>
            </w:r>
            <w:r w:rsidR="00C55C8C">
              <w:rPr>
                <w:noProof/>
                <w:webHidden/>
              </w:rPr>
              <w:tab/>
            </w:r>
            <w:r w:rsidR="00C55C8C">
              <w:rPr>
                <w:noProof/>
                <w:webHidden/>
              </w:rPr>
              <w:fldChar w:fldCharType="begin"/>
            </w:r>
            <w:r w:rsidR="00C55C8C">
              <w:rPr>
                <w:noProof/>
                <w:webHidden/>
              </w:rPr>
              <w:instrText xml:space="preserve"> PAGEREF _Toc406140282 \h </w:instrText>
            </w:r>
            <w:r w:rsidR="00C55C8C">
              <w:rPr>
                <w:noProof/>
                <w:webHidden/>
              </w:rPr>
            </w:r>
            <w:r w:rsidR="00C55C8C">
              <w:rPr>
                <w:noProof/>
                <w:webHidden/>
              </w:rPr>
              <w:fldChar w:fldCharType="separate"/>
            </w:r>
            <w:r w:rsidR="00C55C8C">
              <w:rPr>
                <w:noProof/>
                <w:webHidden/>
              </w:rPr>
              <w:t>85</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83" w:history="1">
            <w:r w:rsidR="00C55C8C" w:rsidRPr="005C123F">
              <w:rPr>
                <w:rStyle w:val="Hyperlink"/>
                <w:noProof/>
              </w:rPr>
              <w:t>Can we set up a natural learning environment?</w:t>
            </w:r>
            <w:r w:rsidR="00C55C8C">
              <w:rPr>
                <w:noProof/>
                <w:webHidden/>
              </w:rPr>
              <w:tab/>
            </w:r>
            <w:r w:rsidR="00C55C8C">
              <w:rPr>
                <w:noProof/>
                <w:webHidden/>
              </w:rPr>
              <w:fldChar w:fldCharType="begin"/>
            </w:r>
            <w:r w:rsidR="00C55C8C">
              <w:rPr>
                <w:noProof/>
                <w:webHidden/>
              </w:rPr>
              <w:instrText xml:space="preserve"> PAGEREF _Toc406140283 \h </w:instrText>
            </w:r>
            <w:r w:rsidR="00C55C8C">
              <w:rPr>
                <w:noProof/>
                <w:webHidden/>
              </w:rPr>
            </w:r>
            <w:r w:rsidR="00C55C8C">
              <w:rPr>
                <w:noProof/>
                <w:webHidden/>
              </w:rPr>
              <w:fldChar w:fldCharType="separate"/>
            </w:r>
            <w:r w:rsidR="00C55C8C">
              <w:rPr>
                <w:noProof/>
                <w:webHidden/>
              </w:rPr>
              <w:t>87</w:t>
            </w:r>
            <w:r w:rsidR="00C55C8C">
              <w:rPr>
                <w:noProof/>
                <w:webHidden/>
              </w:rPr>
              <w:fldChar w:fldCharType="end"/>
            </w:r>
          </w:hyperlink>
        </w:p>
        <w:p w:rsidR="00C55C8C" w:rsidRDefault="00530157">
          <w:pPr>
            <w:pStyle w:val="TOC1"/>
            <w:tabs>
              <w:tab w:val="right" w:leader="dot" w:pos="9350"/>
            </w:tabs>
            <w:rPr>
              <w:noProof/>
              <w:sz w:val="22"/>
              <w:szCs w:val="22"/>
            </w:rPr>
          </w:pPr>
          <w:hyperlink w:anchor="_Toc406140284" w:history="1">
            <w:r w:rsidR="00C55C8C" w:rsidRPr="005C123F">
              <w:rPr>
                <w:rStyle w:val="Hyperlink"/>
                <w:noProof/>
              </w:rPr>
              <w:t>Application to Current designs</w:t>
            </w:r>
            <w:r w:rsidR="00C55C8C">
              <w:rPr>
                <w:noProof/>
                <w:webHidden/>
              </w:rPr>
              <w:tab/>
            </w:r>
            <w:r w:rsidR="00C55C8C">
              <w:rPr>
                <w:noProof/>
                <w:webHidden/>
              </w:rPr>
              <w:fldChar w:fldCharType="begin"/>
            </w:r>
            <w:r w:rsidR="00C55C8C">
              <w:rPr>
                <w:noProof/>
                <w:webHidden/>
              </w:rPr>
              <w:instrText xml:space="preserve"> PAGEREF _Toc406140284 \h </w:instrText>
            </w:r>
            <w:r w:rsidR="00C55C8C">
              <w:rPr>
                <w:noProof/>
                <w:webHidden/>
              </w:rPr>
            </w:r>
            <w:r w:rsidR="00C55C8C">
              <w:rPr>
                <w:noProof/>
                <w:webHidden/>
              </w:rPr>
              <w:fldChar w:fldCharType="separate"/>
            </w:r>
            <w:r w:rsidR="00C55C8C">
              <w:rPr>
                <w:noProof/>
                <w:webHidden/>
              </w:rPr>
              <w:t>89</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85" w:history="1">
            <w:r w:rsidR="00C55C8C" w:rsidRPr="005C123F">
              <w:rPr>
                <w:rStyle w:val="Hyperlink"/>
                <w:noProof/>
              </w:rPr>
              <w:t>Feelspace belt (Nagel et al. 2005b)</w:t>
            </w:r>
            <w:r w:rsidR="00C55C8C">
              <w:rPr>
                <w:noProof/>
                <w:webHidden/>
              </w:rPr>
              <w:tab/>
            </w:r>
            <w:r w:rsidR="00C55C8C">
              <w:rPr>
                <w:noProof/>
                <w:webHidden/>
              </w:rPr>
              <w:fldChar w:fldCharType="begin"/>
            </w:r>
            <w:r w:rsidR="00C55C8C">
              <w:rPr>
                <w:noProof/>
                <w:webHidden/>
              </w:rPr>
              <w:instrText xml:space="preserve"> PAGEREF _Toc406140285 \h </w:instrText>
            </w:r>
            <w:r w:rsidR="00C55C8C">
              <w:rPr>
                <w:noProof/>
                <w:webHidden/>
              </w:rPr>
            </w:r>
            <w:r w:rsidR="00C55C8C">
              <w:rPr>
                <w:noProof/>
                <w:webHidden/>
              </w:rPr>
              <w:fldChar w:fldCharType="separate"/>
            </w:r>
            <w:r w:rsidR="00C55C8C">
              <w:rPr>
                <w:noProof/>
                <w:webHidden/>
              </w:rPr>
              <w:t>89</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86" w:history="1">
            <w:r w:rsidR="00C55C8C" w:rsidRPr="005C123F">
              <w:rPr>
                <w:rStyle w:val="Hyperlink"/>
                <w:noProof/>
              </w:rPr>
              <w:t>What is the main activity?</w:t>
            </w:r>
            <w:r w:rsidR="00C55C8C">
              <w:rPr>
                <w:noProof/>
                <w:webHidden/>
              </w:rPr>
              <w:tab/>
            </w:r>
            <w:r w:rsidR="00C55C8C">
              <w:rPr>
                <w:noProof/>
                <w:webHidden/>
              </w:rPr>
              <w:fldChar w:fldCharType="begin"/>
            </w:r>
            <w:r w:rsidR="00C55C8C">
              <w:rPr>
                <w:noProof/>
                <w:webHidden/>
              </w:rPr>
              <w:instrText xml:space="preserve"> PAGEREF _Toc406140286 \h </w:instrText>
            </w:r>
            <w:r w:rsidR="00C55C8C">
              <w:rPr>
                <w:noProof/>
                <w:webHidden/>
              </w:rPr>
            </w:r>
            <w:r w:rsidR="00C55C8C">
              <w:rPr>
                <w:noProof/>
                <w:webHidden/>
              </w:rPr>
              <w:fldChar w:fldCharType="separate"/>
            </w:r>
            <w:r w:rsidR="00C55C8C">
              <w:rPr>
                <w:noProof/>
                <w:webHidden/>
              </w:rPr>
              <w:t>89</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87" w:history="1">
            <w:r w:rsidR="00C55C8C" w:rsidRPr="005C123F">
              <w:rPr>
                <w:rStyle w:val="Hyperlink"/>
                <w:noProof/>
              </w:rPr>
              <w:t>What type of signal do we want to track?</w:t>
            </w:r>
            <w:r w:rsidR="00C55C8C">
              <w:rPr>
                <w:noProof/>
                <w:webHidden/>
              </w:rPr>
              <w:tab/>
            </w:r>
            <w:r w:rsidR="00C55C8C">
              <w:rPr>
                <w:noProof/>
                <w:webHidden/>
              </w:rPr>
              <w:fldChar w:fldCharType="begin"/>
            </w:r>
            <w:r w:rsidR="00C55C8C">
              <w:rPr>
                <w:noProof/>
                <w:webHidden/>
              </w:rPr>
              <w:instrText xml:space="preserve"> PAGEREF _Toc406140287 \h </w:instrText>
            </w:r>
            <w:r w:rsidR="00C55C8C">
              <w:rPr>
                <w:noProof/>
                <w:webHidden/>
              </w:rPr>
            </w:r>
            <w:r w:rsidR="00C55C8C">
              <w:rPr>
                <w:noProof/>
                <w:webHidden/>
              </w:rPr>
              <w:fldChar w:fldCharType="separate"/>
            </w:r>
            <w:r w:rsidR="00C55C8C">
              <w:rPr>
                <w:noProof/>
                <w:webHidden/>
              </w:rPr>
              <w:t>89</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88" w:history="1">
            <w:r w:rsidR="00C55C8C" w:rsidRPr="005C123F">
              <w:rPr>
                <w:rStyle w:val="Hyperlink"/>
                <w:noProof/>
              </w:rPr>
              <w:t>What kind of sense do we want to create?</w:t>
            </w:r>
            <w:r w:rsidR="00C55C8C">
              <w:rPr>
                <w:noProof/>
                <w:webHidden/>
              </w:rPr>
              <w:tab/>
            </w:r>
            <w:r w:rsidR="00C55C8C">
              <w:rPr>
                <w:noProof/>
                <w:webHidden/>
              </w:rPr>
              <w:fldChar w:fldCharType="begin"/>
            </w:r>
            <w:r w:rsidR="00C55C8C">
              <w:rPr>
                <w:noProof/>
                <w:webHidden/>
              </w:rPr>
              <w:instrText xml:space="preserve"> PAGEREF _Toc406140288 \h </w:instrText>
            </w:r>
            <w:r w:rsidR="00C55C8C">
              <w:rPr>
                <w:noProof/>
                <w:webHidden/>
              </w:rPr>
            </w:r>
            <w:r w:rsidR="00C55C8C">
              <w:rPr>
                <w:noProof/>
                <w:webHidden/>
              </w:rPr>
              <w:fldChar w:fldCharType="separate"/>
            </w:r>
            <w:r w:rsidR="00C55C8C">
              <w:rPr>
                <w:noProof/>
                <w:webHidden/>
              </w:rPr>
              <w:t>89</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89" w:history="1">
            <w:r w:rsidR="00C55C8C" w:rsidRPr="005C123F">
              <w:rPr>
                <w:rStyle w:val="Hyperlink"/>
                <w:noProof/>
              </w:rPr>
              <w:t>What type of feedback can we use?</w:t>
            </w:r>
            <w:r w:rsidR="00C55C8C">
              <w:rPr>
                <w:noProof/>
                <w:webHidden/>
              </w:rPr>
              <w:tab/>
            </w:r>
            <w:r w:rsidR="00C55C8C">
              <w:rPr>
                <w:noProof/>
                <w:webHidden/>
              </w:rPr>
              <w:fldChar w:fldCharType="begin"/>
            </w:r>
            <w:r w:rsidR="00C55C8C">
              <w:rPr>
                <w:noProof/>
                <w:webHidden/>
              </w:rPr>
              <w:instrText xml:space="preserve"> PAGEREF _Toc406140289 \h </w:instrText>
            </w:r>
            <w:r w:rsidR="00C55C8C">
              <w:rPr>
                <w:noProof/>
                <w:webHidden/>
              </w:rPr>
            </w:r>
            <w:r w:rsidR="00C55C8C">
              <w:rPr>
                <w:noProof/>
                <w:webHidden/>
              </w:rPr>
              <w:fldChar w:fldCharType="separate"/>
            </w:r>
            <w:r w:rsidR="00C55C8C">
              <w:rPr>
                <w:noProof/>
                <w:webHidden/>
              </w:rPr>
              <w:t>89</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90" w:history="1">
            <w:r w:rsidR="00C55C8C" w:rsidRPr="005C123F">
              <w:rPr>
                <w:rStyle w:val="Hyperlink"/>
                <w:noProof/>
              </w:rPr>
              <w:t>Where are the sensor and feedback located?</w:t>
            </w:r>
            <w:r w:rsidR="00C55C8C">
              <w:rPr>
                <w:noProof/>
                <w:webHidden/>
              </w:rPr>
              <w:tab/>
            </w:r>
            <w:r w:rsidR="00C55C8C">
              <w:rPr>
                <w:noProof/>
                <w:webHidden/>
              </w:rPr>
              <w:fldChar w:fldCharType="begin"/>
            </w:r>
            <w:r w:rsidR="00C55C8C">
              <w:rPr>
                <w:noProof/>
                <w:webHidden/>
              </w:rPr>
              <w:instrText xml:space="preserve"> PAGEREF _Toc406140290 \h </w:instrText>
            </w:r>
            <w:r w:rsidR="00C55C8C">
              <w:rPr>
                <w:noProof/>
                <w:webHidden/>
              </w:rPr>
            </w:r>
            <w:r w:rsidR="00C55C8C">
              <w:rPr>
                <w:noProof/>
                <w:webHidden/>
              </w:rPr>
              <w:fldChar w:fldCharType="separate"/>
            </w:r>
            <w:r w:rsidR="00C55C8C">
              <w:rPr>
                <w:noProof/>
                <w:webHidden/>
              </w:rPr>
              <w:t>89</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91" w:history="1">
            <w:r w:rsidR="00C55C8C" w:rsidRPr="005C123F">
              <w:rPr>
                <w:rStyle w:val="Hyperlink"/>
                <w:noProof/>
              </w:rPr>
              <w:t>Can we set up a learning environment?</w:t>
            </w:r>
            <w:r w:rsidR="00C55C8C">
              <w:rPr>
                <w:noProof/>
                <w:webHidden/>
              </w:rPr>
              <w:tab/>
            </w:r>
            <w:r w:rsidR="00C55C8C">
              <w:rPr>
                <w:noProof/>
                <w:webHidden/>
              </w:rPr>
              <w:fldChar w:fldCharType="begin"/>
            </w:r>
            <w:r w:rsidR="00C55C8C">
              <w:rPr>
                <w:noProof/>
                <w:webHidden/>
              </w:rPr>
              <w:instrText xml:space="preserve"> PAGEREF _Toc406140291 \h </w:instrText>
            </w:r>
            <w:r w:rsidR="00C55C8C">
              <w:rPr>
                <w:noProof/>
                <w:webHidden/>
              </w:rPr>
            </w:r>
            <w:r w:rsidR="00C55C8C">
              <w:rPr>
                <w:noProof/>
                <w:webHidden/>
              </w:rPr>
              <w:fldChar w:fldCharType="separate"/>
            </w:r>
            <w:r w:rsidR="00C55C8C">
              <w:rPr>
                <w:noProof/>
                <w:webHidden/>
              </w:rPr>
              <w:t>90</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292" w:history="1">
            <w:r w:rsidR="00C55C8C" w:rsidRPr="005C123F">
              <w:rPr>
                <w:rStyle w:val="Hyperlink"/>
                <w:noProof/>
              </w:rPr>
              <w:t>Vibratory Vest (Eagleman 2014)</w:t>
            </w:r>
            <w:r w:rsidR="00C55C8C">
              <w:rPr>
                <w:noProof/>
                <w:webHidden/>
              </w:rPr>
              <w:tab/>
            </w:r>
            <w:r w:rsidR="00C55C8C">
              <w:rPr>
                <w:noProof/>
                <w:webHidden/>
              </w:rPr>
              <w:fldChar w:fldCharType="begin"/>
            </w:r>
            <w:r w:rsidR="00C55C8C">
              <w:rPr>
                <w:noProof/>
                <w:webHidden/>
              </w:rPr>
              <w:instrText xml:space="preserve"> PAGEREF _Toc406140292 \h </w:instrText>
            </w:r>
            <w:r w:rsidR="00C55C8C">
              <w:rPr>
                <w:noProof/>
                <w:webHidden/>
              </w:rPr>
            </w:r>
            <w:r w:rsidR="00C55C8C">
              <w:rPr>
                <w:noProof/>
                <w:webHidden/>
              </w:rPr>
              <w:fldChar w:fldCharType="separate"/>
            </w:r>
            <w:r w:rsidR="00C55C8C">
              <w:rPr>
                <w:noProof/>
                <w:webHidden/>
              </w:rPr>
              <w:t>90</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93" w:history="1">
            <w:r w:rsidR="00C55C8C" w:rsidRPr="005C123F">
              <w:rPr>
                <w:rStyle w:val="Hyperlink"/>
                <w:noProof/>
              </w:rPr>
              <w:t>What is the main activity?</w:t>
            </w:r>
            <w:r w:rsidR="00C55C8C">
              <w:rPr>
                <w:noProof/>
                <w:webHidden/>
              </w:rPr>
              <w:tab/>
            </w:r>
            <w:r w:rsidR="00C55C8C">
              <w:rPr>
                <w:noProof/>
                <w:webHidden/>
              </w:rPr>
              <w:fldChar w:fldCharType="begin"/>
            </w:r>
            <w:r w:rsidR="00C55C8C">
              <w:rPr>
                <w:noProof/>
                <w:webHidden/>
              </w:rPr>
              <w:instrText xml:space="preserve"> PAGEREF _Toc406140293 \h </w:instrText>
            </w:r>
            <w:r w:rsidR="00C55C8C">
              <w:rPr>
                <w:noProof/>
                <w:webHidden/>
              </w:rPr>
            </w:r>
            <w:r w:rsidR="00C55C8C">
              <w:rPr>
                <w:noProof/>
                <w:webHidden/>
              </w:rPr>
              <w:fldChar w:fldCharType="separate"/>
            </w:r>
            <w:r w:rsidR="00C55C8C">
              <w:rPr>
                <w:noProof/>
                <w:webHidden/>
              </w:rPr>
              <w:t>90</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94" w:history="1">
            <w:r w:rsidR="00C55C8C" w:rsidRPr="005C123F">
              <w:rPr>
                <w:rStyle w:val="Hyperlink"/>
                <w:noProof/>
              </w:rPr>
              <w:t>What type of signal do we want to track?</w:t>
            </w:r>
            <w:r w:rsidR="00C55C8C">
              <w:rPr>
                <w:noProof/>
                <w:webHidden/>
              </w:rPr>
              <w:tab/>
            </w:r>
            <w:r w:rsidR="00C55C8C">
              <w:rPr>
                <w:noProof/>
                <w:webHidden/>
              </w:rPr>
              <w:fldChar w:fldCharType="begin"/>
            </w:r>
            <w:r w:rsidR="00C55C8C">
              <w:rPr>
                <w:noProof/>
                <w:webHidden/>
              </w:rPr>
              <w:instrText xml:space="preserve"> PAGEREF _Toc406140294 \h </w:instrText>
            </w:r>
            <w:r w:rsidR="00C55C8C">
              <w:rPr>
                <w:noProof/>
                <w:webHidden/>
              </w:rPr>
            </w:r>
            <w:r w:rsidR="00C55C8C">
              <w:rPr>
                <w:noProof/>
                <w:webHidden/>
              </w:rPr>
              <w:fldChar w:fldCharType="separate"/>
            </w:r>
            <w:r w:rsidR="00C55C8C">
              <w:rPr>
                <w:noProof/>
                <w:webHidden/>
              </w:rPr>
              <w:t>90</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95" w:history="1">
            <w:r w:rsidR="00C55C8C" w:rsidRPr="005C123F">
              <w:rPr>
                <w:rStyle w:val="Hyperlink"/>
                <w:noProof/>
              </w:rPr>
              <w:t>What kind of sense do we want to create?</w:t>
            </w:r>
            <w:r w:rsidR="00C55C8C">
              <w:rPr>
                <w:noProof/>
                <w:webHidden/>
              </w:rPr>
              <w:tab/>
            </w:r>
            <w:r w:rsidR="00C55C8C">
              <w:rPr>
                <w:noProof/>
                <w:webHidden/>
              </w:rPr>
              <w:fldChar w:fldCharType="begin"/>
            </w:r>
            <w:r w:rsidR="00C55C8C">
              <w:rPr>
                <w:noProof/>
                <w:webHidden/>
              </w:rPr>
              <w:instrText xml:space="preserve"> PAGEREF _Toc406140295 \h </w:instrText>
            </w:r>
            <w:r w:rsidR="00C55C8C">
              <w:rPr>
                <w:noProof/>
                <w:webHidden/>
              </w:rPr>
            </w:r>
            <w:r w:rsidR="00C55C8C">
              <w:rPr>
                <w:noProof/>
                <w:webHidden/>
              </w:rPr>
              <w:fldChar w:fldCharType="separate"/>
            </w:r>
            <w:r w:rsidR="00C55C8C">
              <w:rPr>
                <w:noProof/>
                <w:webHidden/>
              </w:rPr>
              <w:t>90</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96" w:history="1">
            <w:r w:rsidR="00C55C8C" w:rsidRPr="005C123F">
              <w:rPr>
                <w:rStyle w:val="Hyperlink"/>
                <w:noProof/>
              </w:rPr>
              <w:t>Are there any redundancies with other senses?</w:t>
            </w:r>
            <w:r w:rsidR="00C55C8C">
              <w:rPr>
                <w:noProof/>
                <w:webHidden/>
              </w:rPr>
              <w:tab/>
            </w:r>
            <w:r w:rsidR="00C55C8C">
              <w:rPr>
                <w:noProof/>
                <w:webHidden/>
              </w:rPr>
              <w:fldChar w:fldCharType="begin"/>
            </w:r>
            <w:r w:rsidR="00C55C8C">
              <w:rPr>
                <w:noProof/>
                <w:webHidden/>
              </w:rPr>
              <w:instrText xml:space="preserve"> PAGEREF _Toc406140296 \h </w:instrText>
            </w:r>
            <w:r w:rsidR="00C55C8C">
              <w:rPr>
                <w:noProof/>
                <w:webHidden/>
              </w:rPr>
            </w:r>
            <w:r w:rsidR="00C55C8C">
              <w:rPr>
                <w:noProof/>
                <w:webHidden/>
              </w:rPr>
              <w:fldChar w:fldCharType="separate"/>
            </w:r>
            <w:r w:rsidR="00C55C8C">
              <w:rPr>
                <w:noProof/>
                <w:webHidden/>
              </w:rPr>
              <w:t>91</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97" w:history="1">
            <w:r w:rsidR="00C55C8C" w:rsidRPr="005C123F">
              <w:rPr>
                <w:rStyle w:val="Hyperlink"/>
                <w:noProof/>
              </w:rPr>
              <w:t>What type of feedback can we use?</w:t>
            </w:r>
            <w:r w:rsidR="00C55C8C">
              <w:rPr>
                <w:noProof/>
                <w:webHidden/>
              </w:rPr>
              <w:tab/>
            </w:r>
            <w:r w:rsidR="00C55C8C">
              <w:rPr>
                <w:noProof/>
                <w:webHidden/>
              </w:rPr>
              <w:fldChar w:fldCharType="begin"/>
            </w:r>
            <w:r w:rsidR="00C55C8C">
              <w:rPr>
                <w:noProof/>
                <w:webHidden/>
              </w:rPr>
              <w:instrText xml:space="preserve"> PAGEREF _Toc406140297 \h </w:instrText>
            </w:r>
            <w:r w:rsidR="00C55C8C">
              <w:rPr>
                <w:noProof/>
                <w:webHidden/>
              </w:rPr>
            </w:r>
            <w:r w:rsidR="00C55C8C">
              <w:rPr>
                <w:noProof/>
                <w:webHidden/>
              </w:rPr>
              <w:fldChar w:fldCharType="separate"/>
            </w:r>
            <w:r w:rsidR="00C55C8C">
              <w:rPr>
                <w:noProof/>
                <w:webHidden/>
              </w:rPr>
              <w:t>91</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98" w:history="1">
            <w:r w:rsidR="00C55C8C" w:rsidRPr="005C123F">
              <w:rPr>
                <w:rStyle w:val="Hyperlink"/>
                <w:noProof/>
              </w:rPr>
              <w:t>Where are the sensor and feedback located?</w:t>
            </w:r>
            <w:r w:rsidR="00C55C8C">
              <w:rPr>
                <w:noProof/>
                <w:webHidden/>
              </w:rPr>
              <w:tab/>
            </w:r>
            <w:r w:rsidR="00C55C8C">
              <w:rPr>
                <w:noProof/>
                <w:webHidden/>
              </w:rPr>
              <w:fldChar w:fldCharType="begin"/>
            </w:r>
            <w:r w:rsidR="00C55C8C">
              <w:rPr>
                <w:noProof/>
                <w:webHidden/>
              </w:rPr>
              <w:instrText xml:space="preserve"> PAGEREF _Toc406140298 \h </w:instrText>
            </w:r>
            <w:r w:rsidR="00C55C8C">
              <w:rPr>
                <w:noProof/>
                <w:webHidden/>
              </w:rPr>
            </w:r>
            <w:r w:rsidR="00C55C8C">
              <w:rPr>
                <w:noProof/>
                <w:webHidden/>
              </w:rPr>
              <w:fldChar w:fldCharType="separate"/>
            </w:r>
            <w:r w:rsidR="00C55C8C">
              <w:rPr>
                <w:noProof/>
                <w:webHidden/>
              </w:rPr>
              <w:t>91</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299" w:history="1">
            <w:r w:rsidR="00C55C8C" w:rsidRPr="005C123F">
              <w:rPr>
                <w:rStyle w:val="Hyperlink"/>
                <w:noProof/>
              </w:rPr>
              <w:t>Can we set up a learning environment?</w:t>
            </w:r>
            <w:r w:rsidR="00C55C8C">
              <w:rPr>
                <w:noProof/>
                <w:webHidden/>
              </w:rPr>
              <w:tab/>
            </w:r>
            <w:r w:rsidR="00C55C8C">
              <w:rPr>
                <w:noProof/>
                <w:webHidden/>
              </w:rPr>
              <w:fldChar w:fldCharType="begin"/>
            </w:r>
            <w:r w:rsidR="00C55C8C">
              <w:rPr>
                <w:noProof/>
                <w:webHidden/>
              </w:rPr>
              <w:instrText xml:space="preserve"> PAGEREF _Toc406140299 \h </w:instrText>
            </w:r>
            <w:r w:rsidR="00C55C8C">
              <w:rPr>
                <w:noProof/>
                <w:webHidden/>
              </w:rPr>
            </w:r>
            <w:r w:rsidR="00C55C8C">
              <w:rPr>
                <w:noProof/>
                <w:webHidden/>
              </w:rPr>
              <w:fldChar w:fldCharType="separate"/>
            </w:r>
            <w:r w:rsidR="00C55C8C">
              <w:rPr>
                <w:noProof/>
                <w:webHidden/>
              </w:rPr>
              <w:t>91</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300" w:history="1">
            <w:r w:rsidR="00C55C8C" w:rsidRPr="005C123F">
              <w:rPr>
                <w:rStyle w:val="Hyperlink"/>
                <w:noProof/>
              </w:rPr>
              <w:t>Future Examples</w:t>
            </w:r>
            <w:r w:rsidR="00C55C8C">
              <w:rPr>
                <w:noProof/>
                <w:webHidden/>
              </w:rPr>
              <w:tab/>
            </w:r>
            <w:r w:rsidR="00C55C8C">
              <w:rPr>
                <w:noProof/>
                <w:webHidden/>
              </w:rPr>
              <w:fldChar w:fldCharType="begin"/>
            </w:r>
            <w:r w:rsidR="00C55C8C">
              <w:rPr>
                <w:noProof/>
                <w:webHidden/>
              </w:rPr>
              <w:instrText xml:space="preserve"> PAGEREF _Toc406140300 \h </w:instrText>
            </w:r>
            <w:r w:rsidR="00C55C8C">
              <w:rPr>
                <w:noProof/>
                <w:webHidden/>
              </w:rPr>
            </w:r>
            <w:r w:rsidR="00C55C8C">
              <w:rPr>
                <w:noProof/>
                <w:webHidden/>
              </w:rPr>
              <w:fldChar w:fldCharType="separate"/>
            </w:r>
            <w:r w:rsidR="00C55C8C">
              <w:rPr>
                <w:noProof/>
                <w:webHidden/>
              </w:rPr>
              <w:t>92</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301" w:history="1">
            <w:r w:rsidR="00C55C8C" w:rsidRPr="005C123F">
              <w:rPr>
                <w:rStyle w:val="Hyperlink"/>
                <w:noProof/>
              </w:rPr>
              <w:t>Sailing</w:t>
            </w:r>
            <w:r w:rsidR="00C55C8C">
              <w:rPr>
                <w:noProof/>
                <w:webHidden/>
              </w:rPr>
              <w:tab/>
            </w:r>
            <w:r w:rsidR="00C55C8C">
              <w:rPr>
                <w:noProof/>
                <w:webHidden/>
              </w:rPr>
              <w:fldChar w:fldCharType="begin"/>
            </w:r>
            <w:r w:rsidR="00C55C8C">
              <w:rPr>
                <w:noProof/>
                <w:webHidden/>
              </w:rPr>
              <w:instrText xml:space="preserve"> PAGEREF _Toc406140301 \h </w:instrText>
            </w:r>
            <w:r w:rsidR="00C55C8C">
              <w:rPr>
                <w:noProof/>
                <w:webHidden/>
              </w:rPr>
            </w:r>
            <w:r w:rsidR="00C55C8C">
              <w:rPr>
                <w:noProof/>
                <w:webHidden/>
              </w:rPr>
              <w:fldChar w:fldCharType="separate"/>
            </w:r>
            <w:r w:rsidR="00C55C8C">
              <w:rPr>
                <w:noProof/>
                <w:webHidden/>
              </w:rPr>
              <w:t>92</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302" w:history="1">
            <w:r w:rsidR="00C55C8C" w:rsidRPr="005C123F">
              <w:rPr>
                <w:rStyle w:val="Hyperlink"/>
                <w:noProof/>
              </w:rPr>
              <w:t>What is the main activity?</w:t>
            </w:r>
            <w:r w:rsidR="00C55C8C">
              <w:rPr>
                <w:noProof/>
                <w:webHidden/>
              </w:rPr>
              <w:tab/>
            </w:r>
            <w:r w:rsidR="00C55C8C">
              <w:rPr>
                <w:noProof/>
                <w:webHidden/>
              </w:rPr>
              <w:fldChar w:fldCharType="begin"/>
            </w:r>
            <w:r w:rsidR="00C55C8C">
              <w:rPr>
                <w:noProof/>
                <w:webHidden/>
              </w:rPr>
              <w:instrText xml:space="preserve"> PAGEREF _Toc406140302 \h </w:instrText>
            </w:r>
            <w:r w:rsidR="00C55C8C">
              <w:rPr>
                <w:noProof/>
                <w:webHidden/>
              </w:rPr>
            </w:r>
            <w:r w:rsidR="00C55C8C">
              <w:rPr>
                <w:noProof/>
                <w:webHidden/>
              </w:rPr>
              <w:fldChar w:fldCharType="separate"/>
            </w:r>
            <w:r w:rsidR="00C55C8C">
              <w:rPr>
                <w:noProof/>
                <w:webHidden/>
              </w:rPr>
              <w:t>92</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303" w:history="1">
            <w:r w:rsidR="00C55C8C" w:rsidRPr="005C123F">
              <w:rPr>
                <w:rStyle w:val="Hyperlink"/>
                <w:noProof/>
              </w:rPr>
              <w:t>What type of signal do we want to track?</w:t>
            </w:r>
            <w:r w:rsidR="00C55C8C">
              <w:rPr>
                <w:noProof/>
                <w:webHidden/>
              </w:rPr>
              <w:tab/>
            </w:r>
            <w:r w:rsidR="00C55C8C">
              <w:rPr>
                <w:noProof/>
                <w:webHidden/>
              </w:rPr>
              <w:fldChar w:fldCharType="begin"/>
            </w:r>
            <w:r w:rsidR="00C55C8C">
              <w:rPr>
                <w:noProof/>
                <w:webHidden/>
              </w:rPr>
              <w:instrText xml:space="preserve"> PAGEREF _Toc406140303 \h </w:instrText>
            </w:r>
            <w:r w:rsidR="00C55C8C">
              <w:rPr>
                <w:noProof/>
                <w:webHidden/>
              </w:rPr>
            </w:r>
            <w:r w:rsidR="00C55C8C">
              <w:rPr>
                <w:noProof/>
                <w:webHidden/>
              </w:rPr>
              <w:fldChar w:fldCharType="separate"/>
            </w:r>
            <w:r w:rsidR="00C55C8C">
              <w:rPr>
                <w:noProof/>
                <w:webHidden/>
              </w:rPr>
              <w:t>92</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304" w:history="1">
            <w:r w:rsidR="00C55C8C" w:rsidRPr="005C123F">
              <w:rPr>
                <w:rStyle w:val="Hyperlink"/>
                <w:noProof/>
              </w:rPr>
              <w:t>What kind of sense do we want to create?</w:t>
            </w:r>
            <w:r w:rsidR="00C55C8C">
              <w:rPr>
                <w:noProof/>
                <w:webHidden/>
              </w:rPr>
              <w:tab/>
            </w:r>
            <w:r w:rsidR="00C55C8C">
              <w:rPr>
                <w:noProof/>
                <w:webHidden/>
              </w:rPr>
              <w:fldChar w:fldCharType="begin"/>
            </w:r>
            <w:r w:rsidR="00C55C8C">
              <w:rPr>
                <w:noProof/>
                <w:webHidden/>
              </w:rPr>
              <w:instrText xml:space="preserve"> PAGEREF _Toc406140304 \h </w:instrText>
            </w:r>
            <w:r w:rsidR="00C55C8C">
              <w:rPr>
                <w:noProof/>
                <w:webHidden/>
              </w:rPr>
            </w:r>
            <w:r w:rsidR="00C55C8C">
              <w:rPr>
                <w:noProof/>
                <w:webHidden/>
              </w:rPr>
              <w:fldChar w:fldCharType="separate"/>
            </w:r>
            <w:r w:rsidR="00C55C8C">
              <w:rPr>
                <w:noProof/>
                <w:webHidden/>
              </w:rPr>
              <w:t>92</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305" w:history="1">
            <w:r w:rsidR="00C55C8C" w:rsidRPr="005C123F">
              <w:rPr>
                <w:rStyle w:val="Hyperlink"/>
                <w:noProof/>
              </w:rPr>
              <w:t>Are there any redundancies with other senses?</w:t>
            </w:r>
            <w:r w:rsidR="00C55C8C">
              <w:rPr>
                <w:noProof/>
                <w:webHidden/>
              </w:rPr>
              <w:tab/>
            </w:r>
            <w:r w:rsidR="00C55C8C">
              <w:rPr>
                <w:noProof/>
                <w:webHidden/>
              </w:rPr>
              <w:fldChar w:fldCharType="begin"/>
            </w:r>
            <w:r w:rsidR="00C55C8C">
              <w:rPr>
                <w:noProof/>
                <w:webHidden/>
              </w:rPr>
              <w:instrText xml:space="preserve"> PAGEREF _Toc406140305 \h </w:instrText>
            </w:r>
            <w:r w:rsidR="00C55C8C">
              <w:rPr>
                <w:noProof/>
                <w:webHidden/>
              </w:rPr>
            </w:r>
            <w:r w:rsidR="00C55C8C">
              <w:rPr>
                <w:noProof/>
                <w:webHidden/>
              </w:rPr>
              <w:fldChar w:fldCharType="separate"/>
            </w:r>
            <w:r w:rsidR="00C55C8C">
              <w:rPr>
                <w:noProof/>
                <w:webHidden/>
              </w:rPr>
              <w:t>92</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306" w:history="1">
            <w:r w:rsidR="00C55C8C" w:rsidRPr="005C123F">
              <w:rPr>
                <w:rStyle w:val="Hyperlink"/>
                <w:noProof/>
              </w:rPr>
              <w:t>What type of feedback can we use?</w:t>
            </w:r>
            <w:r w:rsidR="00C55C8C">
              <w:rPr>
                <w:noProof/>
                <w:webHidden/>
              </w:rPr>
              <w:tab/>
            </w:r>
            <w:r w:rsidR="00C55C8C">
              <w:rPr>
                <w:noProof/>
                <w:webHidden/>
              </w:rPr>
              <w:fldChar w:fldCharType="begin"/>
            </w:r>
            <w:r w:rsidR="00C55C8C">
              <w:rPr>
                <w:noProof/>
                <w:webHidden/>
              </w:rPr>
              <w:instrText xml:space="preserve"> PAGEREF _Toc406140306 \h </w:instrText>
            </w:r>
            <w:r w:rsidR="00C55C8C">
              <w:rPr>
                <w:noProof/>
                <w:webHidden/>
              </w:rPr>
            </w:r>
            <w:r w:rsidR="00C55C8C">
              <w:rPr>
                <w:noProof/>
                <w:webHidden/>
              </w:rPr>
              <w:fldChar w:fldCharType="separate"/>
            </w:r>
            <w:r w:rsidR="00C55C8C">
              <w:rPr>
                <w:noProof/>
                <w:webHidden/>
              </w:rPr>
              <w:t>92</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307" w:history="1">
            <w:r w:rsidR="00C55C8C" w:rsidRPr="005C123F">
              <w:rPr>
                <w:rStyle w:val="Hyperlink"/>
                <w:noProof/>
              </w:rPr>
              <w:t>Where are the sensor and feedback located?</w:t>
            </w:r>
            <w:r w:rsidR="00C55C8C">
              <w:rPr>
                <w:noProof/>
                <w:webHidden/>
              </w:rPr>
              <w:tab/>
            </w:r>
            <w:r w:rsidR="00C55C8C">
              <w:rPr>
                <w:noProof/>
                <w:webHidden/>
              </w:rPr>
              <w:fldChar w:fldCharType="begin"/>
            </w:r>
            <w:r w:rsidR="00C55C8C">
              <w:rPr>
                <w:noProof/>
                <w:webHidden/>
              </w:rPr>
              <w:instrText xml:space="preserve"> PAGEREF _Toc406140307 \h </w:instrText>
            </w:r>
            <w:r w:rsidR="00C55C8C">
              <w:rPr>
                <w:noProof/>
                <w:webHidden/>
              </w:rPr>
            </w:r>
            <w:r w:rsidR="00C55C8C">
              <w:rPr>
                <w:noProof/>
                <w:webHidden/>
              </w:rPr>
              <w:fldChar w:fldCharType="separate"/>
            </w:r>
            <w:r w:rsidR="00C55C8C">
              <w:rPr>
                <w:noProof/>
                <w:webHidden/>
              </w:rPr>
              <w:t>93</w:t>
            </w:r>
            <w:r w:rsidR="00C55C8C">
              <w:rPr>
                <w:noProof/>
                <w:webHidden/>
              </w:rPr>
              <w:fldChar w:fldCharType="end"/>
            </w:r>
          </w:hyperlink>
        </w:p>
        <w:p w:rsidR="00C55C8C" w:rsidRDefault="00530157">
          <w:pPr>
            <w:pStyle w:val="TOC3"/>
            <w:tabs>
              <w:tab w:val="right" w:leader="dot" w:pos="9350"/>
            </w:tabs>
            <w:rPr>
              <w:noProof/>
              <w:sz w:val="22"/>
              <w:szCs w:val="22"/>
            </w:rPr>
          </w:pPr>
          <w:hyperlink w:anchor="_Toc406140308" w:history="1">
            <w:r w:rsidR="00C55C8C" w:rsidRPr="005C123F">
              <w:rPr>
                <w:rStyle w:val="Hyperlink"/>
                <w:noProof/>
              </w:rPr>
              <w:t>Can we set up a learning environment?</w:t>
            </w:r>
            <w:r w:rsidR="00C55C8C">
              <w:rPr>
                <w:noProof/>
                <w:webHidden/>
              </w:rPr>
              <w:tab/>
            </w:r>
            <w:r w:rsidR="00C55C8C">
              <w:rPr>
                <w:noProof/>
                <w:webHidden/>
              </w:rPr>
              <w:fldChar w:fldCharType="begin"/>
            </w:r>
            <w:r w:rsidR="00C55C8C">
              <w:rPr>
                <w:noProof/>
                <w:webHidden/>
              </w:rPr>
              <w:instrText xml:space="preserve"> PAGEREF _Toc406140308 \h </w:instrText>
            </w:r>
            <w:r w:rsidR="00C55C8C">
              <w:rPr>
                <w:noProof/>
                <w:webHidden/>
              </w:rPr>
            </w:r>
            <w:r w:rsidR="00C55C8C">
              <w:rPr>
                <w:noProof/>
                <w:webHidden/>
              </w:rPr>
              <w:fldChar w:fldCharType="separate"/>
            </w:r>
            <w:r w:rsidR="00C55C8C">
              <w:rPr>
                <w:noProof/>
                <w:webHidden/>
              </w:rPr>
              <w:t>93</w:t>
            </w:r>
            <w:r w:rsidR="00C55C8C">
              <w:rPr>
                <w:noProof/>
                <w:webHidden/>
              </w:rPr>
              <w:fldChar w:fldCharType="end"/>
            </w:r>
          </w:hyperlink>
        </w:p>
        <w:p w:rsidR="00C55C8C" w:rsidRDefault="00530157">
          <w:pPr>
            <w:pStyle w:val="TOC1"/>
            <w:tabs>
              <w:tab w:val="right" w:leader="dot" w:pos="9350"/>
            </w:tabs>
            <w:rPr>
              <w:noProof/>
              <w:sz w:val="22"/>
              <w:szCs w:val="22"/>
            </w:rPr>
          </w:pPr>
          <w:hyperlink w:anchor="_Toc406140309" w:history="1">
            <w:r w:rsidR="00C55C8C" w:rsidRPr="005C123F">
              <w:rPr>
                <w:rStyle w:val="Hyperlink"/>
                <w:noProof/>
              </w:rPr>
              <w:t>Contributions</w:t>
            </w:r>
            <w:r w:rsidR="00C55C8C">
              <w:rPr>
                <w:noProof/>
                <w:webHidden/>
              </w:rPr>
              <w:tab/>
            </w:r>
            <w:r w:rsidR="00C55C8C">
              <w:rPr>
                <w:noProof/>
                <w:webHidden/>
              </w:rPr>
              <w:fldChar w:fldCharType="begin"/>
            </w:r>
            <w:r w:rsidR="00C55C8C">
              <w:rPr>
                <w:noProof/>
                <w:webHidden/>
              </w:rPr>
              <w:instrText xml:space="preserve"> PAGEREF _Toc406140309 \h </w:instrText>
            </w:r>
            <w:r w:rsidR="00C55C8C">
              <w:rPr>
                <w:noProof/>
                <w:webHidden/>
              </w:rPr>
            </w:r>
            <w:r w:rsidR="00C55C8C">
              <w:rPr>
                <w:noProof/>
                <w:webHidden/>
              </w:rPr>
              <w:fldChar w:fldCharType="separate"/>
            </w:r>
            <w:r w:rsidR="00C55C8C">
              <w:rPr>
                <w:noProof/>
                <w:webHidden/>
              </w:rPr>
              <w:t>94</w:t>
            </w:r>
            <w:r w:rsidR="00C55C8C">
              <w:rPr>
                <w:noProof/>
                <w:webHidden/>
              </w:rPr>
              <w:fldChar w:fldCharType="end"/>
            </w:r>
          </w:hyperlink>
        </w:p>
        <w:p w:rsidR="00C55C8C" w:rsidRDefault="00530157">
          <w:pPr>
            <w:pStyle w:val="TOC1"/>
            <w:tabs>
              <w:tab w:val="right" w:leader="dot" w:pos="9350"/>
            </w:tabs>
            <w:rPr>
              <w:noProof/>
              <w:sz w:val="22"/>
              <w:szCs w:val="22"/>
            </w:rPr>
          </w:pPr>
          <w:hyperlink w:anchor="_Toc406140310" w:history="1">
            <w:r w:rsidR="00C55C8C" w:rsidRPr="005C123F">
              <w:rPr>
                <w:rStyle w:val="Hyperlink"/>
                <w:noProof/>
              </w:rPr>
              <w:t>Future vision</w:t>
            </w:r>
            <w:r w:rsidR="00C55C8C">
              <w:rPr>
                <w:noProof/>
                <w:webHidden/>
              </w:rPr>
              <w:tab/>
            </w:r>
            <w:r w:rsidR="00C55C8C">
              <w:rPr>
                <w:noProof/>
                <w:webHidden/>
              </w:rPr>
              <w:fldChar w:fldCharType="begin"/>
            </w:r>
            <w:r w:rsidR="00C55C8C">
              <w:rPr>
                <w:noProof/>
                <w:webHidden/>
              </w:rPr>
              <w:instrText xml:space="preserve"> PAGEREF _Toc406140310 \h </w:instrText>
            </w:r>
            <w:r w:rsidR="00C55C8C">
              <w:rPr>
                <w:noProof/>
                <w:webHidden/>
              </w:rPr>
            </w:r>
            <w:r w:rsidR="00C55C8C">
              <w:rPr>
                <w:noProof/>
                <w:webHidden/>
              </w:rPr>
              <w:fldChar w:fldCharType="separate"/>
            </w:r>
            <w:r w:rsidR="00C55C8C">
              <w:rPr>
                <w:noProof/>
                <w:webHidden/>
              </w:rPr>
              <w:t>96</w:t>
            </w:r>
            <w:r w:rsidR="00C55C8C">
              <w:rPr>
                <w:noProof/>
                <w:webHidden/>
              </w:rPr>
              <w:fldChar w:fldCharType="end"/>
            </w:r>
          </w:hyperlink>
        </w:p>
        <w:p w:rsidR="00C55C8C" w:rsidRDefault="00530157">
          <w:pPr>
            <w:pStyle w:val="TOC1"/>
            <w:tabs>
              <w:tab w:val="right" w:leader="dot" w:pos="9350"/>
            </w:tabs>
            <w:rPr>
              <w:noProof/>
              <w:sz w:val="22"/>
              <w:szCs w:val="22"/>
            </w:rPr>
          </w:pPr>
          <w:hyperlink w:anchor="_Toc406140311" w:history="1">
            <w:r w:rsidR="00C55C8C" w:rsidRPr="005C123F">
              <w:rPr>
                <w:rStyle w:val="Hyperlink"/>
                <w:noProof/>
              </w:rPr>
              <w:t>Conclusions</w:t>
            </w:r>
            <w:r w:rsidR="00C55C8C">
              <w:rPr>
                <w:noProof/>
                <w:webHidden/>
              </w:rPr>
              <w:tab/>
            </w:r>
            <w:r w:rsidR="00C55C8C">
              <w:rPr>
                <w:noProof/>
                <w:webHidden/>
              </w:rPr>
              <w:fldChar w:fldCharType="begin"/>
            </w:r>
            <w:r w:rsidR="00C55C8C">
              <w:rPr>
                <w:noProof/>
                <w:webHidden/>
              </w:rPr>
              <w:instrText xml:space="preserve"> PAGEREF _Toc406140311 \h </w:instrText>
            </w:r>
            <w:r w:rsidR="00C55C8C">
              <w:rPr>
                <w:noProof/>
                <w:webHidden/>
              </w:rPr>
            </w:r>
            <w:r w:rsidR="00C55C8C">
              <w:rPr>
                <w:noProof/>
                <w:webHidden/>
              </w:rPr>
              <w:fldChar w:fldCharType="separate"/>
            </w:r>
            <w:r w:rsidR="00C55C8C">
              <w:rPr>
                <w:noProof/>
                <w:webHidden/>
              </w:rPr>
              <w:t>98</w:t>
            </w:r>
            <w:r w:rsidR="00C55C8C">
              <w:rPr>
                <w:noProof/>
                <w:webHidden/>
              </w:rPr>
              <w:fldChar w:fldCharType="end"/>
            </w:r>
          </w:hyperlink>
        </w:p>
        <w:p w:rsidR="00C55C8C" w:rsidRDefault="00530157">
          <w:pPr>
            <w:pStyle w:val="TOC1"/>
            <w:tabs>
              <w:tab w:val="right" w:leader="dot" w:pos="9350"/>
            </w:tabs>
            <w:rPr>
              <w:noProof/>
              <w:sz w:val="22"/>
              <w:szCs w:val="22"/>
            </w:rPr>
          </w:pPr>
          <w:hyperlink w:anchor="_Toc406140312" w:history="1">
            <w:r w:rsidR="00C55C8C" w:rsidRPr="005C123F">
              <w:rPr>
                <w:rStyle w:val="Hyperlink"/>
                <w:noProof/>
              </w:rPr>
              <w:t>References</w:t>
            </w:r>
            <w:r w:rsidR="00C55C8C">
              <w:rPr>
                <w:noProof/>
                <w:webHidden/>
              </w:rPr>
              <w:tab/>
            </w:r>
            <w:r w:rsidR="00C55C8C">
              <w:rPr>
                <w:noProof/>
                <w:webHidden/>
              </w:rPr>
              <w:fldChar w:fldCharType="begin"/>
            </w:r>
            <w:r w:rsidR="00C55C8C">
              <w:rPr>
                <w:noProof/>
                <w:webHidden/>
              </w:rPr>
              <w:instrText xml:space="preserve"> PAGEREF _Toc406140312 \h </w:instrText>
            </w:r>
            <w:r w:rsidR="00C55C8C">
              <w:rPr>
                <w:noProof/>
                <w:webHidden/>
              </w:rPr>
            </w:r>
            <w:r w:rsidR="00C55C8C">
              <w:rPr>
                <w:noProof/>
                <w:webHidden/>
              </w:rPr>
              <w:fldChar w:fldCharType="separate"/>
            </w:r>
            <w:r w:rsidR="00C55C8C">
              <w:rPr>
                <w:noProof/>
                <w:webHidden/>
              </w:rPr>
              <w:t>99</w:t>
            </w:r>
            <w:r w:rsidR="00C55C8C">
              <w:rPr>
                <w:noProof/>
                <w:webHidden/>
              </w:rPr>
              <w:fldChar w:fldCharType="end"/>
            </w:r>
          </w:hyperlink>
        </w:p>
        <w:p w:rsidR="00C55C8C" w:rsidRDefault="00530157">
          <w:pPr>
            <w:pStyle w:val="TOC1"/>
            <w:tabs>
              <w:tab w:val="right" w:leader="dot" w:pos="9350"/>
            </w:tabs>
            <w:rPr>
              <w:noProof/>
              <w:sz w:val="22"/>
              <w:szCs w:val="22"/>
            </w:rPr>
          </w:pPr>
          <w:hyperlink w:anchor="_Toc406140313" w:history="1">
            <w:r w:rsidR="00C55C8C" w:rsidRPr="005C123F">
              <w:rPr>
                <w:rStyle w:val="Hyperlink"/>
                <w:noProof/>
              </w:rPr>
              <w:t>Non-Cited Bibliography</w:t>
            </w:r>
            <w:r w:rsidR="00C55C8C">
              <w:rPr>
                <w:noProof/>
                <w:webHidden/>
              </w:rPr>
              <w:tab/>
            </w:r>
            <w:r w:rsidR="00C55C8C">
              <w:rPr>
                <w:noProof/>
                <w:webHidden/>
              </w:rPr>
              <w:fldChar w:fldCharType="begin"/>
            </w:r>
            <w:r w:rsidR="00C55C8C">
              <w:rPr>
                <w:noProof/>
                <w:webHidden/>
              </w:rPr>
              <w:instrText xml:space="preserve"> PAGEREF _Toc406140313 \h </w:instrText>
            </w:r>
            <w:r w:rsidR="00C55C8C">
              <w:rPr>
                <w:noProof/>
                <w:webHidden/>
              </w:rPr>
            </w:r>
            <w:r w:rsidR="00C55C8C">
              <w:rPr>
                <w:noProof/>
                <w:webHidden/>
              </w:rPr>
              <w:fldChar w:fldCharType="separate"/>
            </w:r>
            <w:r w:rsidR="00C55C8C">
              <w:rPr>
                <w:noProof/>
                <w:webHidden/>
              </w:rPr>
              <w:t>103</w:t>
            </w:r>
            <w:r w:rsidR="00C55C8C">
              <w:rPr>
                <w:noProof/>
                <w:webHidden/>
              </w:rPr>
              <w:fldChar w:fldCharType="end"/>
            </w:r>
          </w:hyperlink>
        </w:p>
        <w:p w:rsidR="00C55C8C" w:rsidRDefault="00530157">
          <w:pPr>
            <w:pStyle w:val="TOC1"/>
            <w:tabs>
              <w:tab w:val="right" w:leader="dot" w:pos="9350"/>
            </w:tabs>
            <w:rPr>
              <w:noProof/>
              <w:sz w:val="22"/>
              <w:szCs w:val="22"/>
            </w:rPr>
          </w:pPr>
          <w:hyperlink w:anchor="_Toc406140314" w:history="1">
            <w:r w:rsidR="00C55C8C" w:rsidRPr="005C123F">
              <w:rPr>
                <w:rStyle w:val="Hyperlink"/>
                <w:noProof/>
              </w:rPr>
              <w:t>Bio</w:t>
            </w:r>
            <w:r w:rsidR="00C55C8C">
              <w:rPr>
                <w:noProof/>
                <w:webHidden/>
              </w:rPr>
              <w:tab/>
            </w:r>
            <w:r w:rsidR="00C55C8C">
              <w:rPr>
                <w:noProof/>
                <w:webHidden/>
              </w:rPr>
              <w:fldChar w:fldCharType="begin"/>
            </w:r>
            <w:r w:rsidR="00C55C8C">
              <w:rPr>
                <w:noProof/>
                <w:webHidden/>
              </w:rPr>
              <w:instrText xml:space="preserve"> PAGEREF _Toc406140314 \h </w:instrText>
            </w:r>
            <w:r w:rsidR="00C55C8C">
              <w:rPr>
                <w:noProof/>
                <w:webHidden/>
              </w:rPr>
            </w:r>
            <w:r w:rsidR="00C55C8C">
              <w:rPr>
                <w:noProof/>
                <w:webHidden/>
              </w:rPr>
              <w:fldChar w:fldCharType="separate"/>
            </w:r>
            <w:r w:rsidR="00C55C8C">
              <w:rPr>
                <w:noProof/>
                <w:webHidden/>
              </w:rPr>
              <w:t>105</w:t>
            </w:r>
            <w:r w:rsidR="00C55C8C">
              <w:rPr>
                <w:noProof/>
                <w:webHidden/>
              </w:rPr>
              <w:fldChar w:fldCharType="end"/>
            </w:r>
          </w:hyperlink>
        </w:p>
        <w:p w:rsidR="00C55C8C" w:rsidRDefault="00530157">
          <w:pPr>
            <w:pStyle w:val="TOC2"/>
            <w:tabs>
              <w:tab w:val="right" w:leader="dot" w:pos="9350"/>
            </w:tabs>
            <w:rPr>
              <w:noProof/>
              <w:sz w:val="22"/>
              <w:szCs w:val="22"/>
            </w:rPr>
          </w:pPr>
          <w:hyperlink w:anchor="_Toc406140315" w:history="1">
            <w:r w:rsidR="00C55C8C" w:rsidRPr="005C123F">
              <w:rPr>
                <w:rStyle w:val="Hyperlink"/>
                <w:noProof/>
              </w:rPr>
              <w:t>Santiago Eloy Alfaro</w:t>
            </w:r>
            <w:r w:rsidR="00C55C8C">
              <w:rPr>
                <w:noProof/>
                <w:webHidden/>
              </w:rPr>
              <w:tab/>
            </w:r>
            <w:r w:rsidR="00C55C8C">
              <w:rPr>
                <w:noProof/>
                <w:webHidden/>
              </w:rPr>
              <w:fldChar w:fldCharType="begin"/>
            </w:r>
            <w:r w:rsidR="00C55C8C">
              <w:rPr>
                <w:noProof/>
                <w:webHidden/>
              </w:rPr>
              <w:instrText xml:space="preserve"> PAGEREF _Toc406140315 \h </w:instrText>
            </w:r>
            <w:r w:rsidR="00C55C8C">
              <w:rPr>
                <w:noProof/>
                <w:webHidden/>
              </w:rPr>
            </w:r>
            <w:r w:rsidR="00C55C8C">
              <w:rPr>
                <w:noProof/>
                <w:webHidden/>
              </w:rPr>
              <w:fldChar w:fldCharType="separate"/>
            </w:r>
            <w:r w:rsidR="00C55C8C">
              <w:rPr>
                <w:noProof/>
                <w:webHidden/>
              </w:rPr>
              <w:t>105</w:t>
            </w:r>
            <w:r w:rsidR="00C55C8C">
              <w:rPr>
                <w:noProof/>
                <w:webHidden/>
              </w:rPr>
              <w:fldChar w:fldCharType="end"/>
            </w:r>
          </w:hyperlink>
        </w:p>
        <w:p w:rsidR="00C55C8C" w:rsidRDefault="00530157">
          <w:pPr>
            <w:pStyle w:val="TOC1"/>
            <w:tabs>
              <w:tab w:val="right" w:leader="dot" w:pos="9350"/>
            </w:tabs>
            <w:rPr>
              <w:noProof/>
              <w:sz w:val="22"/>
              <w:szCs w:val="22"/>
            </w:rPr>
          </w:pPr>
          <w:hyperlink w:anchor="_Toc406140316" w:history="1">
            <w:r w:rsidR="00C55C8C" w:rsidRPr="005C123F">
              <w:rPr>
                <w:rStyle w:val="Hyperlink"/>
                <w:noProof/>
              </w:rPr>
              <w:t>Table of Figures</w:t>
            </w:r>
            <w:r w:rsidR="00C55C8C">
              <w:rPr>
                <w:noProof/>
                <w:webHidden/>
              </w:rPr>
              <w:tab/>
            </w:r>
            <w:r w:rsidR="00C55C8C">
              <w:rPr>
                <w:noProof/>
                <w:webHidden/>
              </w:rPr>
              <w:fldChar w:fldCharType="begin"/>
            </w:r>
            <w:r w:rsidR="00C55C8C">
              <w:rPr>
                <w:noProof/>
                <w:webHidden/>
              </w:rPr>
              <w:instrText xml:space="preserve"> PAGEREF _Toc406140316 \h </w:instrText>
            </w:r>
            <w:r w:rsidR="00C55C8C">
              <w:rPr>
                <w:noProof/>
                <w:webHidden/>
              </w:rPr>
            </w:r>
            <w:r w:rsidR="00C55C8C">
              <w:rPr>
                <w:noProof/>
                <w:webHidden/>
              </w:rPr>
              <w:fldChar w:fldCharType="separate"/>
            </w:r>
            <w:r w:rsidR="00C55C8C">
              <w:rPr>
                <w:noProof/>
                <w:webHidden/>
              </w:rPr>
              <w:t>106</w:t>
            </w:r>
            <w:r w:rsidR="00C55C8C">
              <w:rPr>
                <w:noProof/>
                <w:webHidden/>
              </w:rPr>
              <w:fldChar w:fldCharType="end"/>
            </w:r>
          </w:hyperlink>
        </w:p>
        <w:p w:rsidR="00C55C8C" w:rsidRDefault="00530157">
          <w:pPr>
            <w:pStyle w:val="TOC1"/>
            <w:tabs>
              <w:tab w:val="right" w:leader="dot" w:pos="9350"/>
            </w:tabs>
            <w:rPr>
              <w:noProof/>
              <w:sz w:val="22"/>
              <w:szCs w:val="22"/>
            </w:rPr>
          </w:pPr>
          <w:hyperlink w:anchor="_Toc406140317" w:history="1">
            <w:r w:rsidR="00C55C8C" w:rsidRPr="005C123F">
              <w:rPr>
                <w:rStyle w:val="Hyperlink"/>
                <w:noProof/>
              </w:rPr>
              <w:t>Appendix A - The MaxSonar-EZ0 Sensor</w:t>
            </w:r>
            <w:r w:rsidR="00C55C8C">
              <w:rPr>
                <w:noProof/>
                <w:webHidden/>
              </w:rPr>
              <w:tab/>
            </w:r>
            <w:r w:rsidR="00C55C8C">
              <w:rPr>
                <w:noProof/>
                <w:webHidden/>
              </w:rPr>
              <w:fldChar w:fldCharType="begin"/>
            </w:r>
            <w:r w:rsidR="00C55C8C">
              <w:rPr>
                <w:noProof/>
                <w:webHidden/>
              </w:rPr>
              <w:instrText xml:space="preserve"> PAGEREF _Toc406140317 \h </w:instrText>
            </w:r>
            <w:r w:rsidR="00C55C8C">
              <w:rPr>
                <w:noProof/>
                <w:webHidden/>
              </w:rPr>
            </w:r>
            <w:r w:rsidR="00C55C8C">
              <w:rPr>
                <w:noProof/>
                <w:webHidden/>
              </w:rPr>
              <w:fldChar w:fldCharType="separate"/>
            </w:r>
            <w:r w:rsidR="00C55C8C">
              <w:rPr>
                <w:noProof/>
                <w:webHidden/>
              </w:rPr>
              <w:t>108</w:t>
            </w:r>
            <w:r w:rsidR="00C55C8C">
              <w:rPr>
                <w:noProof/>
                <w:webHidden/>
              </w:rPr>
              <w:fldChar w:fldCharType="end"/>
            </w:r>
          </w:hyperlink>
        </w:p>
        <w:p w:rsidR="00C55C8C" w:rsidRDefault="00530157">
          <w:pPr>
            <w:pStyle w:val="TOC1"/>
            <w:tabs>
              <w:tab w:val="right" w:leader="dot" w:pos="9350"/>
            </w:tabs>
            <w:rPr>
              <w:noProof/>
              <w:sz w:val="22"/>
              <w:szCs w:val="22"/>
            </w:rPr>
          </w:pPr>
          <w:hyperlink w:anchor="_Toc406140318" w:history="1">
            <w:r w:rsidR="00C55C8C" w:rsidRPr="005C123F">
              <w:rPr>
                <w:rStyle w:val="Hyperlink"/>
                <w:noProof/>
              </w:rPr>
              <w:t>Appendix B – The MLX90614BAA Sensor</w:t>
            </w:r>
            <w:r w:rsidR="00C55C8C">
              <w:rPr>
                <w:noProof/>
                <w:webHidden/>
              </w:rPr>
              <w:tab/>
            </w:r>
            <w:r w:rsidR="00C55C8C">
              <w:rPr>
                <w:noProof/>
                <w:webHidden/>
              </w:rPr>
              <w:fldChar w:fldCharType="begin"/>
            </w:r>
            <w:r w:rsidR="00C55C8C">
              <w:rPr>
                <w:noProof/>
                <w:webHidden/>
              </w:rPr>
              <w:instrText xml:space="preserve"> PAGEREF _Toc406140318 \h </w:instrText>
            </w:r>
            <w:r w:rsidR="00C55C8C">
              <w:rPr>
                <w:noProof/>
                <w:webHidden/>
              </w:rPr>
            </w:r>
            <w:r w:rsidR="00C55C8C">
              <w:rPr>
                <w:noProof/>
                <w:webHidden/>
              </w:rPr>
              <w:fldChar w:fldCharType="separate"/>
            </w:r>
            <w:r w:rsidR="00C55C8C">
              <w:rPr>
                <w:noProof/>
                <w:webHidden/>
              </w:rPr>
              <w:t>109</w:t>
            </w:r>
            <w:r w:rsidR="00C55C8C">
              <w:rPr>
                <w:noProof/>
                <w:webHidden/>
              </w:rPr>
              <w:fldChar w:fldCharType="end"/>
            </w:r>
          </w:hyperlink>
        </w:p>
        <w:p w:rsidR="00012AF7" w:rsidRPr="00131217" w:rsidRDefault="00012AF7">
          <w:r w:rsidRPr="00131217">
            <w:rPr>
              <w:b/>
              <w:bCs/>
              <w:noProof/>
            </w:rPr>
            <w:fldChar w:fldCharType="end"/>
          </w:r>
        </w:p>
      </w:sdtContent>
    </w:sdt>
    <w:p w:rsidR="00012AF7" w:rsidRPr="00131217" w:rsidRDefault="00012AF7">
      <w:r w:rsidRPr="00131217">
        <w:br w:type="page"/>
      </w:r>
    </w:p>
    <w:p w:rsidR="00D0080B" w:rsidRDefault="00202ACF" w:rsidP="00D0080B">
      <w:pPr>
        <w:keepNext/>
      </w:pPr>
      <w:r>
        <w:rPr>
          <w:noProof/>
        </w:rPr>
        <w:lastRenderedPageBreak/>
        <mc:AlternateContent>
          <mc:Choice Requires="wpg">
            <w:drawing>
              <wp:inline distT="0" distB="0" distL="0" distR="0" wp14:anchorId="601A6D77" wp14:editId="70E65EC5">
                <wp:extent cx="5879805" cy="4399727"/>
                <wp:effectExtent l="38100" t="38100" r="45085" b="39370"/>
                <wp:docPr id="173" name="Group 173"/>
                <wp:cNvGraphicFramePr/>
                <a:graphic xmlns:a="http://schemas.openxmlformats.org/drawingml/2006/main">
                  <a:graphicData uri="http://schemas.microsoft.com/office/word/2010/wordprocessingGroup">
                    <wpg:wgp>
                      <wpg:cNvGrpSpPr/>
                      <wpg:grpSpPr>
                        <a:xfrm>
                          <a:off x="0" y="0"/>
                          <a:ext cx="5879805" cy="4399727"/>
                          <a:chOff x="0" y="0"/>
                          <a:chExt cx="8858250" cy="6629400"/>
                        </a:xfrm>
                      </wpg:grpSpPr>
                      <pic:pic xmlns:pic="http://schemas.openxmlformats.org/drawingml/2006/picture">
                        <pic:nvPicPr>
                          <pic:cNvPr id="1032" name="Picture 8" descr="C:\Users\TitoAlfaro\Documents\GitHub\PhDThesis\Presentations\Proposal\ColoredSketches\space.jpg"/>
                          <pic:cNvPicPr>
                            <a:picLocks noChangeAspect="1"/>
                          </pic:cNvPicPr>
                        </pic:nvPicPr>
                        <pic:blipFill rotWithShape="1">
                          <a:blip r:embed="rId9" cstate="print">
                            <a:extLst>
                              <a:ext uri="{28A0092B-C50C-407E-A947-70E740481C1C}">
                                <a14:useLocalDpi xmlns:a14="http://schemas.microsoft.com/office/drawing/2010/main" val="0"/>
                              </a:ext>
                            </a:extLst>
                          </a:blip>
                          <a:srcRect l="20060" t="32552" r="46035" b="32191"/>
                          <a:stretch/>
                        </pic:blipFill>
                        <pic:spPr bwMode="auto">
                          <a:xfrm>
                            <a:off x="0" y="3429000"/>
                            <a:ext cx="398145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1" name="Picture 7" descr="C:\Users\TitoAlfaro\Documents\GitHub\PhDThesis\Presentations\Proposal\ColoredSketches\flyer.jpg"/>
                          <pic:cNvPicPr>
                            <a:picLocks noChangeAspect="1"/>
                          </pic:cNvPicPr>
                        </pic:nvPicPr>
                        <pic:blipFill rotWithShape="1">
                          <a:blip r:embed="rId10" cstate="print">
                            <a:extLst>
                              <a:ext uri="{28A0092B-C50C-407E-A947-70E740481C1C}">
                                <a14:useLocalDpi xmlns:a14="http://schemas.microsoft.com/office/drawing/2010/main" val="0"/>
                              </a:ext>
                            </a:extLst>
                          </a:blip>
                          <a:srcRect l="32146" t="32312" r="32374" b="36235"/>
                          <a:stretch/>
                        </pic:blipFill>
                        <pic:spPr bwMode="auto">
                          <a:xfrm>
                            <a:off x="4200525" y="3429000"/>
                            <a:ext cx="46577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9" name="Picture 5" descr="C:\Users\TitoAlfaro\Documents\GitHub\PhDThesis\Presentations\Proposal\ColoredSketches\runner.jpg"/>
                          <pic:cNvPicPr>
                            <a:picLocks noChangeAspect="1"/>
                          </pic:cNvPicPr>
                        </pic:nvPicPr>
                        <pic:blipFill rotWithShape="1">
                          <a:blip r:embed="rId11" cstate="print">
                            <a:extLst>
                              <a:ext uri="{28A0092B-C50C-407E-A947-70E740481C1C}">
                                <a14:useLocalDpi xmlns:a14="http://schemas.microsoft.com/office/drawing/2010/main" val="0"/>
                              </a:ext>
                            </a:extLst>
                          </a:blip>
                          <a:srcRect l="19255" t="18805" r="35701" b="32798"/>
                          <a:stretch/>
                        </pic:blipFill>
                        <pic:spPr bwMode="auto">
                          <a:xfrm>
                            <a:off x="5000625" y="0"/>
                            <a:ext cx="3857625" cy="32004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8" name="Picture 4" descr="C:\Users\TitoAlfaro\Documents\GitHub\PhDThesis\Presentations\Proposal\ColoredSketches\runner.jpg"/>
                          <pic:cNvPicPr>
                            <a:picLocks noChangeAspect="1"/>
                          </pic:cNvPicPr>
                        </pic:nvPicPr>
                        <pic:blipFill rotWithShape="1">
                          <a:blip r:embed="rId12" cstate="print">
                            <a:extLst>
                              <a:ext uri="{28A0092B-C50C-407E-A947-70E740481C1C}">
                                <a14:useLocalDpi xmlns:a14="http://schemas.microsoft.com/office/drawing/2010/main" val="0"/>
                              </a:ext>
                            </a:extLst>
                          </a:blip>
                          <a:srcRect l="18049" t="24400" r="43856" b="33915"/>
                          <a:stretch/>
                        </pic:blipFill>
                        <pic:spPr bwMode="auto">
                          <a:xfrm>
                            <a:off x="5000625" y="0"/>
                            <a:ext cx="38576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7" name="Picture 3" descr="C:\Users\TitoAlfaro\Documents\GitHub\PhDThesis\Presentations\Proposal\ColoredSketches\underwater.jpg"/>
                          <pic:cNvPicPr>
                            <a:picLocks noChangeAspect="1"/>
                          </pic:cNvPicPr>
                        </pic:nvPicPr>
                        <pic:blipFill rotWithShape="1">
                          <a:blip r:embed="rId13" cstate="print">
                            <a:extLst>
                              <a:ext uri="{28A0092B-C50C-407E-A947-70E740481C1C}">
                                <a14:useLocalDpi xmlns:a14="http://schemas.microsoft.com/office/drawing/2010/main" val="0"/>
                              </a:ext>
                            </a:extLst>
                          </a:blip>
                          <a:srcRect l="28472" t="11274" r="43650" b="46043"/>
                          <a:stretch/>
                        </pic:blipFill>
                        <pic:spPr bwMode="auto">
                          <a:xfrm>
                            <a:off x="2105025" y="0"/>
                            <a:ext cx="270510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 name="Picture 2" descr="C:\Users\TitoAlfaro\Documents\GitHub\PhDThesis\Presentations\Proposal\ColoredSketches\KidFace.jpg"/>
                          <pic:cNvPicPr>
                            <a:picLocks noChangeAspect="1"/>
                          </pic:cNvPicPr>
                        </pic:nvPicPr>
                        <pic:blipFill rotWithShape="1">
                          <a:blip r:embed="rId14" cstate="print">
                            <a:extLst>
                              <a:ext uri="{28A0092B-C50C-407E-A947-70E740481C1C}">
                                <a14:useLocalDpi xmlns:a14="http://schemas.microsoft.com/office/drawing/2010/main" val="0"/>
                              </a:ext>
                            </a:extLst>
                          </a:blip>
                          <a:srcRect l="36176" t="26921" r="42629" b="27156"/>
                          <a:stretch/>
                        </pic:blipFill>
                        <pic:spPr bwMode="auto">
                          <a:xfrm>
                            <a:off x="0" y="0"/>
                            <a:ext cx="19145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67" name="TextBox 6"/>
                        <wps:cNvSpPr txBox="1"/>
                        <wps:spPr>
                          <a:xfrm>
                            <a:off x="85712" y="114229"/>
                            <a:ext cx="1692336" cy="1295608"/>
                          </a:xfrm>
                          <a:prstGeom prst="rect">
                            <a:avLst/>
                          </a:prstGeom>
                          <a:solidFill>
                            <a:schemeClr val="bg1"/>
                          </a:solidFill>
                          <a:ln w="19050">
                            <a:solidFill>
                              <a:schemeClr val="tx1"/>
                            </a:solidFill>
                          </a:ln>
                        </wps:spPr>
                        <wps:txbx>
                          <w:txbxContent>
                            <w:p w:rsidR="00530157" w:rsidRDefault="00530157" w:rsidP="00202ACF">
                              <w:pPr>
                                <w:pStyle w:val="CartoonNormal"/>
                              </w:pPr>
                              <w:r w:rsidRPr="00202ACF">
                                <w:t>Humans have dreamt of going past our physical capabilities</w:t>
                              </w:r>
                              <w:r>
                                <w:rPr>
                                  <w:kern w:val="24"/>
                                  <w:sz w:val="22"/>
                                  <w:szCs w:val="22"/>
                                </w:rPr>
                                <w:t xml:space="preserve"> </w:t>
                              </w:r>
                              <w:r w:rsidRPr="00202ACF">
                                <w:t>like…</w:t>
                              </w:r>
                            </w:p>
                          </w:txbxContent>
                        </wps:txbx>
                        <wps:bodyPr wrap="square" rtlCol="0">
                          <a:noAutofit/>
                        </wps:bodyPr>
                      </wps:wsp>
                      <wps:wsp>
                        <wps:cNvPr id="168" name="TextBox 12"/>
                        <wps:cNvSpPr txBox="1"/>
                        <wps:spPr>
                          <a:xfrm>
                            <a:off x="2266818" y="114287"/>
                            <a:ext cx="1943735" cy="558590"/>
                          </a:xfrm>
                          <a:prstGeom prst="rect">
                            <a:avLst/>
                          </a:prstGeom>
                          <a:solidFill>
                            <a:schemeClr val="bg1"/>
                          </a:solidFill>
                          <a:ln w="19050">
                            <a:solidFill>
                              <a:schemeClr val="tx1"/>
                            </a:solidFill>
                          </a:ln>
                        </wps:spPr>
                        <wps:txbx>
                          <w:txbxContent>
                            <w:p w:rsidR="00530157" w:rsidRDefault="00530157" w:rsidP="00202ACF">
                              <w:pPr>
                                <w:pStyle w:val="CartoonNormal"/>
                              </w:pPr>
                              <w:r>
                                <w:t xml:space="preserve">… Breathing under water… </w:t>
                              </w:r>
                            </w:p>
                          </w:txbxContent>
                        </wps:txbx>
                        <wps:bodyPr wrap="square" rtlCol="0">
                          <a:noAutofit/>
                        </wps:bodyPr>
                      </wps:wsp>
                      <wps:wsp>
                        <wps:cNvPr id="169" name="TextBox 14"/>
                        <wps:cNvSpPr txBox="1"/>
                        <wps:spPr>
                          <a:xfrm>
                            <a:off x="133344" y="4237564"/>
                            <a:ext cx="2461660" cy="395667"/>
                          </a:xfrm>
                          <a:prstGeom prst="rect">
                            <a:avLst/>
                          </a:prstGeom>
                          <a:solidFill>
                            <a:schemeClr val="bg1"/>
                          </a:solidFill>
                          <a:ln w="19050">
                            <a:solidFill>
                              <a:schemeClr val="tx1"/>
                            </a:solidFill>
                          </a:ln>
                        </wps:spPr>
                        <wps:txbx>
                          <w:txbxContent>
                            <w:p w:rsidR="00530157" w:rsidRDefault="00530157" w:rsidP="00202ACF">
                              <w:pPr>
                                <w:pStyle w:val="CartoonNormal"/>
                              </w:pPr>
                              <w:r>
                                <w:t>… going to space…</w:t>
                              </w:r>
                            </w:p>
                          </w:txbxContent>
                        </wps:txbx>
                        <wps:bodyPr wrap="square" rtlCol="0">
                          <a:noAutofit/>
                        </wps:bodyPr>
                      </wps:wsp>
                      <wps:wsp>
                        <wps:cNvPr id="170" name="TextBox 13"/>
                        <wps:cNvSpPr txBox="1"/>
                        <wps:spPr>
                          <a:xfrm>
                            <a:off x="5123560" y="1986588"/>
                            <a:ext cx="1523538" cy="1011935"/>
                          </a:xfrm>
                          <a:prstGeom prst="rect">
                            <a:avLst/>
                          </a:prstGeom>
                          <a:solidFill>
                            <a:schemeClr val="bg1"/>
                          </a:solidFill>
                          <a:ln w="19050">
                            <a:solidFill>
                              <a:schemeClr val="tx1"/>
                            </a:solidFill>
                          </a:ln>
                        </wps:spPr>
                        <wps:txbx>
                          <w:txbxContent>
                            <w:p w:rsidR="00530157" w:rsidRDefault="00530157" w:rsidP="00202ACF">
                              <w:pPr>
                                <w:pStyle w:val="CartoonNormal"/>
                              </w:pPr>
                              <w:r>
                                <w:t>… having super-human Speed…</w:t>
                              </w:r>
                            </w:p>
                          </w:txbxContent>
                        </wps:txbx>
                        <wps:bodyPr wrap="square" rtlCol="0">
                          <a:noAutofit/>
                        </wps:bodyPr>
                      </wps:wsp>
                      <wps:wsp>
                        <wps:cNvPr id="171" name="TextBox 15"/>
                        <wps:cNvSpPr txBox="1"/>
                        <wps:spPr>
                          <a:xfrm>
                            <a:off x="4314323" y="3542316"/>
                            <a:ext cx="1383665" cy="575050"/>
                          </a:xfrm>
                          <a:prstGeom prst="rect">
                            <a:avLst/>
                          </a:prstGeom>
                          <a:solidFill>
                            <a:schemeClr val="bg1"/>
                          </a:solidFill>
                          <a:ln w="19050">
                            <a:solidFill>
                              <a:schemeClr val="tx1"/>
                            </a:solidFill>
                          </a:ln>
                        </wps:spPr>
                        <wps:txbx>
                          <w:txbxContent>
                            <w:p w:rsidR="00530157" w:rsidRDefault="00530157" w:rsidP="00202ACF">
                              <w:pPr>
                                <w:pStyle w:val="CartoonNormal"/>
                              </w:pPr>
                              <w:r>
                                <w:t>… or flying.</w:t>
                              </w:r>
                            </w:p>
                          </w:txbxContent>
                        </wps:txbx>
                        <wps:bodyPr wrap="square" rtlCol="0">
                          <a:noAutofit/>
                        </wps:bodyPr>
                      </wps:wsp>
                    </wpg:wgp>
                  </a:graphicData>
                </a:graphic>
              </wp:inline>
            </w:drawing>
          </mc:Choice>
          <mc:Fallback>
            <w:pict>
              <v:group id="Group 173" o:spid="_x0000_s1026" style="width:463pt;height:346.45pt;mso-position-horizontal-relative:char;mso-position-vertical-relative:line" coordsize="88582,662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lJ/wWL1O78Sf8FPfgn4&#10;PF2Ps+h+EdU1Jod/8cmUzj3C9a/VuvyZ/wCCrlra2n/BXX4c6hcRqsl58MbqOFj/ABlJJCR+Ab9a&#10;mXwsBuOc5ooGcc0VwmgUUUUAFFFFABRRRQAUUUUAFFFFABRRRQAUUUUAe0fsEf8AJxWm/wDXrP8A&#10;+gGv0A71+f8A+wR/ycVpv/XrP/6Aa/QDvXVR+EiW4UUUVsI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pH+7S02Tdt4FAH4/f8FcJ&#10;28df8Fcvhb4YitDNH4d8MXuoXTM/yJlWVTj+9lgK28DGMVg/8FSoZPAP/BYjwV4pvy/2Hxd4JuNP&#10;t5HY7VniG4qPfgVvKQeTXLW+IqIUUUViUFFFFABRRRQAUUUUAFFFFABRRRQAUUUUAFFFFAHtH7BH&#10;/JxWm/8AXrP/AOgGv0A71+f/AOwR/wAnFab/ANes/wD6Aa/QDvXVR+EiW4UUUVsI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R3ESyxMjrkMMN71JTZD8tAH4M+OPgB8Pfh9/wWo+LUnwmjutG0mysEvdQ&#10;0u1vT5NzfXG1nZk6bcsxC9jX0BXmOuXtrr//AAVc/aI1WAALb3VjbbfLxysYyfzH416dXHV+I0Ci&#10;iiswCiiigAooooAKKKKACiiigAooooAKKKKAPaP2CP8Ak4rTf+vWf/0A1+gHevz/AP2CP+TitN/6&#10;9Z//AEA1+gHeuqj8JEtwooorYQ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NcZXFOpH&#10;+7QB+KPxD8NDwX/wV3+O+mQyMY9Ss7G/2se7KuT+Zr0euP8A+Ciuh3PwX/4LSQ+J9QVl0v4jeA4o&#10;bWd2O37VE5yo/BF/OuwzXHV+I0CiiiswCiiigAooooAKKKKACiiigAooooAKKKKAPaP2CP8Ak4rT&#10;f+vWf/0A1+gHevz/AP2CP+TitN/69Z//AEA1+gHeuqj8JEtwooorYQ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g0AQXupWWnQSXV9cxwwxruklkcKqD1JPQVkaV&#10;8Tvh7r7+VoPjfR75v7tpqUUh/JWNfmj/AMF7/i98QvjF8TfA3/BNvwH4tvfDun+KrObWvGWsafIB&#10;M+nxZVYFGcYZuuR2xzXxn4Y/4JD/AAG8DaWq+D/iH410/VFVSNVt9cIPmD+IR42DnnHGKmU4x3KS&#10;uf0Ko6SDcv50+vzK/wCCKP7Xf7QNj8Y/E37AX7SnjK48VXXh3TV1Lwj4numJlmscgeVIcZJAIOSe&#10;+ORX6a1VyQ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AoBzSFQaWigDP1fw9peswNb6hYxyqVI+ZemfT0ry3xT+w3+z&#10;X431htY8W/CzSdUkkIMy6lYx3G8jHeRSR07GvYqMe1AGL4b+HXgfwfBHa+FvCem6dHFGI40sbNIg&#10;qjsNoGBWwsSIMAU6igAoIB60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jcM9aAC&#10;ijcM4zRQAUUUUAFFFFABRRRQAUUUUAFFFFABRRRQAUUUUAFFFFABRRRQAUUUUAFFFFABRRRQAUUU&#10;UAFFFFABRRRQAUUUUAFFFFABRRRQAUUUUAFFFFABRRRQAUUUUAFFFFABRRRQAUUUUAFFFFABRRRQ&#10;AUUUUAFFFGcdaACikLAUuc9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Ac9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PPFMgR0DBjn5s&#10;08nFNjJbJ98c0AOooooAKKKKACiiigAooooAKKKKACiiigAooooAKKKKACiiigAooooAKKKKACii&#10;igAooooAKKKKACiiigAooooAKKKKACiiigAooooAKKKKACiiigAooooAKKKKACiiigAooooAKKKK&#10;ACiiigAooooAKKKKACjOelFAAHQ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AajtixjJY/xGpKbGRzj+9QA6iiigAooooAKKKKACiiigAooooAKKKKACii&#10;igAooooAKKKKACiiigAooooAKKKKACiiigAooooAKKKKACiiigAooooAKKKKACiiigAooooAKKKK&#10;ACiiigAooooAKKKKACiiigAooooAKKKKACiiigAooooAKKKM84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kVQvSlooAKKKKACiiigAooooAKKKKACiii&#10;gAooooAKKKKACiiigAooooAKKKKACiiigAooooAKKKKACiiigAooooAKKKKACiiigAooooAKKKKA&#10;CiiigAooooAKKKKACiiigAooooAKKKKACiiigAooooAKKKKACiiigAoGM0U1D87D0oAd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iNvXdjH1pT0psQ2pjO&#10;frQA6iiigAooooAKKKKACiiigAooooAKKKKACiiigAooooAKKKKACiiigAooooAKKKKACiiigAoo&#10;ooAKKKKACiiigAooooAKKKKACiiigAooooAKKKKACiiigAooooAKKKKACiiigAooooAKKKKACiii&#10;gAooooAKjR1MzoOvBNSUwKglYgc4FAD6KAcjN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CNuwcCkj3bBvHNK7bVLUkLl4lf1oAdRRRQAUUUUAFFFFABRRRQAUU&#10;UUANlmSGNpZGCqvJJNEM0dxEs8LhlYZVh3qvqsIuLCaBk3B42BWnaXZR6fp8NlH92ONVX2wKALFF&#10;FFABRRRQAUUUUAFFFFABRRRQAUUUUAFFFFABRRRQAUUUUAFFFFABRRRQAUUUUAFFFFABRRnHWigA&#10;ooooAKKKKACiiigAooooAKKKKACiiigAooooAKKKKACiiigAqMKwnZvUVJUPmf6b5f8AsZoAmHAx&#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&#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&#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YzRRQAA&#10;AdBRRRQAmwZzSgY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ZUEsDBAoAAAAAAAAAIQDhDWixlyICAJciAgAVAAAAZHJzL21lZGlhL2ltYWdlMi5qcGVn/9j/&#10;4AAQSkZJRgABAQEA3ADcAAD/2wBDAAIBAQEBAQIBAQECAgICAgQDAgICAgUEBAMEBgUGBgYFBgYG&#10;BwkIBgcJBwYGCAsICQoKCgoKBggLDAsKDAkKCgr/2wBDAQICAgICAgUDAwUKBwYHCgoKCgoKCgoK&#10;CgoKCgoKCgoKCgoKCgoKCgoKCgoKCgoKCgoKCgoKCgoKCgoKCgoKCgr/wAARCAZZCDE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PKKKK/zL&#10;Pv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&#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2VBLAwQKAAAAAAAA&#10;ACEAiRJwc6kSAQCpEgEAFQAAAGRycy9tZWRpYS9pbWFnZTEuanBlZ//Y/+AAEEpGSUYAAQEBANwA&#10;3AAA/9sAQwACAQEBAQECAQEBAgICAgIEAwICAgIFBAQDBAYFBgYGBQYGBgcJCAYHCQcGBggLCAkK&#10;CgoKCgYICwwLCgwJCgoK/9sAQwECAgICAgIFAwMFCgcGBwoKCgoKCgoKCgoKCgoKCgoKCgoKCgoK&#10;CgoKCgoKCgoKCgoKCgoKCgoKCgoKCgoKCgoK/8AAEQgFrAdW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Tyiiiv8yz7w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zRm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qJp/8ASFhB6jNAEt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TCqmRWP3qfUbM&#10;/ngZ4xQBJRRRQAUUUUAFFFFABRRRQAUUUUAFFFFABRRRQAUUUUAFFFFABRRRQAUUUUAFFFFABRRR&#10;QAUUUUAFFFFABRRRQAUUUUAFFFFABRRRQAUUUUAFFFFABRRRQAUUUUAFFFFABRRRQAUUUUAFFFFA&#10;BRRRQAUUUUAFFFFABRRRQAUUUUAFFFFABRRRQAUUUUAAPO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qFh/pS/P2+7U1RnYJV3feoAk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a0e6VZPSnUUAFFFFABRRRQAUUUUAFFFFABRRR&#10;QAUUUUAFFFFABRRRQAUUUUAFFFFABRRRQAUUUUAFFFFABRRRQAUUUUAFFFFABRRRQAUUUUAFFFFA&#10;BRRRQAUUUUAFFFFABRRRQAUUUUAFFFFABRRRQAUUUUAFFFFABRRRQAUUUUAFFFFABRRRQAUUUUAF&#10;FFFABRRRQAfNmijPO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JxyaKZn99978KAH0U&#10;UUAFFFFABRRRQAUUUUAFFFFABRRRQAUUUUAFFFFABRRRQAUUUUAFFFFABRRRQAUUUUAFFFFABRRR&#10;QAUUUUAFFFFABRRRQAUUUUAFFFFABRRRQAUUUUAFFFFABRRRQAUUUUAFFFFABRRRQAUUUUAFFFFA&#10;BRRRQAUUUUAFFFFABRRRQAUUUUAFFFFAEYDedkVJULeYLpcD5cHdUw6ZN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GP9b9z/AIF61JUYDCTLPkUASUUUUAFFFFABRRRQAUUUUAFFFFABRRRQ&#10;AUUjHauahjvbZ7r7GkymRV3Mmecev9KAJ6KKKACiiigAooooAKKKKACiiigAooooAKKKKACiiigA&#10;ooooAKKKKACiiigAooooAKKKKACiiigAooooAKKKKACiiigAooooAKKKKACiiigAooooAKKKKACi&#10;iigAooooAKKKKACiiigAooooAKKKKAGtIFcL606o5UJmV89KkGDyD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AAHQUUUAFFFFABRRRQAUUUUAFFFFABRRRQAUUUUAFFFFA&#10;BRRRQAUUUUAFFFFABRRRQAUUUUAFFFFABRRRQAUUUUAFFFFABRRRQAUUUUAGAe1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top:34290;width:39814;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n9K3EAAAA3QAAAA8AAABkcnMvZG93bnJldi54bWxET01rwkAQvRf6H5YpeKu7Gmhj6ioilAo9&#10;lCZevA3ZaRLNzobsJqb/vlsQvM3jfc56O9lWjNT7xrGGxVyBIC6dabjScCzen1MQPiAbbB2Thl/y&#10;sN08PqwxM+7K3zTmoRIxhH2GGuoQukxKX9Zk0c9dRxy5H9dbDBH2lTQ9XmO4beVSqRdpseHYUGNH&#10;+5rKSz5YDZ+rj9NrkX6pNsGhKxN/XnBTaD17mnZvIAJN4S6+uQ8mzlfJEv6/iSfIz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kn9K3EAAAA3QAAAA8AAAAAAAAAAAAAAAAA&#10;nwIAAGRycy9kb3ducmV2LnhtbFBLBQYAAAAABAAEAPcAAACQAwAAAAA=&#10;" stroked="t" strokecolor="black [3213]" strokeweight="2.25pt">
                  <v:imagedata r:id="rId15" o:title="space" croptop="21333f" cropbottom="21097f" cropleft="13147f" cropright="30169f"/>
                  <v:path arrowok="t"/>
                </v:shape>
                <v:shape id="Picture 7" o:spid="_x0000_s1028" type="#_x0000_t75" style="position:absolute;left:42005;top:34290;width:46577;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6MijCAAAA3QAAAA8AAABkcnMvZG93bnJldi54bWxET02LwjAQvS/4H8II3tak6op0jSKCKOxB&#10;VoW9Ds1sU7aZlCbW+u83guBtHu9zluve1aKjNlSeNWRjBYK48KbiUsPlvHtfgAgR2WDtmTTcKcB6&#10;NXhbYm78jb+pO8VSpBAOOWqwMTa5lKGw5DCMfUOcuF/fOowJtqU0Ld5SuKvlRKm5dFhxarDY0NZS&#10;8Xe6Og3HWW9n7iq7cCkXX9tMNdn+50Pr0bDffIKI1MeX+Ok+mDRfTTN4fJNOkKt/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qOjIowgAAAN0AAAAPAAAAAAAAAAAAAAAAAJ8C&#10;AABkcnMvZG93bnJldi54bWxQSwUGAAAAAAQABAD3AAAAjgMAAAAA&#10;" stroked="t" strokecolor="black [3213]" strokeweight="2.25pt">
                  <v:imagedata r:id="rId16" o:title="flyer" croptop="21176f" cropbottom="23747f" cropleft="21067f" cropright="21217f"/>
                  <v:path arrowok="t"/>
                </v:shape>
                <v:shape id="Picture 5" o:spid="_x0000_s1029"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4t+fLGAAAA3QAAAA8AAABkcnMvZG93bnJldi54bWxET01rwkAQvRf6H5Yp9FY3EVprdJVSkBaF&#10;gtGDxyE7ZmOzs2l2m0R/vSsUepvH+5z5crC16Kj1lWMF6SgBQVw4XXGpYL9bPb2C8AFZY+2YFJzJ&#10;w3JxfzfHTLuet9TloRQxhH2GCkwITSalLwxZ9CPXEEfu6FqLIcK2lLrFPobbWo6T5EVarDg2GGzo&#10;3VDxnf9aBdNJml6Kr4nJP86bvjusf55Pq7VSjw/D2wxEoCH8i//cnzrOT8ZTuH0TT5CL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i358sYAAADdAAAADwAAAAAAAAAAAAAA&#10;AACfAgAAZHJzL2Rvd25yZXYueG1sUEsFBgAAAAAEAAQA9wAAAJIDAAAAAA==&#10;">
                  <v:imagedata r:id="rId17" o:title="runner" croptop="12324f" cropbottom="21494f" cropleft="12619f" cropright="23397f"/>
                  <v:path arrowok="t"/>
                </v:shape>
                <v:shape id="Picture 4" o:spid="_x0000_s1030"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mgAPFAAAA3QAAAA8AAABkcnMvZG93bnJldi54bWxEj09LBDEMxe+C36FE8Oa2LqIybncRQfAf&#10;Lq4e5himsR2dpmNbZ8dvbw6Ct4T38t4vq80cBzVRLn1iC6cLA4q4S65nb+Ht9fbkElSpyA6HxGTh&#10;hwps1ocHK2xc2vMLTbvqlYRwadBCqHVstC5doIhlkUZi0d5TjlhlzV67jHsJj4NeGnOuI/YsDQFH&#10;ugnUfe6+o4XcPvmvZx8u2g+D0316TNuzh9ba46P5+gpUpbn+m/+u75zgm6Xgyjcygl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7poADxQAAAN0AAAAPAAAAAAAAAAAAAAAA&#10;AJ8CAABkcnMvZG93bnJldi54bWxQSwUGAAAAAAQABAD3AAAAkQMAAAAA&#10;" stroked="t" strokecolor="black [3213]" strokeweight="2.25pt">
                  <v:imagedata r:id="rId18" o:title="runner" croptop="15991f" cropbottom="22227f" cropleft="11829f" cropright="28741f"/>
                  <v:path arrowok="t"/>
                </v:shape>
                <v:shape id="Picture 3" o:spid="_x0000_s1031" type="#_x0000_t75" style="position:absolute;left:21050;width:27051;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N77PGAAAA3QAAAA8AAABkcnMvZG93bnJldi54bWxEj09rAjEQxe8Fv0OYQm81qS1VVqOopVB6&#10;KP47eBw242YxmSybqKuf3hQKvc3w3rzfm8ms806cqY11YA0vfQWCuAym5krDbvv5PAIRE7JBF5g0&#10;XCnCbNp7mGBhwoXXdN6kSuQQjgVqsCk1hZSxtOQx9kNDnLVDaD2mvLaVNC1ecrh3cqDUu/RYcyZY&#10;bGhpqTxuTj5DquV1oV73ztnDzX6vfrZvdveh9dNjNx+DSNSlf/Pf9ZfJ9dVgCL/f5BHk9A4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E3vs8YAAADdAAAADwAAAAAAAAAAAAAA&#10;AACfAgAAZHJzL2Rvd25yZXYueG1sUEsFBgAAAAAEAAQA9wAAAJIDAAAAAA==&#10;" stroked="t" strokecolor="black [3213]" strokeweight="2.25pt">
                  <v:imagedata r:id="rId19" o:title="underwater" croptop="7389f" cropbottom="30175f" cropleft="18659f" cropright="28606f"/>
                  <v:path arrowok="t"/>
                </v:shape>
                <v:shape id="Picture 2" o:spid="_x0000_s1032" type="#_x0000_t75" style="position:absolute;width:19145;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vLA/CAAAA3AAAAA8AAABkcnMvZG93bnJldi54bWxET99rwjAQfh/4P4QT9jZTy9hmNRYVBmUM&#10;QZ3vR3M21eZSmth2//0yGOztPr6ft8pH24ieOl87VjCfJSCIS6drrhR8nd6f3kD4gKyxcUwKvslD&#10;vp48rDDTbuAD9cdQiRjCPkMFJoQ2k9KXhiz6mWuJI3dxncUQYVdJ3eEQw20j0yR5kRZrjg0GW9oZ&#10;Km/Hu1XQb6+L52avz/vi8yPhc7XdjSej1ON03CxBBBrDv/jPXeg4/zWF32fiBXL9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rywPwgAAANwAAAAPAAAAAAAAAAAAAAAAAJ8C&#10;AABkcnMvZG93bnJldi54bWxQSwUGAAAAAAQABAD3AAAAjgMAAAAA&#10;" stroked="t" strokecolor="black [3213]" strokeweight="2.25pt">
                  <v:imagedata r:id="rId20" o:title="KidFace" croptop="17643f" cropbottom="17797f" cropleft="23708f" cropright="27937f"/>
                  <v:path arrowok="t"/>
                </v:shape>
                <v:shapetype id="_x0000_t202" coordsize="21600,21600" o:spt="202" path="m,l,21600r21600,l21600,xe">
                  <v:stroke joinstyle="miter"/>
                  <v:path gradientshapeok="t" o:connecttype="rect"/>
                </v:shapetype>
                <v:shape id="TextBox 6" o:spid="_x0000_s1033" type="#_x0000_t202" style="position:absolute;left:857;top:1142;width:16923;height:12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gubMIA&#10;AADcAAAADwAAAGRycy9kb3ducmV2LnhtbERPS4vCMBC+C/6HMMLeNHUPKl2jiCK7By8+WOhtSMa2&#10;tJnUJqtdf70RBG/z8T1nvuxsLa7U+tKxgvEoAUGsnSk5V3A6boczED4gG6wdk4J/8rBc9HtzTI27&#10;8Z6uh5CLGMI+RQVFCE0qpdcFWfQj1xBH7uxaiyHCNpemxVsMt7X8TJKJtFhybCiwoXVBujr8WQXZ&#10;kTbf1Tq7rKo96ns51r9O75T6GHSrLxCBuvAWv9w/Js6fTOH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SC5swgAAANwAAAAPAAAAAAAAAAAAAAAAAJgCAABkcnMvZG93&#10;bnJldi54bWxQSwUGAAAAAAQABAD1AAAAhwMAAAAA&#10;" fillcolor="white [3212]" strokecolor="black [3213]" strokeweight="1.5pt">
                  <v:textbox>
                    <w:txbxContent>
                      <w:p w:rsidR="00530157" w:rsidRDefault="00530157" w:rsidP="00202ACF">
                        <w:pPr>
                          <w:pStyle w:val="CartoonNormal"/>
                        </w:pPr>
                        <w:r w:rsidRPr="00202ACF">
                          <w:t>Humans have dreamt of going past our physical capabilities</w:t>
                        </w:r>
                        <w:r>
                          <w:rPr>
                            <w:kern w:val="24"/>
                            <w:sz w:val="22"/>
                            <w:szCs w:val="22"/>
                          </w:rPr>
                          <w:t xml:space="preserve"> </w:t>
                        </w:r>
                        <w:r w:rsidRPr="00202ACF">
                          <w:t>like…</w:t>
                        </w:r>
                      </w:p>
                    </w:txbxContent>
                  </v:textbox>
                </v:shape>
                <v:shape id="TextBox 12" o:spid="_x0000_s1034" type="#_x0000_t202" style="position:absolute;left:22668;top:1142;width:19437;height:55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6HsUA&#10;AADcAAAADwAAAGRycy9kb3ducmV2LnhtbESPT2vCQBDF7wW/wzKF3urGHkSiq4hF9ODFPwjeht0x&#10;CcnOxuxW0376zkHwNsN7895vZoveN+pOXawCGxgNM1DENriKCwOn4/pzAiomZIdNYDLwSxEW88Hb&#10;DHMXHryn+yEVSkI45migTKnNtY62JI9xGFpi0a6h85hk7QrtOnxIuG/0V5aNtceKpaHEllYl2frw&#10;4w1cjvS9qVeX27Leo/2rRvYc7M6Yj/d+OQWVqE8v8/N66wR/LLTyjEy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17oexQAAANwAAAAPAAAAAAAAAAAAAAAAAJgCAABkcnMv&#10;ZG93bnJldi54bWxQSwUGAAAAAAQABAD1AAAAigMAAAAA&#10;" fillcolor="white [3212]" strokecolor="black [3213]" strokeweight="1.5pt">
                  <v:textbox>
                    <w:txbxContent>
                      <w:p w:rsidR="00530157" w:rsidRDefault="00530157" w:rsidP="00202ACF">
                        <w:pPr>
                          <w:pStyle w:val="CartoonNormal"/>
                        </w:pPr>
                        <w:r>
                          <w:t xml:space="preserve">… Breathing under water… </w:t>
                        </w:r>
                      </w:p>
                    </w:txbxContent>
                  </v:textbox>
                </v:shape>
                <v:shape id="TextBox 14" o:spid="_x0000_s1035" type="#_x0000_t202" style="position:absolute;left:1333;top:42375;width:24617;height:3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hcIA&#10;AADcAAAADwAAAGRycy9kb3ducmV2LnhtbERPS4vCMBC+C/6HMMLeNHUPol2jiCK7By8+WOhtSMa2&#10;tJnUJqtdf70RBG/z8T1nvuxsLa7U+tKxgvEoAUGsnSk5V3A6bodTED4gG6wdk4J/8rBc9HtzTI27&#10;8Z6uh5CLGMI+RQVFCE0qpdcFWfQj1xBH7uxaiyHCNpemxVsMt7X8TJKJtFhybCiwoXVBujr8WQXZ&#10;kTbf1Tq7rKo96ns51r9O75T6GHSrLxCBuvAWv9w/Js6fzO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mx+FwgAAANwAAAAPAAAAAAAAAAAAAAAAAJgCAABkcnMvZG93&#10;bnJldi54bWxQSwUGAAAAAAQABAD1AAAAhwMAAAAA&#10;" fillcolor="white [3212]" strokecolor="black [3213]" strokeweight="1.5pt">
                  <v:textbox>
                    <w:txbxContent>
                      <w:p w:rsidR="00530157" w:rsidRDefault="00530157" w:rsidP="00202ACF">
                        <w:pPr>
                          <w:pStyle w:val="CartoonNormal"/>
                        </w:pPr>
                        <w:r>
                          <w:t>… going to space…</w:t>
                        </w:r>
                      </w:p>
                    </w:txbxContent>
                  </v:textbox>
                </v:shape>
                <v:shape id="TextBox 13" o:spid="_x0000_s1036" type="#_x0000_t202" style="position:absolute;left:51235;top:19865;width:15235;height:10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ggxcUA&#10;AADcAAAADwAAAGRycy9kb3ducmV2LnhtbESPT2/CMAzF75P4DpGRuI2UHWAqBISYJjjswh8hcbMS&#10;01ZtnNJk0O3Tzwek3Wy95/d+Xqx636g7dbEKbGAyzkAR2+AqLgycjp+v76BiQnbYBCYDPxRhtRy8&#10;LDB34cF7uh9SoSSEY44GypTaXOtoS/IYx6ElFu0aOo9J1q7QrsOHhPtGv2XZVHusWBpKbGlTkq0P&#10;397A5Ugf23pzua3rPdrfamLPwX4ZMxr26zmoRH36Nz+vd07wZ4Ivz8gEe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eCDFxQAAANwAAAAPAAAAAAAAAAAAAAAAAJgCAABkcnMv&#10;ZG93bnJldi54bWxQSwUGAAAAAAQABAD1AAAAigMAAAAA&#10;" fillcolor="white [3212]" strokecolor="black [3213]" strokeweight="1.5pt">
                  <v:textbox>
                    <w:txbxContent>
                      <w:p w:rsidR="00530157" w:rsidRDefault="00530157" w:rsidP="00202ACF">
                        <w:pPr>
                          <w:pStyle w:val="CartoonNormal"/>
                        </w:pPr>
                        <w:r>
                          <w:t>… having super-human Speed…</w:t>
                        </w:r>
                      </w:p>
                    </w:txbxContent>
                  </v:textbox>
                </v:shape>
                <v:shape id="TextBox 15" o:spid="_x0000_s1037" type="#_x0000_t202" style="position:absolute;left:43143;top:35423;width:13836;height:5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SFXsEA&#10;AADcAAAADwAAAGRycy9kb3ducmV2LnhtbERPTYvCMBC9L/gfwgje1rQeVqlGEUXcw17UZcHbkIxt&#10;aTOpTdS6v94Igrd5vM+ZLTpbiyu1vnSsIB0mIIi1MyXnCn4Pm88JCB+QDdaOScGdPCzmvY8ZZsbd&#10;eEfXfchFDGGfoYIihCaT0uuCLPqha4gjd3KtxRBhm0vT4i2G21qOkuRLWiw5NhTY0KogXe0vVsHx&#10;QOtttTqel9UO9X+Z6j+nf5Qa9LvlFESgLrzFL/e3ifPHKTyfiR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I0hV7BAAAA3AAAAA8AAAAAAAAAAAAAAAAAmAIAAGRycy9kb3du&#10;cmV2LnhtbFBLBQYAAAAABAAEAPUAAACGAwAAAAA=&#10;" fillcolor="white [3212]" strokecolor="black [3213]" strokeweight="1.5pt">
                  <v:textbox>
                    <w:txbxContent>
                      <w:p w:rsidR="00530157" w:rsidRDefault="00530157" w:rsidP="00202ACF">
                        <w:pPr>
                          <w:pStyle w:val="CartoonNormal"/>
                        </w:pPr>
                        <w:r>
                          <w:t>… or flying.</w:t>
                        </w:r>
                      </w:p>
                    </w:txbxContent>
                  </v:textbox>
                </v:shape>
                <w10:anchorlock/>
              </v:group>
            </w:pict>
          </mc:Fallback>
        </mc:AlternateContent>
      </w:r>
    </w:p>
    <w:p w:rsidR="00202ACF" w:rsidRDefault="00D0080B" w:rsidP="00D0080B">
      <w:pPr>
        <w:pStyle w:val="Caption"/>
      </w:pPr>
      <w:bookmarkStart w:id="5" w:name="_Ref405629865"/>
      <w:bookmarkStart w:id="6" w:name="_Toc406140319"/>
      <w:r>
        <w:t xml:space="preserve">Figure </w:t>
      </w:r>
      <w:fldSimple w:instr=" SEQ Figure \* ARABIC ">
        <w:r w:rsidR="005B0F85">
          <w:rPr>
            <w:noProof/>
          </w:rPr>
          <w:t>1</w:t>
        </w:r>
      </w:fldSimple>
      <w:bookmarkEnd w:id="5"/>
      <w:r>
        <w:t xml:space="preserve"> - Human dreams of surpassing our natural abilities</w:t>
      </w:r>
      <w:bookmarkEnd w:id="6"/>
    </w:p>
    <w:p w:rsidR="009A08A5" w:rsidRPr="00131217" w:rsidRDefault="00D0080B" w:rsidP="009A08A5">
      <w:pPr>
        <w:pStyle w:val="Heading1"/>
      </w:pPr>
      <w:bookmarkStart w:id="7" w:name="_Toc406140195"/>
      <w:r>
        <w:rPr>
          <w:noProof/>
        </w:rPr>
        <mc:AlternateContent>
          <mc:Choice Requires="wpg">
            <w:drawing>
              <wp:anchor distT="0" distB="0" distL="114300" distR="114300" simplePos="0" relativeHeight="251927552" behindDoc="0" locked="0" layoutInCell="1" allowOverlap="1" wp14:anchorId="1EB45962" wp14:editId="07D5C63E">
                <wp:simplePos x="0" y="0"/>
                <wp:positionH relativeFrom="column">
                  <wp:posOffset>128905</wp:posOffset>
                </wp:positionH>
                <wp:positionV relativeFrom="paragraph">
                  <wp:posOffset>160020</wp:posOffset>
                </wp:positionV>
                <wp:extent cx="1828800" cy="3048000"/>
                <wp:effectExtent l="38100" t="38100" r="38100" b="0"/>
                <wp:wrapSquare wrapText="bothSides"/>
                <wp:docPr id="10271" name="Group 10271"/>
                <wp:cNvGraphicFramePr/>
                <a:graphic xmlns:a="http://schemas.openxmlformats.org/drawingml/2006/main">
                  <a:graphicData uri="http://schemas.microsoft.com/office/word/2010/wordprocessingGroup">
                    <wpg:wgp>
                      <wpg:cNvGrpSpPr/>
                      <wpg:grpSpPr>
                        <a:xfrm>
                          <a:off x="0" y="0"/>
                          <a:ext cx="1828800" cy="3048000"/>
                          <a:chOff x="0" y="0"/>
                          <a:chExt cx="1828800" cy="3048000"/>
                        </a:xfrm>
                      </wpg:grpSpPr>
                      <wpg:grpSp>
                        <wpg:cNvPr id="10268" name="Group 10268"/>
                        <wpg:cNvGrpSpPr/>
                        <wpg:grpSpPr>
                          <a:xfrm>
                            <a:off x="0" y="0"/>
                            <a:ext cx="1828800" cy="2504440"/>
                            <a:chOff x="0" y="0"/>
                            <a:chExt cx="1828800" cy="2504440"/>
                          </a:xfrm>
                        </wpg:grpSpPr>
                        <wpg:grpSp>
                          <wpg:cNvPr id="10255" name="Group 10255"/>
                          <wpg:cNvGrpSpPr/>
                          <wpg:grpSpPr>
                            <a:xfrm>
                              <a:off x="0" y="0"/>
                              <a:ext cx="1828800" cy="2504440"/>
                              <a:chOff x="0" y="0"/>
                              <a:chExt cx="1828800" cy="2504661"/>
                            </a:xfrm>
                          </wpg:grpSpPr>
                          <pic:pic xmlns:pic="http://schemas.openxmlformats.org/drawingml/2006/picture">
                            <pic:nvPicPr>
                              <pic:cNvPr id="2051" name="Picture 3" descr="C:\Users\TitoAlfaro\Documents\GitHub\PhDThesis\Presentations\Proposal\ColoredSketches\sound.jpg"/>
                              <pic:cNvPicPr>
                                <a:picLocks noChangeAspect="1"/>
                              </pic:cNvPicPr>
                            </pic:nvPicPr>
                            <pic:blipFill rotWithShape="1">
                              <a:blip r:embed="rId21" cstate="print">
                                <a:extLst>
                                  <a:ext uri="{28A0092B-C50C-407E-A947-70E740481C1C}">
                                    <a14:useLocalDpi xmlns:a14="http://schemas.microsoft.com/office/drawing/2010/main" val="0"/>
                                  </a:ext>
                                </a:extLst>
                              </a:blip>
                              <a:srcRect l="37316" t="33002" r="33568" b="41029"/>
                              <a:stretch/>
                            </pic:blipFill>
                            <pic:spPr bwMode="auto">
                              <a:xfrm>
                                <a:off x="0" y="1262269"/>
                                <a:ext cx="1828800" cy="1242392"/>
                              </a:xfrm>
                              <a:prstGeom prst="rect">
                                <a:avLst/>
                              </a:prstGeom>
                              <a:noFill/>
                              <a:ln w="28575">
                                <a:solidFill>
                                  <a:schemeClr val="tx1"/>
                                </a:solidFill>
                              </a:ln>
                              <a:extLst/>
                            </pic:spPr>
                          </pic:pic>
                          <pic:pic xmlns:pic="http://schemas.openxmlformats.org/drawingml/2006/picture">
                            <pic:nvPicPr>
                              <pic:cNvPr id="4" name="Picture 2" descr="C:\Users\TitoAlfaro\Documents\GitHub\PhDThesis\Presentations\Proposal\ColoredSketches\Sight.jpg"/>
                              <pic:cNvPicPr>
                                <a:picLocks noChangeAspect="1"/>
                              </pic:cNvPicPr>
                            </pic:nvPicPr>
                            <pic:blipFill rotWithShape="1">
                              <a:blip r:embed="rId22" cstate="print">
                                <a:extLst>
                                  <a:ext uri="{28A0092B-C50C-407E-A947-70E740481C1C}">
                                    <a14:useLocalDpi xmlns:a14="http://schemas.microsoft.com/office/drawing/2010/main" val="0"/>
                                  </a:ext>
                                </a:extLst>
                              </a:blip>
                              <a:srcRect l="32577" t="38646" r="32577" b="34269"/>
                              <a:stretch/>
                            </pic:blipFill>
                            <pic:spPr bwMode="auto">
                              <a:xfrm>
                                <a:off x="0" y="0"/>
                                <a:ext cx="1828800" cy="1113182"/>
                              </a:xfrm>
                              <a:prstGeom prst="rect">
                                <a:avLst/>
                              </a:prstGeom>
                              <a:noFill/>
                              <a:ln w="28575">
                                <a:solidFill>
                                  <a:schemeClr val="tx1"/>
                                </a:solidFill>
                              </a:ln>
                              <a:extLst/>
                            </pic:spPr>
                          </pic:pic>
                        </wpg:grpSp>
                        <wps:wsp>
                          <wps:cNvPr id="174" name="TextBox 12"/>
                          <wps:cNvSpPr txBox="1"/>
                          <wps:spPr>
                            <a:xfrm>
                              <a:off x="79513" y="2226365"/>
                              <a:ext cx="804545" cy="192405"/>
                            </a:xfrm>
                            <a:prstGeom prst="rect">
                              <a:avLst/>
                            </a:prstGeom>
                            <a:solidFill>
                              <a:schemeClr val="bg1"/>
                            </a:solidFill>
                            <a:ln w="19050">
                              <a:solidFill>
                                <a:schemeClr val="tx1"/>
                              </a:solidFill>
                            </a:ln>
                          </wps:spPr>
                          <wps:txbx>
                            <w:txbxContent>
                              <w:p w:rsidR="00530157" w:rsidRDefault="00530157" w:rsidP="00DB379A">
                                <w:pPr>
                                  <w:pStyle w:val="CartoonNormal"/>
                                </w:pPr>
                                <w:r>
                                  <w:t>… hearing…</w:t>
                                </w:r>
                              </w:p>
                            </w:txbxContent>
                          </wps:txbx>
                          <wps:bodyPr wrap="square" rtlCol="0">
                            <a:noAutofit/>
                          </wps:bodyPr>
                        </wps:wsp>
                        <wps:wsp>
                          <wps:cNvPr id="175" name="TextBox 8"/>
                          <wps:cNvSpPr txBox="1"/>
                          <wps:spPr>
                            <a:xfrm>
                              <a:off x="79513" y="69574"/>
                              <a:ext cx="714375" cy="190500"/>
                            </a:xfrm>
                            <a:prstGeom prst="rect">
                              <a:avLst/>
                            </a:prstGeom>
                            <a:solidFill>
                              <a:schemeClr val="bg1"/>
                            </a:solidFill>
                            <a:ln w="19050">
                              <a:solidFill>
                                <a:schemeClr val="tx1"/>
                              </a:solidFill>
                            </a:ln>
                          </wps:spPr>
                          <wps:txbx>
                            <w:txbxContent>
                              <w:p w:rsidR="00530157" w:rsidRDefault="00530157" w:rsidP="00DB379A">
                                <w:pPr>
                                  <w:pStyle w:val="CartoonNormal"/>
                                </w:pPr>
                                <w:r>
                                  <w:t>… sight…</w:t>
                                </w:r>
                              </w:p>
                            </w:txbxContent>
                          </wps:txbx>
                          <wps:bodyPr wrap="square" rtlCol="0">
                            <a:noAutofit/>
                          </wps:bodyPr>
                        </wps:wsp>
                      </wpg:grpSp>
                      <wps:wsp>
                        <wps:cNvPr id="10270" name="Text Box 10270"/>
                        <wps:cNvSpPr txBox="1"/>
                        <wps:spPr>
                          <a:xfrm>
                            <a:off x="0" y="2564130"/>
                            <a:ext cx="1828800" cy="483870"/>
                          </a:xfrm>
                          <a:prstGeom prst="rect">
                            <a:avLst/>
                          </a:prstGeom>
                          <a:solidFill>
                            <a:prstClr val="white"/>
                          </a:solidFill>
                          <a:ln>
                            <a:noFill/>
                          </a:ln>
                          <a:effectLst/>
                        </wps:spPr>
                        <wps:txbx>
                          <w:txbxContent>
                            <w:p w:rsidR="00530157" w:rsidRPr="000A3E90" w:rsidRDefault="00530157" w:rsidP="0056206E">
                              <w:pPr>
                                <w:pStyle w:val="Caption"/>
                                <w:rPr>
                                  <w:noProof/>
                                  <w:sz w:val="24"/>
                                  <w:szCs w:val="20"/>
                                </w:rPr>
                              </w:pPr>
                              <w:bookmarkStart w:id="8" w:name="_Ref405629887"/>
                              <w:bookmarkStart w:id="9" w:name="_Toc406140320"/>
                              <w:r>
                                <w:t xml:space="preserve">Figure </w:t>
                              </w:r>
                              <w:r>
                                <w:fldChar w:fldCharType="begin"/>
                              </w:r>
                              <w:r w:rsidRPr="0056206E">
                                <w:instrText xml:space="preserve"> SEQ Figure \* ARABIC </w:instrText>
                              </w:r>
                              <w:r>
                                <w:fldChar w:fldCharType="separate"/>
                              </w:r>
                              <w:r>
                                <w:rPr>
                                  <w:noProof/>
                                </w:rPr>
                                <w:t>2</w:t>
                              </w:r>
                              <w:r>
                                <w:rPr>
                                  <w:noProof/>
                                </w:rPr>
                                <w:fldChar w:fldCharType="end"/>
                              </w:r>
                              <w:bookmarkEnd w:id="8"/>
                              <w:r>
                                <w:t xml:space="preserve"> - Dreams of augmenting our senses</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71" o:spid="_x0000_s1038" style="position:absolute;margin-left:10.15pt;margin-top:12.6pt;width:2in;height:240pt;z-index:251927552;mso-position-horizontal-relative:text;mso-position-vertical-relative:text" coordsize="18288,304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f+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xiigAoowfSjB9KACijB9KMH0oAKKMH0owfSgAoowfSj&#10;B9KACijB9KMN6UAFFBBBxShSTigBKKKKACiiigAooooAKKXHvRj3oASil2mkxxnNABRRRQAUUUUA&#10;FFFFABRRRQAUUUUAFFFFABRRRQAUUUUAFFFFABRRRQAUUUUAFFFFABRRRQAUUUUAFFFFABRRRQAU&#10;UUUAFFFFABRRRQAUUUUAFFGPelx70AJRS496Me9ACUUuPejHvQAlFO2H1puD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ZUEsDBAoAAAAAAAAAIQBdeUA8sNEAALDRAAAVAAAAZHJzL21lZGlhL2ltYWdlMi5q&#10;cGVn/9j/4AAQSkZJRgABAQEA3ADcAAD/2wBDAAIBAQEBAQIBAQECAgICAgQDAgICAgUEBAMEBgUG&#10;BgYFBgYGBwkIBgcJBwYGCAsICQoKCgoKBggLDAsKDAkKCgr/2wBDAQICAgICAgUDAwUKBwYHCgoK&#10;CgoKCgoKCgoKCgoKCgoKCgoKCgoKCgoKCgoKCgoKCgoKCgoKCgoKCgoKCgoKCgr/wAARCAPdBOk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10;f+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">
                <v:group id="Group 10268" o:spid="_x0000_s1039" style="position:absolute;width:18288;height:25044" coordsize="18288,250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uDSGMcAAADe&#10;AAAADwAAAAAAAAAAAAAAAACqAgAAZHJzL2Rvd25yZXYueG1sUEsFBgAAAAAEAAQA+gAAAJ4DAAAA&#10;AA==&#10;">
                  <v:group id="Group 10255" o:spid="_x0000_s1040" style="position:absolute;width:18288;height:25044" coordsize="18288,250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o23O8QAAADeAAAADwAAAGRycy9kb3ducmV2LnhtbERPTYvCMBC9L/gfwgje&#10;1rRKF6lGEVHxIAurgngbmrEtNpPSxLb+e7OwsLd5vM9ZrHpTiZYaV1pWEI8jEMSZ1SXnCi7n3ecM&#10;hPPIGivLpOBFDlbLwccCU207/qH25HMRQtilqKDwvk6ldFlBBt3Y1sSBu9vGoA+wyaVusAvhppKT&#10;KPqSBksODQXWtCkoe5yeRsG+w249jbft8XHfvG7n5Pt6jEmp0bBfz0F46v2/+M990GF+NEk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o23O8QAAADeAAAA&#10;DwAAAAAAAAAAAAAAAACqAgAAZHJzL2Rvd25yZXYueG1sUEsFBgAAAAAEAAQA+gAAAJsDAAAAAA==&#10;">
                    <v:shape id="Picture 3" o:spid="_x0000_s1041" type="#_x0000_t75" style="position:absolute;top:12622;width:18288;height:124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48yDGAAAA3QAAAA8AAABkcnMvZG93bnJldi54bWxEj0FrwkAUhO8F/8PyhN7qRm1FoqtIUBAs&#10;lKoo3p7ZZ7KYfRuy25j++26h0OMwM98w82VnK9FS441jBcNBAoI4d9pwoeB42LxMQfiArLFyTAq+&#10;ycNy0XuaY6rdgz+p3YdCRAj7FBWUIdSplD4vyaIfuJo4ejfXWAxRNoXUDT4i3FZylCQTadFwXCix&#10;pqyk/L7/sgpO73Quru3Hxawua2PGmbvtslelnvvdagYiUBf+w3/trVYwSt6G8PsmPg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3jzIMYAAADdAAAADwAAAAAAAAAAAAAA&#10;AACfAgAAZHJzL2Rvd25yZXYueG1sUEsFBgAAAAAEAAQA9wAAAJIDAAAAAA==&#10;" stroked="t" strokecolor="black [3213]" strokeweight="2.25pt">
                      <v:imagedata r:id="rId23" o:title="sound" croptop="21628f" cropbottom="26889f" cropleft="24455f" cropright="21999f"/>
                      <v:path arrowok="t"/>
                    </v:shape>
                    <v:shape id="Picture 2" o:spid="_x0000_s1042" type="#_x0000_t75" style="position:absolute;width:18288;height:111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QAVfBAAAA2gAAAA8AAABkcnMvZG93bnJldi54bWxEj0+LwjAUxO/CfofwFvamqbKIdI1FBcGD&#10;B62650fz7B+bl5JktfvtjSB4HGbmN8w8600rbuR8bVnBeJSAIC6srrlUcDpuhjMQPiBrbC2Tgn/y&#10;kC0+BnNMtb3zgW55KEWEsE9RQRVCl0rpi4oM+pHtiKN3sc5giNKVUju8R7hp5SRJptJgzXGhwo7W&#10;FRXX/M8o4El+Ns3Wud16GU79ppmt9r87pb4+++UPiEB9eIdf7a1W8A3PK/EG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VQAVfBAAAA2gAAAA8AAAAAAAAAAAAAAAAAnwIA&#10;AGRycy9kb3ducmV2LnhtbFBLBQYAAAAABAAEAPcAAACNAwAAAAA=&#10;" stroked="t" strokecolor="black [3213]" strokeweight="2.25pt">
                      <v:imagedata r:id="rId24" o:title="Sight" croptop="25327f" cropbottom="22459f" cropleft="21350f" cropright="21350f"/>
                      <v:path arrowok="t"/>
                    </v:shape>
                  </v:group>
                  <v:shape id="TextBox 12" o:spid="_x0000_s1043" type="#_x0000_t202" style="position:absolute;left:795;top:22263;width:8045;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MmxsMA&#10;AADcAAAADwAAAGRycy9kb3ducmV2LnhtbERPTWvCQBC9F/wPywi91U1Ka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MmxsMAAADcAAAADwAAAAAAAAAAAAAAAACYAgAAZHJzL2Rv&#10;d25yZXYueG1sUEsFBgAAAAAEAAQA9QAAAIgDAAAAAA==&#10;" fillcolor="white [3212]" strokecolor="black [3213]" strokeweight="1.5pt">
                    <v:textbox>
                      <w:txbxContent>
                        <w:p w:rsidR="00530157" w:rsidRDefault="00530157" w:rsidP="00DB379A">
                          <w:pPr>
                            <w:pStyle w:val="CartoonNormal"/>
                          </w:pPr>
                          <w:r>
                            <w:t>… hearing…</w:t>
                          </w:r>
                        </w:p>
                      </w:txbxContent>
                    </v:textbox>
                  </v:shape>
                  <v:shape id="_x0000_s1044" type="#_x0000_t202" style="position:absolute;left:795;top:695;width:7143;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XcMA&#10;AADcAAAADwAAAGRycy9kb3ducmV2LnhtbERPTWvCQBC9F/wPywi91U0KbSW6iqRIe+glRgRvw+6Y&#10;hGRnY3bVtL++Wyh4m8f7nOV6tJ240uAbxwrSWQKCWDvTcKVgX26f5iB8QDbYOSYF3+RhvZo8LDEz&#10;7sYFXXehEjGEfYYK6hD6TEqva7LoZ64njtzJDRZDhEMlzYC3GG47+Zwkr9Jiw7Ghxp7ymnS7u1gF&#10;x5LeP9r8eN60BeqfJtUHp7+UepyOmwWIQGO4i//dnybOf3uB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XcMAAADcAAAADwAAAAAAAAAAAAAAAACYAgAAZHJzL2Rv&#10;d25yZXYueG1sUEsFBgAAAAAEAAQA9QAAAIgDAAAAAA==&#10;" fillcolor="white [3212]" strokecolor="black [3213]" strokeweight="1.5pt">
                    <v:textbox>
                      <w:txbxContent>
                        <w:p w:rsidR="00530157" w:rsidRDefault="00530157" w:rsidP="00DB379A">
                          <w:pPr>
                            <w:pStyle w:val="CartoonNormal"/>
                          </w:pPr>
                          <w:r>
                            <w:t>… sight…</w:t>
                          </w:r>
                        </w:p>
                      </w:txbxContent>
                    </v:textbox>
                  </v:shape>
                </v:group>
                <v:shape id="Text Box 10270" o:spid="_x0000_s1045" type="#_x0000_t202" style="position:absolute;top:25641;width:18288;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qiNMkA&#10;AADeAAAADwAAAGRycy9kb3ducmV2LnhtbESPQU/DMAyF70j8h8hIXBBLGdOYyrJpmkACLhNll92s&#10;xmsKjVMl6Vb+PT4g7WbLz++9b7kefadOFFMb2MDDpABFXAfbcmNg//V6vwCVMrLFLjAZ+KUE69X1&#10;1RJLG878SacqN0pMOJVowOXcl1qn2pHHNAk9sdyOIXrMssZG24hnMfednhbFXHtsWRIc9rR1VP9U&#10;gzewmx127m44vnxsZo/xfT9s599NZcztzbh5BpVpzBfx//eblfrF9EkABEdm0Ks/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TqiNMkAAADeAAAADwAAAAAAAAAAAAAAAACYAgAA&#10;ZHJzL2Rvd25yZXYueG1sUEsFBgAAAAAEAAQA9QAAAI4DAAAAAA==&#10;" stroked="f">
                  <v:textbox style="mso-fit-shape-to-text:t" inset="0,0,0,0">
                    <w:txbxContent>
                      <w:p w:rsidR="00530157" w:rsidRPr="000A3E90" w:rsidRDefault="00530157" w:rsidP="0056206E">
                        <w:pPr>
                          <w:pStyle w:val="Caption"/>
                          <w:rPr>
                            <w:noProof/>
                            <w:sz w:val="24"/>
                            <w:szCs w:val="20"/>
                          </w:rPr>
                        </w:pPr>
                        <w:bookmarkStart w:id="10" w:name="_Ref405629887"/>
                        <w:bookmarkStart w:id="11" w:name="_Toc406140320"/>
                        <w:r>
                          <w:t xml:space="preserve">Figure </w:t>
                        </w:r>
                        <w:r>
                          <w:fldChar w:fldCharType="begin"/>
                        </w:r>
                        <w:r w:rsidRPr="0056206E">
                          <w:instrText xml:space="preserve"> SEQ Figure \* ARABIC </w:instrText>
                        </w:r>
                        <w:r>
                          <w:fldChar w:fldCharType="separate"/>
                        </w:r>
                        <w:r>
                          <w:rPr>
                            <w:noProof/>
                          </w:rPr>
                          <w:t>2</w:t>
                        </w:r>
                        <w:r>
                          <w:rPr>
                            <w:noProof/>
                          </w:rPr>
                          <w:fldChar w:fldCharType="end"/>
                        </w:r>
                        <w:bookmarkEnd w:id="10"/>
                        <w:r>
                          <w:t xml:space="preserve"> - Dreams of augmenting our senses</w:t>
                        </w:r>
                        <w:bookmarkEnd w:id="11"/>
                      </w:p>
                    </w:txbxContent>
                  </v:textbox>
                </v:shape>
                <w10:wrap type="square"/>
              </v:group>
            </w:pict>
          </mc:Fallback>
        </mc:AlternateContent>
      </w:r>
      <w:r w:rsidR="009A08A5" w:rsidRPr="00131217">
        <w:t>Executive Summary</w:t>
      </w:r>
      <w:bookmarkEnd w:id="7"/>
    </w:p>
    <w:p w:rsidR="009A08A5" w:rsidRPr="00131217" w:rsidRDefault="009A08A5" w:rsidP="009A08A5">
      <w:r w:rsidRPr="00131217">
        <w:t>Humans have dreamt for many years of going beyond our physical capabilities</w:t>
      </w:r>
      <w:r w:rsidR="00D0080B">
        <w:t xml:space="preserve"> (</w:t>
      </w:r>
      <w:r w:rsidR="00D0080B">
        <w:fldChar w:fldCharType="begin"/>
      </w:r>
      <w:r w:rsidR="00D0080B">
        <w:instrText xml:space="preserve"> REF _Ref405629865 \h </w:instrText>
      </w:r>
      <w:r w:rsidR="00D0080B">
        <w:fldChar w:fldCharType="separate"/>
      </w:r>
      <w:r w:rsidR="00C55C8C">
        <w:t xml:space="preserve">Figure </w:t>
      </w:r>
      <w:r w:rsidR="00C55C8C">
        <w:rPr>
          <w:noProof/>
        </w:rPr>
        <w:t>1</w:t>
      </w:r>
      <w:r w:rsidR="00D0080B">
        <w:fldChar w:fldCharType="end"/>
      </w:r>
      <w:r w:rsidR="00D0080B">
        <w:t>)</w:t>
      </w:r>
      <w:r w:rsidRPr="00131217">
        <w:t>. We have dreamt of flying, breathing underwater, exploring space or simply moving as fast as possible. All of these dreams have been made possible through the use of technology and our understanding of the physical world around us. We have also dreamt of augmenting our senses</w:t>
      </w:r>
      <w:r w:rsidR="00D0080B">
        <w:t xml:space="preserve"> (</w:t>
      </w:r>
      <w:r w:rsidR="00D0080B">
        <w:fldChar w:fldCharType="begin"/>
      </w:r>
      <w:r w:rsidR="00D0080B">
        <w:instrText xml:space="preserve"> REF _Ref405629887 \h </w:instrText>
      </w:r>
      <w:r w:rsidR="00D0080B">
        <w:fldChar w:fldCharType="separate"/>
      </w:r>
      <w:r w:rsidR="00C55C8C">
        <w:t xml:space="preserve">Figure </w:t>
      </w:r>
      <w:r w:rsidR="00C55C8C">
        <w:rPr>
          <w:noProof/>
        </w:rPr>
        <w:t>2</w:t>
      </w:r>
      <w:r w:rsidR="00D0080B">
        <w:fldChar w:fldCharType="end"/>
      </w:r>
      <w:r w:rsidR="00D0080B">
        <w:t>)</w:t>
      </w:r>
      <w:r w:rsidRPr="00131217">
        <w:t xml:space="preserve">. In popular culture, we create characters that are able to see through walls, feel the presence of danger, use echolocation or sense the emotional state of others. Technology has already given us the tools to make most of these dreams a reality. Furthermore, mobile technology has made it possible for humans to use sensors as a ubiquitous just-in-time source of information. This ability to </w:t>
      </w:r>
      <w:r w:rsidRPr="00131217">
        <w:lastRenderedPageBreak/>
        <w:t>access digital information from anywhere at any time is the main value of mobile devices. But interaction with mobile devices relies heavily on transmitting information visually, which demands a high level of attention from the user</w:t>
      </w:r>
      <w:r w:rsidR="00D0080B">
        <w:t xml:space="preserve"> (</w:t>
      </w:r>
      <w:r w:rsidR="00D0080B">
        <w:fldChar w:fldCharType="begin"/>
      </w:r>
      <w:r w:rsidR="00D0080B">
        <w:instrText xml:space="preserve"> REF _Ref405629966 \h </w:instrText>
      </w:r>
      <w:r w:rsidR="00D0080B">
        <w:fldChar w:fldCharType="separate"/>
      </w:r>
      <w:r w:rsidR="00C55C8C">
        <w:t xml:space="preserve">Figure </w:t>
      </w:r>
      <w:r w:rsidR="00C55C8C">
        <w:rPr>
          <w:noProof/>
        </w:rPr>
        <w:t>3</w:t>
      </w:r>
      <w:r w:rsidR="00D0080B">
        <w:fldChar w:fldCharType="end"/>
      </w:r>
      <w:r w:rsidR="00D0080B">
        <w:t>)</w:t>
      </w:r>
      <w:r w:rsidRPr="00131217">
        <w:t>.</w:t>
      </w:r>
    </w:p>
    <w:p w:rsidR="00D0080B" w:rsidRDefault="00447045" w:rsidP="00D0080B">
      <w:pPr>
        <w:keepNext/>
      </w:pPr>
      <w:r>
        <w:rPr>
          <w:noProof/>
        </w:rPr>
        <mc:AlternateContent>
          <mc:Choice Requires="wpg">
            <w:drawing>
              <wp:inline distT="0" distB="0" distL="0" distR="0" wp14:anchorId="49D28EF5" wp14:editId="2DC330BC">
                <wp:extent cx="5825490" cy="4265295"/>
                <wp:effectExtent l="38100" t="38100" r="41910" b="40005"/>
                <wp:docPr id="10269" name="Group 10269"/>
                <wp:cNvGraphicFramePr/>
                <a:graphic xmlns:a="http://schemas.openxmlformats.org/drawingml/2006/main">
                  <a:graphicData uri="http://schemas.microsoft.com/office/word/2010/wordprocessingGroup">
                    <wpg:wgp>
                      <wpg:cNvGrpSpPr/>
                      <wpg:grpSpPr>
                        <a:xfrm>
                          <a:off x="0" y="0"/>
                          <a:ext cx="5825490" cy="4265295"/>
                          <a:chOff x="0" y="0"/>
                          <a:chExt cx="5825490" cy="4265295"/>
                        </a:xfrm>
                      </wpg:grpSpPr>
                      <wpg:grpSp>
                        <wpg:cNvPr id="186" name="Group 186"/>
                        <wpg:cNvGrpSpPr/>
                        <wpg:grpSpPr>
                          <a:xfrm>
                            <a:off x="0" y="0"/>
                            <a:ext cx="5825490" cy="4265295"/>
                            <a:chOff x="0" y="0"/>
                            <a:chExt cx="5825490" cy="4265812"/>
                          </a:xfrm>
                        </wpg:grpSpPr>
                        <pic:pic xmlns:pic="http://schemas.openxmlformats.org/drawingml/2006/picture">
                          <pic:nvPicPr>
                            <pic:cNvPr id="183" name="Picture 4"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831" t="22300" r="41713" b="45625"/>
                            <a:stretch/>
                          </pic:blipFill>
                          <pic:spPr bwMode="auto">
                            <a:xfrm>
                              <a:off x="2990850" y="0"/>
                              <a:ext cx="2834640" cy="4265810"/>
                            </a:xfrm>
                            <a:prstGeom prst="rect">
                              <a:avLst/>
                            </a:prstGeom>
                            <a:noFill/>
                            <a:ln w="28575">
                              <a:solidFill>
                                <a:schemeClr val="tx1"/>
                              </a:solidFill>
                            </a:ln>
                            <a:extLst/>
                          </pic:spPr>
                        </pic:pic>
                        <pic:pic xmlns:pic="http://schemas.openxmlformats.org/drawingml/2006/picture">
                          <pic:nvPicPr>
                            <pic:cNvPr id="184" name="Picture 3" descr="C:\Users\TitoAlfaro\Documents\GitHub\PhDThesis\Presentations\Proposal\ColoredSketches\city.jpg"/>
                            <pic:cNvPicPr>
                              <a:picLocks noChangeAspect="1"/>
                            </pic:cNvPicPr>
                          </pic:nvPicPr>
                          <pic:blipFill rotWithShape="1">
                            <a:blip r:embed="rId26" cstate="print">
                              <a:extLst>
                                <a:ext uri="{28A0092B-C50C-407E-A947-70E740481C1C}">
                                  <a14:useLocalDpi xmlns:a14="http://schemas.microsoft.com/office/drawing/2010/main" val="0"/>
                                </a:ext>
                              </a:extLst>
                            </a:blip>
                            <a:srcRect l="31818" t="32590" r="31761" b="32564"/>
                            <a:stretch/>
                          </pic:blipFill>
                          <pic:spPr bwMode="auto">
                            <a:xfrm>
                              <a:off x="0" y="2179074"/>
                              <a:ext cx="2834640" cy="2086738"/>
                            </a:xfrm>
                            <a:prstGeom prst="rect">
                              <a:avLst/>
                            </a:prstGeom>
                            <a:noFill/>
                            <a:ln w="28575">
                              <a:solidFill>
                                <a:schemeClr val="tx1"/>
                              </a:solidFill>
                            </a:ln>
                            <a:extLst/>
                          </pic:spPr>
                        </pic:pic>
                        <pic:pic xmlns:pic="http://schemas.openxmlformats.org/drawingml/2006/picture">
                          <pic:nvPicPr>
                            <pic:cNvPr id="185" name="Picture 2" descr="C:\Users\TitoAlfaro\Documents\GitHub\PhDThesis\Presentations\Proposal\ColoredSketches\nature.jpg"/>
                            <pic:cNvPicPr>
                              <a:picLocks noChangeAspect="1"/>
                            </pic:cNvPicPr>
                          </pic:nvPicPr>
                          <pic:blipFill rotWithShape="1">
                            <a:blip r:embed="rId27" cstate="print">
                              <a:extLst>
                                <a:ext uri="{28A0092B-C50C-407E-A947-70E740481C1C}">
                                  <a14:useLocalDpi xmlns:a14="http://schemas.microsoft.com/office/drawing/2010/main" val="0"/>
                                </a:ext>
                              </a:extLst>
                            </a:blip>
                            <a:srcRect l="31584" t="22393" r="25059" b="36250"/>
                            <a:stretch/>
                          </pic:blipFill>
                          <pic:spPr bwMode="auto">
                            <a:xfrm>
                              <a:off x="0" y="0"/>
                              <a:ext cx="2834640" cy="2077505"/>
                            </a:xfrm>
                            <a:prstGeom prst="rect">
                              <a:avLst/>
                            </a:prstGeom>
                            <a:noFill/>
                            <a:ln w="28575">
                              <a:solidFill>
                                <a:schemeClr val="tx1"/>
                              </a:solidFill>
                            </a:ln>
                            <a:extLst/>
                          </pic:spPr>
                        </pic:pic>
                        <wps:wsp>
                          <wps:cNvPr id="176" name="TextBox 9"/>
                          <wps:cNvSpPr txBox="1"/>
                          <wps:spPr>
                            <a:xfrm>
                              <a:off x="3095625" y="114301"/>
                              <a:ext cx="1600200" cy="228600"/>
                            </a:xfrm>
                            <a:prstGeom prst="rect">
                              <a:avLst/>
                            </a:prstGeom>
                            <a:solidFill>
                              <a:schemeClr val="bg1"/>
                            </a:solidFill>
                            <a:ln w="19050">
                              <a:solidFill>
                                <a:schemeClr val="tx1"/>
                              </a:solidFill>
                            </a:ln>
                          </wps:spPr>
                          <wps:txbx>
                            <w:txbxContent>
                              <w:p w:rsidR="00530157" w:rsidRDefault="00530157" w:rsidP="00DB379A">
                                <w:pPr>
                                  <w:pStyle w:val="CartoonNormal"/>
                                </w:pPr>
                                <w:r>
                                  <w:rPr>
                                    <w:lang w:val="es-US"/>
                                  </w:rPr>
                                  <w:t xml:space="preserve">Mobile </w:t>
                                </w:r>
                                <w:r>
                                  <w:t>device</w:t>
                                </w:r>
                                <w:r>
                                  <w:rPr>
                                    <w:lang w:val="es-US"/>
                                  </w:rPr>
                                  <w:t xml:space="preserve"> </w:t>
                                </w:r>
                                <w:r>
                                  <w:t>translates</w:t>
                                </w:r>
                              </w:p>
                            </w:txbxContent>
                          </wps:txbx>
                          <wps:bodyPr wrap="square" rtlCol="0">
                            <a:noAutofit/>
                          </wps:bodyPr>
                        </wps:wsp>
                        <wps:wsp>
                          <wps:cNvPr id="177" name="TextBox 7"/>
                          <wps:cNvSpPr txBox="1"/>
                          <wps:spPr>
                            <a:xfrm>
                              <a:off x="57150" y="2314576"/>
                              <a:ext cx="885825" cy="356913"/>
                            </a:xfrm>
                            <a:prstGeom prst="rect">
                              <a:avLst/>
                            </a:prstGeom>
                            <a:solidFill>
                              <a:schemeClr val="bg1"/>
                            </a:solidFill>
                            <a:ln w="19050">
                              <a:solidFill>
                                <a:schemeClr val="tx1"/>
                              </a:solidFill>
                            </a:ln>
                          </wps:spPr>
                          <wps:txbx>
                            <w:txbxContent>
                              <w:p w:rsidR="00530157" w:rsidRDefault="00530157" w:rsidP="00DB379A">
                                <w:pPr>
                                  <w:pStyle w:val="CartoonNormal"/>
                                </w:pPr>
                                <w:r>
                                  <w:rPr>
                                    <w:lang w:val="es-US"/>
                                  </w:rPr>
                                  <w:t xml:space="preserve">Human </w:t>
                                </w:r>
                                <w:r>
                                  <w:t>Made</w:t>
                                </w:r>
                              </w:p>
                            </w:txbxContent>
                          </wps:txbx>
                          <wps:bodyPr wrap="square" rtlCol="0">
                            <a:spAutoFit/>
                          </wps:bodyPr>
                        </wps:wsp>
                        <wps:wsp>
                          <wps:cNvPr id="181" name="TextBox 5"/>
                          <wps:cNvSpPr txBox="1"/>
                          <wps:spPr>
                            <a:xfrm>
                              <a:off x="57150" y="114300"/>
                              <a:ext cx="733425" cy="343535"/>
                            </a:xfrm>
                            <a:prstGeom prst="rect">
                              <a:avLst/>
                            </a:prstGeom>
                            <a:solidFill>
                              <a:schemeClr val="bg1"/>
                            </a:solidFill>
                            <a:ln w="19050">
                              <a:solidFill>
                                <a:schemeClr val="tx1"/>
                              </a:solidFill>
                            </a:ln>
                          </wps:spPr>
                          <wps:txbx>
                            <w:txbxContent>
                              <w:p w:rsidR="00530157" w:rsidRDefault="00530157" w:rsidP="00DB379A">
                                <w:pPr>
                                  <w:pStyle w:val="CartoonNormal"/>
                                </w:pPr>
                                <w:r>
                                  <w:t>Nature signals</w:t>
                                </w:r>
                              </w:p>
                            </w:txbxContent>
                          </wps:txbx>
                          <wps:bodyPr wrap="square" rtlCol="0">
                            <a:noAutofit/>
                          </wps:bodyPr>
                        </wps:wsp>
                      </wpg:grpSp>
                      <wps:wsp>
                        <wps:cNvPr id="187" name="Curved Down Arrow 187"/>
                        <wps:cNvSpPr/>
                        <wps:spPr>
                          <a:xfrm rot="1042220">
                            <a:off x="2574234" y="1659835"/>
                            <a:ext cx="1146175" cy="369570"/>
                          </a:xfrm>
                          <a:prstGeom prst="curvedDownArrow">
                            <a:avLst>
                              <a:gd name="adj1" fmla="val 25000"/>
                              <a:gd name="adj2" fmla="val 50000"/>
                              <a:gd name="adj3" fmla="val 59449"/>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Curved Down Arrow 188"/>
                        <wps:cNvSpPr/>
                        <wps:spPr>
                          <a:xfrm rot="9452718" flipH="1">
                            <a:off x="2514600" y="2663687"/>
                            <a:ext cx="1420664" cy="566048"/>
                          </a:xfrm>
                          <a:prstGeom prst="curvedDownArrow">
                            <a:avLst>
                              <a:gd name="adj1" fmla="val 22896"/>
                              <a:gd name="adj2" fmla="val 50000"/>
                              <a:gd name="adj3" fmla="val 5362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Striped Right Arrow 190"/>
                        <wps:cNvSpPr/>
                        <wps:spPr>
                          <a:xfrm rot="17536179">
                            <a:off x="3513483" y="1595230"/>
                            <a:ext cx="995680" cy="386080"/>
                          </a:xfrm>
                          <a:prstGeom prst="stripedRightArrow">
                            <a:avLst>
                              <a:gd name="adj1" fmla="val 37170"/>
                              <a:gd name="adj2" fmla="val 6637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10269" o:spid="_x0000_s1046" style="width:458.7pt;height:335.85pt;mso-position-horizontal-relative:char;mso-position-vertical-relative:line" coordsize="58254,426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&#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E&#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E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">
                <v:group id="Group 186" o:spid="_x0000_s1047" style="position:absolute;width:58254;height:42652" coordsize="58254,426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shape id="Picture 4" o:spid="_x0000_s1048" type="#_x0000_t75" style="position:absolute;left:29908;width:28346;height:426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aJWDCAAAA3AAAAA8AAABkcnMvZG93bnJldi54bWxET01rwkAQvRf6H5YpeKsbI1SJriKCIh40&#10;TdXzkB2TYHY2Zrea/vuuIHibx/uc6bwztbhR6yrLCgb9CARxbnXFhYLDz+pzDMJ5ZI21ZVLwRw7m&#10;s/e3KSba3vmbbpkvRAhhl6CC0vsmkdLlJRl0fdsQB+5sW4M+wLaQusV7CDe1jKPoSxqsODSU2NCy&#10;pPyS/RoFdn0srvko3cbbfZ0Nd+lpl8ZGqd5Ht5iA8NT5l/jp3ugwfzyExzPhAjn7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2iVgwgAAANwAAAAPAAAAAAAAAAAAAAAAAJ8C&#10;AABkcnMvZG93bnJldi54bWxQSwUGAAAAAAQABAD3AAAAjgMAAAAA&#10;" stroked="t" strokecolor="black [3213]" strokeweight="2.25pt">
                    <v:imagedata r:id="rId28" o:title="CheckingPhone" croptop="14615f" cropbottom="29901f" cropleft="27414f" cropright="27337f"/>
                    <v:path arrowok="t"/>
                  </v:shape>
                  <v:shape id="Picture 3" o:spid="_x0000_s1049" type="#_x0000_t75" style="position:absolute;top:21790;width:28346;height:208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OtfnEAAAA3AAAAA8AAABkcnMvZG93bnJldi54bWxET01rwkAQvRf8D8sIXopuKqVIdBWtKJ7a&#10;qjnobchOssHsbMyumv77bqHQ2zze58wWna3FnVpfOVbwMkpAEOdOV1wqyI6b4QSED8gaa8ek4Js8&#10;LOa9pxmm2j14T/dDKEUMYZ+iAhNCk0rpc0MW/cg1xJErXGsxRNiWUrf4iOG2luMkeZMWK44NBht6&#10;N5RfDjer4MOdijJbbZfXk/k6j7NrsV8/fyo16HfLKYhAXfgX/7l3Os6fvMLvM/ECOf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OtfnEAAAA3AAAAA8AAAAAAAAAAAAAAAAA&#10;nwIAAGRycy9kb3ducmV2LnhtbFBLBQYAAAAABAAEAPcAAACQAwAAAAA=&#10;" stroked="t" strokecolor="black [3213]" strokeweight="2.25pt">
                    <v:imagedata r:id="rId29" o:title="city" croptop="21358f" cropbottom="21341f" cropleft="20852f" cropright="20815f"/>
                    <v:path arrowok="t"/>
                  </v:shape>
                  <v:shape id="Picture 2" o:spid="_x0000_s1050" type="#_x0000_t75" style="position:absolute;width:28346;height:20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gZNrCAAAA3AAAAA8AAABkcnMvZG93bnJldi54bWxET91KwzAUvhd8h3AEb2RL55jrumVDFGGX&#10;Wn2As+asLTYnIYlNfXszGHh3Pr7fsztMZhAj+dBbVrCYFyCIG6t7bhV8fb7NShAhImscLJOCXwpw&#10;2N/e7LDSNvEHjXVsRQ7hUKGCLkZXSRmajgyGuXXEmTtbbzBm6FupPaYcbgb5WBRP0mDPuaFDRy8d&#10;Nd/1j1GwrE8uPZSje+/9ZrVevKZxaJNS93fT8xZEpCn+i6/uo87zyxVcnskXyP0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IGTawgAAANwAAAAPAAAAAAAAAAAAAAAAAJ8C&#10;AABkcnMvZG93bnJldi54bWxQSwUGAAAAAAQABAD3AAAAjgMAAAAA&#10;" stroked="t" strokecolor="black [3213]" strokeweight="2.25pt">
                    <v:imagedata r:id="rId30" o:title="nature" croptop="14675f" cropbottom="23757f" cropleft="20699f" cropright="16423f"/>
                    <v:path arrowok="t"/>
                  </v:shape>
                  <v:shape id="TextBox 9" o:spid="_x0000_s1051" type="#_x0000_t202" style="position:absolute;left:30956;top:1143;width:16002;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0dKsIA&#10;AADcAAAADwAAAGRycy9kb3ducmV2LnhtbERPS4vCMBC+C/6HMMLeNHUPKl2jiCK7By8+WOhtSMa2&#10;tJnUJqtdf70RBG/z8T1nvuxsLa7U+tKxgvEoAUGsnSk5V3A6boczED4gG6wdk4J/8rBc9HtzTI27&#10;8Z6uh5CLGMI+RQVFCE0qpdcFWfQj1xBH7uxaiyHCNpemxVsMt7X8TJKJtFhybCiwoXVBujr8WQXZ&#10;kTbf1Tq7rKo96ns51r9O75T6GHSrLxCBuvAWv9w/Js6fTu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3R0qwgAAANwAAAAPAAAAAAAAAAAAAAAAAJgCAABkcnMvZG93&#10;bnJldi54bWxQSwUGAAAAAAQABAD1AAAAhwMAAAAA&#10;" fillcolor="white [3212]" strokecolor="black [3213]" strokeweight="1.5pt">
                    <v:textbox>
                      <w:txbxContent>
                        <w:p w:rsidR="00530157" w:rsidRDefault="00530157" w:rsidP="00DB379A">
                          <w:pPr>
                            <w:pStyle w:val="CartoonNormal"/>
                          </w:pPr>
                          <w:r>
                            <w:rPr>
                              <w:lang w:val="es-US"/>
                            </w:rPr>
                            <w:t xml:space="preserve">Mobile </w:t>
                          </w:r>
                          <w:r>
                            <w:t>device</w:t>
                          </w:r>
                          <w:r>
                            <w:rPr>
                              <w:lang w:val="es-US"/>
                            </w:rPr>
                            <w:t xml:space="preserve"> </w:t>
                          </w:r>
                          <w:r>
                            <w:t>translates</w:t>
                          </w:r>
                        </w:p>
                      </w:txbxContent>
                    </v:textbox>
                  </v:shape>
                  <v:shape id="TextBox 7" o:spid="_x0000_s1052" type="#_x0000_t202" style="position:absolute;left:571;top:23145;width:8858;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aN2MIA&#10;AADcAAAADwAAAGRycy9kb3ducmV2LnhtbERPTWsCMRC9F/ofwhR6EU3qwZXVKCIUerRrtT0Om3Gz&#10;uJmsm3Td9tcbodDbPN7nLNeDa0RPXag9a3iZKBDEpTc1Vxo+9q/jOYgQkQ02nknDDwVYrx4flpgb&#10;f+V36otYiRTCIUcNNsY2lzKUlhyGiW+JE3fyncOYYFdJ0+E1hbtGTpWaSYc1pwaLLW0tlefi22lQ&#10;l69DP8Ijfm52Xu2K35GdZqT189OwWYCINMR/8Z/7zaT5WQb3Z9IF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to3YwgAAANwAAAAPAAAAAAAAAAAAAAAAAJgCAABkcnMvZG93&#10;bnJldi54bWxQSwUGAAAAAAQABAD1AAAAhwMAAAAA&#10;" fillcolor="white [3212]" strokecolor="black [3213]" strokeweight="1.5pt">
                    <v:textbox style="mso-fit-shape-to-text:t">
                      <w:txbxContent>
                        <w:p w:rsidR="00530157" w:rsidRDefault="00530157" w:rsidP="00DB379A">
                          <w:pPr>
                            <w:pStyle w:val="CartoonNormal"/>
                          </w:pPr>
                          <w:r>
                            <w:rPr>
                              <w:lang w:val="es-US"/>
                            </w:rPr>
                            <w:t xml:space="preserve">Human </w:t>
                          </w:r>
                          <w:r>
                            <w:t>Made</w:t>
                          </w:r>
                        </w:p>
                      </w:txbxContent>
                    </v:textbox>
                  </v:shape>
                  <v:shape id="TextBox 5" o:spid="_x0000_s1053" type="#_x0000_t202" style="position:absolute;left:571;top:1143;width:7334;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1ecMA&#10;AADcAAAADwAAAGRycy9kb3ducmV2LnhtbERPPWvDMBDdC/kP4gLdatkZSnCthJBS0qGLnVDwdkhX&#10;29g6uZaauPn1UaGQ7R7v84rtbAdxpsl3jhVkSQqCWDvTcaPgdHx7WoPwAdng4JgU/JKH7WbxUGBu&#10;3IVLOlehETGEfY4K2hDGXEqvW7LoEzcSR+7LTRZDhFMjzYSXGG4HuUrTZ2mx49jQ4kj7lnRf/VgF&#10;9ZFeD/2+/t71Jeprl+lPpz+UelzOuxcQgeZwF/+7302cv87g75l4gd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H1ecMAAADcAAAADwAAAAAAAAAAAAAAAACYAgAAZHJzL2Rv&#10;d25yZXYueG1sUEsFBgAAAAAEAAQA9QAAAIgDAAAAAA==&#10;" fillcolor="white [3212]" strokecolor="black [3213]" strokeweight="1.5pt">
                    <v:textbox>
                      <w:txbxContent>
                        <w:p w:rsidR="00530157" w:rsidRDefault="00530157" w:rsidP="00DB379A">
                          <w:pPr>
                            <w:pStyle w:val="CartoonNormal"/>
                          </w:pPr>
                          <w:r>
                            <w:t>Nature signals</w:t>
                          </w:r>
                        </w:p>
                      </w:txbxContent>
                    </v:textbox>
                  </v:shape>
                </v:group>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187" o:spid="_x0000_s1054" type="#_x0000_t105" style="position:absolute;left:25742;top:16598;width:11462;height:3696;rotation:113838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yjIMUA&#10;AADcAAAADwAAAGRycy9kb3ducmV2LnhtbESPT2vCQBDF70K/wzJCb2YTD1ZSVzEWoZeCf0rOQ3aa&#10;Tc3Ohuxq0m/vFgRvM7z3fvNmtRltK27U+8axgixJQRBXTjdcK/g+72dLED4ga2wdk4I/8rBZv0xW&#10;mGs38JFup1CLCGGfowITQpdL6StDFn3iOuKo/bjeYohrX0vd4xDhtpXzNF1Iiw3HCwY72hmqLqer&#10;jZQ2mxdlcSyLrBvc13b3IQ+LX6Vep+P2HUSgMTzNj/SnjvWXb/D/TJx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7KMgxQAAANwAAAAPAAAAAAAAAAAAAAAAAJgCAABkcnMv&#10;ZG93bnJldi54bWxQSwUGAAAAAAQABAD1AAAAigMAAAAA&#10;" adj="18118,20730,8759" fillcolor="#4f81bd [3204]" strokecolor="#243f60 [1604]" strokeweight="2pt"/>
                <v:shape id="Curved Down Arrow 188" o:spid="_x0000_s1055" type="#_x0000_t105" style="position:absolute;left:25146;top:26636;width:14206;height:5661;rotation:-10324889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0Sb8QA&#10;AADcAAAADwAAAGRycy9kb3ducmV2LnhtbESPQWvCQBCF70L/wzIFb7qxSiqpq0hR6U20Ba/T7JgN&#10;zc6G7Krx33cOgrcZ3pv3vlmset+oK3WxDmxgMs5AEZfB1lwZ+PnejuagYkK22AQmA3eKsFq+DBZY&#10;2HDjA12PqVISwrFAAy6lttA6lo48xnFoiUU7h85jkrWrtO3wJuG+0W9ZlmuPNUuDw5Y+HZV/x4s3&#10;MFtP8tPvfoMnt6vP/XuG++00N2b42q8/QCXq09P8uP6ygj8XWnlGJ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tEm/EAAAA3AAAAA8AAAAAAAAAAAAAAAAAmAIAAGRycy9k&#10;b3ducmV2LnhtbFBLBQYAAAAABAAEAPUAAACJAwAAAAA=&#10;" adj="17297,20434,10017" fillcolor="#4f81bd [3204]" strokecolor="#243f60 [1604]" strokeweight="2pt"/>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190" o:spid="_x0000_s1056" type="#_x0000_t93" style="position:absolute;left:35134;top:15952;width:9957;height:3861;rotation:-443877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8oD8YA&#10;AADcAAAADwAAAGRycy9kb3ducmV2LnhtbESPT2vCQBDF74V+h2UKvelGS4tGVylCqRQP9S8eh+yY&#10;RLOzIbuN8ds7B6G3Gd6b934znXeuUi01ofRsYNBPQBFn3pacG9htv3ojUCEiW6w8k4EbBZjPnp+m&#10;mFp/5TW1m5grCeGQooEixjrVOmQFOQx9XxOLdvKNwyhrk2vb4FXCXaWHSfKhHZYsDQXWtCgou2z+&#10;nIHFcXn7fr+8DfXP6jDg33Nb4V4b8/rSfU5AReriv/lxvbSCPxZ8eUYm0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8oD8YAAADcAAAADwAAAAAAAAAAAAAAAACYAgAAZHJz&#10;L2Rvd25yZXYueG1sUEsFBgAAAAAEAAQA9QAAAIsDAAAAAA==&#10;" adj="16041,6786" fillcolor="#4f81bd [3204]" strokecolor="#243f60 [1604]" strokeweight="2pt"/>
                <w10:anchorlock/>
              </v:group>
            </w:pict>
          </mc:Fallback>
        </mc:AlternateContent>
      </w:r>
    </w:p>
    <w:p w:rsidR="00447045" w:rsidRDefault="00D0080B" w:rsidP="00D0080B">
      <w:pPr>
        <w:pStyle w:val="Caption"/>
      </w:pPr>
      <w:bookmarkStart w:id="12" w:name="_Ref405629966"/>
      <w:bookmarkStart w:id="13" w:name="_Toc406140321"/>
      <w:r>
        <w:t xml:space="preserve">Figure </w:t>
      </w:r>
      <w:fldSimple w:instr=" SEQ Figure \* ARABIC ">
        <w:r w:rsidR="005B0F85">
          <w:rPr>
            <w:noProof/>
          </w:rPr>
          <w:t>3</w:t>
        </w:r>
      </w:fldSimple>
      <w:bookmarkEnd w:id="12"/>
      <w:r w:rsidR="008D73ED">
        <w:t xml:space="preserve"> - Mo</w:t>
      </w:r>
      <w:r>
        <w:t>bile technology is the translator of the natural and artificial world</w:t>
      </w:r>
      <w:bookmarkEnd w:id="13"/>
    </w:p>
    <w:p w:rsidR="009A08A5" w:rsidRPr="00131217" w:rsidRDefault="009A08A5" w:rsidP="009A08A5">
      <w:r w:rsidRPr="00131217">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Pr="00131217" w:rsidRDefault="009A08A5" w:rsidP="00045F88">
      <w:r w:rsidRPr="00131217">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stimulation as a new sense. Instead of giving the users </w:t>
      </w:r>
      <w:r w:rsidRPr="00131217">
        <w:lastRenderedPageBreak/>
        <w:t>an absolute value of the information being detected, the users will feel this translation on their bodies. This will allow each user to find a personal meaning for the information that they are experiencing and interpret it in a unique way. By spreading out the interaction across more senses, the experience will feel more natural and thus allow the users to more easily divide their attention between concurrent tasks. Thus, Digital Synesthesia creates a richer, more immersive experience.</w:t>
      </w:r>
    </w:p>
    <w:p w:rsidR="009A08A5" w:rsidRPr="00131217" w:rsidRDefault="009A08A5" w:rsidP="009A08A5">
      <w:r w:rsidRPr="00131217">
        <w:t>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understand our environment through our senses, having new sensory experiences will grant users a richer understanding of the world as they explore their new sensory capabilities.</w:t>
      </w:r>
    </w:p>
    <w:p w:rsidR="009A08A5" w:rsidRPr="00131217" w:rsidRDefault="009A08A5" w:rsidP="009A08A5">
      <w:r w:rsidRPr="00131217">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Pr="00131217" w:rsidRDefault="009A08A5" w:rsidP="009A08A5">
      <w:pPr>
        <w:pStyle w:val="Heading3"/>
      </w:pPr>
      <w:bookmarkStart w:id="14" w:name="_Toc406140196"/>
      <w:r w:rsidRPr="00131217">
        <w:t>Future Projection</w:t>
      </w:r>
      <w:bookmarkEnd w:id="14"/>
    </w:p>
    <w:p w:rsidR="009A08A5" w:rsidRPr="00131217" w:rsidRDefault="009A08A5" w:rsidP="009A08A5">
      <w:r w:rsidRPr="00131217">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Pr="00131217" w:rsidRDefault="00760EC0">
      <w:r w:rsidRPr="00131217">
        <w:br w:type="page"/>
      </w:r>
    </w:p>
    <w:p w:rsidR="000D4BFD" w:rsidRPr="00B02DE4" w:rsidRDefault="000D4BFD" w:rsidP="000D4BFD">
      <w:pPr>
        <w:pStyle w:val="NoSpacing"/>
        <w:jc w:val="center"/>
        <w:rPr>
          <w:sz w:val="36"/>
        </w:rPr>
      </w:pPr>
      <w:bookmarkStart w:id="15" w:name="_Toc406140197"/>
      <w:r w:rsidRPr="00B02DE4">
        <w:rPr>
          <w:sz w:val="36"/>
        </w:rPr>
        <w:lastRenderedPageBreak/>
        <w:t>Digital Synesthesia: Using Mobile Technology and Sensory Substitution to Interact with Our World</w:t>
      </w:r>
    </w:p>
    <w:p w:rsidR="000D4BFD" w:rsidRDefault="000D4BFD" w:rsidP="000D4BFD">
      <w:pPr>
        <w:pStyle w:val="NoSpacing"/>
        <w:jc w:val="center"/>
      </w:pPr>
    </w:p>
    <w:p w:rsidR="000D4BFD" w:rsidRDefault="000D4BFD" w:rsidP="000D4BFD">
      <w:pPr>
        <w:pStyle w:val="NoSpacing"/>
        <w:jc w:val="center"/>
      </w:pPr>
      <w:r>
        <w:t>By</w:t>
      </w:r>
    </w:p>
    <w:p w:rsidR="000D4BFD" w:rsidRDefault="000D4BFD" w:rsidP="000D4BFD">
      <w:pPr>
        <w:pStyle w:val="NoSpacing"/>
        <w:jc w:val="center"/>
      </w:pPr>
    </w:p>
    <w:p w:rsidR="000D4BFD" w:rsidRDefault="000D4BFD" w:rsidP="000D4BFD">
      <w:pPr>
        <w:pStyle w:val="NoSpacing"/>
        <w:jc w:val="center"/>
        <w:rPr>
          <w:sz w:val="32"/>
        </w:rPr>
      </w:pPr>
      <w:r w:rsidRPr="000D4BFD">
        <w:rPr>
          <w:sz w:val="32"/>
        </w:rPr>
        <w:t xml:space="preserve">Santiago </w:t>
      </w:r>
      <w:r>
        <w:rPr>
          <w:sz w:val="32"/>
        </w:rPr>
        <w:t xml:space="preserve">E. </w:t>
      </w:r>
      <w:r w:rsidRPr="000D4BFD">
        <w:rPr>
          <w:sz w:val="32"/>
        </w:rPr>
        <w:t>Alfaro</w:t>
      </w:r>
      <w:r>
        <w:rPr>
          <w:sz w:val="32"/>
        </w:rPr>
        <w:t xml:space="preserve"> Bernate</w:t>
      </w:r>
    </w:p>
    <w:p w:rsidR="000D4BFD" w:rsidRDefault="000D4BFD" w:rsidP="000D4BFD">
      <w:pPr>
        <w:pStyle w:val="NoSpacing"/>
        <w:jc w:val="center"/>
        <w:rPr>
          <w:sz w:val="32"/>
        </w:rPr>
      </w:pPr>
    </w:p>
    <w:p w:rsidR="000D4BFD" w:rsidRPr="00B02DE4" w:rsidRDefault="000D4BFD" w:rsidP="000D4BFD">
      <w:pPr>
        <w:pStyle w:val="NoSpacing"/>
        <w:jc w:val="center"/>
      </w:pPr>
      <w:r w:rsidRPr="00B02DE4">
        <w:t>Submitted to the Program in Media Arts and Sciences,</w:t>
      </w:r>
      <w:r>
        <w:t xml:space="preserve"> </w:t>
      </w:r>
      <w:r w:rsidRPr="00B02DE4">
        <w:t>School of Architecture and Planning,</w:t>
      </w:r>
      <w:r>
        <w:t xml:space="preserve"> on December 20, 2014 i</w:t>
      </w:r>
      <w:r w:rsidRPr="00B02DE4">
        <w:t>n partial fulfillment of the requirements for the degree of</w:t>
      </w:r>
    </w:p>
    <w:p w:rsidR="000D4BFD" w:rsidRPr="00B02DE4" w:rsidRDefault="000D4BFD" w:rsidP="000D4BFD">
      <w:pPr>
        <w:pStyle w:val="NoSpacing"/>
        <w:jc w:val="center"/>
      </w:pPr>
    </w:p>
    <w:p w:rsidR="000D4BFD" w:rsidRPr="00B02DE4" w:rsidRDefault="000D4BFD" w:rsidP="000D4BFD">
      <w:pPr>
        <w:pStyle w:val="NoSpacing"/>
        <w:jc w:val="center"/>
      </w:pPr>
      <w:r w:rsidRPr="00B02DE4">
        <w:t>Doctor of Philosophy</w:t>
      </w:r>
    </w:p>
    <w:p w:rsidR="000D4BFD" w:rsidRPr="000D4BFD" w:rsidRDefault="000D4BFD" w:rsidP="000D4BFD">
      <w:pPr>
        <w:pStyle w:val="NoSpacing"/>
        <w:jc w:val="center"/>
        <w:rPr>
          <w:sz w:val="32"/>
        </w:rPr>
      </w:pPr>
    </w:p>
    <w:p w:rsidR="00012AF7" w:rsidRPr="00131217" w:rsidRDefault="00012AF7" w:rsidP="000D4BFD">
      <w:pPr>
        <w:pStyle w:val="Heading1"/>
      </w:pPr>
      <w:r w:rsidRPr="00131217">
        <w:t>Abstract</w:t>
      </w:r>
      <w:bookmarkEnd w:id="15"/>
    </w:p>
    <w:p w:rsidR="002D39A7" w:rsidRPr="00131217" w:rsidRDefault="002D39A7" w:rsidP="000D4BFD">
      <w:pPr>
        <w:pStyle w:val="NoSpacing"/>
      </w:pPr>
      <w:r w:rsidRPr="00131217">
        <w:t xml:space="preserve">Digital Synesthesia is the concept of using sensors and mobile technology to create a user experience that mimics the way people use their senses and enables the perception of information that is outside of our sensory spectrum. Modern technology already offers the ability to detect this information, but what has not been achieved is </w:t>
      </w:r>
      <w:r w:rsidR="0043373A" w:rsidRPr="00131217">
        <w:t>a</w:t>
      </w:r>
      <w:r w:rsidRPr="00131217">
        <w:t xml:space="preserve"> way for our brains and body to incorporate this new information as a part of our sensory tool-belt. Then we can truly begin to understand our surrounding world in a new and undiscovered way. </w:t>
      </w:r>
    </w:p>
    <w:p w:rsidR="008C17B4" w:rsidRPr="00131217" w:rsidRDefault="008C17B4" w:rsidP="000D4BFD">
      <w:pPr>
        <w:pStyle w:val="NoSpacing"/>
      </w:pPr>
      <w:r w:rsidRPr="00131217">
        <w:t xml:space="preserve">The vision of Digital Synesthesia is to </w:t>
      </w:r>
      <w:r w:rsidR="0043373A" w:rsidRPr="00131217">
        <w:t>help</w:t>
      </w:r>
      <w:r w:rsidRPr="00131217">
        <w:t xml:space="preserve"> the </w:t>
      </w:r>
      <w:r w:rsidR="00E5298D" w:rsidRPr="00131217">
        <w:t xml:space="preserve">current </w:t>
      </w:r>
      <w:r w:rsidRPr="00131217">
        <w:t xml:space="preserve">idea of Human-Computer Interfacing </w:t>
      </w:r>
      <w:r w:rsidR="00E5298D" w:rsidRPr="00131217">
        <w:t>evolve</w:t>
      </w:r>
      <w:r w:rsidRPr="00131217">
        <w:t xml:space="preserve"> so that it gives way for a new Human-</w:t>
      </w:r>
      <w:r w:rsidR="00195B3F" w:rsidRPr="00131217">
        <w:t>Environment</w:t>
      </w:r>
      <w:r w:rsidRPr="00131217">
        <w:t xml:space="preserve"> Inte</w:t>
      </w:r>
      <w:r w:rsidR="002D39A7" w:rsidRPr="00131217">
        <w:t xml:space="preserve">rfacing. Digital Synesthesia </w:t>
      </w:r>
      <w:r w:rsidRPr="00131217">
        <w:t>aim</w:t>
      </w:r>
      <w:r w:rsidR="002D39A7" w:rsidRPr="00131217">
        <w:t>s</w:t>
      </w:r>
      <w:r w:rsidRPr="00131217">
        <w:t xml:space="preserve"> </w:t>
      </w:r>
      <w:r w:rsidR="0043373A" w:rsidRPr="00131217">
        <w:t xml:space="preserve">to </w:t>
      </w:r>
      <w:r w:rsidR="002D39A7" w:rsidRPr="00131217">
        <w:t>keep</w:t>
      </w:r>
      <w:r w:rsidRPr="00131217">
        <w:t xml:space="preserve"> our mobile </w:t>
      </w:r>
      <w:r w:rsidR="002D39A7" w:rsidRPr="00131217">
        <w:t>devices</w:t>
      </w:r>
      <w:r w:rsidRPr="00131217">
        <w:t xml:space="preserve"> in our pockets </w:t>
      </w:r>
      <w:r w:rsidR="002D39A7" w:rsidRPr="00131217">
        <w:t>while</w:t>
      </w:r>
      <w:r w:rsidRPr="00131217">
        <w:t xml:space="preserve"> allow</w:t>
      </w:r>
      <w:r w:rsidR="002D39A7" w:rsidRPr="00131217">
        <w:t>ing</w:t>
      </w:r>
      <w:r w:rsidRPr="00131217">
        <w:t xml:space="preserve"> us to experience the world by sensing information outside of our sensory capabilities. </w:t>
      </w:r>
    </w:p>
    <w:p w:rsidR="000D4BFD" w:rsidRDefault="00382723" w:rsidP="000D4BFD">
      <w:pPr>
        <w:pStyle w:val="NoSpacing"/>
      </w:pPr>
      <w:r w:rsidRPr="00131217">
        <w:t>The system will not only collect data through sensors</w:t>
      </w:r>
      <w:r w:rsidR="002D39A7" w:rsidRPr="00131217">
        <w:t>,</w:t>
      </w:r>
      <w:r w:rsidRPr="00131217">
        <w:t xml:space="preserve"> but </w:t>
      </w:r>
      <w:r w:rsidR="002D39A7" w:rsidRPr="00131217">
        <w:t xml:space="preserve">also </w:t>
      </w:r>
      <w:r w:rsidRPr="00131217">
        <w:t xml:space="preserve">find the best way to pass the information to the body while </w:t>
      </w:r>
      <w:r w:rsidR="002D39A7" w:rsidRPr="00131217">
        <w:t>bypassing</w:t>
      </w:r>
      <w:r w:rsidRPr="00131217">
        <w:t xml:space="preserve"> visual and auditory channels. This way</w:t>
      </w:r>
      <w:r w:rsidR="002D39A7" w:rsidRPr="00131217">
        <w:t>,</w:t>
      </w:r>
      <w:r w:rsidRPr="00131217">
        <w:t xml:space="preserve"> the brain will be able to </w:t>
      </w:r>
      <w:r w:rsidR="002D39A7" w:rsidRPr="00131217">
        <w:t>interpret</w:t>
      </w:r>
      <w:r w:rsidRPr="00131217">
        <w:t xml:space="preserve"> the new information without shifting or dividing attention from the current task.</w:t>
      </w:r>
    </w:p>
    <w:p w:rsidR="000D4BFD" w:rsidRDefault="000D4BFD" w:rsidP="000D4BFD">
      <w:pPr>
        <w:pStyle w:val="NoSpacing"/>
      </w:pPr>
    </w:p>
    <w:p w:rsidR="000D4BFD" w:rsidRDefault="000D4BFD" w:rsidP="000D4BFD">
      <w:pPr>
        <w:pStyle w:val="NoSpacing"/>
        <w:jc w:val="left"/>
      </w:pPr>
      <w:r>
        <w:t>Thesis Supervisor: V. Michael Bove Jr.</w:t>
      </w:r>
    </w:p>
    <w:p w:rsidR="000D4BFD" w:rsidRDefault="000D4BFD" w:rsidP="000D4BFD">
      <w:pPr>
        <w:pStyle w:val="NoSpacing"/>
        <w:jc w:val="left"/>
      </w:pPr>
      <w:r>
        <w:t xml:space="preserve">Title: </w:t>
      </w:r>
      <w:r w:rsidRPr="00131217">
        <w:t>Principal Research Scientist</w:t>
      </w:r>
      <w:r>
        <w:t xml:space="preserve">, </w:t>
      </w:r>
      <w:r w:rsidRPr="00131217">
        <w:t>MIT Media Lab</w:t>
      </w:r>
    </w:p>
    <w:p w:rsidR="00513878" w:rsidRPr="00131217" w:rsidRDefault="00513878" w:rsidP="000D4BFD">
      <w:pPr>
        <w:pStyle w:val="NoSpacing"/>
      </w:pPr>
      <w:r w:rsidRPr="00131217">
        <w:br w:type="page"/>
      </w:r>
    </w:p>
    <w:p w:rsidR="00D0080B" w:rsidRDefault="00357731" w:rsidP="00D0080B">
      <w:pPr>
        <w:keepNext/>
        <w:jc w:val="center"/>
      </w:pPr>
      <w:r>
        <w:rPr>
          <w:noProof/>
        </w:rPr>
        <w:lastRenderedPageBreak/>
        <w:drawing>
          <wp:inline distT="0" distB="0" distL="0" distR="0" wp14:anchorId="0C042EFA" wp14:editId="178AEF96">
            <wp:extent cx="4572000" cy="4572000"/>
            <wp:effectExtent l="38100" t="38100" r="38100" b="3810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SynPLDB01.jpg"/>
                    <pic:cNvPicPr/>
                  </pic:nvPicPr>
                  <pic:blipFill>
                    <a:blip r:embed="rId31">
                      <a:extLst>
                        <a:ext uri="{28A0092B-C50C-407E-A947-70E740481C1C}">
                          <a14:useLocalDpi xmlns:a14="http://schemas.microsoft.com/office/drawing/2010/main" val="0"/>
                        </a:ext>
                      </a:extLst>
                    </a:blip>
                    <a:stretch>
                      <a:fillRect/>
                    </a:stretch>
                  </pic:blipFill>
                  <pic:spPr>
                    <a:xfrm>
                      <a:off x="0" y="0"/>
                      <a:ext cx="4572000" cy="4572000"/>
                    </a:xfrm>
                    <a:prstGeom prst="rect">
                      <a:avLst/>
                    </a:prstGeom>
                    <a:ln w="28575">
                      <a:solidFill>
                        <a:schemeClr val="tx1"/>
                      </a:solidFill>
                    </a:ln>
                  </pic:spPr>
                </pic:pic>
              </a:graphicData>
            </a:graphic>
          </wp:inline>
        </w:drawing>
      </w:r>
    </w:p>
    <w:p w:rsidR="00357731" w:rsidRDefault="00D0080B" w:rsidP="00D0080B">
      <w:pPr>
        <w:pStyle w:val="Caption"/>
        <w:jc w:val="center"/>
      </w:pPr>
      <w:bookmarkStart w:id="16" w:name="_Toc406140322"/>
      <w:r>
        <w:t xml:space="preserve">Figure </w:t>
      </w:r>
      <w:fldSimple w:instr=" SEQ Figure \* ARABIC ">
        <w:r w:rsidR="005B0F85">
          <w:rPr>
            <w:noProof/>
          </w:rPr>
          <w:t>4</w:t>
        </w:r>
      </w:fldSimple>
      <w:r>
        <w:t xml:space="preserve"> - Temperature sensing head-band</w:t>
      </w:r>
      <w:bookmarkEnd w:id="16"/>
    </w:p>
    <w:p w:rsidR="00760EC0" w:rsidRPr="00131217" w:rsidRDefault="00760EC0" w:rsidP="00357731">
      <w:pPr>
        <w:pStyle w:val="Heading1"/>
      </w:pPr>
      <w:bookmarkStart w:id="17" w:name="_Toc406140198"/>
      <w:r w:rsidRPr="00131217">
        <w:t>Introduction</w:t>
      </w:r>
      <w:bookmarkEnd w:id="17"/>
    </w:p>
    <w:p w:rsidR="00760EC0" w:rsidRPr="00131217" w:rsidRDefault="00760EC0" w:rsidP="00760EC0">
      <w:r w:rsidRPr="00131217">
        <w:t xml:space="preserve">In his theory of the Umwelt </w:t>
      </w:r>
      <w:r w:rsidR="006A79C3">
        <w:fldChar w:fldCharType="begin" w:fldLock="1"/>
      </w:r>
      <w:r w:rsidR="00E70D0F">
        <w:instrText>ADDIN CSL_CITATION { "citationItems" : [ { "id" : "ITEM-1", "itemData" : { "ISBN" : "&lt;a class=\"libx-autolink\" href=\"http://library.mit.edu/F?func=find-b&amp;amp;sourceid=libxmit&amp;amp;local_base=mit01pub&amp;amp;find_code=ISSN&amp;amp;request=0816659001\"&gt;0816659001&lt;/a&gt;",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6b5d22c2-f4bd-4d07-84b8-f06caf71803d" ] } ], "mendeley" : { "formattedCitation" : "(Uexkull 2010)", "plainTextFormattedCitation" : "(Uexkull 2010)", "previouslyFormattedCitation" : "(Uexkull 2010)" }, "properties" : { "noteIndex" : 0 }, "schema" : "https://github.com/citation-style-language/schema/raw/master/csl-citation.json" }</w:instrText>
      </w:r>
      <w:r w:rsidR="006A79C3">
        <w:fldChar w:fldCharType="separate"/>
      </w:r>
      <w:r w:rsidR="006A79C3" w:rsidRPr="006A79C3">
        <w:rPr>
          <w:noProof/>
        </w:rPr>
        <w:t>(Uexkull 2010)</w:t>
      </w:r>
      <w:r w:rsidR="006A79C3">
        <w:fldChar w:fldCharType="end"/>
      </w:r>
      <w:r w:rsidR="00E907D0">
        <w:t xml:space="preserve">, </w:t>
      </w:r>
      <w:r w:rsidRPr="00131217">
        <w:t>author Jakob von Uexküll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A90BCA" w:rsidRDefault="00EB74D7" w:rsidP="00760EC0">
      <w:r w:rsidRPr="00131217">
        <w:lastRenderedPageBreak/>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90BCA" w:rsidRDefault="00A90BCA" w:rsidP="00A90BCA">
      <w:r>
        <w:br w:type="page"/>
      </w:r>
    </w:p>
    <w:p w:rsidR="00447045" w:rsidRDefault="00045F88" w:rsidP="00447045">
      <w:pPr>
        <w:keepNext/>
      </w:pPr>
      <w:r>
        <w:rPr>
          <w:noProof/>
        </w:rPr>
        <w:lastRenderedPageBreak/>
        <mc:AlternateContent>
          <mc:Choice Requires="wpg">
            <w:drawing>
              <wp:inline distT="0" distB="0" distL="0" distR="0" wp14:anchorId="450390AC" wp14:editId="34D1EA68">
                <wp:extent cx="5867400" cy="5781675"/>
                <wp:effectExtent l="38100" t="38100" r="38100" b="0"/>
                <wp:docPr id="166" name="Group 166"/>
                <wp:cNvGraphicFramePr/>
                <a:graphic xmlns:a="http://schemas.openxmlformats.org/drawingml/2006/main">
                  <a:graphicData uri="http://schemas.microsoft.com/office/word/2010/wordprocessingGroup">
                    <wpg:wgp>
                      <wpg:cNvGrpSpPr/>
                      <wpg:grpSpPr>
                        <a:xfrm>
                          <a:off x="0" y="0"/>
                          <a:ext cx="5867400" cy="5781675"/>
                          <a:chOff x="-390525" y="-76200"/>
                          <a:chExt cx="5867400" cy="5781675"/>
                        </a:xfrm>
                      </wpg:grpSpPr>
                      <pic:pic xmlns:pic="http://schemas.openxmlformats.org/drawingml/2006/picture">
                        <pic:nvPicPr>
                          <pic:cNvPr id="8195" name="Picture 3" descr="C:\Users\TitoAlfaro\Documents\GitHub\PhDThesis\Presentations\Proposal\ColoredSketches\nature.jpg"/>
                          <pic:cNvPicPr>
                            <a:picLocks noChangeAspect="1"/>
                          </pic:cNvPicPr>
                        </pic:nvPicPr>
                        <pic:blipFill rotWithShape="1">
                          <a:blip r:embed="rId32">
                            <a:extLst>
                              <a:ext uri="{28A0092B-C50C-407E-A947-70E740481C1C}">
                                <a14:useLocalDpi xmlns:a14="http://schemas.microsoft.com/office/drawing/2010/main" val="0"/>
                              </a:ext>
                            </a:extLst>
                          </a:blip>
                          <a:srcRect l="39528" t="22479" r="43798" b="37196"/>
                          <a:stretch/>
                        </pic:blipFill>
                        <pic:spPr bwMode="auto">
                          <a:xfrm>
                            <a:off x="2457450" y="-76199"/>
                            <a:ext cx="3019425" cy="564261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3077" t="34405" r="49099" b="55231"/>
                          <a:stretch/>
                        </pic:blipFill>
                        <pic:spPr bwMode="auto">
                          <a:xfrm flipH="1">
                            <a:off x="-390525" y="-76200"/>
                            <a:ext cx="2743200" cy="275952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194" name="Picture 2" descr="C:\Users\TitoAlfaro\Documents\GitHub\PhDThesis\Presentations\Proposal\ColoredSketches\CheckingPhone.jpg"/>
                          <pic:cNvPicPr>
                            <a:picLocks noChangeAspect="1"/>
                          </pic:cNvPicPr>
                        </pic:nvPicPr>
                        <pic:blipFill rotWithShape="1">
                          <a:blip r:embed="rId25">
                            <a:extLst>
                              <a:ext uri="{28A0092B-C50C-407E-A947-70E740481C1C}">
                                <a14:useLocalDpi xmlns:a14="http://schemas.microsoft.com/office/drawing/2010/main" val="0"/>
                              </a:ext>
                            </a:extLst>
                          </a:blip>
                          <a:srcRect l="41680" t="22879" r="41677" b="55231"/>
                          <a:stretch/>
                        </pic:blipFill>
                        <pic:spPr bwMode="auto">
                          <a:xfrm flipH="1">
                            <a:off x="-390525" y="2823210"/>
                            <a:ext cx="2743200" cy="27432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6173" name="TextBox 5"/>
                        <wps:cNvSpPr txBox="1"/>
                        <wps:spPr>
                          <a:xfrm>
                            <a:off x="-323851" y="3"/>
                            <a:ext cx="2019300" cy="349100"/>
                          </a:xfrm>
                          <a:prstGeom prst="rect">
                            <a:avLst/>
                          </a:prstGeom>
                          <a:solidFill>
                            <a:schemeClr val="bg1"/>
                          </a:solidFill>
                          <a:ln w="19050">
                            <a:solidFill>
                              <a:schemeClr val="tx1"/>
                            </a:solidFill>
                          </a:ln>
                        </wps:spPr>
                        <wps:txbx>
                          <w:txbxContent>
                            <w:p w:rsidR="00530157" w:rsidRDefault="00530157" w:rsidP="00045F88">
                              <w:pPr>
                                <w:pStyle w:val="CartoonNormal"/>
                              </w:pPr>
                              <w:r>
                                <w:t>Mobile devices offer connection…</w:t>
                              </w:r>
                            </w:p>
                          </w:txbxContent>
                        </wps:txbx>
                        <wps:bodyPr wrap="square" rtlCol="0">
                          <a:noAutofit/>
                        </wps:bodyPr>
                      </wps:wsp>
                      <wps:wsp>
                        <wps:cNvPr id="6174" name="TextBox 10"/>
                        <wps:cNvSpPr txBox="1"/>
                        <wps:spPr>
                          <a:xfrm>
                            <a:off x="-323851" y="2886076"/>
                            <a:ext cx="1533525" cy="247649"/>
                          </a:xfrm>
                          <a:prstGeom prst="rect">
                            <a:avLst/>
                          </a:prstGeom>
                          <a:solidFill>
                            <a:schemeClr val="bg1"/>
                          </a:solidFill>
                          <a:ln w="19050">
                            <a:solidFill>
                              <a:schemeClr val="tx1"/>
                            </a:solidFill>
                          </a:ln>
                        </wps:spPr>
                        <wps:txbx>
                          <w:txbxContent>
                            <w:p w:rsidR="00530157" w:rsidRDefault="00530157" w:rsidP="00045F88">
                              <w:pPr>
                                <w:pStyle w:val="CartoonNormal"/>
                              </w:pPr>
                              <w:r>
                                <w:t>… and also Distraction</w:t>
                              </w:r>
                            </w:p>
                          </w:txbxContent>
                        </wps:txbx>
                        <wps:bodyPr wrap="square" rtlCol="0">
                          <a:noAutofit/>
                        </wps:bodyPr>
                      </wps:wsp>
                      <wps:wsp>
                        <wps:cNvPr id="6175" name="TextBox 13"/>
                        <wps:cNvSpPr txBox="1"/>
                        <wps:spPr>
                          <a:xfrm>
                            <a:off x="3175000" y="2"/>
                            <a:ext cx="2178050" cy="487324"/>
                          </a:xfrm>
                          <a:prstGeom prst="rect">
                            <a:avLst/>
                          </a:prstGeom>
                          <a:solidFill>
                            <a:schemeClr val="bg1"/>
                          </a:solidFill>
                          <a:ln w="19050">
                            <a:solidFill>
                              <a:schemeClr val="tx1"/>
                            </a:solidFill>
                          </a:ln>
                        </wps:spPr>
                        <wps:txbx>
                          <w:txbxContent>
                            <w:p w:rsidR="00530157" w:rsidRDefault="00530157" w:rsidP="00045F88">
                              <w:pPr>
                                <w:pStyle w:val="CartoonNormal"/>
                              </w:pPr>
                              <w:r>
                                <w:t>Digital synesthesia will create an immersive experience in the real world…</w:t>
                              </w:r>
                            </w:p>
                          </w:txbxContent>
                        </wps:txbx>
                        <wps:bodyPr wrap="square" rtlCol="0">
                          <a:noAutofit/>
                        </wps:bodyPr>
                      </wps:wsp>
                      <wps:wsp>
                        <wps:cNvPr id="163" name="TextBox 14"/>
                        <wps:cNvSpPr txBox="1"/>
                        <wps:spPr>
                          <a:xfrm>
                            <a:off x="4391025" y="5181601"/>
                            <a:ext cx="695325" cy="209550"/>
                          </a:xfrm>
                          <a:prstGeom prst="rect">
                            <a:avLst/>
                          </a:prstGeom>
                          <a:solidFill>
                            <a:schemeClr val="bg1"/>
                          </a:solidFill>
                          <a:ln w="19050">
                            <a:solidFill>
                              <a:schemeClr val="tx1"/>
                            </a:solidFill>
                          </a:ln>
                        </wps:spPr>
                        <wps:txbx>
                          <w:txbxContent>
                            <w:p w:rsidR="00530157" w:rsidRDefault="00530157" w:rsidP="00045F88">
                              <w:pPr>
                                <w:pStyle w:val="CartoonNormal"/>
                              </w:pPr>
                              <w:r>
                                <w:t>… again!</w:t>
                              </w:r>
                            </w:p>
                          </w:txbxContent>
                        </wps:txbx>
                        <wps:bodyPr wrap="square" rtlCol="0">
                          <a:noAutofit/>
                        </wps:bodyPr>
                      </wps:wsp>
                      <pic:pic xmlns:pic="http://schemas.openxmlformats.org/drawingml/2006/picture">
                        <pic:nvPicPr>
                          <pic:cNvPr id="165" name="Picture 2" descr="C:\Users\TitoAlfaro\Documents\GitHub\PhDThesis\Presentations\Proposal\ColoredSketches\CheckingPhone.jpg"/>
                          <pic:cNvPicPr>
                            <a:picLocks noChangeAspect="1"/>
                          </pic:cNvPicPr>
                        </pic:nvPicPr>
                        <pic:blipFill rotWithShape="1">
                          <a:blip r:embed="rId33" cstate="print">
                            <a:extLst>
                              <a:ext uri="{28A0092B-C50C-407E-A947-70E740481C1C}">
                                <a14:useLocalDpi xmlns:a14="http://schemas.microsoft.com/office/drawing/2010/main" val="0"/>
                              </a:ext>
                            </a:extLst>
                          </a:blip>
                          <a:srcRect l="41680" t="22117" r="41677" b="22136"/>
                          <a:stretch/>
                        </pic:blipFill>
                        <pic:spPr bwMode="auto">
                          <a:xfrm flipH="1">
                            <a:off x="2600325" y="1676400"/>
                            <a:ext cx="1524000" cy="402907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66" o:spid="_x0000_s1057" style="width:462pt;height:455.25pt;mso-position-horizontal-relative:char;mso-position-vertical-relative:line" coordorigin="-3905,-762" coordsize="58674,5781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&#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E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E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">
                <v:shape id="Picture 3" o:spid="_x0000_s1058" type="#_x0000_t75" style="position:absolute;left:24574;top:-761;width:30194;height:56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1AR/DAAAA3QAAAA8AAABkcnMvZG93bnJldi54bWxEj0GLwjAUhO8L/ofwBC/LmipUbTWKKIrX&#10;quAeH82zLTYvpYna/fcbQfA4zMw3zGLVmVo8qHWVZQWjYQSCOLe64kLB+bT7mYFwHlljbZkU/JGD&#10;1bL3tcBU2ydn9Dj6QgQIuxQVlN43qZQuL8mgG9qGOHhX2xr0QbaF1C0+A9zUchxFE2mw4rBQYkOb&#10;kvLb8W4UuPj3kEk9xnj7vd/cJtPkcs8SpQb9bj0H4anzn/C7fdAKZqMkhteb8ATk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jUBH8MAAADdAAAADwAAAAAAAAAAAAAAAACf&#10;AgAAZHJzL2Rvd25yZXYueG1sUEsFBgAAAAAEAAQA9wAAAI8DAAAAAA==&#10;" stroked="t" strokecolor="black [3213]" strokeweight="2.25pt">
                  <v:imagedata r:id="rId34" o:title="nature" croptop="14732f" cropbottom="24377f" cropleft="25905f" cropright="28703f"/>
                  <v:path arrowok="t"/>
                </v:shape>
                <v:shape id="Picture 2" o:spid="_x0000_s1059" type="#_x0000_t75" style="position:absolute;left:-3905;top:-762;width:27431;height:27595;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vigbEAAAA3AAAAA8AAABkcnMvZG93bnJldi54bWxET0trwkAQvgv9D8sIvelG64vUVYJFsAeh&#10;1VI8TrNjEpqdjbtbk/57Vyj0Nh/fc5brztTiSs5XlhWMhgkI4tzqigsFH8ftYAHCB2SNtWVS8Ese&#10;1quH3hJTbVt+p+shFCKGsE9RQRlCk0rp85IM+qFtiCN3ts5giNAVUjtsY7ip5ThJZtJgxbGhxIY2&#10;JeXfhx+j4ItfTtvL/qk9Ov7cZPNpNnqdvyn12O+yZxCBuvAv/nPvdJw/m8D9mXiBXN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vigbEAAAA3AAAAA8AAAAAAAAAAAAAAAAA&#10;nwIAAGRycy9kb3ducmV2LnhtbFBLBQYAAAAABAAEAPcAAACQAwAAAAA=&#10;" stroked="t" strokecolor="black [3213]" strokeweight="2.25pt">
                  <v:imagedata r:id="rId28" o:title="CheckingPhone" croptop="22548f" cropbottom="36196f" cropleft="28231f" cropright="32178f"/>
                  <v:path arrowok="t"/>
                </v:shape>
                <v:shape id="Picture 2" o:spid="_x0000_s1060" type="#_x0000_t75" style="position:absolute;left:-3905;top:28232;width:27431;height:2743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BvSfGAAAA3QAAAA8AAABkcnMvZG93bnJldi54bWxEj81qwzAQhO+FvIPYQG+NnLi0jmMlhNBC&#10;esghbh5gsdY/xFoZS/5pn74qFHocZuYbJjvMphUj9a6xrGC9ikAQF1Y3XCm4fb4/JSCcR9bYWiYF&#10;X+TgsF88ZJhqO/GVxtxXIkDYpaig9r5LpXRFTQbdynbEwSttb9AH2VdS9zgFuGnlJopepMGGw0KN&#10;HZ1qKu75YBTI86ss2xi/L/GlK4bjh3vLr4lSj8v5uAPhafb/4b/2WStI1ttn+H0TnoDc/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cG9J8YAAADdAAAADwAAAAAAAAAAAAAA&#10;AACfAgAAZHJzL2Rvd25yZXYueG1sUEsFBgAAAAAEAAQA9wAAAJIDAAAAAA==&#10;" stroked="t" strokecolor="black [3213]" strokeweight="2.25pt">
                  <v:imagedata r:id="rId28" o:title="CheckingPhone" croptop="14994f" cropbottom="36196f" cropleft="27315f" cropright="27313f"/>
                  <v:path arrowok="t"/>
                </v:shape>
                <v:shape id="TextBox 5" o:spid="_x0000_s1061" type="#_x0000_t202" style="position:absolute;left:-3238;width:20192;height:34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ZrNcYA&#10;AADdAAAADwAAAGRycy9kb3ducmV2LnhtbESPQWvCQBSE74X+h+UVvDWbVLA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ZrNcYAAADdAAAADwAAAAAAAAAAAAAAAACYAgAAZHJz&#10;L2Rvd25yZXYueG1sUEsFBgAAAAAEAAQA9QAAAIsDAAAAAA==&#10;" fillcolor="white [3212]" strokecolor="black [3213]" strokeweight="1.5pt">
                  <v:textbox>
                    <w:txbxContent>
                      <w:p w:rsidR="00530157" w:rsidRDefault="00530157" w:rsidP="00045F88">
                        <w:pPr>
                          <w:pStyle w:val="CartoonNormal"/>
                        </w:pPr>
                        <w:r>
                          <w:t>Mobile devices offer connection…</w:t>
                        </w:r>
                      </w:p>
                    </w:txbxContent>
                  </v:textbox>
                </v:shape>
                <v:shape id="TextBox 10" o:spid="_x0000_s1062" type="#_x0000_t202" style="position:absolute;left:-3238;top:28860;width:15334;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zQcYA&#10;AADdAAAADwAAAGRycy9kb3ducmV2LnhtbESPQWvCQBSE74X+h+UVvDWbFLE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V/zQcYAAADdAAAADwAAAAAAAAAAAAAAAACYAgAAZHJz&#10;L2Rvd25yZXYueG1sUEsFBgAAAAAEAAQA9QAAAIsDAAAAAA==&#10;" fillcolor="white [3212]" strokecolor="black [3213]" strokeweight="1.5pt">
                  <v:textbox>
                    <w:txbxContent>
                      <w:p w:rsidR="00530157" w:rsidRDefault="00530157" w:rsidP="00045F88">
                        <w:pPr>
                          <w:pStyle w:val="CartoonNormal"/>
                        </w:pPr>
                        <w:r>
                          <w:t>… and also Distraction</w:t>
                        </w:r>
                      </w:p>
                    </w:txbxContent>
                  </v:textbox>
                </v:shape>
                <v:shape id="TextBox 13" o:spid="_x0000_s1063" type="#_x0000_t202" style="position:absolute;left:31750;width:21780;height:4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NW2sYA&#10;AADdAAAADwAAAGRycy9kb3ducmV2LnhtbESPQWvCQBSE74X+h+UVvDWbFLQ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hNW2sYAAADdAAAADwAAAAAAAAAAAAAAAACYAgAAZHJz&#10;L2Rvd25yZXYueG1sUEsFBgAAAAAEAAQA9QAAAIsDAAAAAA==&#10;" fillcolor="white [3212]" strokecolor="black [3213]" strokeweight="1.5pt">
                  <v:textbox>
                    <w:txbxContent>
                      <w:p w:rsidR="00530157" w:rsidRDefault="00530157" w:rsidP="00045F88">
                        <w:pPr>
                          <w:pStyle w:val="CartoonNormal"/>
                        </w:pPr>
                        <w:r>
                          <w:t>Digital synesthesia will create an immersive experience in the real world…</w:t>
                        </w:r>
                      </w:p>
                    </w:txbxContent>
                  </v:textbox>
                </v:shape>
                <v:shape id="TextBox 14" o:spid="_x0000_s1064" type="#_x0000_t202" style="position:absolute;left:43910;top:51816;width:6953;height:2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Mob8MA&#10;AADcAAAADwAAAGRycy9kb3ducmV2LnhtbERPTWvCQBC9F/wPywjemo0VpMSsIpaih14SRfA27I5J&#10;SHY2Zrea9td3C4Xe5vE+J9+MthN3GnzjWME8SUEQa2carhScju/PryB8QDbYOSYFX+Rhs5485ZgZ&#10;9+CC7mWoRAxhn6GCOoQ+k9Lrmiz6xPXEkbu6wWKIcKikGfARw20nX9J0KS02HBtq7GlXk27LT6vg&#10;cqS3fbu73LZtgfq7meuz0x9KzabjdgUi0Bj+xX/ug4nzlwv4fSZ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Mob8MAAADcAAAADwAAAAAAAAAAAAAAAACYAgAAZHJzL2Rv&#10;d25yZXYueG1sUEsFBgAAAAAEAAQA9QAAAIgDAAAAAA==&#10;" fillcolor="white [3212]" strokecolor="black [3213]" strokeweight="1.5pt">
                  <v:textbox>
                    <w:txbxContent>
                      <w:p w:rsidR="00530157" w:rsidRDefault="00530157" w:rsidP="00045F88">
                        <w:pPr>
                          <w:pStyle w:val="CartoonNormal"/>
                        </w:pPr>
                        <w:r>
                          <w:t>… again!</w:t>
                        </w:r>
                      </w:p>
                    </w:txbxContent>
                  </v:textbox>
                </v:shape>
                <v:shape id="Picture 2" o:spid="_x0000_s1065" type="#_x0000_t75" style="position:absolute;left:26003;top:16764;width:15240;height:4029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ceObFAAAA3AAAAA8AAABkcnMvZG93bnJldi54bWxEj8FuwjAQRO+V+g/WVuqlAodWIAg4EVRq&#10;1QsHAh+wipckbbwOsUucv68rIXHb1cy8nd3kwbTiSr1rLCuYTRMQxKXVDVcKTsePyRKE88gaW8uk&#10;YCQHefb4sMFU24EPdC18JSKEXYoKau+7VEpX1mTQTW1HHLWz7Q36uPaV1D0OEW5a+ZokC2mw4Xih&#10;xo7eayp/il8TKfu37dCF3T68zL6r8fMyEq8apZ6fwnYNwlPwd/Mt/aVj/cUc/p+JE8js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nHjmxQAAANwAAAAPAAAAAAAAAAAAAAAA&#10;AJ8CAABkcnMvZG93bnJldi54bWxQSwUGAAAAAAQABAD3AAAAkQMAAAAA&#10;">
                  <v:imagedata r:id="rId35" o:title="CheckingPhone" croptop="14495f" cropbottom="14507f" cropleft="27315f" cropright="27313f"/>
                  <v:path arrowok="t"/>
                </v:shape>
                <w10:anchorlock/>
              </v:group>
            </w:pict>
          </mc:Fallback>
        </mc:AlternateContent>
      </w:r>
    </w:p>
    <w:p w:rsidR="00045F88" w:rsidRDefault="00447045" w:rsidP="00447045">
      <w:pPr>
        <w:pStyle w:val="Caption"/>
      </w:pPr>
      <w:bookmarkStart w:id="18" w:name="_Ref405629731"/>
      <w:bookmarkStart w:id="19" w:name="_Toc406140323"/>
      <w:r>
        <w:t xml:space="preserve">Figure </w:t>
      </w:r>
      <w:fldSimple w:instr=" SEQ Figure \* ARABIC ">
        <w:r w:rsidR="005B0F85">
          <w:rPr>
            <w:noProof/>
          </w:rPr>
          <w:t>5</w:t>
        </w:r>
      </w:fldSimple>
      <w:r>
        <w:t xml:space="preserve"> - Technology creating distraction and reducing our feeling of immersion in the world</w:t>
      </w:r>
      <w:bookmarkEnd w:id="18"/>
      <w:bookmarkEnd w:id="19"/>
    </w:p>
    <w:p w:rsidR="00CD54FD" w:rsidRPr="00131217" w:rsidRDefault="00CD54FD" w:rsidP="00CD54FD">
      <w:pPr>
        <w:pStyle w:val="Heading1"/>
      </w:pPr>
      <w:bookmarkStart w:id="20" w:name="_Toc406140199"/>
      <w:r w:rsidRPr="00131217">
        <w:t>Digital Synesthesia</w:t>
      </w:r>
      <w:bookmarkEnd w:id="20"/>
    </w:p>
    <w:p w:rsidR="00CD54FD" w:rsidRPr="00131217" w:rsidRDefault="00CD54FD" w:rsidP="00045F88">
      <w:r w:rsidRPr="00131217">
        <w:t>Why?</w:t>
      </w:r>
    </w:p>
    <w:p w:rsidR="00CD54FD" w:rsidRPr="00131217" w:rsidRDefault="00CD54FD" w:rsidP="00CD54FD">
      <w:r w:rsidRPr="00131217">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both positive and negative points of view </w:t>
      </w:r>
      <w:r w:rsidR="00447045">
        <w:fldChar w:fldCharType="begin" w:fldLock="1"/>
      </w:r>
      <w:r w:rsidR="00346A49">
        <w:instrText>ADDIN CSL_CITATION { "citationItems" : [ { "id" : "ITEM-1", "itemData" : { "ISBN" : "9780465010219", "author" : [ { "dropping-particle" : "", "family" : "Turkle", "given" : "Sherry", "non-dropping-particle" : "", "parse-names" : false, "suffix" : "" } ], "id" : "ITEM-1", "issued" : { "date-parts" : [ [ "2011" ] ] }, "title" : "Alone together : why we expect more from technology and less from each other", "type" : "book" }, "uris" : [ "http://www.mendeley.com/documents/?uuid=fc772796-e0b3-49c3-bafb-9370b2766be4" ] }, { "id" : "ITEM-2", "itemData" : { "ISBN" : "9781594204456", "author" : [ { "dropping-particle" : "", "family" : "Thompson", "given" : "Clive", "non-dropping-particle" : "", "parse-names" : false, "suffix" : "" } ], "id" : "ITEM-2", "issued" : { "date-parts" : [ [ "2013" ] ] }, "title" : "Smarter than you think : how technology is changing our minds for the better", "type" : "book" }, "uris" : [ "http://www.mendeley.com/documents/?uuid=20783303-166d-4b54-8503-916d89d8bb03" ] } ], "mendeley" : { "formattedCitation" : "(Turkle 2011; Thompson 2013)", "plainTextFormattedCitation" : "(Turkle 2011; Thompson 2013)", "previouslyFormattedCitation" : "(Turkle 2011; Thompson 2013)" }, "properties" : { "noteIndex" : 0 }, "schema" : "https://github.com/citation-style-language/schema/raw/master/csl-citation.json" }</w:instrText>
      </w:r>
      <w:r w:rsidR="00447045">
        <w:fldChar w:fldCharType="separate"/>
      </w:r>
      <w:r w:rsidR="00447045" w:rsidRPr="00447045">
        <w:rPr>
          <w:noProof/>
        </w:rPr>
        <w:t>(Turkle 2011; Thompson 2013)</w:t>
      </w:r>
      <w:r w:rsidR="00447045">
        <w:fldChar w:fldCharType="end"/>
      </w:r>
      <w:r w:rsidRPr="00131217">
        <w:t xml:space="preserve"> and most arriving to the conclusion that we are surrendering some of our social costumes in favor of </w:t>
      </w:r>
      <w:r w:rsidRPr="00131217">
        <w:lastRenderedPageBreak/>
        <w:t>newer virtual ways of relating to one another and to the world.</w:t>
      </w:r>
      <w:r w:rsidR="00447045">
        <w:t xml:space="preserve"> </w:t>
      </w:r>
      <w:r w:rsidR="00D0080B">
        <w:t>(</w:t>
      </w:r>
      <w:r w:rsidR="00447045">
        <w:fldChar w:fldCharType="begin"/>
      </w:r>
      <w:r w:rsidR="00447045">
        <w:instrText xml:space="preserve"> REF _Ref405629731 \h </w:instrText>
      </w:r>
      <w:r w:rsidR="00447045">
        <w:fldChar w:fldCharType="separate"/>
      </w:r>
      <w:r w:rsidR="00C55C8C">
        <w:t xml:space="preserve">Figure </w:t>
      </w:r>
      <w:r w:rsidR="00C55C8C">
        <w:rPr>
          <w:noProof/>
        </w:rPr>
        <w:t>5</w:t>
      </w:r>
      <w:r w:rsidR="00C55C8C">
        <w:t xml:space="preserve"> - Technology creating distraction and reducing our feeling of immersion in the world</w:t>
      </w:r>
      <w:r w:rsidR="00447045">
        <w:fldChar w:fldCharType="end"/>
      </w:r>
      <w:r w:rsidR="00D0080B">
        <w:t>)</w:t>
      </w:r>
    </w:p>
    <w:p w:rsidR="00CD54FD" w:rsidRPr="00131217" w:rsidRDefault="00CD54FD" w:rsidP="00CD54FD">
      <w:r w:rsidRPr="00131217">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mainly one sensory channel and in doing so our brain is overwhelmed needing to place most of its attention to this one input and ignoring many others. </w:t>
      </w:r>
    </w:p>
    <w:p w:rsidR="00CD54FD" w:rsidRPr="00131217" w:rsidRDefault="00CD54FD" w:rsidP="00CD54FD">
      <w:pPr>
        <w:pStyle w:val="Heading2"/>
      </w:pPr>
      <w:bookmarkStart w:id="21" w:name="_Toc406140200"/>
      <w:r w:rsidRPr="00131217">
        <w:t>Design Approach</w:t>
      </w:r>
      <w:bookmarkEnd w:id="21"/>
    </w:p>
    <w:p w:rsidR="00CD54FD" w:rsidRPr="00131217" w:rsidRDefault="00CD54FD" w:rsidP="00CD54FD">
      <w:r w:rsidRPr="00131217">
        <w:t>Digital Synesthesia is divided in three major parts. Sensing, translation and feedback, the understanding and implementation of these three areas is the key to create a stable base for future designers to be able to build upon this project.</w:t>
      </w:r>
    </w:p>
    <w:p w:rsidR="00CD54FD" w:rsidRPr="00131217" w:rsidRDefault="00CD54FD" w:rsidP="00CD54FD">
      <w:r w:rsidRPr="00131217">
        <w:t>Sensing is the technology that will capture information from the world. This area brings interesting cross sections between fields. The designer needs to know about sensors that 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CD54FD" w:rsidRPr="00131217" w:rsidRDefault="00CD54FD" w:rsidP="00CD54FD">
      <w:r w:rsidRPr="00131217">
        <w:t>Translation is a more narrow area where the designer can implement knowledge in coding and electronics to interface the sensor to a mobile device in order to capture the data. The mobile device will then translate this information to the appropriate feedback. Translation also needs the design of a user interface. In the far future vision of Digital Synesthesia, this interface will let a user choose what sensor they want active and where, and how, they wish to experience this feedback. This way, depending on the user’s activities, they will be able to turn artificial senses on and off.</w:t>
      </w:r>
    </w:p>
    <w:p w:rsidR="00CD54FD" w:rsidRPr="00131217" w:rsidRDefault="00CD54FD" w:rsidP="00CD54FD">
      <w:r w:rsidRPr="00131217">
        <w:t>Feedback is the final step. At this stage, the designer will draw upon their knowledge of user interfaces and ergonomics to create a comfortable sensory experience that will make sense with the user’s need and surrounding context. The design of wearable technology will come into play as we find ways to comfortably generate the sensory signals that will respond to  the sensors.</w:t>
      </w:r>
    </w:p>
    <w:p w:rsidR="00CD54FD" w:rsidRPr="00131217" w:rsidRDefault="00CD54FD" w:rsidP="00CD54FD">
      <w:pPr>
        <w:pStyle w:val="Heading2"/>
      </w:pPr>
      <w:bookmarkStart w:id="22" w:name="_Toc406140201"/>
      <w:r w:rsidRPr="00131217">
        <w:lastRenderedPageBreak/>
        <w:t>The importance of the single affordance</w:t>
      </w:r>
      <w:bookmarkEnd w:id="22"/>
    </w:p>
    <w:p w:rsidR="00CD54FD" w:rsidRPr="00131217" w:rsidRDefault="00CD54FD" w:rsidP="00CD54FD">
      <w:r w:rsidRPr="00131217">
        <w:t>All five of our senses are able to take-in multiple information at the same time. We can see many colors, smell combinations of smell, feel at various points in our body, detect pressure and temperature on our skin and taste different tastes, all at the same time. In a sense, each sensory experience is already acting to capacity and the brain is decoding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is that the brain will be able to couple the simple signal with other information around it to create the cohesive experience.</w:t>
      </w:r>
    </w:p>
    <w:p w:rsidR="00A42427" w:rsidRPr="00131217" w:rsidRDefault="00A42427" w:rsidP="00A42427">
      <w:pPr>
        <w:pStyle w:val="Heading1"/>
      </w:pPr>
      <w:bookmarkStart w:id="23" w:name="_Toc406140206"/>
      <w:r w:rsidRPr="00131217">
        <w:t>Background</w:t>
      </w:r>
      <w:r w:rsidR="003E028C" w:rsidRPr="00131217">
        <w:t xml:space="preserve"> and Related Work</w:t>
      </w:r>
      <w:bookmarkEnd w:id="23"/>
    </w:p>
    <w:p w:rsidR="005B0F85" w:rsidRDefault="00BE0778">
      <w:pPr>
        <w:rPr>
          <w:smallCaps/>
          <w:spacing w:val="5"/>
          <w:sz w:val="28"/>
          <w:szCs w:val="28"/>
        </w:rPr>
      </w:pPr>
      <w:r w:rsidRPr="00131217">
        <w:t>Many proj</w:t>
      </w:r>
      <w:r w:rsidR="00086F41" w:rsidRPr="00131217">
        <w:t>ects and research have sought</w:t>
      </w:r>
      <w:r w:rsidRPr="00131217">
        <w:t xml:space="preserve"> to understand the feasibility of using touch, thermal, vibration and </w:t>
      </w:r>
      <w:r w:rsidR="00232125" w:rsidRPr="00131217">
        <w:t>haptics to communicate information to the brain</w:t>
      </w:r>
      <w:r w:rsidR="000E245F" w:rsidRPr="00131217">
        <w:t xml:space="preserve">. I’ll present here the research and projects that best support the </w:t>
      </w:r>
      <w:r w:rsidR="00124CCD" w:rsidRPr="00131217">
        <w:t>basis</w:t>
      </w:r>
      <w:r w:rsidR="000E245F" w:rsidRPr="00131217">
        <w:t xml:space="preserve"> of Digital Synesthesia.</w:t>
      </w:r>
      <w:r w:rsidR="00A90BCA" w:rsidRPr="00A90BCA">
        <w:rPr>
          <w:noProof/>
        </w:rPr>
        <w:t xml:space="preserve"> </w:t>
      </w:r>
      <w:bookmarkStart w:id="24" w:name="_Toc406140207"/>
    </w:p>
    <w:p w:rsidR="002B0DB5" w:rsidRPr="00131217" w:rsidRDefault="005B0F85" w:rsidP="00AC664D">
      <w:pPr>
        <w:pStyle w:val="Heading2"/>
      </w:pPr>
      <w:r>
        <w:rPr>
          <w:noProof/>
        </w:rPr>
        <mc:AlternateContent>
          <mc:Choice Requires="wpg">
            <w:drawing>
              <wp:inline distT="0" distB="0" distL="0" distR="0" wp14:anchorId="51592D94" wp14:editId="653674C2">
                <wp:extent cx="5773420" cy="2091690"/>
                <wp:effectExtent l="38100" t="38100" r="36830" b="3810"/>
                <wp:docPr id="11265" name="Group 11265"/>
                <wp:cNvGraphicFramePr/>
                <a:graphic xmlns:a="http://schemas.openxmlformats.org/drawingml/2006/main">
                  <a:graphicData uri="http://schemas.microsoft.com/office/word/2010/wordprocessingGroup">
                    <wpg:wgp>
                      <wpg:cNvGrpSpPr/>
                      <wpg:grpSpPr>
                        <a:xfrm>
                          <a:off x="0" y="0"/>
                          <a:ext cx="5773420" cy="2091690"/>
                          <a:chOff x="0" y="0"/>
                          <a:chExt cx="5773479" cy="2091690"/>
                        </a:xfrm>
                      </wpg:grpSpPr>
                      <wpg:grpSp>
                        <wpg:cNvPr id="189" name="Group 189"/>
                        <wpg:cNvGrpSpPr/>
                        <wpg:grpSpPr>
                          <a:xfrm>
                            <a:off x="0" y="0"/>
                            <a:ext cx="5773479" cy="1733107"/>
                            <a:chOff x="0" y="0"/>
                            <a:chExt cx="5773479" cy="1733107"/>
                          </a:xfrm>
                        </wpg:grpSpPr>
                        <pic:pic xmlns:pic="http://schemas.openxmlformats.org/drawingml/2006/picture">
                          <pic:nvPicPr>
                            <pic:cNvPr id="146" name="Picture 3"/>
                            <pic:cNvPicPr>
                              <a:picLocks noChangeAspect="1"/>
                            </pic:cNvPicPr>
                          </pic:nvPicPr>
                          <pic:blipFill rotWithShape="1">
                            <a:blip r:embed="rId36">
                              <a:extLst>
                                <a:ext uri="{28A0092B-C50C-407E-A947-70E740481C1C}">
                                  <a14:useLocalDpi xmlns:a14="http://schemas.microsoft.com/office/drawing/2010/main" val="0"/>
                                </a:ext>
                              </a:extLst>
                            </a:blip>
                            <a:srcRect l="55666" t="5531" r="1244" b="4107"/>
                            <a:stretch/>
                          </pic:blipFill>
                          <pic:spPr bwMode="auto">
                            <a:xfrm>
                              <a:off x="3859619" y="0"/>
                              <a:ext cx="1913860" cy="1733107"/>
                            </a:xfrm>
                            <a:prstGeom prst="rect">
                              <a:avLst/>
                            </a:prstGeom>
                            <a:noFill/>
                            <a:ln w="28575">
                              <a:solidFill>
                                <a:schemeClr val="tx1"/>
                              </a:solidFill>
                              <a:miter lim="800000"/>
                              <a:headEnd/>
                              <a:tailEnd/>
                            </a:ln>
                            <a:extLst/>
                          </pic:spPr>
                        </pic:pic>
                        <pic:pic xmlns:pic="http://schemas.openxmlformats.org/drawingml/2006/picture">
                          <pic:nvPicPr>
                            <pic:cNvPr id="6147" name="Picture 3"/>
                            <pic:cNvPicPr>
                              <a:picLocks noChangeAspect="1"/>
                            </pic:cNvPicPr>
                          </pic:nvPicPr>
                          <pic:blipFill rotWithShape="1">
                            <a:blip r:embed="rId36">
                              <a:extLst>
                                <a:ext uri="{28A0092B-C50C-407E-A947-70E740481C1C}">
                                  <a14:useLocalDpi xmlns:a14="http://schemas.microsoft.com/office/drawing/2010/main" val="0"/>
                                </a:ext>
                              </a:extLst>
                            </a:blip>
                            <a:srcRect l="1745" t="2938" r="52213" b="2828"/>
                            <a:stretch/>
                          </pic:blipFill>
                          <pic:spPr bwMode="auto">
                            <a:xfrm>
                              <a:off x="1786270" y="0"/>
                              <a:ext cx="1956391" cy="1733107"/>
                            </a:xfrm>
                            <a:prstGeom prst="rect">
                              <a:avLst/>
                            </a:prstGeom>
                            <a:solidFill>
                              <a:schemeClr val="bg2">
                                <a:lumMod val="90000"/>
                              </a:schemeClr>
                            </a:solidFill>
                            <a:ln w="28575">
                              <a:solidFill>
                                <a:schemeClr val="tx1"/>
                              </a:solidFill>
                            </a:ln>
                            <a:extLst/>
                          </pic:spPr>
                        </pic:pic>
                        <pic:pic xmlns:pic="http://schemas.openxmlformats.org/drawingml/2006/picture">
                          <pic:nvPicPr>
                            <pic:cNvPr id="6148" name="Picture 4"/>
                            <pic:cNvPicPr>
                              <a:picLocks noChangeAspect="1"/>
                            </pic:cNvPicPr>
                          </pic:nvPicPr>
                          <pic:blipFill rotWithShape="1">
                            <a:blip r:embed="rId37">
                              <a:extLst>
                                <a:ext uri="{28A0092B-C50C-407E-A947-70E740481C1C}">
                                  <a14:useLocalDpi xmlns:a14="http://schemas.microsoft.com/office/drawing/2010/main" val="0"/>
                                </a:ext>
                              </a:extLst>
                            </a:blip>
                            <a:srcRect l="1892" t="2143" r="2481" b="2435"/>
                            <a:stretch/>
                          </pic:blipFill>
                          <pic:spPr bwMode="auto">
                            <a:xfrm>
                              <a:off x="0" y="0"/>
                              <a:ext cx="1658679" cy="1733107"/>
                            </a:xfrm>
                            <a:prstGeom prst="rect">
                              <a:avLst/>
                            </a:prstGeom>
                            <a:solidFill>
                              <a:schemeClr val="bg2">
                                <a:lumMod val="90000"/>
                              </a:schemeClr>
                            </a:solidFill>
                            <a:ln w="28575">
                              <a:solidFill>
                                <a:schemeClr val="tx1"/>
                              </a:solidFill>
                            </a:ln>
                            <a:extLst/>
                          </pic:spPr>
                        </pic:pic>
                        <wps:wsp>
                          <wps:cNvPr id="6146" name="Text Box 6146"/>
                          <wps:cNvSpPr txBox="1"/>
                          <wps:spPr>
                            <a:xfrm>
                              <a:off x="138223" y="1244010"/>
                              <a:ext cx="1722475" cy="4675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30157" w:rsidRPr="005B0F85" w:rsidRDefault="00530157" w:rsidP="005B0F85">
                                <w:pPr>
                                  <w:pStyle w:val="CartoonNormal"/>
                                </w:pPr>
                                <w:r w:rsidRPr="005B0F85">
                                  <w:t>The pressure and temperature of finger was measured</w:t>
                                </w:r>
                              </w:p>
                              <w:p w:rsidR="00530157" w:rsidRDefault="00530157" w:rsidP="005B0F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52" name="Text Box 6152"/>
                          <wps:cNvSpPr txBox="1"/>
                          <wps:spPr>
                            <a:xfrm>
                              <a:off x="1924493" y="0"/>
                              <a:ext cx="1809750"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30157" w:rsidRPr="005C6D42" w:rsidRDefault="00530157" w:rsidP="005B0F85">
                                <w:pPr>
                                  <w:pStyle w:val="CartoonNormal"/>
                                </w:pPr>
                                <w:r w:rsidRPr="005C6D42">
                                  <w:t>Different material are placed in the device</w:t>
                                </w:r>
                              </w:p>
                              <w:p w:rsidR="00530157" w:rsidRDefault="00530157" w:rsidP="005B0F85">
                                <w:pPr>
                                  <w:pStyle w:val="CartoonNormal"/>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53" name="Text Box 6153"/>
                          <wps:cNvSpPr txBox="1"/>
                          <wps:spPr>
                            <a:xfrm>
                              <a:off x="3859619" y="1371600"/>
                              <a:ext cx="1809750" cy="333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30157" w:rsidRPr="005B0F85" w:rsidRDefault="00530157" w:rsidP="005B0F85">
                                <w:pPr>
                                  <w:pStyle w:val="CartoonNormal"/>
                                </w:pPr>
                                <w:r w:rsidRPr="005B0F85">
                                  <w:t>The subject must identify the warmer and colder of the two</w:t>
                                </w:r>
                              </w:p>
                              <w:p w:rsidR="00530157" w:rsidRDefault="00530157" w:rsidP="005B0F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264" name="Text Box 11264"/>
                        <wps:cNvSpPr txBox="1"/>
                        <wps:spPr>
                          <a:xfrm>
                            <a:off x="0" y="1786255"/>
                            <a:ext cx="5773420" cy="305435"/>
                          </a:xfrm>
                          <a:prstGeom prst="rect">
                            <a:avLst/>
                          </a:prstGeom>
                          <a:solidFill>
                            <a:prstClr val="white"/>
                          </a:solidFill>
                          <a:ln>
                            <a:noFill/>
                          </a:ln>
                          <a:effectLst/>
                        </wps:spPr>
                        <wps:txbx>
                          <w:txbxContent>
                            <w:p w:rsidR="00530157" w:rsidRPr="005C3F0E" w:rsidRDefault="00530157" w:rsidP="005B0F85">
                              <w:pPr>
                                <w:pStyle w:val="Caption"/>
                                <w:rPr>
                                  <w:noProof/>
                                  <w:sz w:val="24"/>
                                  <w:szCs w:val="20"/>
                                </w:rPr>
                              </w:pPr>
                              <w:bookmarkStart w:id="25" w:name="_Ref406251379"/>
                              <w:r>
                                <w:t xml:space="preserve">Figure </w:t>
                              </w:r>
                              <w:fldSimple w:instr=" SEQ Figure \* ARABIC ">
                                <w:r>
                                  <w:rPr>
                                    <w:noProof/>
                                  </w:rPr>
                                  <w:t>6</w:t>
                                </w:r>
                              </w:fldSimple>
                              <w:bookmarkEnd w:id="25"/>
                              <w:r>
                                <w:t xml:space="preserve"> - </w:t>
                              </w:r>
                              <w:r w:rsidRPr="001E018B">
                                <w:t>L.A. JONES AND BERRIS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1265" o:spid="_x0000_s1066" style="width:454.6pt;height:164.7pt;mso-position-horizontal-relative:char;mso-position-vertical-relative:line" coordsize="57734,209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">
                <v:group id="Group 189" o:spid="_x0000_s1067" style="position:absolute;width:57734;height:17331" coordsize="57734,173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y0wm8MAAADcAAAADwAAAGRycy9kb3ducmV2LnhtbERPS4vCMBC+C/6HMII3&#10;Tavs4naNIqLiQRZ8wLK3oRnbYjMpTWzrv98Igrf5+J4zX3amFA3VrrCsIB5HIIhTqwvOFFzO29EM&#10;hPPIGkvLpOBBDpaLfm+OibYtH6k5+UyEEHYJKsi9rxIpXZqTQTe2FXHgrrY26AOsM6lrbEO4KeUk&#10;ij6lwYJDQ44VrXNKb6e7UbBrsV1N401zuF3Xj7/zx8/vISalhoNu9Q3CU+ff4pd7r8P82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3LTCbwwAAANwAAAAP&#10;AAAAAAAAAAAAAAAAAKoCAABkcnMvZG93bnJldi54bWxQSwUGAAAAAAQABAD6AAAAmgMAAAAA&#10;">
                  <v:shape id="Picture 3" o:spid="_x0000_s1068" type="#_x0000_t75" style="position:absolute;left:38596;width:19138;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sHTrCAAAA3AAAAA8AAABkcnMvZG93bnJldi54bWxET0trAjEQvgv9D2EK3jSriNjVKCIIWihU&#10;qwdvw2b2oZvJmkTd/vumIHibj+85s0VranEn5yvLCgb9BARxZnXFhYLDz7o3AeEDssbaMin4JQ+L&#10;+Vtnhqm2D97RfR8KEUPYp6igDKFJpfRZSQZ93zbEkcutMxgidIXUDh8x3NRymCRjabDi2FBiQ6uS&#10;ssv+ZhScT7JqP9bbb7eh69fnbptLc8yV6r63yymIQG14iZ/ujY7zR2P4fyZeIO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ibB06wgAAANwAAAAPAAAAAAAAAAAAAAAAAJ8C&#10;AABkcnMvZG93bnJldi54bWxQSwUGAAAAAAQABAD3AAAAjgMAAAAA&#10;" stroked="t" strokecolor="black [3213]" strokeweight="2.25pt">
                    <v:imagedata r:id="rId38" o:title="" croptop="3625f" cropbottom="2692f" cropleft="36481f" cropright="815f"/>
                    <v:path arrowok="t"/>
                  </v:shape>
                  <v:shape id="Picture 3" o:spid="_x0000_s1069" type="#_x0000_t75" style="position:absolute;left:17862;width:19564;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GfDHAAAA3QAAAA8AAABkcnMvZG93bnJldi54bWxEj81rwkAUxO+C/8PyhF6KblL8KKmrFEtB&#10;PIgfPdTbI/vMBrNvQ3Zr4n/vCgWPw8z8hpkvO1uJKzW+dKwgHSUgiHOnSy4U/By/h+8gfEDWWDkm&#10;BTfysFz0e3PMtGt5T9dDKESEsM9QgQmhzqT0uSGLfuRq4uidXWMxRNkUUjfYRrit5FuSTKXFkuOC&#10;wZpWhvLL4c8q2Hy55LRNdb35LeVkZVz7ehrvlHoZdJ8fIAJ14Rn+b6+1gmk6nsHjTXwCcnEH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mEGfDHAAAA3QAAAA8AAAAAAAAAAAAA&#10;AAAAnwIAAGRycy9kb3ducmV2LnhtbFBLBQYAAAAABAAEAPcAAACTAwAAAAA=&#10;" filled="t" fillcolor="#ddd8c2 [2894]" stroked="t" strokecolor="black [3213]" strokeweight="2.25pt">
                    <v:imagedata r:id="rId38" o:title="" croptop="1925f" cropbottom="1853f" cropleft="1144f" cropright="34218f"/>
                    <v:path arrowok="t"/>
                  </v:shape>
                  <v:shape id="Picture 4" o:spid="_x0000_s1070" type="#_x0000_t75" style="position:absolute;width:16586;height:173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BOmC9AAAA3QAAAA8AAABkcnMvZG93bnJldi54bWxET70KwjAQ3gXfIZzgUjStiJZqFBEEN1G7&#10;uB3N2RabS2mi1rc3g+D48f2vt71pxIs6V1tWkExjEMSF1TWXCvLrYZKCcB5ZY2OZFHzIwXYzHKwx&#10;0/bNZ3pdfClCCLsMFVTet5mUrqjIoJvaljhwd9sZ9AF2pdQdvkO4aeQsjhfSYM2hocKW9hUVj8vT&#10;KNDxKaLWLNMmuiX68MyjPvek1HjU71YgPPX+L/65j1rBIpmHueFNeAJy8wU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w0E6YL0AAADdAAAADwAAAAAAAAAAAAAAAACfAgAAZHJz&#10;L2Rvd25yZXYueG1sUEsFBgAAAAAEAAQA9wAAAIkDAAAAAA==&#10;" filled="t" fillcolor="#ddd8c2 [2894]" stroked="t" strokecolor="black [3213]" strokeweight="2.25pt">
                    <v:imagedata r:id="rId39" o:title="" croptop="1404f" cropbottom="1596f" cropleft="1240f" cropright="1626f"/>
                    <v:path arrowok="t"/>
                  </v:shape>
                  <v:shape id="Text Box 6146" o:spid="_x0000_s1071" type="#_x0000_t202" style="position:absolute;left:1382;top:12440;width:17224;height:4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voJsMA&#10;AADdAAAADwAAAGRycy9kb3ducmV2LnhtbESPQUsDMRSE70L/Q3gFbzZbkWW7Ni1VqgiebIvnx+Y1&#10;Cd28LEncrv/eCILHYWa+YdbbyfdipJhcYAXLRQWCuAvasVFwOr7cNSBSRtbYByYF35Rgu5ndrLHV&#10;4cofNB6yEQXCqUUFNuehlTJ1ljymRRiIi3cO0WMuMhqpI14L3Pfyvqpq6dFxWbA40LOl7nL48gr2&#10;T2Zlugaj3TfauXH6PL+bV6Vu59PuEUSmKf+H/9pvWkG9fKjh9015An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voJsMAAADdAAAADwAAAAAAAAAAAAAAAACYAgAAZHJzL2Rv&#10;d25yZXYueG1sUEsFBgAAAAAEAAQA9QAAAIgDAAAAAA==&#10;" fillcolor="white [3201]" strokeweight=".5pt">
                    <v:textbox>
                      <w:txbxContent>
                        <w:p w:rsidR="00530157" w:rsidRPr="005B0F85" w:rsidRDefault="00530157" w:rsidP="005B0F85">
                          <w:pPr>
                            <w:pStyle w:val="CartoonNormal"/>
                          </w:pPr>
                          <w:r w:rsidRPr="005B0F85">
                            <w:t>The pressure and temperature of finger was measured</w:t>
                          </w:r>
                        </w:p>
                        <w:p w:rsidR="00530157" w:rsidRDefault="00530157" w:rsidP="005B0F85"/>
                      </w:txbxContent>
                    </v:textbox>
                  </v:shape>
                  <v:shape id="Text Box 6152" o:spid="_x0000_s1072" type="#_x0000_t202" style="position:absolute;left:19244;width:18098;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l4+MMA&#10;AADdAAAADwAAAGRycy9kb3ducmV2LnhtbESPQWsCMRSE74X+h/AEbzWrUFlXo9hiS6Gnaun5sXkm&#10;wc3LkqTr+u+bQqHHYWa+YTa70XdioJhcYAXzWQWCuA3asVHweXp5qEGkjKyxC0wKbpRgt72/22Cj&#10;w5U/aDhmIwqEU4MKbM59I2VqLXlMs9ATF+8cosdcZDRSR7wWuO/koqqW0qPjsmCxp2dL7eX47RUc&#10;nszKtDVGe6i1c8P4dX43r0pNJ+N+DSLTmP/Df+03rWA5f1zA75vyBO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l4+MMAAADdAAAADwAAAAAAAAAAAAAAAACYAgAAZHJzL2Rv&#10;d25yZXYueG1sUEsFBgAAAAAEAAQA9QAAAIgDAAAAAA==&#10;" fillcolor="white [3201]" strokeweight=".5pt">
                    <v:textbox>
                      <w:txbxContent>
                        <w:p w:rsidR="00530157" w:rsidRPr="005C6D42" w:rsidRDefault="00530157" w:rsidP="005B0F85">
                          <w:pPr>
                            <w:pStyle w:val="CartoonNormal"/>
                          </w:pPr>
                          <w:r w:rsidRPr="005C6D42">
                            <w:t>Different material are placed in the device</w:t>
                          </w:r>
                        </w:p>
                        <w:p w:rsidR="00530157" w:rsidRDefault="00530157" w:rsidP="005B0F85">
                          <w:pPr>
                            <w:pStyle w:val="CartoonNormal"/>
                          </w:pPr>
                        </w:p>
                      </w:txbxContent>
                    </v:textbox>
                  </v:shape>
                  <v:shape id="Text Box 6153" o:spid="_x0000_s1073" type="#_x0000_t202" style="position:absolute;left:38596;top:13716;width:18097;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XdY8QA&#10;AADdAAAADwAAAGRycy9kb3ducmV2LnhtbESPQUsDMRSE74L/ITzBm8220rKuTYuVVgqerOL5sXlN&#10;gpuXJYnb7b83hYLHYWa+YZbr0XdioJhcYAXTSQWCuA3asVHw9bl7qEGkjKyxC0wKzpRgvbq9WWKj&#10;w4k/aDhkIwqEU4MKbM59I2VqLXlMk9ATF+8YosdcZDRSRzwVuO/krKoW0qPjsmCxp1dL7c/h1yvY&#10;bsyTaWuMdltr54bx+/hu3pS6vxtfnkFkGvN/+NreawWL6fwRLm/KE5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6V3WPEAAAA3QAAAA8AAAAAAAAAAAAAAAAAmAIAAGRycy9k&#10;b3ducmV2LnhtbFBLBQYAAAAABAAEAPUAAACJAwAAAAA=&#10;" fillcolor="white [3201]" strokeweight=".5pt">
                    <v:textbox>
                      <w:txbxContent>
                        <w:p w:rsidR="00530157" w:rsidRPr="005B0F85" w:rsidRDefault="00530157" w:rsidP="005B0F85">
                          <w:pPr>
                            <w:pStyle w:val="CartoonNormal"/>
                          </w:pPr>
                          <w:r w:rsidRPr="005B0F85">
                            <w:t>The subject must identify the warmer and colder of the two</w:t>
                          </w:r>
                        </w:p>
                        <w:p w:rsidR="00530157" w:rsidRDefault="00530157" w:rsidP="005B0F85"/>
                      </w:txbxContent>
                    </v:textbox>
                  </v:shape>
                </v:group>
                <v:shape id="Text Box 11264" o:spid="_x0000_s1074" type="#_x0000_t202" style="position:absolute;top:17862;width:57734;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PJU8YA&#10;AADeAAAADwAAAGRycy9kb3ducmV2LnhtbERPTWvCQBC9F/oflin0UnSjDUFSVxFpofUijV68Ddkx&#10;mzY7G3Y3mv57t1DobR7vc5br0XbiQj60jhXMphkI4trplhsFx8PbZAEiRGSNnWNS8EMB1qv7uyWW&#10;2l35ky5VbEQK4VCiAhNjX0oZakMWw9T1xIk7O28xJugbqT1eU7jt5DzLCmmx5dRgsKetofq7GqyC&#10;fX7am6fh/Lrb5M/+4zhsi6+mUurxYdy8gIg0xn/xn/tdp/mzeZHD7zvpBrm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PJU8YAAADeAAAADwAAAAAAAAAAAAAAAACYAgAAZHJz&#10;L2Rvd25yZXYueG1sUEsFBgAAAAAEAAQA9QAAAIsDAAAAAA==&#10;" stroked="f">
                  <v:textbox style="mso-fit-shape-to-text:t" inset="0,0,0,0">
                    <w:txbxContent>
                      <w:p w:rsidR="00530157" w:rsidRPr="005C3F0E" w:rsidRDefault="00530157" w:rsidP="005B0F85">
                        <w:pPr>
                          <w:pStyle w:val="Caption"/>
                          <w:rPr>
                            <w:noProof/>
                            <w:sz w:val="24"/>
                            <w:szCs w:val="20"/>
                          </w:rPr>
                        </w:pPr>
                        <w:bookmarkStart w:id="26" w:name="_Ref406251379"/>
                        <w:r>
                          <w:t xml:space="preserve">Figure </w:t>
                        </w:r>
                        <w:fldSimple w:instr=" SEQ Figure \* ARABIC ">
                          <w:r>
                            <w:rPr>
                              <w:noProof/>
                            </w:rPr>
                            <w:t>6</w:t>
                          </w:r>
                        </w:fldSimple>
                        <w:bookmarkEnd w:id="26"/>
                        <w:r>
                          <w:t xml:space="preserve"> - </w:t>
                        </w:r>
                        <w:r w:rsidRPr="001E018B">
                          <w:t>L.A. JONES AND BERRIS 2003</w:t>
                        </w:r>
                      </w:p>
                    </w:txbxContent>
                  </v:textbox>
                </v:shape>
                <w10:anchorlock/>
              </v:group>
            </w:pict>
          </mc:Fallback>
        </mc:AlternateContent>
      </w:r>
      <w:r w:rsidR="00AC664D" w:rsidRPr="00131217">
        <w:t>Thermal Interfacing</w:t>
      </w:r>
      <w:bookmarkEnd w:id="24"/>
      <w:r w:rsidR="00F00AA5" w:rsidRPr="00F00AA5">
        <w:rPr>
          <w:rFonts w:ascii="Anime Ace 2.0 BB" w:hAnsi="Anime Ace 2.0 BB"/>
          <w:color w:val="000000" w:themeColor="text1"/>
          <w:kern w:val="24"/>
          <w:sz w:val="22"/>
          <w:szCs w:val="22"/>
        </w:rPr>
        <w:t xml:space="preserve"> </w:t>
      </w:r>
    </w:p>
    <w:p w:rsidR="005C6D42" w:rsidRDefault="00AC664D" w:rsidP="008D73ED">
      <w:r w:rsidRPr="00131217">
        <w:t xml:space="preserve">Studies on </w:t>
      </w:r>
      <w:r w:rsidR="00232125" w:rsidRPr="00131217">
        <w:t>a</w:t>
      </w:r>
      <w:r w:rsidRPr="00131217">
        <w:t xml:space="preserve"> person’s ability to discern between two materials using only thermal cues have been conducted. They show how such perception is possible when there is a large difference between the thermal capacity and conductivity of the materials</w:t>
      </w:r>
      <w:r w:rsidR="00A478F5" w:rsidRPr="00131217">
        <w:fldChar w:fldCharType="begin" w:fldLock="1"/>
      </w:r>
      <w:r w:rsidR="006A79C3">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formattedCitation" : "(L.A. Jones and Berris 2003)", "plainTextFormattedCitation" : "(L.A. Jones and Berris 2003)", "previouslyFormattedCitation" : "(L.A. Jones and Berris 2003)" }, "properties" : { "noteIndex" : 0 }, "schema" : "https://github.com/citation-style-language/schema/raw/master/csl-citation.json" }</w:instrText>
      </w:r>
      <w:r w:rsidR="00A478F5" w:rsidRPr="00131217">
        <w:fldChar w:fldCharType="separate"/>
      </w:r>
      <w:r w:rsidR="006A79C3" w:rsidRPr="006A79C3">
        <w:rPr>
          <w:noProof/>
        </w:rPr>
        <w:t>(L.A. Jones and Berris 2003)</w:t>
      </w:r>
      <w:r w:rsidR="00A478F5" w:rsidRPr="00131217">
        <w:fldChar w:fldCharType="end"/>
      </w:r>
      <w:r w:rsidR="004F6543">
        <w:t xml:space="preserve"> (</w:t>
      </w:r>
      <w:r w:rsidR="005B0F85">
        <w:fldChar w:fldCharType="begin"/>
      </w:r>
      <w:r w:rsidR="005B0F85">
        <w:instrText xml:space="preserve"> REF _Ref406251379 \h </w:instrText>
      </w:r>
      <w:r w:rsidR="005B0F85">
        <w:fldChar w:fldCharType="separate"/>
      </w:r>
      <w:r w:rsidR="005B0F85">
        <w:t xml:space="preserve">Figure </w:t>
      </w:r>
      <w:r w:rsidR="005B0F85">
        <w:rPr>
          <w:noProof/>
        </w:rPr>
        <w:t>6</w:t>
      </w:r>
      <w:r w:rsidR="005B0F85">
        <w:fldChar w:fldCharType="end"/>
      </w:r>
      <w:r w:rsidR="004F6543">
        <w:rPr>
          <w:noProof/>
        </w:rPr>
        <w:t>)</w:t>
      </w:r>
      <w:r w:rsidRPr="00131217">
        <w:t xml:space="preserve">. </w:t>
      </w:r>
    </w:p>
    <w:p w:rsidR="005B0F85" w:rsidRDefault="00AC664D" w:rsidP="00AC664D">
      <w:r w:rsidRPr="00131217">
        <w:t xml:space="preserve">Similar results have been used to present thermal cues to the users in virtual environments and </w:t>
      </w:r>
      <w:r w:rsidR="003962FA" w:rsidRPr="00131217">
        <w:t>teleoperated systems</w:t>
      </w:r>
      <w:r w:rsidR="006A7890" w:rsidRPr="00131217">
        <w:t xml:space="preserve"> </w:t>
      </w:r>
      <w:r w:rsidR="00A478F5" w:rsidRPr="00131217">
        <w:fldChar w:fldCharType="begin" w:fldLock="1"/>
      </w:r>
      <w:r w:rsidR="006A79C3">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formattedCitation" : "(L.A. Jones and Ho 2008; Wilson et al. 2011)", "plainTextFormattedCitation" : "(L.A. Jones and Ho 2008; Wilson et al. 2011)", "previouslyFormattedCitation" : "(L.A. Jones and Ho 2008; Wilson et al. 2011)" }, "properties" : { "noteIndex" : 0 }, "schema" : "https://github.com/citation-style-language/schema/raw/master/csl-citation.json" }</w:instrText>
      </w:r>
      <w:r w:rsidR="00A478F5" w:rsidRPr="00131217">
        <w:fldChar w:fldCharType="separate"/>
      </w:r>
      <w:r w:rsidR="006A79C3" w:rsidRPr="006A79C3">
        <w:rPr>
          <w:noProof/>
        </w:rPr>
        <w:t>(L.A. Jones and Ho 2008; Wilson et al. 2011)</w:t>
      </w:r>
      <w:r w:rsidR="00A478F5" w:rsidRPr="00131217">
        <w:fldChar w:fldCharType="end"/>
      </w:r>
      <w:r w:rsidR="005C6D42">
        <w:t xml:space="preserve">. </w:t>
      </w:r>
      <w:r w:rsidR="00232125" w:rsidRPr="00131217">
        <w:t xml:space="preserve">Digital Synesthesia will </w:t>
      </w:r>
      <w:r w:rsidR="00232125" w:rsidRPr="00131217">
        <w:lastRenderedPageBreak/>
        <w:t xml:space="preserve">further this research by </w:t>
      </w:r>
      <w:r w:rsidR="00494E5F" w:rsidRPr="00131217">
        <w:t>finding more effective ways of coding information through the sense of temperature.</w:t>
      </w:r>
    </w:p>
    <w:p w:rsidR="005B0F85" w:rsidRDefault="005B0F85">
      <w:r>
        <w:rPr>
          <w:noProof/>
        </w:rPr>
        <mc:AlternateContent>
          <mc:Choice Requires="wpg">
            <w:drawing>
              <wp:inline distT="0" distB="0" distL="0" distR="0" wp14:anchorId="6229C07E" wp14:editId="76CA9C94">
                <wp:extent cx="5883910" cy="2186940"/>
                <wp:effectExtent l="38100" t="38100" r="40640" b="3810"/>
                <wp:docPr id="182" name="Group 182"/>
                <wp:cNvGraphicFramePr/>
                <a:graphic xmlns:a="http://schemas.openxmlformats.org/drawingml/2006/main">
                  <a:graphicData uri="http://schemas.microsoft.com/office/word/2010/wordprocessingGroup">
                    <wpg:wgp>
                      <wpg:cNvGrpSpPr/>
                      <wpg:grpSpPr>
                        <a:xfrm>
                          <a:off x="0" y="0"/>
                          <a:ext cx="5883910" cy="2186940"/>
                          <a:chOff x="0" y="0"/>
                          <a:chExt cx="5883910" cy="2186940"/>
                        </a:xfrm>
                      </wpg:grpSpPr>
                      <wpg:grpSp>
                        <wpg:cNvPr id="11280" name="Group 11280"/>
                        <wpg:cNvGrpSpPr/>
                        <wpg:grpSpPr>
                          <a:xfrm>
                            <a:off x="0" y="0"/>
                            <a:ext cx="5883910" cy="1828800"/>
                            <a:chOff x="0" y="0"/>
                            <a:chExt cx="5883965" cy="1828800"/>
                          </a:xfrm>
                        </wpg:grpSpPr>
                        <wpg:grpSp>
                          <wpg:cNvPr id="136" name="Group 136"/>
                          <wpg:cNvGrpSpPr/>
                          <wpg:grpSpPr>
                            <a:xfrm>
                              <a:off x="0" y="0"/>
                              <a:ext cx="2000250" cy="1828800"/>
                              <a:chOff x="161925" y="0"/>
                              <a:chExt cx="2000250" cy="1828800"/>
                            </a:xfrm>
                          </wpg:grpSpPr>
                          <pic:pic xmlns:pic="http://schemas.openxmlformats.org/drawingml/2006/picture">
                            <pic:nvPicPr>
                              <pic:cNvPr id="6149" name="Picture 5"/>
                              <pic:cNvPicPr>
                                <a:picLocks noChangeAspect="1"/>
                              </pic:cNvPicPr>
                            </pic:nvPicPr>
                            <pic:blipFill rotWithShape="1">
                              <a:blip r:embed="rId40">
                                <a:extLst>
                                  <a:ext uri="{28A0092B-C50C-407E-A947-70E740481C1C}">
                                    <a14:useLocalDpi xmlns:a14="http://schemas.microsoft.com/office/drawing/2010/main" val="0"/>
                                  </a:ext>
                                </a:extLst>
                              </a:blip>
                              <a:srcRect l="8731" t="4038" r="14363" b="3437"/>
                              <a:stretch/>
                            </pic:blipFill>
                            <pic:spPr bwMode="auto">
                              <a:xfrm>
                                <a:off x="161925" y="0"/>
                                <a:ext cx="200025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01" name="TextBox 13"/>
                            <wps:cNvSpPr txBox="1"/>
                            <wps:spPr>
                              <a:xfrm>
                                <a:off x="219011" y="57150"/>
                                <a:ext cx="1190625" cy="257174"/>
                              </a:xfrm>
                              <a:prstGeom prst="rect">
                                <a:avLst/>
                              </a:prstGeom>
                              <a:solidFill>
                                <a:schemeClr val="bg1"/>
                              </a:solidFill>
                              <a:ln w="19050">
                                <a:solidFill>
                                  <a:schemeClr val="tx1"/>
                                </a:solidFill>
                              </a:ln>
                            </wps:spPr>
                            <wps:txbx>
                              <w:txbxContent>
                                <w:p w:rsidR="00530157" w:rsidRPr="00A90BCA" w:rsidRDefault="00530157" w:rsidP="005B0F85">
                                  <w:pPr>
                                    <w:pStyle w:val="CartoonNormal"/>
                                    <w:rPr>
                                      <w:sz w:val="20"/>
                                    </w:rPr>
                                  </w:pPr>
                                  <w:r w:rsidRPr="00A90BCA">
                                    <w:t>Microcontroller…</w:t>
                                  </w:r>
                                </w:p>
                              </w:txbxContent>
                            </wps:txbx>
                            <wps:bodyPr wrap="square" rtlCol="0">
                              <a:noAutofit/>
                            </wps:bodyPr>
                          </wps:wsp>
                          <wps:wsp>
                            <wps:cNvPr id="102" name="TextBox 14"/>
                            <wps:cNvSpPr txBox="1"/>
                            <wps:spPr>
                              <a:xfrm>
                                <a:off x="219006" y="1514476"/>
                                <a:ext cx="1190630" cy="247650"/>
                              </a:xfrm>
                              <a:prstGeom prst="rect">
                                <a:avLst/>
                              </a:prstGeom>
                              <a:solidFill>
                                <a:schemeClr val="bg1"/>
                              </a:solidFill>
                              <a:ln w="19050">
                                <a:solidFill>
                                  <a:schemeClr val="tx1"/>
                                </a:solidFill>
                              </a:ln>
                            </wps:spPr>
                            <wps:txbx>
                              <w:txbxContent>
                                <w:p w:rsidR="00530157" w:rsidRPr="00A90BCA" w:rsidRDefault="00530157" w:rsidP="005B0F85">
                                  <w:pPr>
                                    <w:pStyle w:val="CartoonNormal"/>
                                    <w:rPr>
                                      <w:sz w:val="20"/>
                                    </w:rPr>
                                  </w:pPr>
                                  <w:r w:rsidRPr="00A90BCA">
                                    <w:t>… and Peltier</w:t>
                                  </w:r>
                                </w:p>
                              </w:txbxContent>
                            </wps:txbx>
                            <wps:bodyPr wrap="square" rtlCol="0">
                              <a:noAutofit/>
                            </wps:bodyPr>
                          </wps:wsp>
                        </wpg:grpSp>
                        <wpg:grpSp>
                          <wpg:cNvPr id="144" name="Group 144"/>
                          <wpg:cNvGrpSpPr/>
                          <wpg:grpSpPr>
                            <a:xfrm>
                              <a:off x="2196547" y="0"/>
                              <a:ext cx="1699260" cy="1828800"/>
                              <a:chOff x="142875" y="0"/>
                              <a:chExt cx="1699260" cy="1828800"/>
                            </a:xfrm>
                          </wpg:grpSpPr>
                          <pic:pic xmlns:pic="http://schemas.openxmlformats.org/drawingml/2006/picture">
                            <pic:nvPicPr>
                              <pic:cNvPr id="135" name="Picture 6"/>
                              <pic:cNvPicPr>
                                <a:picLocks noChangeAspect="1"/>
                              </pic:cNvPicPr>
                            </pic:nvPicPr>
                            <pic:blipFill rotWithShape="1">
                              <a:blip r:embed="rId41">
                                <a:extLst>
                                  <a:ext uri="{28A0092B-C50C-407E-A947-70E740481C1C}">
                                    <a14:useLocalDpi xmlns:a14="http://schemas.microsoft.com/office/drawing/2010/main" val="0"/>
                                  </a:ext>
                                </a:extLst>
                              </a:blip>
                              <a:srcRect l="10814" t="3464" r="51680" b="4633"/>
                              <a:stretch/>
                            </pic:blipFill>
                            <pic:spPr bwMode="auto">
                              <a:xfrm>
                                <a:off x="142875" y="0"/>
                                <a:ext cx="169926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20" name="TextBox 15"/>
                            <wps:cNvSpPr txBox="1"/>
                            <wps:spPr>
                              <a:xfrm>
                                <a:off x="408862" y="57150"/>
                                <a:ext cx="1312024" cy="257174"/>
                              </a:xfrm>
                              <a:prstGeom prst="rect">
                                <a:avLst/>
                              </a:prstGeom>
                              <a:solidFill>
                                <a:schemeClr val="bg1"/>
                              </a:solidFill>
                              <a:ln w="19050">
                                <a:solidFill>
                                  <a:schemeClr val="tx1"/>
                                </a:solidFill>
                              </a:ln>
                            </wps:spPr>
                            <wps:txbx>
                              <w:txbxContent>
                                <w:p w:rsidR="00530157" w:rsidRPr="00A90BCA" w:rsidRDefault="00530157" w:rsidP="005B0F85">
                                  <w:pPr>
                                    <w:pStyle w:val="CartoonNormal"/>
                                    <w:rPr>
                                      <w:sz w:val="20"/>
                                    </w:rPr>
                                  </w:pPr>
                                  <w:r w:rsidRPr="00A90BCA">
                                    <w:t>On the palm</w:t>
                                  </w:r>
                                </w:p>
                              </w:txbxContent>
                            </wps:txbx>
                            <wps:bodyPr wrap="square" rtlCol="0">
                              <a:noAutofit/>
                            </wps:bodyPr>
                          </wps:wsp>
                        </wpg:grpSp>
                        <pic:pic xmlns:pic="http://schemas.openxmlformats.org/drawingml/2006/picture">
                          <pic:nvPicPr>
                            <pic:cNvPr id="6154" name="Picture 7"/>
                            <pic:cNvPicPr>
                              <a:picLocks noChangeAspect="1"/>
                            </pic:cNvPicPr>
                          </pic:nvPicPr>
                          <pic:blipFill rotWithShape="1">
                            <a:blip r:embed="rId42">
                              <a:extLst>
                                <a:ext uri="{28A0092B-C50C-407E-A947-70E740481C1C}">
                                  <a14:useLocalDpi xmlns:a14="http://schemas.microsoft.com/office/drawing/2010/main" val="0"/>
                                </a:ext>
                              </a:extLst>
                            </a:blip>
                            <a:srcRect l="4841" t="3778" r="58771" b="6484"/>
                            <a:stretch/>
                          </pic:blipFill>
                          <pic:spPr bwMode="auto">
                            <a:xfrm>
                              <a:off x="4084982" y="0"/>
                              <a:ext cx="1798983" cy="1828800"/>
                            </a:xfrm>
                            <a:prstGeom prst="rect">
                              <a:avLst/>
                            </a:prstGeom>
                            <a:noFill/>
                            <a:ln w="28575">
                              <a:solidFill>
                                <a:schemeClr val="tx1"/>
                              </a:solidFill>
                              <a:miter lim="800000"/>
                              <a:headEnd/>
                              <a:tailEnd/>
                            </a:ln>
                            <a:extLst/>
                          </pic:spPr>
                        </pic:pic>
                        <wps:wsp>
                          <wps:cNvPr id="6155" name="TextBox 18"/>
                          <wps:cNvSpPr txBox="1"/>
                          <wps:spPr>
                            <a:xfrm>
                              <a:off x="3597965" y="1297172"/>
                              <a:ext cx="2105025" cy="477791"/>
                            </a:xfrm>
                            <a:prstGeom prst="rect">
                              <a:avLst/>
                            </a:prstGeom>
                            <a:solidFill>
                              <a:schemeClr val="bg1"/>
                            </a:solidFill>
                            <a:ln w="19050">
                              <a:solidFill>
                                <a:schemeClr val="tx1"/>
                              </a:solidFill>
                            </a:ln>
                          </wps:spPr>
                          <wps:txbx>
                            <w:txbxContent>
                              <w:p w:rsidR="00530157" w:rsidRDefault="00530157" w:rsidP="005B0F85">
                                <w:pPr>
                                  <w:pStyle w:val="CartoonNormal"/>
                                </w:pPr>
                                <w:r>
                                  <w:t>The experiment was repeated with the subjects walking around</w:t>
                                </w:r>
                              </w:p>
                            </w:txbxContent>
                          </wps:txbx>
                          <wps:bodyPr wrap="square" rtlCol="0">
                            <a:noAutofit/>
                          </wps:bodyPr>
                        </wps:wsp>
                      </wpg:grpSp>
                      <wps:wsp>
                        <wps:cNvPr id="11281" name="Text Box 11281"/>
                        <wps:cNvSpPr txBox="1"/>
                        <wps:spPr>
                          <a:xfrm>
                            <a:off x="0" y="1881505"/>
                            <a:ext cx="5883910" cy="305435"/>
                          </a:xfrm>
                          <a:prstGeom prst="rect">
                            <a:avLst/>
                          </a:prstGeom>
                          <a:solidFill>
                            <a:prstClr val="white"/>
                          </a:solidFill>
                          <a:ln>
                            <a:noFill/>
                          </a:ln>
                          <a:effectLst/>
                        </wps:spPr>
                        <wps:txbx>
                          <w:txbxContent>
                            <w:p w:rsidR="00530157" w:rsidRPr="0091013B" w:rsidRDefault="00530157" w:rsidP="005B0F85">
                              <w:pPr>
                                <w:pStyle w:val="Caption"/>
                                <w:rPr>
                                  <w:b w:val="0"/>
                                  <w:bCs w:val="0"/>
                                  <w:smallCaps/>
                                  <w:noProof/>
                                  <w:spacing w:val="5"/>
                                  <w:sz w:val="28"/>
                                  <w:szCs w:val="28"/>
                                </w:rPr>
                              </w:pPr>
                              <w:bookmarkStart w:id="27" w:name="_Toc406140328"/>
                              <w:r>
                                <w:t xml:space="preserve">Figure </w:t>
                              </w:r>
                              <w:fldSimple w:instr=" SEQ Figure \* ARABIC ">
                                <w:r>
                                  <w:rPr>
                                    <w:noProof/>
                                  </w:rPr>
                                  <w:t>8</w:t>
                                </w:r>
                              </w:fldSimple>
                              <w:r>
                                <w:t xml:space="preserve"> - </w:t>
                              </w:r>
                              <w:r w:rsidRPr="005B48B0">
                                <w:t>WILSON ET AL. 2011</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82" o:spid="_x0000_s1075" style="width:463.3pt;height:172.2pt;mso-position-horizontal-relative:char;mso-position-vertical-relative:line" coordsize="58839,21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">
                <v:group id="Group 11280" o:spid="_x0000_s1076" style="position:absolute;width:58839;height:18288" coordsize="58839,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EHDXccAAADe&#10;AAAADwAAAAAAAAAAAAAAAACqAgAAZHJzL2Rvd25yZXYueG1sUEsFBgAAAAAEAAQA+gAAAJ4DAAAA&#10;AA==&#10;">
                  <v:group id="Group 136" o:spid="_x0000_s1077" style="position:absolute;width:20002;height:18288" coordorigin="1619" coordsize="2000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1tDsIAAADcAAAADwAAAGRycy9kb3ducmV2LnhtbERPTYvCMBC9C/sfwix4&#10;07SKIl2jiLjiQRasguxtaMa22ExKk23rvzfCgrd5vM9ZrntTiZYaV1pWEI8jEMSZ1SXnCi7n79EC&#10;hPPIGivLpOBBDtarj8ESE207PlGb+lyEEHYJKii8rxMpXVaQQTe2NXHgbrYx6ANscqkb7EK4qeQk&#10;iubSYMmhocCatgVl9/TPKNh32G2m8a493m/bx+959nM9xqTU8LPffIHw1Pu3+N990GH+dA6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UNbQ7CAAAA3AAAAA8A&#10;AAAAAAAAAAAAAAAAqgIAAGRycy9kb3ducmV2LnhtbFBLBQYAAAAABAAEAPoAAACZAwAAAAA=&#10;">
                    <v:shape id="Picture 5" o:spid="_x0000_s1078" type="#_x0000_t75" style="position:absolute;left:1619;width:20002;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yORzFAAAA3QAAAA8AAABkcnMvZG93bnJldi54bWxEj0FrAjEUhO+F/ofwBG81axGpq1FCbdFD&#10;D63V+3Pz3F3cvCxJurv++6ZQ8DjMzDfMajPYRnTkQ+1YwXSSgSAunKm5VHD8fn96AREissHGMSm4&#10;UYDN+vFhhblxPX9Rd4ilSBAOOSqoYmxzKUNRkcUwcS1x8i7OW4xJ+lIaj32C20Y+Z9lcWqw5LVTY&#10;0mtFxfXwYxUsth9d/7bjz9O53/qz1trNolZqPBr0EkSkId7D/+29UTCfzhbw9yY9Abn+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8jkcxQAAAN0AAAAPAAAAAAAAAAAAAAAA&#10;AJ8CAABkcnMvZG93bnJldi54bWxQSwUGAAAAAAQABAD3AAAAkQMAAAAA&#10;" fillcolor="#4f81bd [3204]" stroked="t" strokecolor="black [3213]" strokeweight="2.25pt">
                      <v:imagedata r:id="rId43" o:title="" croptop="2646f" cropbottom="2252f" cropleft="5722f" cropright="9413f"/>
                      <v:path arrowok="t"/>
                    </v:shape>
                    <v:shape id="TextBox 13" o:spid="_x0000_s1079" type="#_x0000_t202" style="position:absolute;left:2190;top:571;width:11906;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L2I8MA&#10;AADcAAAADwAAAGRycy9kb3ducmV2LnhtbERPTWvCQBC9F/wPywi91U16KCVmFVFKPXhJLEJuw+6Y&#10;hGRnY3ar0V/fLRR6m8f7nHw92V5cafStYwXpIgFBrJ1puVbwdfx4eQfhA7LB3jEpuJOH9Wr2lGNm&#10;3I0LupahFjGEfYYKmhCGTEqvG7LoF24gjtzZjRZDhGMtzYi3GG57+Zokb9Jiy7GhwYG2Demu/LYK&#10;qiPtPrttddl0BepHm+qT0welnufTZgki0BT+xX/uvYnzkxR+n4kX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jL2I8MAAADcAAAADwAAAAAAAAAAAAAAAACYAgAAZHJzL2Rv&#10;d25yZXYueG1sUEsFBgAAAAAEAAQA9QAAAIgDAAAAAA==&#10;" fillcolor="white [3212]" strokecolor="black [3213]" strokeweight="1.5pt">
                      <v:textbox>
                        <w:txbxContent>
                          <w:p w:rsidR="00530157" w:rsidRPr="00A90BCA" w:rsidRDefault="00530157" w:rsidP="005B0F85">
                            <w:pPr>
                              <w:pStyle w:val="CartoonNormal"/>
                              <w:rPr>
                                <w:sz w:val="20"/>
                              </w:rPr>
                            </w:pPr>
                            <w:r w:rsidRPr="00A90BCA">
                              <w:t>Microcontroller…</w:t>
                            </w:r>
                          </w:p>
                        </w:txbxContent>
                      </v:textbox>
                    </v:shape>
                    <v:shape id="TextBox 14" o:spid="_x0000_s1080" type="#_x0000_t202" style="position:absolute;left:2190;top:15144;width:11906;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BoVMIA&#10;AADcAAAADwAAAGRycy9kb3ducmV2LnhtbERPTWvCQBC9F/oflil4qxtzkBJdRSyiBy9REbwNu9Mk&#10;JDsbs2uS9td3CwVv83ifs1yPthE9db5yrGA2TUAQa2cqLhRczrv3DxA+IBtsHJOCb/KwXr2+LDEz&#10;buCc+lMoRAxhn6GCMoQ2k9Lrkiz6qWuJI/flOoshwq6QpsMhhttGpkkylxYrjg0ltrQtSdenh1Vw&#10;O9Pnvt7e7ps6R/1TzfTV6aNSk7dxswARaAxP8b/7YOL8JIW/Z+IF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4GhUwgAAANwAAAAPAAAAAAAAAAAAAAAAAJgCAABkcnMvZG93&#10;bnJldi54bWxQSwUGAAAAAAQABAD1AAAAhwMAAAAA&#10;" fillcolor="white [3212]" strokecolor="black [3213]" strokeweight="1.5pt">
                      <v:textbox>
                        <w:txbxContent>
                          <w:p w:rsidR="00530157" w:rsidRPr="00A90BCA" w:rsidRDefault="00530157" w:rsidP="005B0F85">
                            <w:pPr>
                              <w:pStyle w:val="CartoonNormal"/>
                              <w:rPr>
                                <w:sz w:val="20"/>
                              </w:rPr>
                            </w:pPr>
                            <w:r w:rsidRPr="00A90BCA">
                              <w:t>… and Peltier</w:t>
                            </w:r>
                          </w:p>
                        </w:txbxContent>
                      </v:textbox>
                    </v:shape>
                  </v:group>
                  <v:group id="Group 144" o:spid="_x0000_s1081" style="position:absolute;left:21965;width:16993;height:18288" coordorigin="1428" coordsize="16992,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shape id="Picture 6" o:spid="_x0000_s1082" type="#_x0000_t75" style="position:absolute;left:1428;width:16993;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jfQTDAAAA3AAAAA8AAABkcnMvZG93bnJldi54bWxET01rAjEQvRf6H8IUeqvZtih1NUopFArq&#10;QbcXb+Nm3GzdTJYkXVd/vREEb/N4nzOd97YRHflQO1bwOshAEJdO11wp+C2+Xz5AhIissXFMCk4U&#10;YD57fJhirt2R19RtYiVSCIccFZgY21zKUBqyGAauJU7c3nmLMUFfSe3xmMJtI9+ybCQt1pwaDLb0&#10;Zag8bP6tgkMhudv+LcfdebtzdeXX/WJllHp+6j8nICL18S6+uX90mv8+hOsz6QI5u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SN9BMMAAADcAAAADwAAAAAAAAAAAAAAAACf&#10;AgAAZHJzL2Rvd25yZXYueG1sUEsFBgAAAAAEAAQA9wAAAI8DAAAAAA==&#10;" fillcolor="#4f81bd [3204]" stroked="t" strokecolor="black [3213]" strokeweight="2.25pt">
                      <v:imagedata r:id="rId44" o:title="" croptop="2270f" cropbottom="3036f" cropleft="7087f" cropright="33869f"/>
                      <v:path arrowok="t"/>
                    </v:shape>
                    <v:shape id="TextBox 15" o:spid="_x0000_s1083" type="#_x0000_t202" style="position:absolute;left:4088;top:571;width:13120;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2MQA&#10;AADcAAAADwAAAGRycy9kb3ducmV2LnhtbESPQWvCQBCF74X+h2UK3upGDyLRVcQievCiFsHbsDsm&#10;IdnZNLtq7K/vHITeZnhv3vtmvux9o+7UxSqwgdEwA0Vsg6u4MPB92nxOQcWE7LAJTAaeFGG5eH+b&#10;Y+7Cgw90P6ZCSQjHHA2UKbW51tGW5DEOQ0ss2jV0HpOsXaFdhw8J940eZ9lEe6xYGkpsaV2SrY83&#10;b+Byoq9tvb78rOoD2t9qZM/B7o0ZfPSrGahEffo3v653TvDHgi/PyAR6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LD9jEAAAA3AAAAA8AAAAAAAAAAAAAAAAAmAIAAGRycy9k&#10;b3ducmV2LnhtbFBLBQYAAAAABAAEAPUAAACJAwAAAAA=&#10;" fillcolor="white [3212]" strokecolor="black [3213]" strokeweight="1.5pt">
                      <v:textbox>
                        <w:txbxContent>
                          <w:p w:rsidR="00530157" w:rsidRPr="00A90BCA" w:rsidRDefault="00530157" w:rsidP="005B0F85">
                            <w:pPr>
                              <w:pStyle w:val="CartoonNormal"/>
                              <w:rPr>
                                <w:sz w:val="20"/>
                              </w:rPr>
                            </w:pPr>
                            <w:r w:rsidRPr="00A90BCA">
                              <w:t>On the palm</w:t>
                            </w:r>
                          </w:p>
                        </w:txbxContent>
                      </v:textbox>
                    </v:shape>
                  </v:group>
                  <v:shape id="Picture 7" o:spid="_x0000_s1084" type="#_x0000_t75" style="position:absolute;left:40849;width:17990;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vW/fEAAAA3QAAAA8AAABkcnMvZG93bnJldi54bWxEj0GLwjAQhe/C/ocwgjdNK+pKNcoiyLro&#10;RVc8D82YFptJabK1/vuNIHh8vHnfm7dcd7YSLTW+dKwgHSUgiHOnSzYKzr/b4RyED8gaK8ek4EEe&#10;1quP3hIz7e58pPYUjIgQ9hkqKEKoMyl9XpBFP3I1cfSurrEYomyM1A3eI9xWcpwkM2mx5NhQYE2b&#10;gvLb6c/GN+zu8+c7n2wu9mzKQ2XadJ+2Sg363dcCRKAuvI9f6Z1WMEunE3iuiQiQq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QvW/fEAAAA3QAAAA8AAAAAAAAAAAAAAAAA&#10;nwIAAGRycy9kb3ducmV2LnhtbFBLBQYAAAAABAAEAPcAAACQAwAAAAA=&#10;" stroked="t" strokecolor="black [3213]" strokeweight="2.25pt">
                    <v:imagedata r:id="rId45" o:title="" croptop="2476f" cropbottom="4249f" cropleft="3173f" cropright="38516f"/>
                    <v:path arrowok="t"/>
                  </v:shape>
                  <v:shape id="TextBox 18" o:spid="_x0000_s1085" type="#_x0000_t202" style="position:absolute;left:35979;top:12971;width:21050;height:47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YKusYA&#10;AADdAAAADwAAAGRycy9kb3ducmV2LnhtbESPQWvCQBSE74X+h+UVequbFAwSXUUixR56iZaCt8fu&#10;MwnJvo3ZNab99d1CweMwM98wq81kOzHS4BvHCtJZAoJYO9NwpeDz+PayAOEDssHOMSn4Jg+b9ePD&#10;CnPjblzSeAiViBD2OSqoQ+hzKb2uyaKfuZ44emc3WAxRDpU0A94i3HbyNUkyabHhuFBjT0VNuj1c&#10;rYLTkXb7tjhdtm2J+qdJ9ZfTH0o9P03bJYhAU7iH/9vvRkGWzufw9yY+Ab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YKusYAAADdAAAADwAAAAAAAAAAAAAAAACYAgAAZHJz&#10;L2Rvd25yZXYueG1sUEsFBgAAAAAEAAQA9QAAAIsDAAAAAA==&#10;" fillcolor="white [3212]" strokecolor="black [3213]" strokeweight="1.5pt">
                    <v:textbox>
                      <w:txbxContent>
                        <w:p w:rsidR="00530157" w:rsidRDefault="00530157" w:rsidP="005B0F85">
                          <w:pPr>
                            <w:pStyle w:val="CartoonNormal"/>
                          </w:pPr>
                          <w:r>
                            <w:t>The experiment was repeated with the subjects walking around</w:t>
                          </w:r>
                        </w:p>
                      </w:txbxContent>
                    </v:textbox>
                  </v:shape>
                </v:group>
                <v:shape id="Text Box 11281" o:spid="_x0000_s1086" type="#_x0000_t202" style="position:absolute;top:18815;width:58839;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iMMcYA&#10;AADeAAAADwAAAGRycy9kb3ducmV2LnhtbERPTWsCMRC9F/wPYQq9lJpdKyKrUUQstF6kWy+9DZtx&#10;s3YzWZKsbv+9KRS8zeN9znI92FZcyIfGsYJ8nIEgrpxuuFZw/Hp7mYMIEVlj65gU/FKA9Wr0sMRC&#10;uyt/0qWMtUghHApUYGLsCilDZchiGLuOOHEn5y3GBH0ttcdrCretnGTZTFpsODUY7GhrqPope6vg&#10;MP0+mOf+tNtvpq/+49hvZ+e6VOrpcdgsQEQa4l38737XaX4+mefw9066Qa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3iMMcYAAADeAAAADwAAAAAAAAAAAAAAAACYAgAAZHJz&#10;L2Rvd25yZXYueG1sUEsFBgAAAAAEAAQA9QAAAIsDAAAAAA==&#10;" stroked="f">
                  <v:textbox style="mso-fit-shape-to-text:t" inset="0,0,0,0">
                    <w:txbxContent>
                      <w:p w:rsidR="00530157" w:rsidRPr="0091013B" w:rsidRDefault="00530157" w:rsidP="005B0F85">
                        <w:pPr>
                          <w:pStyle w:val="Caption"/>
                          <w:rPr>
                            <w:b w:val="0"/>
                            <w:bCs w:val="0"/>
                            <w:smallCaps/>
                            <w:noProof/>
                            <w:spacing w:val="5"/>
                            <w:sz w:val="28"/>
                            <w:szCs w:val="28"/>
                          </w:rPr>
                        </w:pPr>
                        <w:bookmarkStart w:id="28" w:name="_Toc406140328"/>
                        <w:r>
                          <w:t xml:space="preserve">Figure </w:t>
                        </w:r>
                        <w:fldSimple w:instr=" SEQ Figure \* ARABIC ">
                          <w:r>
                            <w:rPr>
                              <w:noProof/>
                            </w:rPr>
                            <w:t>8</w:t>
                          </w:r>
                        </w:fldSimple>
                        <w:r>
                          <w:t xml:space="preserve"> - </w:t>
                        </w:r>
                        <w:r w:rsidRPr="005B48B0">
                          <w:t>WILSON ET AL. 2011</w:t>
                        </w:r>
                        <w:bookmarkEnd w:id="28"/>
                      </w:p>
                    </w:txbxContent>
                  </v:textbox>
                </v:shape>
                <w10:anchorlock/>
              </v:group>
            </w:pict>
          </mc:Fallback>
        </mc:AlternateContent>
      </w:r>
      <w:r>
        <w:br w:type="page"/>
      </w:r>
    </w:p>
    <w:p w:rsidR="0056206E" w:rsidRDefault="0056206E" w:rsidP="00530157">
      <w:bookmarkStart w:id="29" w:name="_Toc406140208"/>
      <w:r>
        <w:rPr>
          <w:noProof/>
        </w:rPr>
        <w:lastRenderedPageBreak/>
        <mc:AlternateContent>
          <mc:Choice Requires="wpg">
            <w:drawing>
              <wp:inline distT="0" distB="0" distL="0" distR="0" wp14:anchorId="2E6CCE7D" wp14:editId="1F3A4EFF">
                <wp:extent cx="5711190" cy="4012565"/>
                <wp:effectExtent l="38100" t="38100" r="41910" b="6985"/>
                <wp:docPr id="7169" name="Group 7169"/>
                <wp:cNvGraphicFramePr/>
                <a:graphic xmlns:a="http://schemas.openxmlformats.org/drawingml/2006/main">
                  <a:graphicData uri="http://schemas.microsoft.com/office/word/2010/wordprocessingGroup">
                    <wpg:wgp>
                      <wpg:cNvGrpSpPr/>
                      <wpg:grpSpPr>
                        <a:xfrm>
                          <a:off x="0" y="0"/>
                          <a:ext cx="5711190" cy="4012565"/>
                          <a:chOff x="0" y="0"/>
                          <a:chExt cx="5711190" cy="4012565"/>
                        </a:xfrm>
                      </wpg:grpSpPr>
                      <wpg:grpSp>
                        <wpg:cNvPr id="2079" name="Group 2079"/>
                        <wpg:cNvGrpSpPr/>
                        <wpg:grpSpPr>
                          <a:xfrm>
                            <a:off x="0" y="0"/>
                            <a:ext cx="5711190" cy="3656965"/>
                            <a:chOff x="0" y="0"/>
                            <a:chExt cx="5711392" cy="3657798"/>
                          </a:xfrm>
                        </wpg:grpSpPr>
                        <wpg:grpSp>
                          <wpg:cNvPr id="2072" name="Group 2072"/>
                          <wpg:cNvGrpSpPr/>
                          <wpg:grpSpPr>
                            <a:xfrm>
                              <a:off x="0" y="0"/>
                              <a:ext cx="5711392" cy="3657798"/>
                              <a:chOff x="0" y="0"/>
                              <a:chExt cx="5711876" cy="3658165"/>
                            </a:xfrm>
                          </wpg:grpSpPr>
                          <pic:pic xmlns:pic="http://schemas.openxmlformats.org/drawingml/2006/picture">
                            <pic:nvPicPr>
                              <pic:cNvPr id="7174" name="Picture 6"/>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4492488" y="0"/>
                                <a:ext cx="1219388" cy="3658165"/>
                              </a:xfrm>
                              <a:prstGeom prst="rect">
                                <a:avLst/>
                              </a:prstGeom>
                              <a:noFill/>
                              <a:ln w="28575">
                                <a:solidFill>
                                  <a:schemeClr val="tx1"/>
                                </a:solidFill>
                                <a:miter lim="800000"/>
                                <a:headEnd/>
                                <a:tailEnd/>
                              </a:ln>
                              <a:extLst/>
                            </pic:spPr>
                          </pic:pic>
                          <pic:pic xmlns:pic="http://schemas.openxmlformats.org/drawingml/2006/picture">
                            <pic:nvPicPr>
                              <pic:cNvPr id="7171" name="Picture 3"/>
                              <pic:cNvPicPr>
                                <a:picLocks noChangeAspect="1"/>
                              </pic:cNvPicPr>
                            </pic:nvPicPr>
                            <pic:blipFill rotWithShape="1">
                              <a:blip r:embed="rId47">
                                <a:extLst>
                                  <a:ext uri="{28A0092B-C50C-407E-A947-70E740481C1C}">
                                    <a14:useLocalDpi xmlns:a14="http://schemas.microsoft.com/office/drawing/2010/main" val="0"/>
                                  </a:ext>
                                </a:extLst>
                              </a:blip>
                              <a:srcRect l="15442" t="4228" r="29265" b="23992"/>
                              <a:stretch/>
                            </pic:blipFill>
                            <pic:spPr bwMode="auto">
                              <a:xfrm>
                                <a:off x="2872409" y="1"/>
                                <a:ext cx="1510748"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7173" name="Picture 5"/>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0" y="1610704"/>
                                <a:ext cx="4383157" cy="2047461"/>
                              </a:xfrm>
                              <a:prstGeom prst="rect">
                                <a:avLst/>
                              </a:prstGeom>
                              <a:noFill/>
                              <a:ln w="28575">
                                <a:solidFill>
                                  <a:schemeClr val="tx1"/>
                                </a:solidFill>
                                <a:miter lim="800000"/>
                                <a:headEnd/>
                                <a:tailEnd/>
                              </a:ln>
                              <a:extLst/>
                            </pic:spPr>
                          </pic:pic>
                          <pic:pic xmlns:pic="http://schemas.openxmlformats.org/drawingml/2006/picture">
                            <pic:nvPicPr>
                              <pic:cNvPr id="7172" name="Picture 4"/>
                              <pic:cNvPicPr>
                                <a:picLocks noChangeAspect="1"/>
                              </pic:cNvPicPr>
                            </pic:nvPicPr>
                            <pic:blipFill rotWithShape="1">
                              <a:blip r:embed="rId49">
                                <a:extLst>
                                  <a:ext uri="{28A0092B-C50C-407E-A947-70E740481C1C}">
                                    <a14:useLocalDpi xmlns:a14="http://schemas.microsoft.com/office/drawing/2010/main" val="0"/>
                                  </a:ext>
                                </a:extLst>
                              </a:blip>
                              <a:srcRect l="13983" t="21971" r="14208" b="26776"/>
                              <a:stretch/>
                            </pic:blipFill>
                            <pic:spPr bwMode="auto">
                              <a:xfrm>
                                <a:off x="9940" y="0"/>
                                <a:ext cx="2743200"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wpg:grpSp>
                        <wps:wsp>
                          <wps:cNvPr id="2074" name="TextBox 13"/>
                          <wps:cNvSpPr txBox="1"/>
                          <wps:spPr>
                            <a:xfrm>
                              <a:off x="139150" y="1162781"/>
                              <a:ext cx="1400810" cy="228600"/>
                            </a:xfrm>
                            <a:prstGeom prst="rect">
                              <a:avLst/>
                            </a:prstGeom>
                            <a:solidFill>
                              <a:schemeClr val="bg1"/>
                            </a:solidFill>
                            <a:ln w="19050">
                              <a:solidFill>
                                <a:schemeClr val="tx1"/>
                              </a:solidFill>
                            </a:ln>
                          </wps:spPr>
                          <wps:txbx>
                            <w:txbxContent>
                              <w:p w:rsidR="00530157" w:rsidRDefault="00530157" w:rsidP="0056206E">
                                <w:pPr>
                                  <w:pStyle w:val="CartoonNormal"/>
                                </w:pPr>
                                <w:r>
                                  <w:t>Sensors On the torso</w:t>
                                </w:r>
                              </w:p>
                            </w:txbxContent>
                          </wps:txbx>
                          <wps:bodyPr wrap="square" rtlCol="0">
                            <a:noAutofit/>
                          </wps:bodyPr>
                        </wps:wsp>
                        <wps:wsp>
                          <wps:cNvPr id="2075" name="TextBox 13"/>
                          <wps:cNvSpPr txBox="1"/>
                          <wps:spPr>
                            <a:xfrm>
                              <a:off x="2981741" y="1122601"/>
                              <a:ext cx="755015" cy="257810"/>
                            </a:xfrm>
                            <a:prstGeom prst="rect">
                              <a:avLst/>
                            </a:prstGeom>
                            <a:solidFill>
                              <a:schemeClr val="bg1"/>
                            </a:solidFill>
                            <a:ln w="19050">
                              <a:solidFill>
                                <a:schemeClr val="tx1"/>
                              </a:solidFill>
                            </a:ln>
                          </wps:spPr>
                          <wps:txbx>
                            <w:txbxContent>
                              <w:p w:rsidR="00530157" w:rsidRDefault="00530157" w:rsidP="0056206E">
                                <w:pPr>
                                  <w:pStyle w:val="CartoonNormal"/>
                                </w:pPr>
                                <w:r>
                                  <w:t>On the arm</w:t>
                                </w:r>
                              </w:p>
                            </w:txbxContent>
                          </wps:txbx>
                          <wps:bodyPr wrap="square" rtlCol="0">
                            <a:noAutofit/>
                          </wps:bodyPr>
                        </wps:wsp>
                      </wpg:grpSp>
                      <wps:wsp>
                        <wps:cNvPr id="2076" name="Text Box 2076"/>
                        <wps:cNvSpPr txBox="1"/>
                        <wps:spPr>
                          <a:xfrm>
                            <a:off x="9937" y="3707130"/>
                            <a:ext cx="5572156" cy="305435"/>
                          </a:xfrm>
                          <a:prstGeom prst="rect">
                            <a:avLst/>
                          </a:prstGeom>
                          <a:solidFill>
                            <a:prstClr val="white"/>
                          </a:solidFill>
                          <a:ln>
                            <a:noFill/>
                          </a:ln>
                          <a:effectLst/>
                        </wps:spPr>
                        <wps:txbx>
                          <w:txbxContent>
                            <w:p w:rsidR="00530157" w:rsidRPr="00EF7C38" w:rsidRDefault="00530157" w:rsidP="0056206E">
                              <w:pPr>
                                <w:pStyle w:val="Caption"/>
                                <w:rPr>
                                  <w:b w:val="0"/>
                                  <w:bCs w:val="0"/>
                                  <w:smallCaps/>
                                  <w:spacing w:val="5"/>
                                  <w:sz w:val="28"/>
                                  <w:szCs w:val="28"/>
                                </w:rPr>
                              </w:pPr>
                              <w:bookmarkStart w:id="30" w:name="_Ref404939125"/>
                              <w:bookmarkStart w:id="31" w:name="_Toc406140330"/>
                              <w:r>
                                <w:t xml:space="preserve">Figure </w:t>
                              </w:r>
                              <w:r>
                                <w:fldChar w:fldCharType="begin"/>
                              </w:r>
                              <w:r w:rsidRPr="001B4216">
                                <w:instrText xml:space="preserve"> SEQ Figure \* ARABIC </w:instrText>
                              </w:r>
                              <w:r>
                                <w:fldChar w:fldCharType="separate"/>
                              </w:r>
                              <w:r>
                                <w:rPr>
                                  <w:noProof/>
                                </w:rPr>
                                <w:t>9</w:t>
                              </w:r>
                              <w:r>
                                <w:fldChar w:fldCharType="end"/>
                              </w:r>
                              <w:bookmarkEnd w:id="30"/>
                              <w:r>
                                <w:t xml:space="preserve"> -</w:t>
                              </w:r>
                              <w:r>
                                <w:rPr>
                                  <w:noProof/>
                                </w:rPr>
                                <w:t xml:space="preserve"> </w:t>
                              </w:r>
                              <w:r w:rsidRPr="006A79C3">
                                <w:rPr>
                                  <w:noProof/>
                                </w:rPr>
                                <w:t>Lynette A Jones, Kunkel, and Piateski 2009</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69" o:spid="_x0000_s1087" style="width:449.7pt;height:315.95pt;mso-position-horizontal-relative:char;mso-position-vertical-relative:line" coordsize="57111,401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">
                <v:group id="Group 2079" o:spid="_x0000_s1088" style="position:absolute;width:57111;height:36569" coordsize="57113,36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zOksYAAADdAAAADwAAAGRycy9kb3ducmV2LnhtbESPT2vCQBTE74LfYXmC&#10;t7qJ4p9GVxFR6UEK1ULp7ZF9JsHs25Bdk/jtu0LB4zAzv2FWm86UoqHaFZYVxKMIBHFqdcGZgu/L&#10;4W0BwnlkjaVlUvAgB5t1v7fCRNuWv6g5+0wECLsEFeTeV4mULs3JoBvZijh4V1sb9EHWmdQ1tgFu&#10;SjmOopk0WHBYyLGiXU7p7Xw3Co4ttttJvG9Ot+vu8XuZfv6cYlJqOOi2SxCeOv8K/7c/tIJxNH+H&#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zM6SxgAAAN0A&#10;AAAPAAAAAAAAAAAAAAAAAKoCAABkcnMvZG93bnJldi54bWxQSwUGAAAAAAQABAD6AAAAnQMAAAAA&#10;">
                  <v:group id="Group 2072" o:spid="_x0000_s1089" style="position:absolute;width:57113;height:36577" coordsize="57118,36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hc48YAAADdAAAADwAAAGRycy9kb3ducmV2LnhtbESPT2vCQBTE7wW/w/IE&#10;b3WTSKtEVxFR6UEK/gHx9sg+k2D2bciuSfz23UKhx2FmfsMsVr2pREuNKy0riMcRCOLM6pJzBZfz&#10;7n0GwnlkjZVlUvAiB6vl4G2BqbYdH6k9+VwECLsUFRTe16mULivIoBvbmjh4d9sY9EE2udQNdgFu&#10;KplE0ac0WHJYKLCmTUHZ4/Q0CvYddutJvG0Pj/vmdTt/fF8PMSk1GvbrOQhPvf8P/7W/tIIkmi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aFzjxgAAAN0A&#10;AAAPAAAAAAAAAAAAAAAAAKoCAABkcnMvZG93bnJldi54bWxQSwUGAAAAAAQABAD6AAAAnQMAAAAA&#10;">
                    <v:shape id="Picture 6" o:spid="_x0000_s1090" type="#_x0000_t75" style="position:absolute;left:44924;width:12194;height:3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jkwPEAAAA3QAAAA8AAABkcnMvZG93bnJldi54bWxEj1FrwjAUhd8H+w/hCr7NpJtMqaZlFMYc&#10;wmDOH3BJrm2xuSlNrPXfm8Fgj4dzznc423JynRhpCK1nDdlCgSA23rZcazj+vD+tQYSIbLHzTBpu&#10;FKAsHh+2mFt/5W8aD7EWCcIhRw1NjH0uZTANOQwL3xMn7+QHhzHJoZZ2wGuCu04+K/UqHbacFhrs&#10;qWrInA8Xp2FfuU+D68ks6fyiPvbqaxz5ovV8Nr1tQESa4n/4r72zGlbZagm/b9ITk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IjkwPEAAAA3QAAAA8AAAAAAAAAAAAAAAAA&#10;nwIAAGRycy9kb3ducmV2LnhtbFBLBQYAAAAABAAEAPcAAACQAwAAAAA=&#10;" stroked="t" strokecolor="black [3213]" strokeweight="2.25pt">
                      <v:imagedata r:id="rId50" o:title=""/>
                      <v:path arrowok="t"/>
                    </v:shape>
                    <v:shape id="Picture 3" o:spid="_x0000_s1091" type="#_x0000_t75" style="position:absolute;left:28724;width:15107;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TA1bGAAAA3QAAAA8AAABkcnMvZG93bnJldi54bWxEj0FrwkAUhO8F/8PyhN7qJh5qia6iFkuh&#10;eFBz8faafU2CeW9DdmvS/vquUPA4zMw3zGI1cKOu1PnaiYF0koAiKZytpTSQn3ZPL6B8QLHYOCED&#10;P+RhtRw9LDCzrpcDXY+hVBEiPkMDVQhtprUvKmL0E9eSRO/LdYwhyq7UtsM+wrnR0yR51oy1xIUK&#10;W9pWVFyO32yAOen3n6+/57dyesg5nHcf+SY15nE8rOegAg3hHv5vv1sDs3SWwu1NfAJ6+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VMDVsYAAADdAAAADwAAAAAAAAAAAAAA&#10;AACfAgAAZHJzL2Rvd25yZXYueG1sUEsFBgAAAAAEAAQA9wAAAJIDAAAAAA==&#10;" stroked="t" strokecolor="windowText" strokeweight="2.25pt">
                      <v:imagedata r:id="rId51" o:title="" croptop="2771f" cropbottom="15723f" cropleft="10120f" cropright="19179f"/>
                      <v:path arrowok="t"/>
                    </v:shape>
                    <v:shape id="Picture 5" o:spid="_x0000_s1092" type="#_x0000_t75" style="position:absolute;top:16107;width:43831;height:20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8xhfHAAAA3QAAAA8AAABkcnMvZG93bnJldi54bWxEj81rAjEUxO8F/4fwhF5Es1aoujVKP+hS&#10;vPlx0Ntj87pZdvOyJKmu/31TEHocZuY3zGrT21ZcyIfasYLpJANBXDpdc6XgePgcL0CEiKyxdUwK&#10;bhRgsx48rDDX7so7uuxjJRKEQ44KTIxdLmUoDVkME9cRJ+/beYsxSV9J7fGa4LaVT1n2LC3WnBYM&#10;dvRuqGz2P1ZBY9q+KHzRlOdt+Di9LZYHOYpKPQ771xcQkfr4H763v7SC+XQ+g7836QnI9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V8xhfHAAAA3QAAAA8AAAAAAAAAAAAA&#10;AAAAnwIAAGRycy9kb3ducmV2LnhtbFBLBQYAAAAABAAEAPcAAACTAwAAAAA=&#10;" stroked="t" strokecolor="black [3213]" strokeweight="2.25pt">
                      <v:imagedata r:id="rId52" o:title=""/>
                      <v:path arrowok="t"/>
                    </v:shape>
                    <v:shape id="Picture 4" o:spid="_x0000_s1093" type="#_x0000_t75" style="position:absolute;left:99;width:27432;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1yj3EAAAA3QAAAA8AAABkcnMvZG93bnJldi54bWxEj0GLwjAUhO8L/ofwBC+LpnZhlWoUUQTB&#10;07bi+dk8m2LzUpqo9d+bhYU9DjPzDbNc97YRD+p87VjBdJKAIC6drrlScCr24zkIH5A1No5JwYs8&#10;rFeDjyVm2j35hx55qESEsM9QgQmhzaT0pSGLfuJa4uhdXWcxRNlVUnf4jHDbyDRJvqXFmuOCwZa2&#10;hspbfrcK3OESPm/ntLgcr6dq99W+zG6fKzUa9psFiEB9+A//tQ9awWw6S+H3TXwCcvU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W1yj3EAAAA3QAAAA8AAAAAAAAAAAAAAAAA&#10;nwIAAGRycy9kb3ducmV2LnhtbFBLBQYAAAAABAAEAPcAAACQAwAAAAA=&#10;" stroked="t" strokecolor="windowText" strokeweight="2.25pt">
                      <v:imagedata r:id="rId53" o:title="" croptop="14399f" cropbottom="17548f" cropleft="9164f" cropright="9311f"/>
                      <v:path arrowok="t"/>
                    </v:shape>
                  </v:group>
                  <v:shape id="TextBox 13" o:spid="_x0000_s1094" type="#_x0000_t202" style="position:absolute;left:1391;top:11627;width:14008;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uAVsYA&#10;AADdAAAADwAAAGRycy9kb3ducmV2LnhtbESPQWvCQBSE70L/w/IKvekmUmx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uAVsYAAADdAAAADwAAAAAAAAAAAAAAAACYAgAAZHJz&#10;L2Rvd25yZXYueG1sUEsFBgAAAAAEAAQA9QAAAIsDAAAAAA==&#10;" fillcolor="white [3212]" strokecolor="black [3213]" strokeweight="1.5pt">
                    <v:textbox>
                      <w:txbxContent>
                        <w:p w:rsidR="00530157" w:rsidRDefault="00530157" w:rsidP="0056206E">
                          <w:pPr>
                            <w:pStyle w:val="CartoonNormal"/>
                          </w:pPr>
                          <w:r>
                            <w:t>Sensors On the torso</w:t>
                          </w:r>
                        </w:p>
                      </w:txbxContent>
                    </v:textbox>
                  </v:shape>
                  <v:shape id="TextBox 13" o:spid="_x0000_s1095" type="#_x0000_t202" style="position:absolute;left:29817;top:11226;width:7550;height:2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lzcYA&#10;AADdAAAADwAAAGRycy9kb3ducmV2LnhtbESPQWvCQBSE70L/w/IKvekmQm1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clzcYAAADdAAAADwAAAAAAAAAAAAAAAACYAgAAZHJz&#10;L2Rvd25yZXYueG1sUEsFBgAAAAAEAAQA9QAAAIsDAAAAAA==&#10;" fillcolor="white [3212]" strokecolor="black [3213]" strokeweight="1.5pt">
                    <v:textbox>
                      <w:txbxContent>
                        <w:p w:rsidR="00530157" w:rsidRDefault="00530157" w:rsidP="0056206E">
                          <w:pPr>
                            <w:pStyle w:val="CartoonNormal"/>
                          </w:pPr>
                          <w:r>
                            <w:t>On the arm</w:t>
                          </w:r>
                        </w:p>
                      </w:txbxContent>
                    </v:textbox>
                  </v:shape>
                </v:group>
                <v:shape id="Text Box 2076" o:spid="_x0000_s1096" type="#_x0000_t202" style="position:absolute;left:99;top:37071;width:55721;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p4aMgA&#10;AADdAAAADwAAAGRycy9kb3ducmV2LnhtbESPQUvDQBSE74L/YXlCL2I3tiVK7LaUYqH2Uoy5eHtk&#10;X7PR7Nuwu2njv3eFgsdhZr5hluvRduJMPrSOFTxOMxDEtdMtNwqqj93DM4gQkTV2jknBDwVYr25v&#10;llhod+F3OpexEQnCoUAFJsa+kDLUhiyGqeuJk3dy3mJM0jdSe7wkuO3kLMtyabHltGCwp62h+rsc&#10;rILj4vNo7ofT62GzmPu3atjmX02p1ORu3LyAiDTG//C1vdcKZtlTDn9v0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6unhoyAAAAN0AAAAPAAAAAAAAAAAAAAAAAJgCAABk&#10;cnMvZG93bnJldi54bWxQSwUGAAAAAAQABAD1AAAAjQMAAAAA&#10;" stroked="f">
                  <v:textbox style="mso-fit-shape-to-text:t" inset="0,0,0,0">
                    <w:txbxContent>
                      <w:p w:rsidR="00530157" w:rsidRPr="00EF7C38" w:rsidRDefault="00530157" w:rsidP="0056206E">
                        <w:pPr>
                          <w:pStyle w:val="Caption"/>
                          <w:rPr>
                            <w:b w:val="0"/>
                            <w:bCs w:val="0"/>
                            <w:smallCaps/>
                            <w:spacing w:val="5"/>
                            <w:sz w:val="28"/>
                            <w:szCs w:val="28"/>
                          </w:rPr>
                        </w:pPr>
                        <w:bookmarkStart w:id="32" w:name="_Ref404939125"/>
                        <w:bookmarkStart w:id="33" w:name="_Toc406140330"/>
                        <w:r>
                          <w:t xml:space="preserve">Figure </w:t>
                        </w:r>
                        <w:r>
                          <w:fldChar w:fldCharType="begin"/>
                        </w:r>
                        <w:r w:rsidRPr="001B4216">
                          <w:instrText xml:space="preserve"> SEQ Figure \* ARABIC </w:instrText>
                        </w:r>
                        <w:r>
                          <w:fldChar w:fldCharType="separate"/>
                        </w:r>
                        <w:r>
                          <w:rPr>
                            <w:noProof/>
                          </w:rPr>
                          <w:t>9</w:t>
                        </w:r>
                        <w:r>
                          <w:fldChar w:fldCharType="end"/>
                        </w:r>
                        <w:bookmarkEnd w:id="32"/>
                        <w:r>
                          <w:t xml:space="preserve"> -</w:t>
                        </w:r>
                        <w:r>
                          <w:rPr>
                            <w:noProof/>
                          </w:rPr>
                          <w:t xml:space="preserve"> </w:t>
                        </w:r>
                        <w:r w:rsidRPr="006A79C3">
                          <w:rPr>
                            <w:noProof/>
                          </w:rPr>
                          <w:t>Lynette A Jones, Kunkel, and Piateski 2009</w:t>
                        </w:r>
                        <w:bookmarkEnd w:id="33"/>
                      </w:p>
                    </w:txbxContent>
                  </v:textbox>
                </v:shape>
                <w10:anchorlock/>
              </v:group>
            </w:pict>
          </mc:Fallback>
        </mc:AlternateContent>
      </w:r>
    </w:p>
    <w:p w:rsidR="0056206E" w:rsidRDefault="006A7890" w:rsidP="0056206E">
      <w:pPr>
        <w:pStyle w:val="Heading2"/>
        <w:rPr>
          <w:smallCaps w:val="0"/>
          <w:noProof/>
          <w:spacing w:val="0"/>
          <w:sz w:val="24"/>
          <w:szCs w:val="20"/>
        </w:rPr>
      </w:pPr>
      <w:r w:rsidRPr="00131217">
        <w:t>Vibrotactile Interfacing</w:t>
      </w:r>
      <w:bookmarkEnd w:id="29"/>
      <w:r w:rsidR="00090A85" w:rsidRPr="00090A85">
        <w:rPr>
          <w:smallCaps w:val="0"/>
          <w:noProof/>
          <w:spacing w:val="0"/>
          <w:sz w:val="24"/>
          <w:szCs w:val="20"/>
        </w:rPr>
        <w:t xml:space="preserve"> </w:t>
      </w:r>
    </w:p>
    <w:p w:rsidR="006A7890" w:rsidRPr="00131217" w:rsidRDefault="0056206E" w:rsidP="0056206E">
      <w:r>
        <w:rPr>
          <w:noProof/>
        </w:rPr>
        <mc:AlternateContent>
          <mc:Choice Requires="wpg">
            <w:drawing>
              <wp:anchor distT="0" distB="0" distL="114300" distR="114300" simplePos="0" relativeHeight="251873280" behindDoc="0" locked="0" layoutInCell="1" allowOverlap="1" wp14:anchorId="3DB38206" wp14:editId="2A8FEA83">
                <wp:simplePos x="0" y="0"/>
                <wp:positionH relativeFrom="column">
                  <wp:posOffset>3423285</wp:posOffset>
                </wp:positionH>
                <wp:positionV relativeFrom="paragraph">
                  <wp:posOffset>27305</wp:posOffset>
                </wp:positionV>
                <wp:extent cx="2501900" cy="3093720"/>
                <wp:effectExtent l="38100" t="38100" r="31750" b="0"/>
                <wp:wrapTight wrapText="bothSides">
                  <wp:wrapPolygon edited="0">
                    <wp:start x="-329" y="-266"/>
                    <wp:lineTo x="-329" y="21414"/>
                    <wp:lineTo x="21710" y="21414"/>
                    <wp:lineTo x="21710" y="-266"/>
                    <wp:lineTo x="-329" y="-266"/>
                  </wp:wrapPolygon>
                </wp:wrapTight>
                <wp:docPr id="7175" name="Group 7175"/>
                <wp:cNvGraphicFramePr/>
                <a:graphic xmlns:a="http://schemas.openxmlformats.org/drawingml/2006/main">
                  <a:graphicData uri="http://schemas.microsoft.com/office/word/2010/wordprocessingGroup">
                    <wpg:wgp>
                      <wpg:cNvGrpSpPr/>
                      <wpg:grpSpPr>
                        <a:xfrm>
                          <a:off x="0" y="0"/>
                          <a:ext cx="2501900" cy="3093720"/>
                          <a:chOff x="0" y="0"/>
                          <a:chExt cx="2832100" cy="3502370"/>
                        </a:xfrm>
                      </wpg:grpSpPr>
                      <wpg:grpSp>
                        <wpg:cNvPr id="7168" name="Group 7168"/>
                        <wpg:cNvGrpSpPr/>
                        <wpg:grpSpPr>
                          <a:xfrm>
                            <a:off x="0" y="0"/>
                            <a:ext cx="2832100" cy="3090545"/>
                            <a:chOff x="0" y="0"/>
                            <a:chExt cx="2832653" cy="3091070"/>
                          </a:xfrm>
                        </wpg:grpSpPr>
                        <pic:pic xmlns:pic="http://schemas.openxmlformats.org/drawingml/2006/picture">
                          <pic:nvPicPr>
                            <pic:cNvPr id="2077" name="Picture 3"/>
                            <pic:cNvPicPr>
                              <a:picLocks noChangeAspect="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828800" cy="1480931"/>
                            </a:xfrm>
                            <a:prstGeom prst="rect">
                              <a:avLst/>
                            </a:prstGeom>
                            <a:noFill/>
                            <a:ln w="28575">
                              <a:solidFill>
                                <a:schemeClr val="tx1"/>
                              </a:solidFill>
                              <a:miter lim="800000"/>
                              <a:headEnd/>
                              <a:tailEnd/>
                            </a:ln>
                            <a:extLst/>
                          </pic:spPr>
                        </pic:pic>
                        <pic:pic xmlns:pic="http://schemas.openxmlformats.org/drawingml/2006/picture">
                          <pic:nvPicPr>
                            <pic:cNvPr id="2078" name="Picture 2"/>
                            <pic:cNvPicPr>
                              <a:picLocks noChangeAspect="1"/>
                            </pic:cNvPicPr>
                          </pic:nvPicPr>
                          <pic:blipFill rotWithShape="1">
                            <a:blip r:embed="rId55">
                              <a:extLst>
                                <a:ext uri="{28A0092B-C50C-407E-A947-70E740481C1C}">
                                  <a14:useLocalDpi xmlns:a14="http://schemas.microsoft.com/office/drawing/2010/main" val="0"/>
                                </a:ext>
                              </a:extLst>
                            </a:blip>
                            <a:srcRect l="36900" t="2398" r="30971" b="20456"/>
                            <a:stretch/>
                          </pic:blipFill>
                          <pic:spPr bwMode="auto">
                            <a:xfrm>
                              <a:off x="1918253" y="0"/>
                              <a:ext cx="914400" cy="1480931"/>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8197" name="Picture 5"/>
                            <pic:cNvPicPr>
                              <a:picLocks noChangeAspect="1"/>
                            </pic:cNvPicPr>
                          </pic:nvPicPr>
                          <pic:blipFill rotWithShape="1">
                            <a:blip r:embed="rId56">
                              <a:extLst>
                                <a:ext uri="{28A0092B-C50C-407E-A947-70E740481C1C}">
                                  <a14:useLocalDpi xmlns:a14="http://schemas.microsoft.com/office/drawing/2010/main" val="0"/>
                                </a:ext>
                              </a:extLst>
                            </a:blip>
                            <a:srcRect l="2083" t="20351" r="13709" b="13364"/>
                            <a:stretch/>
                          </pic:blipFill>
                          <pic:spPr bwMode="auto">
                            <a:xfrm>
                              <a:off x="0" y="1590261"/>
                              <a:ext cx="2832653" cy="1500809"/>
                            </a:xfrm>
                            <a:prstGeom prst="rect">
                              <a:avLst/>
                            </a:prstGeom>
                            <a:noFill/>
                            <a:ln w="28575">
                              <a:solidFill>
                                <a:schemeClr val="tx1"/>
                              </a:solidFill>
                              <a:miter lim="800000"/>
                              <a:headEnd/>
                              <a:tailEnd/>
                            </a:ln>
                            <a:extLst/>
                          </pic:spPr>
                        </pic:pic>
                      </wpg:grpSp>
                      <wps:wsp>
                        <wps:cNvPr id="7170" name="Text Box 7170"/>
                        <wps:cNvSpPr txBox="1"/>
                        <wps:spPr>
                          <a:xfrm>
                            <a:off x="0" y="3140766"/>
                            <a:ext cx="2832100" cy="361604"/>
                          </a:xfrm>
                          <a:prstGeom prst="rect">
                            <a:avLst/>
                          </a:prstGeom>
                          <a:solidFill>
                            <a:prstClr val="white"/>
                          </a:solidFill>
                          <a:ln>
                            <a:noFill/>
                          </a:ln>
                          <a:effectLst/>
                        </wps:spPr>
                        <wps:txbx>
                          <w:txbxContent>
                            <w:p w:rsidR="00530157" w:rsidRPr="00145A0F" w:rsidRDefault="00530157" w:rsidP="001B4216">
                              <w:pPr>
                                <w:pStyle w:val="Caption"/>
                                <w:rPr>
                                  <w:b w:val="0"/>
                                  <w:bCs w:val="0"/>
                                  <w:smallCaps/>
                                  <w:noProof/>
                                  <w:spacing w:val="5"/>
                                  <w:sz w:val="28"/>
                                  <w:szCs w:val="28"/>
                                </w:rPr>
                              </w:pPr>
                              <w:bookmarkStart w:id="34" w:name="_Ref404940343"/>
                              <w:bookmarkStart w:id="35" w:name="_Toc406140329"/>
                              <w:r>
                                <w:t xml:space="preserve">Figure </w:t>
                              </w:r>
                              <w:r>
                                <w:fldChar w:fldCharType="begin"/>
                              </w:r>
                              <w:r w:rsidRPr="008D73ED">
                                <w:instrText xml:space="preserve"> SEQ Figure \* ARABIC </w:instrText>
                              </w:r>
                              <w:r>
                                <w:fldChar w:fldCharType="separate"/>
                              </w:r>
                              <w:r>
                                <w:rPr>
                                  <w:noProof/>
                                </w:rPr>
                                <w:t>10</w:t>
                              </w:r>
                              <w:r>
                                <w:fldChar w:fldCharType="end"/>
                              </w:r>
                              <w:bookmarkEnd w:id="34"/>
                              <w:r>
                                <w:t xml:space="preserve"> -</w:t>
                              </w:r>
                              <w:r w:rsidRPr="006A79C3">
                                <w:rPr>
                                  <w:noProof/>
                                </w:rPr>
                                <w:t>Rekimoto 2009</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175" o:spid="_x0000_s1097" style="position:absolute;left:0;text-align:left;margin-left:269.55pt;margin-top:2.15pt;width:197pt;height:243.6pt;z-index:251873280;mso-position-horizontal-relative:text;mso-position-vertical-relative:text;mso-width-relative:margin;mso-height-relative:margin" coordsize="28321,350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">
                <v:group id="Group 7168" o:spid="_x0000_s1098" style="position:absolute;width:28321;height:30905" coordsize="28326,309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3" o:spid="_x0000_s1099" type="#_x0000_t75" style="position:absolute;width:18288;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h8HzGAAAA3QAAAA8AAABkcnMvZG93bnJldi54bWxEj1FrwjAUhd8H+w/hDnzTdDrmqEYRRXAP&#10;m6vbD7g016azuSlJbLt/vwyEPR7OOd/hLNeDbURHPtSOFTxOMhDEpdM1Vwq+PvfjFxAhImtsHJOC&#10;HwqwXt3fLTHXrueCulOsRIJwyFGBibHNpQylIYth4lri5J2dtxiT9JXUHvsEt42cZtmztFhzWjDY&#10;0tZQeTldrYLj2/AavuW+2HQ7I2fF08fFv/dKjR6GzQJEpCH+h2/tg1YwzeZz+HuTn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SHwfMYAAADdAAAADwAAAAAAAAAAAAAA&#10;AACfAgAAZHJzL2Rvd25yZXYueG1sUEsFBgAAAAAEAAQA9wAAAJIDAAAAAA==&#10;" stroked="t" strokecolor="black [3213]" strokeweight="2.25pt">
                    <v:imagedata r:id="rId57" o:title=""/>
                    <v:path arrowok="t"/>
                  </v:shape>
                  <v:shape id="Picture 2" o:spid="_x0000_s1100" type="#_x0000_t75" style="position:absolute;left:19182;width:9144;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GsMy+AAAA3QAAAA8AAABkcnMvZG93bnJldi54bWxET8kKwjAQvQv+QxjBm6aKqFSjuKB4dQE9&#10;Ds3YFptJbaJWv94cBI+Pt0/ntSnEkyqXW1bQ60YgiBOrc04VnI6bzhiE88gaC8uk4E0O5rNmY4qx&#10;ti/e0/PgUxFC2MWoIPO+jKV0SUYGXdeWxIG72sqgD7BKpa7wFcJNIftRNJQGcw4NGZa0yii5HR5G&#10;QXpd3hN51lSaQU9fFo9Pft+ulWq36sUEhKfa/8U/904r6EejMDe8CU9Azr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IGsMy+AAAA3QAAAA8AAAAAAAAAAAAAAAAAnwIAAGRy&#10;cy9kb3ducmV2LnhtbFBLBQYAAAAABAAEAPcAAACKAwAAAAA=&#10;" stroked="t" strokecolor="windowText" strokeweight="2.25pt">
                    <v:imagedata r:id="rId58" o:title="" croptop="1572f" cropbottom="13406f" cropleft="24183f" cropright="20297f"/>
                    <v:path arrowok="t"/>
                  </v:shape>
                  <v:shape id="Picture 5" o:spid="_x0000_s1101" type="#_x0000_t75" style="position:absolute;top:15902;width:28326;height:15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c/6DGAAAA3QAAAA8AAABkcnMvZG93bnJldi54bWxEj0FPwkAUhO8m/IfNI/Emu5gobWUhxAB6&#10;4CCg95fus23svm26Dyj+etfExONkZr7JzJeDb9WZ+tgEtjCdGFDEZXANVxbej5u7DFQUZIdtYLJw&#10;pQjLxehmjoULF97T+SCVShCOBVqoRbpC61jW5DFOQkecvM/Qe5Qk+0q7Hi8J7lt9b8yj9thwWqix&#10;o+eayq/DyVuQbL06btiY/XaXvz18r+Xj5ZRbezseVk+ghAb5D/+1X52FbJrP4PdNegJ68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Nz/oMYAAADdAAAADwAAAAAAAAAAAAAA&#10;AACfAgAAZHJzL2Rvd25yZXYueG1sUEsFBgAAAAAEAAQA9wAAAJIDAAAAAA==&#10;" stroked="t" strokecolor="black [3213]" strokeweight="2.25pt">
                    <v:imagedata r:id="rId59" o:title="" croptop="13337f" cropbottom="8758f" cropleft="1365f" cropright="8984f"/>
                    <v:path arrowok="t"/>
                  </v:shape>
                </v:group>
                <v:shape id="Text Box 7170" o:spid="_x0000_s1102" type="#_x0000_t202" style="position:absolute;top:31407;width:28321;height:3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y0Z8MA&#10;AADdAAAADwAAAGRycy9kb3ducmV2LnhtbERPPW/CMBDdK/EfrEPqUhWHDIACTtRCKzHQAYqYT/GR&#10;RI3PkW2S8O/xgNTx6X1vitG0oifnG8sK5rMEBHFpdcOVgvPv9/sKhA/IGlvLpOBOHop88rLBTNuB&#10;j9SfQiViCPsMFdQhdJmUvqzJoJ/ZjjhyV+sMhghdJbXDIYabVqZJspAGG44NNXa0ran8O92MgsXO&#10;3YYjb992568D/nRVevm8X5R6nY4faxCBxvAvfrr3WsFyvoz7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y0Z8MAAADdAAAADwAAAAAAAAAAAAAAAACYAgAAZHJzL2Rv&#10;d25yZXYueG1sUEsFBgAAAAAEAAQA9QAAAIgDAAAAAA==&#10;" stroked="f">
                  <v:textbox inset="0,0,0,0">
                    <w:txbxContent>
                      <w:p w:rsidR="00530157" w:rsidRPr="00145A0F" w:rsidRDefault="00530157" w:rsidP="001B4216">
                        <w:pPr>
                          <w:pStyle w:val="Caption"/>
                          <w:rPr>
                            <w:b w:val="0"/>
                            <w:bCs w:val="0"/>
                            <w:smallCaps/>
                            <w:noProof/>
                            <w:spacing w:val="5"/>
                            <w:sz w:val="28"/>
                            <w:szCs w:val="28"/>
                          </w:rPr>
                        </w:pPr>
                        <w:bookmarkStart w:id="36" w:name="_Ref404940343"/>
                        <w:bookmarkStart w:id="37" w:name="_Toc406140329"/>
                        <w:r>
                          <w:t xml:space="preserve">Figure </w:t>
                        </w:r>
                        <w:r>
                          <w:fldChar w:fldCharType="begin"/>
                        </w:r>
                        <w:r w:rsidRPr="008D73ED">
                          <w:instrText xml:space="preserve"> SEQ Figure \* ARABIC </w:instrText>
                        </w:r>
                        <w:r>
                          <w:fldChar w:fldCharType="separate"/>
                        </w:r>
                        <w:r>
                          <w:rPr>
                            <w:noProof/>
                          </w:rPr>
                          <w:t>10</w:t>
                        </w:r>
                        <w:r>
                          <w:fldChar w:fldCharType="end"/>
                        </w:r>
                        <w:bookmarkEnd w:id="36"/>
                        <w:r>
                          <w:t xml:space="preserve"> -</w:t>
                        </w:r>
                        <w:r w:rsidRPr="006A79C3">
                          <w:rPr>
                            <w:noProof/>
                          </w:rPr>
                          <w:t>Rekimoto 2009</w:t>
                        </w:r>
                        <w:bookmarkEnd w:id="37"/>
                      </w:p>
                    </w:txbxContent>
                  </v:textbox>
                </v:shape>
                <w10:wrap type="tight"/>
              </v:group>
            </w:pict>
          </mc:Fallback>
        </mc:AlternateContent>
      </w:r>
      <w:r w:rsidR="00CE5AFF" w:rsidRPr="0056206E">
        <w:t>LA Jones et al have tested a tactile display</w:t>
      </w:r>
      <w:r w:rsidR="00CE5AFF" w:rsidRPr="00131217">
        <w:t xml:space="preserve"> moun</w:t>
      </w:r>
      <w:r w:rsidR="00494E5F" w:rsidRPr="00131217">
        <w:t>ted o</w:t>
      </w:r>
      <w:r w:rsidR="00CE5AFF" w:rsidRPr="00131217">
        <w:t>n the user’s arm and back</w:t>
      </w:r>
      <w:r w:rsidR="00FA11E9" w:rsidRPr="00131217">
        <w:fldChar w:fldCharType="begin" w:fldLock="1"/>
      </w:r>
      <w:r w:rsidR="006A79C3">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formattedCitation" : "(Lynette A Jones, Kunkel, and Piateski 2009)", "plainTextFormattedCitation" : "(Lynette A Jones, Kunkel, and Piateski 2009)", "previouslyFormattedCitation" : "(Lynette A Jones, Kunkel, and Piateski 2009)" }, "properties" : { "noteIndex" : 0 }, "schema" : "https://github.com/citation-style-language/schema/raw/master/csl-citation.json" }</w:instrText>
      </w:r>
      <w:r w:rsidR="00FA11E9" w:rsidRPr="00131217">
        <w:fldChar w:fldCharType="separate"/>
      </w:r>
      <w:r w:rsidR="006A79C3" w:rsidRPr="006A79C3">
        <w:rPr>
          <w:noProof/>
        </w:rPr>
        <w:t>(Lynette A Jones, Kunkel, and Piateski 2009)</w:t>
      </w:r>
      <w:r w:rsidR="00FA11E9" w:rsidRPr="00131217">
        <w:fldChar w:fldCharType="end"/>
      </w:r>
      <w:r w:rsidR="004F6543">
        <w:t xml:space="preserve"> (</w:t>
      </w:r>
      <w:fldSimple w:instr=" REF _Ref404939125 ">
        <w:r w:rsidR="00C55C8C">
          <w:t xml:space="preserve">Figure </w:t>
        </w:r>
        <w:r w:rsidR="00C55C8C">
          <w:rPr>
            <w:noProof/>
          </w:rPr>
          <w:t>12</w:t>
        </w:r>
      </w:fldSimple>
      <w:r w:rsidR="004F6543">
        <w:rPr>
          <w:noProof/>
        </w:rPr>
        <w:t>)</w:t>
      </w:r>
      <w:r w:rsidR="00CE5AFF" w:rsidRPr="00131217">
        <w:t>. Simple commands and instructions were communicated through a vibration pattern and tes</w:t>
      </w:r>
      <w:r w:rsidR="00FA11E9" w:rsidRPr="00131217">
        <w:t>ted for accuracy and efficiency</w:t>
      </w:r>
      <w:r w:rsidR="00CE5AFF" w:rsidRPr="00131217">
        <w:t>.</w:t>
      </w:r>
      <w:r w:rsidR="007F21DE" w:rsidRPr="00131217">
        <w:t xml:space="preserve"> SenseableRays</w:t>
      </w:r>
      <w:r w:rsidR="00970376" w:rsidRPr="00131217">
        <w:fldChar w:fldCharType="begin" w:fldLock="1"/>
      </w:r>
      <w:r w:rsidR="006A79C3">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formattedCitation" : "(Rekimoto 2009)", "plainTextFormattedCitation" : "(Rekimoto 2009)", "previouslyFormattedCitation" : "(Rekimoto 2009)" }, "properties" : { "noteIndex" : 0 }, "schema" : "https://github.com/citation-style-language/schema/raw/master/csl-citation.json" }</w:instrText>
      </w:r>
      <w:r w:rsidR="00970376" w:rsidRPr="00131217">
        <w:fldChar w:fldCharType="separate"/>
      </w:r>
      <w:r w:rsidR="006A79C3" w:rsidRPr="006A79C3">
        <w:rPr>
          <w:noProof/>
        </w:rPr>
        <w:t>(Rekimoto 2009)</w:t>
      </w:r>
      <w:r w:rsidR="00970376" w:rsidRPr="00131217">
        <w:fldChar w:fldCharType="end"/>
      </w:r>
      <w:r w:rsidR="007F21DE" w:rsidRPr="00131217">
        <w:t xml:space="preserve"> </w:t>
      </w:r>
      <w:r w:rsidR="004F6543">
        <w:t>(</w:t>
      </w:r>
      <w:fldSimple w:instr=" REF _Ref404940343 ">
        <w:r w:rsidR="00C55C8C">
          <w:t xml:space="preserve">Figure </w:t>
        </w:r>
        <w:r w:rsidR="00C55C8C">
          <w:rPr>
            <w:noProof/>
          </w:rPr>
          <w:t>11</w:t>
        </w:r>
      </w:fldSimple>
      <w:r w:rsidR="004F6543">
        <w:rPr>
          <w:noProof/>
        </w:rPr>
        <w:t>)</w:t>
      </w:r>
      <w:r w:rsidR="00D12DEE">
        <w:t xml:space="preserve"> </w:t>
      </w:r>
      <w:r w:rsidR="007F21DE" w:rsidRPr="00131217">
        <w:t>from Rekimoto Labs uses a small finger-mounted module that detects a structured light signal and emits a vibratory pulse giving the sense of feeling the projected light.</w:t>
      </w:r>
      <w:r w:rsidR="00625435" w:rsidRPr="00131217">
        <w:t xml:space="preserve"> </w:t>
      </w:r>
      <w:r w:rsidR="00494E5F" w:rsidRPr="00131217">
        <w:t>L</w:t>
      </w:r>
      <w:r w:rsidR="00090A85" w:rsidRPr="00090A85">
        <w:rPr>
          <w:noProof/>
        </w:rPr>
        <w:t xml:space="preserve"> </w:t>
      </w:r>
      <w:r w:rsidR="00494E5F" w:rsidRPr="00131217">
        <w:t>A Jones has shown that vibrotactile interfacing is a very effective way of transmit</w:t>
      </w:r>
      <w:r w:rsidR="00090A85" w:rsidRPr="00090A85">
        <w:rPr>
          <w:noProof/>
        </w:rPr>
        <w:t xml:space="preserve"> </w:t>
      </w:r>
      <w:r w:rsidR="00494E5F" w:rsidRPr="00131217">
        <w:t>ting information while Rekimoto shows the added value that the tactile sense brings to an experience. Digital Synesthesia will try to join these two efforts to create a more immersive and efficient experience.</w:t>
      </w:r>
    </w:p>
    <w:p w:rsidR="00625435" w:rsidRPr="00131217" w:rsidRDefault="0056206E" w:rsidP="00625435">
      <w:pPr>
        <w:pStyle w:val="Heading2"/>
      </w:pPr>
      <w:bookmarkStart w:id="38" w:name="_Toc406140209"/>
      <w:r>
        <w:rPr>
          <w:noProof/>
        </w:rPr>
        <w:lastRenderedPageBreak/>
        <mc:AlternateContent>
          <mc:Choice Requires="wpg">
            <w:drawing>
              <wp:anchor distT="0" distB="0" distL="114300" distR="114300" simplePos="0" relativeHeight="251887616" behindDoc="0" locked="0" layoutInCell="1" allowOverlap="1" wp14:anchorId="3DE89290" wp14:editId="1E4B638C">
                <wp:simplePos x="0" y="0"/>
                <wp:positionH relativeFrom="column">
                  <wp:posOffset>10160</wp:posOffset>
                </wp:positionH>
                <wp:positionV relativeFrom="paragraph">
                  <wp:posOffset>133985</wp:posOffset>
                </wp:positionV>
                <wp:extent cx="3081020" cy="2562225"/>
                <wp:effectExtent l="19050" t="19050" r="43180" b="9525"/>
                <wp:wrapSquare wrapText="bothSides"/>
                <wp:docPr id="7188" name="Group 7188"/>
                <wp:cNvGraphicFramePr/>
                <a:graphic xmlns:a="http://schemas.openxmlformats.org/drawingml/2006/main">
                  <a:graphicData uri="http://schemas.microsoft.com/office/word/2010/wordprocessingGroup">
                    <wpg:wgp>
                      <wpg:cNvGrpSpPr/>
                      <wpg:grpSpPr>
                        <a:xfrm>
                          <a:off x="0" y="0"/>
                          <a:ext cx="3081020" cy="2562225"/>
                          <a:chOff x="0" y="0"/>
                          <a:chExt cx="3081020" cy="2562934"/>
                        </a:xfrm>
                      </wpg:grpSpPr>
                      <wpg:grpSp>
                        <wpg:cNvPr id="7182" name="Group 7182"/>
                        <wpg:cNvGrpSpPr/>
                        <wpg:grpSpPr>
                          <a:xfrm>
                            <a:off x="0" y="0"/>
                            <a:ext cx="3081020" cy="2245995"/>
                            <a:chOff x="0" y="0"/>
                            <a:chExt cx="3081020" cy="2245995"/>
                          </a:xfrm>
                        </wpg:grpSpPr>
                        <wpg:grpSp>
                          <wpg:cNvPr id="7178" name="Group 7178"/>
                          <wpg:cNvGrpSpPr/>
                          <wpg:grpSpPr>
                            <a:xfrm>
                              <a:off x="0" y="0"/>
                              <a:ext cx="3081020" cy="2245995"/>
                              <a:chOff x="0" y="0"/>
                              <a:chExt cx="3081131" cy="2246243"/>
                            </a:xfrm>
                          </wpg:grpSpPr>
                          <pic:pic xmlns:pic="http://schemas.openxmlformats.org/drawingml/2006/picture">
                            <pic:nvPicPr>
                              <pic:cNvPr id="7176" name="Picture 2"/>
                              <pic:cNvPicPr>
                                <a:picLocks noChangeAspect="1"/>
                              </pic:cNvPicPr>
                            </pic:nvPicPr>
                            <pic:blipFill rotWithShape="1">
                              <a:blip r:embed="rId60">
                                <a:extLst>
                                  <a:ext uri="{28A0092B-C50C-407E-A947-70E740481C1C}">
                                    <a14:useLocalDpi xmlns:a14="http://schemas.microsoft.com/office/drawing/2010/main" val="0"/>
                                  </a:ext>
                                </a:extLst>
                              </a:blip>
                              <a:srcRect l="61381" t="25298" r="10604" b="18797"/>
                              <a:stretch/>
                            </pic:blipFill>
                            <pic:spPr bwMode="auto">
                              <a:xfrm>
                                <a:off x="0" y="0"/>
                                <a:ext cx="1590261" cy="2236304"/>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pic:pic xmlns:pic="http://schemas.openxmlformats.org/drawingml/2006/picture">
                            <pic:nvPicPr>
                              <pic:cNvPr id="7177" name="Picture 2"/>
                              <pic:cNvPicPr>
                                <a:picLocks noChangeAspect="1"/>
                              </pic:cNvPicPr>
                            </pic:nvPicPr>
                            <pic:blipFill rotWithShape="1">
                              <a:blip r:embed="rId60">
                                <a:extLst>
                                  <a:ext uri="{28A0092B-C50C-407E-A947-70E740481C1C}">
                                    <a14:useLocalDpi xmlns:a14="http://schemas.microsoft.com/office/drawing/2010/main" val="0"/>
                                  </a:ext>
                                </a:extLst>
                              </a:blip>
                              <a:srcRect l="26071" t="10202" r="45164" b="23278"/>
                              <a:stretch/>
                            </pic:blipFill>
                            <pic:spPr bwMode="auto">
                              <a:xfrm>
                                <a:off x="1709531" y="0"/>
                                <a:ext cx="1371600" cy="2246243"/>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g:grpSp>
                        <wps:wsp>
                          <wps:cNvPr id="7180" name="Oval Callout 6"/>
                          <wps:cNvSpPr/>
                          <wps:spPr>
                            <a:xfrm>
                              <a:off x="19879" y="1520687"/>
                              <a:ext cx="1500808" cy="531786"/>
                            </a:xfrm>
                            <a:prstGeom prst="wedgeEllipseCallout">
                              <a:avLst>
                                <a:gd name="adj1" fmla="val 28558"/>
                                <a:gd name="adj2" fmla="val -20130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30157" w:rsidRPr="006F7514" w:rsidRDefault="00530157" w:rsidP="006F7514">
                                <w:pPr>
                                  <w:pStyle w:val="CartoonNormal"/>
                                </w:pPr>
                                <w:r w:rsidRPr="006F7514">
                                  <w:t>sensor detects emotions</w:t>
                                </w:r>
                              </w:p>
                            </w:txbxContent>
                          </wps:txbx>
                          <wps:bodyPr wrap="square" rtlCol="0" anchor="ctr">
                            <a:noAutofit/>
                          </wps:bodyPr>
                        </wps:wsp>
                        <wps:wsp>
                          <wps:cNvPr id="7181" name="Oval Callout 19"/>
                          <wps:cNvSpPr/>
                          <wps:spPr>
                            <a:xfrm>
                              <a:off x="1709469" y="99391"/>
                              <a:ext cx="1371551" cy="645160"/>
                            </a:xfrm>
                            <a:prstGeom prst="wedgeEllipseCallout">
                              <a:avLst>
                                <a:gd name="adj1" fmla="val 3263"/>
                                <a:gd name="adj2" fmla="val 131851"/>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30157" w:rsidRPr="006F7514" w:rsidRDefault="00530157" w:rsidP="006F7514">
                                <w:pPr>
                                  <w:pStyle w:val="CartoonNormal"/>
                                </w:pPr>
                                <w:r w:rsidRPr="006F7514">
                                  <w:t xml:space="preserve">Peltier delivers warmth </w:t>
                                </w:r>
                              </w:p>
                            </w:txbxContent>
                          </wps:txbx>
                          <wps:bodyPr wrap="square" rtlCol="0" anchor="ctr">
                            <a:noAutofit/>
                          </wps:bodyPr>
                        </wps:wsp>
                      </wpg:grpSp>
                      <wps:wsp>
                        <wps:cNvPr id="7187" name="Text Box 7187"/>
                        <wps:cNvSpPr txBox="1"/>
                        <wps:spPr>
                          <a:xfrm>
                            <a:off x="0" y="2305685"/>
                            <a:ext cx="3081020" cy="257249"/>
                          </a:xfrm>
                          <a:prstGeom prst="rect">
                            <a:avLst/>
                          </a:prstGeom>
                          <a:solidFill>
                            <a:prstClr val="white"/>
                          </a:solidFill>
                          <a:ln>
                            <a:noFill/>
                          </a:ln>
                          <a:effectLst/>
                        </wps:spPr>
                        <wps:txbx>
                          <w:txbxContent>
                            <w:p w:rsidR="00530157" w:rsidRPr="00EE6845" w:rsidRDefault="00530157" w:rsidP="001B2138">
                              <w:pPr>
                                <w:pStyle w:val="Caption"/>
                                <w:rPr>
                                  <w:noProof/>
                                  <w:sz w:val="24"/>
                                  <w:szCs w:val="20"/>
                                </w:rPr>
                              </w:pPr>
                              <w:bookmarkStart w:id="39" w:name="_Ref406251477"/>
                              <w:bookmarkStart w:id="40" w:name="_Toc406140332"/>
                              <w:r>
                                <w:t xml:space="preserve">Figure </w:t>
                              </w:r>
                              <w:fldSimple w:instr=" SEQ Figure \* ARABIC ">
                                <w:r>
                                  <w:rPr>
                                    <w:noProof/>
                                  </w:rPr>
                                  <w:t>11</w:t>
                                </w:r>
                              </w:fldSimple>
                              <w:bookmarkEnd w:id="39"/>
                              <w:r>
                                <w:t xml:space="preserve"> - </w:t>
                              </w:r>
                              <w:r w:rsidRPr="00C3296A">
                                <w:t>Iwasaki, Miyaki, and Rekimoto 2010</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88" o:spid="_x0000_s1103" style="position:absolute;margin-left:.8pt;margin-top:10.55pt;width:242.6pt;height:201.75pt;z-index:251887616;mso-position-horizontal-relative:text;mso-position-vertical-relative:text;mso-height-relative:margin" coordsize="30810,25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">
                <v:group id="Group 7182" o:spid="_x0000_s1104" style="position:absolute;width:30810;height:22459" coordsize="30810,22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4qRqxgAAAN0A&#10;AAAPAAAAAAAAAAAAAAAAAKoCAABkcnMvZG93bnJldi54bWxQSwUGAAAAAAQABAD6AAAAnQMAAAAA&#10;">
                  <v:group id="Group 7178" o:spid="_x0000_s1105" style="position:absolute;width:30810;height:22459" coordsize="30811,22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jp8IAAADdAAAADwAAAGRycy9kb3ducmV2LnhtbERPy4rCMBTdC/5DuMLs&#10;NK2DD6pRRHSYhQijA+Lu0lzbYnNTmtjWvzcLweXhvJfrzpSiodoVlhXEowgEcWp1wZmC//N+OAfh&#10;PLLG0jIpeJKD9arfW2Kibct/1Jx8JkIIuwQV5N5XiZQuzcmgG9mKOHA3Wxv0AdaZ1DW2IdyUchxF&#10;U2mw4NCQY0XbnNL76WEU/LTYbr7jXXO437bP63lyvBxiUupr0G0WIDx1/iN+u3+1glk8C3P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3f46fCAAAA3QAAAA8A&#10;AAAAAAAAAAAAAAAAqgIAAGRycy9kb3ducmV2LnhtbFBLBQYAAAAABAAEAPoAAACZAwAAAAA=&#10;">
                    <v:shape id="Picture 2" o:spid="_x0000_s1106" type="#_x0000_t75" style="position:absolute;width:15902;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MCZfHAAAA3QAAAA8AAABkcnMvZG93bnJldi54bWxEj1tLw0AUhN8F/8NyhL7Zk4baS+y22ILi&#10;i/Sqvh6yp0ls9mzIrm38964g9HGYmW+Y2aKztTpz6ysnGgb9BBRL7kwlhYbD/vl+AsoHEkO1E9bw&#10;wx4W89ubGWXGXWTL510oVISIz0hDGUKTIfq8ZEu+7xqW6B1daylE2RZoWrpEuK0xTZIRWqokLpTU&#10;8Krk/LT7thqmwy88rjcf6WYZ5OHlPcW3zxNq3bvrnh5BBe7CNfzffjUaxoPxCP7exCeA8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tMCZfHAAAA3QAAAA8AAAAAAAAAAAAA&#10;AAAAnwIAAGRycy9kb3ducmV2LnhtbFBLBQYAAAAABAAEAPcAAACTAwAAAAA=&#10;" fillcolor="#4f81bd [3204]" stroked="t" strokecolor="black [3213]" strokeweight="1.5pt">
                      <v:imagedata r:id="rId61" o:title="" croptop="16579f" cropbottom="12319f" cropleft="40227f" cropright="6949f"/>
                      <v:path arrowok="t"/>
                    </v:shape>
                    <v:shape id="Picture 2" o:spid="_x0000_s1107" type="#_x0000_t75" style="position:absolute;left:17095;width:13716;height:22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Lm1XGAAAA3QAAAA8AAABkcnMvZG93bnJldi54bWxEj9FqwkAURN8L/sNyhb7VjS0YSV1FpGJa&#10;ipDYD7hkb5PQ7N2Y3cTk77uFgo/DzJxhNrvRNGKgztWWFSwXEQjiwuqaSwVfl+PTGoTzyBoby6Rg&#10;Ige77exhg4m2N85oyH0pAoRdggoq79tESldUZNAtbEscvG/bGfRBdqXUHd4C3DTyOYpW0mDNYaHC&#10;lg4VFT95bxRcP/fF8PbSrzJ3mvTHu+8v57RX6nE+7l9BeBr9PfzfTrWCeBnH8PcmPAG5/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8ubVcYAAADdAAAADwAAAAAAAAAAAAAA&#10;AACfAgAAZHJzL2Rvd25yZXYueG1sUEsFBgAAAAAEAAQA9wAAAJIDAAAAAA==&#10;" fillcolor="#4f81bd [3204]" stroked="t" strokecolor="black [3213]" strokeweight="1.5pt">
                      <v:imagedata r:id="rId61" o:title="" croptop="6686f" cropbottom="15255f" cropleft="17086f" cropright="29599f"/>
                      <v:path arrowok="t"/>
                    </v:shape>
                  </v:group>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6" o:spid="_x0000_s1108" type="#_x0000_t63" style="position:absolute;left:198;top:15206;width:15008;height:53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oyJMIA&#10;AADdAAAADwAAAGRycy9kb3ducmV2LnhtbERPy4rCMBTdD/gP4Q64G1NHxkrHKDIg6GbAB4K7S3On&#10;LdPcxCTa+vdmIbg8nPd82ZtW3MiHxrKC8SgDQVxa3XCl4HhYf8xAhIissbVMCu4UYLkYvM2x0Lbj&#10;Hd32sRIphEOBCuoYXSFlKGsyGEbWESfuz3qDMUFfSe2xS+GmlZ9ZNpUGG04NNTr6qan831+Ngsnq&#10;3OvfLZ6u6+7Lsb/krjO5UsP3fvUNIlIfX+Kne6MV5ONZ2p/epCc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jIkwgAAAN0AAAAPAAAAAAAAAAAAAAAAAJgCAABkcnMvZG93&#10;bnJldi54bWxQSwUGAAAAAAQABAD1AAAAhwMAAAAA&#10;" adj="16969,-32682" fillcolor="white [3212]" strokecolor="black [3213]" strokeweight="2pt">
                    <v:textbox>
                      <w:txbxContent>
                        <w:p w:rsidR="00530157" w:rsidRPr="006F7514" w:rsidRDefault="00530157" w:rsidP="006F7514">
                          <w:pPr>
                            <w:pStyle w:val="CartoonNormal"/>
                          </w:pPr>
                          <w:r w:rsidRPr="006F7514">
                            <w:t>sensor detects emotions</w:t>
                          </w:r>
                        </w:p>
                      </w:txbxContent>
                    </v:textbox>
                  </v:shape>
                  <v:shape id="Oval Callout 19" o:spid="_x0000_s1109" type="#_x0000_t63" style="position:absolute;left:17094;top:993;width:13716;height:6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ZN5cYA&#10;AADdAAAADwAAAGRycy9kb3ducmV2LnhtbESPT2vCQBTE74LfYXlCb7qJtf5JXaUUFEE8GO39NftM&#10;UrNv0+xW47d3hYLHYWZ+w8yXranEhRpXWlYQDyIQxJnVJecKjodVfwrCeWSNlWVScCMHy0W3M8dE&#10;2yvv6ZL6XAQIuwQVFN7XiZQuK8igG9iaOHgn2xj0QTa51A1eA9xUchhFY2mw5LBQYE2fBWXn9M8o&#10;+D2s3vYzuu1G1c/xa7vG7a59/Vbqpdd+vIPw1Ppn+L+90Qom8TSGx5vwBOTi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GZN5cYAAADdAAAADwAAAAAAAAAAAAAAAACYAgAAZHJz&#10;L2Rvd25yZXYueG1sUEsFBgAAAAAEAAQA9QAAAIsDAAAAAA==&#10;" adj="11505,39280" fillcolor="white [3212]" strokecolor="black [3213]" strokeweight="2pt">
                    <v:textbox>
                      <w:txbxContent>
                        <w:p w:rsidR="00530157" w:rsidRPr="006F7514" w:rsidRDefault="00530157" w:rsidP="006F7514">
                          <w:pPr>
                            <w:pStyle w:val="CartoonNormal"/>
                          </w:pPr>
                          <w:r w:rsidRPr="006F7514">
                            <w:t xml:space="preserve">Peltier delivers warmth </w:t>
                          </w:r>
                        </w:p>
                      </w:txbxContent>
                    </v:textbox>
                  </v:shape>
                </v:group>
                <v:shape id="Text Box 7187" o:spid="_x0000_s1110" type="#_x0000_t202" style="position:absolute;top:23056;width:30810;height:2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rsidR="00530157" w:rsidRPr="00EE6845" w:rsidRDefault="00530157" w:rsidP="001B2138">
                        <w:pPr>
                          <w:pStyle w:val="Caption"/>
                          <w:rPr>
                            <w:noProof/>
                            <w:sz w:val="24"/>
                            <w:szCs w:val="20"/>
                          </w:rPr>
                        </w:pPr>
                        <w:bookmarkStart w:id="41" w:name="_Ref406251477"/>
                        <w:bookmarkStart w:id="42" w:name="_Toc406140332"/>
                        <w:r>
                          <w:t xml:space="preserve">Figure </w:t>
                        </w:r>
                        <w:fldSimple w:instr=" SEQ Figure \* ARABIC ">
                          <w:r>
                            <w:rPr>
                              <w:noProof/>
                            </w:rPr>
                            <w:t>11</w:t>
                          </w:r>
                        </w:fldSimple>
                        <w:bookmarkEnd w:id="41"/>
                        <w:r>
                          <w:t xml:space="preserve"> - </w:t>
                        </w:r>
                        <w:r w:rsidRPr="00C3296A">
                          <w:t>Iwasaki, Miyaki, and Rekimoto 2010</w:t>
                        </w:r>
                        <w:bookmarkEnd w:id="42"/>
                      </w:p>
                    </w:txbxContent>
                  </v:textbox>
                </v:shape>
                <w10:wrap type="square"/>
              </v:group>
            </w:pict>
          </mc:Fallback>
        </mc:AlternateContent>
      </w:r>
      <w:r w:rsidR="00625435" w:rsidRPr="00131217">
        <w:t>Mobile Communication</w:t>
      </w:r>
      <w:bookmarkEnd w:id="38"/>
    </w:p>
    <w:p w:rsidR="00625435" w:rsidRPr="00131217" w:rsidRDefault="00625435" w:rsidP="00625435">
      <w:r w:rsidRPr="00131217">
        <w:t>Rekimoto lab has presented AffectPhone</w:t>
      </w:r>
      <w:r w:rsidR="004B773E">
        <w:t xml:space="preserve"> </w:t>
      </w:r>
      <w:r w:rsidRPr="00131217">
        <w:fldChar w:fldCharType="begin" w:fldLock="1"/>
      </w:r>
      <w:r w:rsidR="006A79C3">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formattedCitation" : "(Iwasaki, Miyaki, and Rekimoto 2010)", "plainTextFormattedCitation" : "(Iwasaki, Miyaki, and Rekimoto 2010)", "previouslyFormattedCitation" : "(Iwasaki, Miyaki, and Rekimoto 2010)" }, "properties" : { "noteIndex" : 0 }, "schema" : "https://github.com/citation-style-language/schema/raw/master/csl-citation.json" }</w:instrText>
      </w:r>
      <w:r w:rsidRPr="00131217">
        <w:fldChar w:fldCharType="separate"/>
      </w:r>
      <w:r w:rsidR="006A79C3" w:rsidRPr="006A79C3">
        <w:rPr>
          <w:noProof/>
        </w:rPr>
        <w:t>(Iwasaki, Miyaki, and Rekimoto 2010)</w:t>
      </w:r>
      <w:r w:rsidRPr="00131217">
        <w:fldChar w:fldCharType="end"/>
      </w:r>
      <w:r w:rsidR="0056206E">
        <w:t xml:space="preserve"> (</w:t>
      </w:r>
      <w:r w:rsidR="0056206E">
        <w:fldChar w:fldCharType="begin"/>
      </w:r>
      <w:r w:rsidR="0056206E">
        <w:instrText xml:space="preserve"> REF _Ref406251477 \h </w:instrText>
      </w:r>
      <w:r w:rsidR="0056206E">
        <w:fldChar w:fldCharType="separate"/>
      </w:r>
      <w:r w:rsidR="0056206E">
        <w:t xml:space="preserve">Figure </w:t>
      </w:r>
      <w:r w:rsidR="0056206E">
        <w:rPr>
          <w:noProof/>
        </w:rPr>
        <w:t>11</w:t>
      </w:r>
      <w:r w:rsidR="0056206E">
        <w:fldChar w:fldCharType="end"/>
      </w:r>
      <w:r w:rsidR="0056206E">
        <w:t>)</w:t>
      </w:r>
      <w:r w:rsidR="00494E5F" w:rsidRPr="00131217">
        <w:t>,</w:t>
      </w:r>
      <w:r w:rsidRPr="00131217">
        <w:t xml:space="preserve"> a system that gives a handset the ability to detect a user’s arousal level through G</w:t>
      </w:r>
      <w:r w:rsidR="00494E5F" w:rsidRPr="00131217">
        <w:t xml:space="preserve">alvanic </w:t>
      </w:r>
      <w:r w:rsidRPr="00131217">
        <w:t>S</w:t>
      </w:r>
      <w:r w:rsidR="00494E5F" w:rsidRPr="00131217">
        <w:t xml:space="preserve">kin </w:t>
      </w:r>
      <w:r w:rsidRPr="00131217">
        <w:t>R</w:t>
      </w:r>
      <w:r w:rsidR="00494E5F" w:rsidRPr="00131217">
        <w:t>esponse</w:t>
      </w:r>
      <w:r w:rsidRPr="00131217">
        <w:t xml:space="preserve"> sensors and transmit it to another user as hot or cold sensations in the hand. Similarly</w:t>
      </w:r>
      <w:r w:rsidR="007A226D" w:rsidRPr="00131217">
        <w:t>,</w:t>
      </w:r>
      <w:r w:rsidRPr="00131217">
        <w:t xml:space="preserve"> Pressages</w:t>
      </w:r>
      <w:r w:rsidRPr="00131217">
        <w:fldChar w:fldCharType="begin" w:fldLock="1"/>
      </w:r>
      <w:r w:rsidR="006A79C3">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formattedCitation" : "(Hoggan et al. 2012)", "plainTextFormattedCitation" : "(Hoggan et al. 2012)", "previouslyFormattedCitation" : "(Hoggan et al. 2012)" }, "properties" : { "noteIndex" : 0 }, "schema" : "https://github.com/citation-style-language/schema/raw/master/csl-citation.json" }</w:instrText>
      </w:r>
      <w:r w:rsidRPr="00131217">
        <w:fldChar w:fldCharType="separate"/>
      </w:r>
      <w:r w:rsidR="006A79C3" w:rsidRPr="006A79C3">
        <w:rPr>
          <w:noProof/>
        </w:rPr>
        <w:t>(Hoggan et al. 2012)</w:t>
      </w:r>
      <w:r w:rsidRPr="00131217">
        <w:fldChar w:fldCharType="end"/>
      </w:r>
      <w:r w:rsidRPr="00131217">
        <w:t xml:space="preserve"> is a system that translates the pressure with which one user squeezes the sides of the mobile phone into </w:t>
      </w:r>
      <w:r w:rsidR="007A226D" w:rsidRPr="00131217">
        <w:t xml:space="preserve">a </w:t>
      </w:r>
      <w:r w:rsidRPr="00131217">
        <w:t>vibration on the receiving phone. Both these projects are looking to create a better communication by usi</w:t>
      </w:r>
      <w:r w:rsidR="00494E5F" w:rsidRPr="00131217">
        <w:t>ng sensory feedback of the user</w:t>
      </w:r>
      <w:r w:rsidRPr="00131217">
        <w:t>s</w:t>
      </w:r>
      <w:r w:rsidR="00494E5F" w:rsidRPr="00131217">
        <w:t>’</w:t>
      </w:r>
      <w:r w:rsidRPr="00131217">
        <w:t xml:space="preserve"> state. Connexus</w:t>
      </w:r>
      <w:r w:rsidR="004B773E">
        <w:t xml:space="preserve"> </w:t>
      </w:r>
      <w:r w:rsidR="00857C60" w:rsidRPr="00131217">
        <w:fldChar w:fldCharType="begin" w:fldLock="1"/>
      </w:r>
      <w:r w:rsidR="00346A49">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formattedCitation" : "(Paulos 2003)", "plainTextFormattedCitation" : "(Paulos 2003)", "previouslyFormattedCitation" : "(Paulos 2003)" }, "properties" : { "noteIndex" : 0 }, "schema" : "https://github.com/citation-style-language/schema/raw/master/csl-citation.json" }</w:instrText>
      </w:r>
      <w:r w:rsidR="00857C60" w:rsidRPr="00131217">
        <w:fldChar w:fldCharType="separate"/>
      </w:r>
      <w:r w:rsidR="00447045" w:rsidRPr="00447045">
        <w:rPr>
          <w:noProof/>
        </w:rPr>
        <w:t>(Paulos 2003)</w:t>
      </w:r>
      <w:r w:rsidR="00857C60" w:rsidRPr="00131217">
        <w:fldChar w:fldCharType="end"/>
      </w:r>
      <w:r w:rsidR="004F6543">
        <w:t xml:space="preserve"> (</w:t>
      </w:r>
      <w:fldSimple w:instr=" REF _Ref405283831 ">
        <w:r w:rsidR="00C55C8C">
          <w:t xml:space="preserve">Figure </w:t>
        </w:r>
        <w:r w:rsidR="00C55C8C">
          <w:rPr>
            <w:noProof/>
          </w:rPr>
          <w:t>13</w:t>
        </w:r>
      </w:fldSimple>
      <w:r w:rsidR="004F6543">
        <w:rPr>
          <w:noProof/>
        </w:rPr>
        <w:t>)</w:t>
      </w:r>
      <w:r w:rsidR="00857C60" w:rsidRPr="00131217">
        <w:t xml:space="preserve"> was an ambitious project that attempted to detect several signals of the users in order to recreate an image of the non-verbal c</w:t>
      </w:r>
      <w:r w:rsidR="004B773E">
        <w:t>ues that were being lost in non-</w:t>
      </w:r>
      <w:r w:rsidR="004B773E" w:rsidRPr="00131217">
        <w:t>co-</w:t>
      </w:r>
      <w:r w:rsidR="00857C60" w:rsidRPr="00131217">
        <w:t>located communication.</w:t>
      </w:r>
      <w:r w:rsidR="007A226D" w:rsidRPr="00131217">
        <w:t xml:space="preserve"> Even though these projects hit close to what Digital Synesthesia looks for, they are from the start limited in certain ways. </w:t>
      </w:r>
      <w:r w:rsidR="000303AC" w:rsidRPr="00131217">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56206E" w:rsidRDefault="0056206E" w:rsidP="0056206E">
      <w:bookmarkStart w:id="43" w:name="_Toc406140210"/>
      <w:r>
        <w:rPr>
          <w:noProof/>
        </w:rPr>
        <mc:AlternateContent>
          <mc:Choice Requires="wpg">
            <w:drawing>
              <wp:inline distT="0" distB="0" distL="0" distR="0" wp14:anchorId="78B0F9BE" wp14:editId="3869EBAE">
                <wp:extent cx="3657600" cy="2171065"/>
                <wp:effectExtent l="38100" t="38100" r="38100" b="635"/>
                <wp:docPr id="7186" name="Group 7186"/>
                <wp:cNvGraphicFramePr/>
                <a:graphic xmlns:a="http://schemas.openxmlformats.org/drawingml/2006/main">
                  <a:graphicData uri="http://schemas.microsoft.com/office/word/2010/wordprocessingGroup">
                    <wpg:wgp>
                      <wpg:cNvGrpSpPr/>
                      <wpg:grpSpPr>
                        <a:xfrm>
                          <a:off x="0" y="0"/>
                          <a:ext cx="3657600" cy="2171065"/>
                          <a:chOff x="0" y="59248"/>
                          <a:chExt cx="3657600" cy="2174458"/>
                        </a:xfrm>
                      </wpg:grpSpPr>
                      <pic:pic xmlns:pic="http://schemas.openxmlformats.org/drawingml/2006/picture">
                        <pic:nvPicPr>
                          <pic:cNvPr id="7184" name="Picture 7184"/>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59248"/>
                            <a:ext cx="3657600" cy="1808921"/>
                          </a:xfrm>
                          <a:prstGeom prst="rect">
                            <a:avLst/>
                          </a:prstGeom>
                          <a:ln w="38100">
                            <a:solidFill>
                              <a:schemeClr val="tx1"/>
                            </a:solidFill>
                          </a:ln>
                        </pic:spPr>
                      </pic:pic>
                      <wps:wsp>
                        <wps:cNvPr id="7185" name="Text Box 7185"/>
                        <wps:cNvSpPr txBox="1"/>
                        <wps:spPr>
                          <a:xfrm>
                            <a:off x="0" y="1927846"/>
                            <a:ext cx="3657600" cy="305860"/>
                          </a:xfrm>
                          <a:prstGeom prst="rect">
                            <a:avLst/>
                          </a:prstGeom>
                          <a:solidFill>
                            <a:prstClr val="white"/>
                          </a:solidFill>
                          <a:ln>
                            <a:noFill/>
                          </a:ln>
                          <a:effectLst/>
                        </wps:spPr>
                        <wps:txbx>
                          <w:txbxContent>
                            <w:p w:rsidR="00530157" w:rsidRPr="009600A9" w:rsidRDefault="00530157" w:rsidP="006954A5">
                              <w:pPr>
                                <w:pStyle w:val="Caption"/>
                                <w:rPr>
                                  <w:noProof/>
                                  <w:sz w:val="24"/>
                                  <w:szCs w:val="20"/>
                                </w:rPr>
                              </w:pPr>
                              <w:bookmarkStart w:id="44" w:name="_Ref405283831"/>
                              <w:bookmarkStart w:id="45" w:name="_Toc406140331"/>
                              <w:r>
                                <w:t xml:space="preserve">Figure </w:t>
                              </w:r>
                              <w:fldSimple w:instr=" SEQ Figure \* ARABIC ">
                                <w:r>
                                  <w:rPr>
                                    <w:noProof/>
                                  </w:rPr>
                                  <w:t>12</w:t>
                                </w:r>
                              </w:fldSimple>
                              <w:bookmarkEnd w:id="44"/>
                              <w:r>
                                <w:t xml:space="preserve"> - </w:t>
                              </w:r>
                              <w:r w:rsidRPr="00DB28BE">
                                <w:t>Paulos 2003</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86" o:spid="_x0000_s1111" style="width:4in;height:170.95pt;mso-position-horizontal-relative:char;mso-position-vertical-relative:line" coordorigin=",592" coordsize="36576,2174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">
                <v:shape id="Picture 7184" o:spid="_x0000_s1112" type="#_x0000_t75" style="position:absolute;top:592;width:36576;height:180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Ctw/GAAAA3QAAAA8AAABkcnMvZG93bnJldi54bWxEj9FqwkAURN8L/sNyhb7VjUGsRlcxQqlC&#10;X7T9gEv2mqTN3o3ZbVz9erdQ8HGYmTPMch1MI3rqXG1ZwXiUgCAurK65VPD1+fYyA+E8ssbGMim4&#10;koP1avC0xEzbCx+oP/pSRAi7DBVU3reZlK6oyKAb2ZY4eifbGfRRdqXUHV4i3DQyTZKpNFhzXKiw&#10;pW1Fxc/x1yg4p/P8ezu3exPS/j3/mNzyML0p9TwMmwUIT8E/wv/tnVbwOp5N4O9NfAJyd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UK3D8YAAADdAAAADwAAAAAAAAAAAAAA&#10;AACfAgAAZHJzL2Rvd25yZXYueG1sUEsFBgAAAAAEAAQA9wAAAJIDAAAAAA==&#10;" stroked="t" strokecolor="black [3213]" strokeweight="3pt">
                  <v:imagedata r:id="rId63" o:title=""/>
                  <v:path arrowok="t"/>
                </v:shape>
                <v:shape id="Text Box 7185" o:spid="_x0000_s1113" type="#_x0000_t202" style="position:absolute;top:19278;width:36576;height:30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IelsgA&#10;AADdAAAADwAAAGRycy9kb3ducmV2LnhtbESPQWsCMRSE70L/Q3gFL1KzVmtlaxQRhdaLdOult8fm&#10;udl287IkWd3++6ZQ8DjMzDfMct3bRlzIh9qxgsk4A0FcOl1zpeD0sX9YgAgRWWPjmBT8UID16m6w&#10;xFy7K7/TpYiVSBAOOSowMba5lKE0ZDGMXUucvLPzFmOSvpLa4zXBbSMfs2wuLdacFgy2tDVUfhed&#10;VXCcfR7NqDvvDpvZ1L+duu38qyqUGt73mxcQkfp4C/+3X7WC58niCf7epCc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C4h6WyAAAAN0AAAAPAAAAAAAAAAAAAAAAAJgCAABk&#10;cnMvZG93bnJldi54bWxQSwUGAAAAAAQABAD1AAAAjQMAAAAA&#10;" stroked="f">
                  <v:textbox style="mso-fit-shape-to-text:t" inset="0,0,0,0">
                    <w:txbxContent>
                      <w:p w:rsidR="00530157" w:rsidRPr="009600A9" w:rsidRDefault="00530157" w:rsidP="006954A5">
                        <w:pPr>
                          <w:pStyle w:val="Caption"/>
                          <w:rPr>
                            <w:noProof/>
                            <w:sz w:val="24"/>
                            <w:szCs w:val="20"/>
                          </w:rPr>
                        </w:pPr>
                        <w:bookmarkStart w:id="46" w:name="_Ref405283831"/>
                        <w:bookmarkStart w:id="47" w:name="_Toc406140331"/>
                        <w:r>
                          <w:t xml:space="preserve">Figure </w:t>
                        </w:r>
                        <w:fldSimple w:instr=" SEQ Figure \* ARABIC ">
                          <w:r>
                            <w:rPr>
                              <w:noProof/>
                            </w:rPr>
                            <w:t>12</w:t>
                          </w:r>
                        </w:fldSimple>
                        <w:bookmarkEnd w:id="46"/>
                        <w:r>
                          <w:t xml:space="preserve"> - </w:t>
                        </w:r>
                        <w:r w:rsidRPr="00DB28BE">
                          <w:t>Paulos 2003</w:t>
                        </w:r>
                        <w:bookmarkEnd w:id="47"/>
                      </w:p>
                    </w:txbxContent>
                  </v:textbox>
                </v:shape>
                <w10:anchorlock/>
              </v:group>
            </w:pict>
          </mc:Fallback>
        </mc:AlternateContent>
      </w:r>
    </w:p>
    <w:p w:rsidR="0056206E" w:rsidRDefault="0056206E">
      <w:r>
        <w:br w:type="page"/>
      </w:r>
    </w:p>
    <w:p w:rsidR="0056206E" w:rsidRDefault="00A42427" w:rsidP="0056206E">
      <w:pPr>
        <w:pStyle w:val="Heading2"/>
      </w:pPr>
      <w:r w:rsidRPr="00131217">
        <w:lastRenderedPageBreak/>
        <w:t>Sensory Substitution</w:t>
      </w:r>
      <w:bookmarkEnd w:id="43"/>
    </w:p>
    <w:p w:rsidR="004B773E" w:rsidRDefault="00A42427" w:rsidP="0056206E">
      <w:pPr>
        <w:pStyle w:val="Heading2"/>
        <w:rPr>
          <w:shd w:val="clear" w:color="auto" w:fill="FFFFFF"/>
        </w:rPr>
      </w:pPr>
      <w:r w:rsidRPr="00131217">
        <w:t>Either because a person may be lacking one of the five senses or because a different sensory input may offer other benefits like greater detail, sensory substitution has been seen in several fields</w:t>
      </w:r>
      <w:r w:rsidR="00E70D0F">
        <w:t xml:space="preserve"> </w:t>
      </w:r>
      <w:r w:rsidR="00E70D0F">
        <w:fldChar w:fldCharType="begin" w:fldLock="1"/>
      </w:r>
      <w:r w:rsidR="00E70D0F">
        <w:instrText>ADDIN CSL_CITATION { "citationItems" : [ { "id" : "ITEM-1", "itemData" : { "DOI" : "10.1016/j.tics.2003.10.013", "ISSN" : "13646613", "author" : [ { "dropping-particle" : "", "family" : "Bach-y-Rita", "given" : "Paul", "non-dropping-particle" : "", "parse-names" : false, "suffix" : "" }, { "dropping-particle" : "", "family" : "W. Kercel", "given" : "Stephen", "non-dropping-particle" : "", "parse-names" : false, "suffix" : "" } ], "container-title" : "Trends in Cognitive Sciences", "id" : "ITEM-1", "issue" : "12", "issued" : { "date-parts" : [ [ "2003", "12" ] ] }, "page" : "541-546", "title" : "Sensory substitution and the human\u2013machine interface", "type" : "article-journal", "volume" : "7" }, "uris" : [ "http://www.mendeley.com/documents/?uuid=95640c08-2f6d-4e47-b6ae-243586a1b5e8" ] } ], "mendeley" : { "formattedCitation" : "(Paul Bach-y-Rita and W. Kercel 2003)", "plainTextFormattedCitation" : "(Paul Bach-y-Rita and W. Kercel 2003)", "previouslyFormattedCitation" : "(Paul Bach-y-Rita and W. Kercel 2003)" }, "properties" : { "noteIndex" : 0 }, "schema" : "https://github.com/citation-style-language/schema/raw/master/csl-citation.json" }</w:instrText>
      </w:r>
      <w:r w:rsidR="00E70D0F">
        <w:fldChar w:fldCharType="separate"/>
      </w:r>
      <w:r w:rsidR="00E70D0F" w:rsidRPr="00E70D0F">
        <w:rPr>
          <w:noProof/>
        </w:rPr>
        <w:t>(Paul Bach-y-Rita and W. Kercel 2003)</w:t>
      </w:r>
      <w:r w:rsidR="00E70D0F">
        <w:fldChar w:fldCharType="end"/>
      </w:r>
      <w:r w:rsidR="007A226D" w:rsidRPr="00131217">
        <w:t>. Most sensors translate information</w:t>
      </w:r>
      <w:r w:rsidRPr="00131217">
        <w:t>,</w:t>
      </w:r>
      <w:r w:rsidR="007A226D" w:rsidRPr="00131217">
        <w:t xml:space="preserve"> such as</w:t>
      </w:r>
      <w:r w:rsidRPr="00131217">
        <w:t xml:space="preserve"> temperature, wind speed, distance or the passing of time</w:t>
      </w:r>
      <w:r w:rsidR="007A226D" w:rsidRPr="00131217">
        <w:t>.</w:t>
      </w:r>
      <w:r w:rsidRPr="00131217">
        <w:t xml:space="preserve"> </w:t>
      </w:r>
      <w:r w:rsidR="007A226D" w:rsidRPr="00131217">
        <w:t xml:space="preserve">All </w:t>
      </w:r>
      <w:r w:rsidRPr="00131217">
        <w:t>are things our bodies can perceive but by using a sensor and translating the information to a coded visual form we add the ability of greater accuracy and universal understanding.</w:t>
      </w:r>
      <w:r w:rsidR="00FA11E9" w:rsidRPr="00131217">
        <w:t xml:space="preserve"> </w:t>
      </w:r>
      <w:r w:rsidRPr="00131217">
        <w:t>Brainport</w:t>
      </w:r>
      <w:r w:rsidRPr="00131217">
        <w:fldChar w:fldCharType="begin" w:fldLock="1"/>
      </w:r>
      <w:r w:rsidR="006A79C3">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formattedCitation" : "(Danilov and Tyler 2005)", "plainTextFormattedCitation" : "(Danilov and Tyler 2005)", "previouslyFormattedCitation" : "(Danilov and Tyler 2005)" }, "properties" : { "noteIndex" : 0 }, "schema" : "https://github.com/citation-style-language/schema/raw/master/csl-citation.json" }</w:instrText>
      </w:r>
      <w:r w:rsidRPr="00131217">
        <w:fldChar w:fldCharType="separate"/>
      </w:r>
      <w:r w:rsidR="006A79C3" w:rsidRPr="006A79C3">
        <w:rPr>
          <w:noProof/>
        </w:rPr>
        <w:t>(Danilov and Tyler 2005)</w:t>
      </w:r>
      <w:r w:rsidRPr="00131217">
        <w:fldChar w:fldCharType="end"/>
      </w:r>
      <w:r w:rsidR="00FA11E9" w:rsidRPr="00131217">
        <w:t xml:space="preserve"> </w:t>
      </w:r>
      <w:r w:rsidRPr="00131217">
        <w:t xml:space="preserve">is a system </w:t>
      </w:r>
      <w:r w:rsidR="004B773E">
        <w:rPr>
          <w:noProof/>
        </w:rPr>
        <mc:AlternateContent>
          <mc:Choice Requires="wpg">
            <w:drawing>
              <wp:anchor distT="0" distB="0" distL="114300" distR="114300" simplePos="0" relativeHeight="251892736" behindDoc="0" locked="0" layoutInCell="1" allowOverlap="1" wp14:anchorId="025F7D83" wp14:editId="245ECEA0">
                <wp:simplePos x="0" y="0"/>
                <wp:positionH relativeFrom="column">
                  <wp:posOffset>17780</wp:posOffset>
                </wp:positionH>
                <wp:positionV relativeFrom="paragraph">
                  <wp:posOffset>82550</wp:posOffset>
                </wp:positionV>
                <wp:extent cx="2380615" cy="2623185"/>
                <wp:effectExtent l="38100" t="38100" r="38735" b="5715"/>
                <wp:wrapSquare wrapText="bothSides"/>
                <wp:docPr id="7194" name="Group 7194"/>
                <wp:cNvGraphicFramePr/>
                <a:graphic xmlns:a="http://schemas.openxmlformats.org/drawingml/2006/main">
                  <a:graphicData uri="http://schemas.microsoft.com/office/word/2010/wordprocessingGroup">
                    <wpg:wgp>
                      <wpg:cNvGrpSpPr/>
                      <wpg:grpSpPr>
                        <a:xfrm>
                          <a:off x="0" y="0"/>
                          <a:ext cx="2380615" cy="2623185"/>
                          <a:chOff x="0" y="0"/>
                          <a:chExt cx="2380615" cy="2623765"/>
                        </a:xfrm>
                      </wpg:grpSpPr>
                      <pic:pic xmlns:pic="http://schemas.openxmlformats.org/drawingml/2006/picture">
                        <pic:nvPicPr>
                          <pic:cNvPr id="10242" name="Picture 2" descr="http://www.blogcdn.com/www.engadget.com/media/2009/08/14aug09_brainportreturns.jpg"/>
                          <pic:cNvPicPr>
                            <a:picLocks noChangeAspect="1"/>
                          </pic:cNvPicPr>
                        </pic:nvPicPr>
                        <pic:blipFill rotWithShape="1">
                          <a:blip r:embed="rId64">
                            <a:extLst>
                              <a:ext uri="{28A0092B-C50C-407E-A947-70E740481C1C}">
                                <a14:useLocalDpi xmlns:a14="http://schemas.microsoft.com/office/drawing/2010/main" val="0"/>
                              </a:ext>
                            </a:extLst>
                          </a:blip>
                          <a:srcRect l="1498" t="3797" r="43260" b="2895"/>
                          <a:stretch/>
                        </pic:blipFill>
                        <pic:spPr bwMode="auto">
                          <a:xfrm>
                            <a:off x="0" y="0"/>
                            <a:ext cx="2375452" cy="2286000"/>
                          </a:xfrm>
                          <a:prstGeom prst="rect">
                            <a:avLst/>
                          </a:prstGeom>
                          <a:noFill/>
                          <a:ln w="28575">
                            <a:solidFill>
                              <a:schemeClr val="tx1"/>
                            </a:solidFill>
                          </a:ln>
                          <a:extLst/>
                        </pic:spPr>
                      </pic:pic>
                      <wps:wsp>
                        <wps:cNvPr id="7193" name="Text Box 7193"/>
                        <wps:cNvSpPr txBox="1"/>
                        <wps:spPr>
                          <a:xfrm>
                            <a:off x="0" y="2345635"/>
                            <a:ext cx="2380615" cy="278130"/>
                          </a:xfrm>
                          <a:prstGeom prst="rect">
                            <a:avLst/>
                          </a:prstGeom>
                          <a:solidFill>
                            <a:prstClr val="white"/>
                          </a:solidFill>
                          <a:ln>
                            <a:noFill/>
                          </a:ln>
                          <a:effectLst/>
                        </wps:spPr>
                        <wps:txbx>
                          <w:txbxContent>
                            <w:p w:rsidR="00530157" w:rsidRPr="00556CC1" w:rsidRDefault="00530157" w:rsidP="002D41B2">
                              <w:pPr>
                                <w:pStyle w:val="Caption"/>
                                <w:rPr>
                                  <w:sz w:val="24"/>
                                  <w:szCs w:val="20"/>
                                </w:rPr>
                              </w:pPr>
                              <w:bookmarkStart w:id="48" w:name="_Ref405286110"/>
                              <w:bookmarkStart w:id="49" w:name="_Toc406140333"/>
                              <w:r>
                                <w:t xml:space="preserve">Figure </w:t>
                              </w:r>
                              <w:r>
                                <w:fldChar w:fldCharType="begin"/>
                              </w:r>
                              <w:r w:rsidRPr="002D41B2">
                                <w:instrText xml:space="preserve"> SEQ Figure \* ARABIC </w:instrText>
                              </w:r>
                              <w:r>
                                <w:fldChar w:fldCharType="separate"/>
                              </w:r>
                              <w:r>
                                <w:rPr>
                                  <w:noProof/>
                                </w:rPr>
                                <w:t>13</w:t>
                              </w:r>
                              <w:r>
                                <w:fldChar w:fldCharType="end"/>
                              </w:r>
                              <w:bookmarkEnd w:id="48"/>
                              <w:r>
                                <w:t xml:space="preserve"> – Brainport, </w:t>
                              </w:r>
                              <w:r w:rsidRPr="00E70D0F">
                                <w:rPr>
                                  <w:noProof/>
                                </w:rPr>
                                <w:t>Sampaio, Maris, and Bach-y-Rita 2001</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7194" o:spid="_x0000_s1114" style="position:absolute;margin-left:1.4pt;margin-top:6.5pt;width:187.45pt;height:206.55pt;z-index:251892736;mso-position-horizontal-relative:text;mso-position-vertical-relative:text" coordsize="23806,262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">
                <v:shape id="Picture 2" o:spid="_x0000_s1115" type="#_x0000_t75" alt="http://www.blogcdn.com/www.engadget.com/media/2009/08/14aug09_brainportreturns.jpg" style="position:absolute;width:23754;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FBdXDAAAA3gAAAA8AAABkcnMvZG93bnJldi54bWxET81qwkAQvhd8h2WE3urGtESNrqIFsbdi&#10;9AGG3TEJZmdjdqvRp+8WCt7m4/udxaq3jbhS52vHCsajBASxdqbmUsHxsH2bgvAB2WDjmBTcycNq&#10;OXhZYG7cjfd0LUIpYgj7HBVUIbS5lF5XZNGPXEscuZPrLIYIu1KaDm8x3DYyTZJMWqw5NlTY0mdF&#10;+lz8WAXTw2yjM/e+/t6Xmia7xyVz4aLU67Bfz0EE6sNT/O/+MnF+kn6k8PdOvEE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AUF1cMAAADeAAAADwAAAAAAAAAAAAAAAACf&#10;AgAAZHJzL2Rvd25yZXYueG1sUEsFBgAAAAAEAAQA9wAAAI8DAAAAAA==&#10;" stroked="t" strokecolor="black [3213]" strokeweight="2.25pt">
                  <v:imagedata r:id="rId65" o:title="14aug09_brainportreturns" croptop="2488f" cropbottom="1897f" cropleft="982f" cropright="28351f"/>
                  <v:path arrowok="t"/>
                </v:shape>
                <v:shape id="Text Box 7193" o:spid="_x0000_s1116" type="#_x0000_t202" style="position:absolute;top:23456;width:23806;height:2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LM6scA&#10;AADdAAAADwAAAGRycy9kb3ducmV2LnhtbESPzWsCMRTE74X+D+EJvRTNqmB1NUrrB3iwBz/w/Ng8&#10;dxc3L0sS3fW/N0Khx2FmfsPMFq2pxJ2cLy0r6PcSEMSZ1SXnCk7HTXcMwgdkjZVlUvAgD4v5+9sM&#10;U20b3tP9EHIRIexTVFCEUKdS+qwgg75na+LoXawzGKJ0udQOmwg3lRwkyUgaLDkuFFjTsqDsergZ&#10;BaOVuzV7Xn6uTusd/tb54PzzOCv10Wm/pyACteE//NfeagVf/ckQXm/iE5Dz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CzOrHAAAA3QAAAA8AAAAAAAAAAAAAAAAAmAIAAGRy&#10;cy9kb3ducmV2LnhtbFBLBQYAAAAABAAEAPUAAACMAwAAAAA=&#10;" stroked="f">
                  <v:textbox inset="0,0,0,0">
                    <w:txbxContent>
                      <w:p w:rsidR="00530157" w:rsidRPr="00556CC1" w:rsidRDefault="00530157" w:rsidP="002D41B2">
                        <w:pPr>
                          <w:pStyle w:val="Caption"/>
                          <w:rPr>
                            <w:sz w:val="24"/>
                            <w:szCs w:val="20"/>
                          </w:rPr>
                        </w:pPr>
                        <w:bookmarkStart w:id="50" w:name="_Ref405286110"/>
                        <w:bookmarkStart w:id="51" w:name="_Toc406140333"/>
                        <w:r>
                          <w:t xml:space="preserve">Figure </w:t>
                        </w:r>
                        <w:r>
                          <w:fldChar w:fldCharType="begin"/>
                        </w:r>
                        <w:r w:rsidRPr="002D41B2">
                          <w:instrText xml:space="preserve"> SEQ Figure \* ARABIC </w:instrText>
                        </w:r>
                        <w:r>
                          <w:fldChar w:fldCharType="separate"/>
                        </w:r>
                        <w:r>
                          <w:rPr>
                            <w:noProof/>
                          </w:rPr>
                          <w:t>13</w:t>
                        </w:r>
                        <w:r>
                          <w:fldChar w:fldCharType="end"/>
                        </w:r>
                        <w:bookmarkEnd w:id="50"/>
                        <w:r>
                          <w:t xml:space="preserve"> – Brainport, </w:t>
                        </w:r>
                        <w:r w:rsidRPr="00E70D0F">
                          <w:rPr>
                            <w:noProof/>
                          </w:rPr>
                          <w:t>Sampaio, Maris, and Bach-y-Rita 2001</w:t>
                        </w:r>
                        <w:bookmarkEnd w:id="51"/>
                      </w:p>
                    </w:txbxContent>
                  </v:textbox>
                </v:shape>
                <w10:wrap type="square"/>
              </v:group>
            </w:pict>
          </mc:Fallback>
        </mc:AlternateContent>
      </w:r>
      <w:r w:rsidRPr="00131217">
        <w:t xml:space="preserve">that captures images through a camera and translates </w:t>
      </w:r>
      <w:r w:rsidR="004B773E" w:rsidRPr="002D41B2">
        <w:rPr>
          <w:noProof/>
        </w:rPr>
        <w:drawing>
          <wp:anchor distT="0" distB="0" distL="114300" distR="114300" simplePos="0" relativeHeight="251893760" behindDoc="0" locked="0" layoutInCell="1" allowOverlap="1" wp14:anchorId="6429A744" wp14:editId="2D02D610">
            <wp:simplePos x="0" y="0"/>
            <wp:positionH relativeFrom="column">
              <wp:posOffset>2252345</wp:posOffset>
            </wp:positionH>
            <wp:positionV relativeFrom="paragraph">
              <wp:posOffset>247015</wp:posOffset>
            </wp:positionV>
            <wp:extent cx="1059180" cy="1371600"/>
            <wp:effectExtent l="38100" t="38100" r="45720" b="38100"/>
            <wp:wrapSquare wrapText="bothSides"/>
            <wp:docPr id="7189" name="Picture 2" descr="http://www.blogcdn.com/www.engadget.com/media/2009/08/14aug09_brainportretur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http://www.blogcdn.com/www.engadget.com/media/2009/08/14aug09_brainportreturns.jpg"/>
                    <pic:cNvPicPr>
                      <a:picLocks noChangeAspect="1" noChangeArrowheads="1"/>
                    </pic:cNvPicPr>
                  </pic:nvPicPr>
                  <pic:blipFill rotWithShape="1">
                    <a:blip r:embed="rId64">
                      <a:extLst>
                        <a:ext uri="{28A0092B-C50C-407E-A947-70E740481C1C}">
                          <a14:useLocalDpi xmlns:a14="http://schemas.microsoft.com/office/drawing/2010/main" val="0"/>
                        </a:ext>
                      </a:extLst>
                    </a:blip>
                    <a:srcRect l="62517" t="5445" r="9274" b="30302"/>
                    <a:stretch/>
                  </pic:blipFill>
                  <pic:spPr bwMode="auto">
                    <a:xfrm>
                      <a:off x="0" y="0"/>
                      <a:ext cx="1059180" cy="1371600"/>
                    </a:xfrm>
                    <a:prstGeom prst="rect">
                      <a:avLst/>
                    </a:prstGeom>
                    <a:noFill/>
                    <a:ln w="28575">
                      <a:solidFill>
                        <a:schemeClr val="tx1"/>
                      </a:solidFill>
                    </a:ln>
                    <a:extLst/>
                  </pic:spPr>
                </pic:pic>
              </a:graphicData>
            </a:graphic>
            <wp14:sizeRelH relativeFrom="margin">
              <wp14:pctWidth>0</wp14:pctWidth>
            </wp14:sizeRelH>
            <wp14:sizeRelV relativeFrom="margin">
              <wp14:pctHeight>0</wp14:pctHeight>
            </wp14:sizeRelV>
          </wp:anchor>
        </w:drawing>
      </w:r>
      <w:r w:rsidRPr="00131217">
        <w:t>it into electrical signals that are felt on the tongue</w:t>
      </w:r>
      <w:r w:rsidR="00E70D0F">
        <w:fldChar w:fldCharType="begin" w:fldLock="1"/>
      </w:r>
      <w:r w:rsidR="00E70D0F">
        <w:instrText>ADDIN CSL_CITATION { "citationItems" : [ { "id" : "ITEM-1", "itemData" : { "DOI" : "10.1016/S0006-8993(01)02667-1", "ISSN" : "00068993", "abstract" : "The \u2018visual\u2019 acuity of blind persons perceiving information through a newly developed human\u2013machine interface, with an array of electrical stimulators on the tongue, has been quantified using a standard Ophthalmological test (Snellen Tumbling E). Acuity without training averaged 20/860. This doubled with 9 h of training. The interface may lead to practical devices for persons with sensory loss such as blindness, and offers a means of exploring late brain plasticity.", "author" : [ { "dropping-particle" : "", "family" : "Sampaio", "given" : "Eliana", "non-dropping-particle" : "", "parse-names" : false, "suffix" : "" }, { "dropping-particle" : "", "family" : "Maris", "given" : "St\u00e9phane", "non-dropping-particle" : "", "parse-names" : false, "suffix" : "" }, { "dropping-particle" : "", "family" : "Bach-y-Rita", "given" : "Paul", "non-dropping-particle" : "", "parse-names" : false, "suffix" : "" } ], "container-title" : "Brain Research", "id" : "ITEM-1", "issue" : "2", "issued" : { "date-parts" : [ [ "2001", "7" ] ] }, "page" : "204-207", "title" : "Brain plasticity: \u2018visual\u2019 acuity of blind persons via the tongue", "type" : "article-journal", "volume" : "908" }, "uris" : [ "http://www.mendeley.com/documents/?uuid=c9d06d3b-a974-452d-a09e-2a34062b0df3" ] } ], "mendeley" : { "formattedCitation" : "(Sampaio, Maris, and Bach-y-Rita 2001)", "plainTextFormattedCitation" : "(Sampaio, Maris, and Bach-y-Rita 2001)", "previouslyFormattedCitation" : "(Sampaio, Maris, and Bach-y-Rita 2001)" }, "properties" : { "noteIndex" : 0 }, "schema" : "https://github.com/citation-style-language/schema/raw/master/csl-citation.json" }</w:instrText>
      </w:r>
      <w:r w:rsidR="00E70D0F">
        <w:fldChar w:fldCharType="separate"/>
      </w:r>
      <w:r w:rsidR="00E70D0F" w:rsidRPr="00E70D0F">
        <w:rPr>
          <w:noProof/>
        </w:rPr>
        <w:t>(Sampaio, Maris, and Bach-y-Rita 2001)</w:t>
      </w:r>
      <w:r w:rsidR="00E70D0F">
        <w:fldChar w:fldCharType="end"/>
      </w:r>
      <w:r w:rsidR="004F6543">
        <w:t xml:space="preserve"> (</w:t>
      </w:r>
      <w:fldSimple w:instr=" REF _Ref405286110 ">
        <w:r w:rsidR="00C55C8C">
          <w:t xml:space="preserve">Figure </w:t>
        </w:r>
        <w:r w:rsidR="00C55C8C">
          <w:rPr>
            <w:noProof/>
          </w:rPr>
          <w:t>15</w:t>
        </w:r>
      </w:fldSimple>
      <w:r w:rsidR="004F6543">
        <w:rPr>
          <w:noProof/>
        </w:rPr>
        <w:t>)</w:t>
      </w:r>
      <w:r w:rsidRPr="00131217">
        <w:t>.</w:t>
      </w:r>
      <w:r w:rsidR="00FA11E9" w:rsidRPr="00131217">
        <w:t xml:space="preserve"> The artist </w:t>
      </w:r>
      <w:r w:rsidR="00FA11E9" w:rsidRPr="00131217">
        <w:rPr>
          <w:shd w:val="clear" w:color="auto" w:fill="FFFFFF"/>
        </w:rPr>
        <w:t>Neil Harbisson and his team have developed</w:t>
      </w:r>
      <w:r w:rsidR="00FA11E9" w:rsidRPr="00131217">
        <w:t xml:space="preserve"> </w:t>
      </w:r>
      <w:r w:rsidRPr="00131217">
        <w:t>Eyeborg</w:t>
      </w:r>
      <w:r w:rsidRPr="00131217">
        <w:fldChar w:fldCharType="begin" w:fldLock="1"/>
      </w:r>
      <w:r w:rsidR="006A79C3">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formattedCitation" : "(Peng and Seymour)", "plainTextFormattedCitation" : "(Peng and Seymour)", "previouslyFormattedCitation" : "(Peng and Seymour)" }, "properties" : { "noteIndex" : 0 }, "schema" : "https://github.com/citation-style-language/schema/raw/master/csl-citation.json" }</w:instrText>
      </w:r>
      <w:r w:rsidRPr="00131217">
        <w:fldChar w:fldCharType="separate"/>
      </w:r>
      <w:r w:rsidR="006A79C3" w:rsidRPr="006A79C3">
        <w:rPr>
          <w:noProof/>
        </w:rPr>
        <w:t>(Peng and Seymour)</w:t>
      </w:r>
      <w:r w:rsidRPr="00131217">
        <w:fldChar w:fldCharType="end"/>
      </w:r>
      <w:r w:rsidR="002D41B2">
        <w:t xml:space="preserve"> </w:t>
      </w:r>
      <w:r w:rsidR="004F6543">
        <w:t>(</w:t>
      </w:r>
      <w:fldSimple w:instr=" REF _Ref405286123 ">
        <w:r w:rsidR="00C55C8C">
          <w:t xml:space="preserve">Figure </w:t>
        </w:r>
        <w:r w:rsidR="00C55C8C">
          <w:rPr>
            <w:noProof/>
          </w:rPr>
          <w:t>16</w:t>
        </w:r>
      </w:fldSimple>
      <w:r w:rsidR="004F6543">
        <w:rPr>
          <w:noProof/>
        </w:rPr>
        <w:t>)</w:t>
      </w:r>
      <w:r w:rsidR="00FA11E9" w:rsidRPr="00131217">
        <w:t xml:space="preserve"> so that Neil, who is completely color-blind, can </w:t>
      </w:r>
      <w:r w:rsidRPr="00131217">
        <w:rPr>
          <w:shd w:val="clear" w:color="auto" w:fill="FFFFFF"/>
        </w:rPr>
        <w:t xml:space="preserve">use </w:t>
      </w:r>
      <w:r w:rsidR="00FA11E9" w:rsidRPr="00131217">
        <w:rPr>
          <w:shd w:val="clear" w:color="auto" w:fill="FFFFFF"/>
        </w:rPr>
        <w:t>this</w:t>
      </w:r>
      <w:r w:rsidRPr="00131217">
        <w:rPr>
          <w:shd w:val="clear" w:color="auto" w:fill="FFFFFF"/>
        </w:rPr>
        <w:t xml:space="preserve"> device </w:t>
      </w:r>
      <w:r w:rsidR="00FA11E9" w:rsidRPr="00131217">
        <w:rPr>
          <w:shd w:val="clear" w:color="auto" w:fill="FFFFFF"/>
        </w:rPr>
        <w:t>to capture</w:t>
      </w:r>
      <w:r w:rsidRPr="00131217">
        <w:rPr>
          <w:shd w:val="clear" w:color="auto" w:fill="FFFFFF"/>
        </w:rPr>
        <w:t xml:space="preserve"> color information through a camer</w:t>
      </w:r>
      <w:r w:rsidR="00FA11E9" w:rsidRPr="00131217">
        <w:rPr>
          <w:shd w:val="clear" w:color="auto" w:fill="FFFFFF"/>
        </w:rPr>
        <w:t>a on his forehead and translate</w:t>
      </w:r>
      <w:r w:rsidRPr="00131217">
        <w:rPr>
          <w:shd w:val="clear" w:color="auto" w:fill="FFFFFF"/>
        </w:rPr>
        <w:t xml:space="preserve"> it to sound he hears through bone conduction.</w:t>
      </w:r>
      <w:r w:rsidR="007A226D" w:rsidRPr="00131217">
        <w:rPr>
          <w:shd w:val="clear" w:color="auto" w:fill="FFFFFF"/>
        </w:rPr>
        <w:t xml:space="preserve"> T</w:t>
      </w:r>
      <w:r w:rsidR="00AE6064" w:rsidRPr="00131217">
        <w:rPr>
          <w:shd w:val="clear" w:color="auto" w:fill="FFFFFF"/>
        </w:rPr>
        <w:t>hese hit at the core of Digital Synesthesia. But what this project proposes is that these kinds of interfaces will be useful in the everyday experiences of the average user. In order for this to happen, the interface has to find a way to be less obtrusive and more user friendly.</w:t>
      </w:r>
    </w:p>
    <w:p w:rsidR="002D41B2" w:rsidRDefault="004B773E" w:rsidP="004B773E">
      <w:pPr>
        <w:keepNext/>
        <w:rPr>
          <w:noProof/>
        </w:rPr>
      </w:pPr>
      <w:r w:rsidRPr="002D41B2">
        <w:rPr>
          <w:noProof/>
          <w:shd w:val="clear" w:color="auto" w:fill="FFFFFF"/>
        </w:rPr>
        <w:lastRenderedPageBreak/>
        <w:drawing>
          <wp:inline distT="0" distB="0" distL="0" distR="0" wp14:anchorId="3B9C4681" wp14:editId="75499C53">
            <wp:extent cx="5063065" cy="1828800"/>
            <wp:effectExtent l="38100" t="38100" r="42545" b="38100"/>
            <wp:docPr id="10245" name="Picture 5" descr="http://static.neatorama.com/images/2008-02/neil-harbis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5" name="Picture 5" descr="http://static.neatorama.com/images/2008-02/neil-harbisson.jpg"/>
                    <pic:cNvPicPr>
                      <a:picLocks noChangeAspect="1" noChangeArrowheads="1"/>
                    </pic:cNvPicPr>
                  </pic:nvPicPr>
                  <pic:blipFill rotWithShape="1">
                    <a:blip r:embed="rId66">
                      <a:extLst>
                        <a:ext uri="{28A0092B-C50C-407E-A947-70E740481C1C}">
                          <a14:useLocalDpi xmlns:a14="http://schemas.microsoft.com/office/drawing/2010/main" val="0"/>
                        </a:ext>
                      </a:extLst>
                    </a:blip>
                    <a:srcRect l="6969" t="4124" r="11701" b="34739"/>
                    <a:stretch/>
                  </pic:blipFill>
                  <pic:spPr bwMode="auto">
                    <a:xfrm>
                      <a:off x="0" y="0"/>
                      <a:ext cx="5063065" cy="1828800"/>
                    </a:xfrm>
                    <a:prstGeom prst="rect">
                      <a:avLst/>
                    </a:prstGeom>
                    <a:noFill/>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A42427" w:rsidRDefault="002D41B2" w:rsidP="002D41B2">
      <w:pPr>
        <w:pStyle w:val="Caption"/>
        <w:rPr>
          <w:shd w:val="clear" w:color="auto" w:fill="FFFFFF"/>
        </w:rPr>
      </w:pPr>
      <w:bookmarkStart w:id="52" w:name="_Ref405286123"/>
      <w:bookmarkStart w:id="53" w:name="_Toc406140334"/>
      <w:r>
        <w:t xml:space="preserve">Figure </w:t>
      </w:r>
      <w:fldSimple w:instr=" SEQ Figure \* ARABIC ">
        <w:r w:rsidR="005B0F85">
          <w:rPr>
            <w:noProof/>
          </w:rPr>
          <w:t>14</w:t>
        </w:r>
      </w:fldSimple>
      <w:bookmarkEnd w:id="52"/>
      <w:r>
        <w:t xml:space="preserve"> – </w:t>
      </w:r>
      <w:r w:rsidR="008D73ED">
        <w:t>E</w:t>
      </w:r>
      <w:r>
        <w:t xml:space="preserve">yeborg, </w:t>
      </w:r>
      <w:r w:rsidRPr="006A79C3">
        <w:rPr>
          <w:noProof/>
        </w:rPr>
        <w:t>Peng and Seymour</w:t>
      </w:r>
      <w:bookmarkEnd w:id="53"/>
    </w:p>
    <w:p w:rsidR="00773A0B" w:rsidRPr="00E15B64" w:rsidRDefault="0056206E" w:rsidP="00A26652">
      <w:pPr>
        <w:pStyle w:val="Heading2"/>
        <w:rPr>
          <w:shd w:val="clear" w:color="auto" w:fill="FFFFFF"/>
        </w:rPr>
      </w:pPr>
      <w:bookmarkStart w:id="54" w:name="_Toc406140211"/>
      <w:r>
        <w:rPr>
          <w:noProof/>
        </w:rPr>
        <mc:AlternateContent>
          <mc:Choice Requires="wpg">
            <w:drawing>
              <wp:anchor distT="0" distB="0" distL="114300" distR="114300" simplePos="0" relativeHeight="251896832" behindDoc="0" locked="0" layoutInCell="1" allowOverlap="1" wp14:anchorId="784EB337" wp14:editId="7E3E3944">
                <wp:simplePos x="0" y="0"/>
                <wp:positionH relativeFrom="column">
                  <wp:posOffset>4132580</wp:posOffset>
                </wp:positionH>
                <wp:positionV relativeFrom="paragraph">
                  <wp:posOffset>260985</wp:posOffset>
                </wp:positionV>
                <wp:extent cx="1757680" cy="2332990"/>
                <wp:effectExtent l="38100" t="38100" r="33020" b="0"/>
                <wp:wrapSquare wrapText="bothSides"/>
                <wp:docPr id="7197" name="Group 7197"/>
                <wp:cNvGraphicFramePr/>
                <a:graphic xmlns:a="http://schemas.openxmlformats.org/drawingml/2006/main">
                  <a:graphicData uri="http://schemas.microsoft.com/office/word/2010/wordprocessingGroup">
                    <wpg:wgp>
                      <wpg:cNvGrpSpPr/>
                      <wpg:grpSpPr>
                        <a:xfrm>
                          <a:off x="0" y="0"/>
                          <a:ext cx="1757680" cy="2332990"/>
                          <a:chOff x="-287143" y="-335479"/>
                          <a:chExt cx="1758135" cy="2333244"/>
                        </a:xfrm>
                      </wpg:grpSpPr>
                      <pic:pic xmlns:pic="http://schemas.openxmlformats.org/drawingml/2006/picture">
                        <pic:nvPicPr>
                          <pic:cNvPr id="7195" name="Picture 7195"/>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287142" y="-335479"/>
                            <a:ext cx="1758134" cy="1985377"/>
                          </a:xfrm>
                          <a:prstGeom prst="rect">
                            <a:avLst/>
                          </a:prstGeom>
                          <a:ln w="28575">
                            <a:solidFill>
                              <a:schemeClr val="tx1"/>
                            </a:solidFill>
                          </a:ln>
                        </pic:spPr>
                      </pic:pic>
                      <wps:wsp>
                        <wps:cNvPr id="7196" name="Text Box 7196"/>
                        <wps:cNvSpPr txBox="1"/>
                        <wps:spPr>
                          <a:xfrm>
                            <a:off x="-287143" y="1699260"/>
                            <a:ext cx="1751454" cy="298505"/>
                          </a:xfrm>
                          <a:prstGeom prst="rect">
                            <a:avLst/>
                          </a:prstGeom>
                          <a:solidFill>
                            <a:prstClr val="white"/>
                          </a:solidFill>
                          <a:ln>
                            <a:noFill/>
                          </a:ln>
                          <a:effectLst/>
                        </wps:spPr>
                        <wps:txbx>
                          <w:txbxContent>
                            <w:p w:rsidR="00530157" w:rsidRPr="00F9110D" w:rsidRDefault="00530157" w:rsidP="00AD4B6E">
                              <w:pPr>
                                <w:pStyle w:val="Caption"/>
                                <w:rPr>
                                  <w:b w:val="0"/>
                                  <w:bCs w:val="0"/>
                                  <w:smallCaps/>
                                  <w:noProof/>
                                  <w:spacing w:val="5"/>
                                  <w:sz w:val="28"/>
                                  <w:szCs w:val="28"/>
                                  <w:shd w:val="clear" w:color="auto" w:fill="FFFFFF"/>
                                </w:rPr>
                              </w:pPr>
                              <w:bookmarkStart w:id="55" w:name="_Ref405298549"/>
                              <w:bookmarkStart w:id="56" w:name="_Toc406140335"/>
                              <w:r>
                                <w:t xml:space="preserve">Figure </w:t>
                              </w:r>
                              <w:r>
                                <w:fldChar w:fldCharType="begin"/>
                              </w:r>
                              <w:r w:rsidRPr="005B0259">
                                <w:instrText xml:space="preserve"> SEQ Figure \* ARABIC </w:instrText>
                              </w:r>
                              <w:r>
                                <w:fldChar w:fldCharType="separate"/>
                              </w:r>
                              <w:r>
                                <w:rPr>
                                  <w:noProof/>
                                </w:rPr>
                                <w:t>15</w:t>
                              </w:r>
                              <w:r>
                                <w:fldChar w:fldCharType="end"/>
                              </w:r>
                              <w:bookmarkEnd w:id="55"/>
                              <w:r>
                                <w:t xml:space="preserve"> - Blind climber using Brainpor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197" o:spid="_x0000_s1117" style="position:absolute;margin-left:325.4pt;margin-top:20.55pt;width:138.4pt;height:183.7pt;z-index:251896832;mso-position-horizontal-relative:text;mso-position-vertical-relative:text;mso-width-relative:margin;mso-height-relative:margin" coordorigin="-2871,-3354" coordsize="17581,2333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GKAAAAAFJnaHRsb25nAAABX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">
                <v:shape id="Picture 7195" o:spid="_x0000_s1118" type="#_x0000_t75" style="position:absolute;left:-2871;top:-3354;width:17580;height:19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N5mPEAAAA3QAAAA8AAABkcnMvZG93bnJldi54bWxEj0FrwkAUhO+C/2F5Qm+6q7S2pq6iFotX&#10;k0Kvj+xrEsy+DbubmP77bqHQ4zAz3zDb/WhbMZAPjWMNy4UCQVw603Cl4aM4z19AhIhssHVMGr4p&#10;wH43nWwxM+7OVxryWIkE4ZChhjrGLpMylDVZDAvXESfvy3mLMUlfSePxnuC2lSul1tJiw2mhxo5O&#10;NZW3vLcazr2pHpvgV8e8G5Ta9G+f/r3Q+mE2Hl5BRBrjf/ivfTEanpebJ/h9k56A3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N5mPEAAAA3QAAAA8AAAAAAAAAAAAAAAAA&#10;nwIAAGRycy9kb3ducmV2LnhtbFBLBQYAAAAABAAEAPcAAACQAwAAAAA=&#10;" stroked="t" strokecolor="black [3213]" strokeweight="2.25pt">
                  <v:imagedata r:id="rId68" o:title=""/>
                  <v:path arrowok="t"/>
                </v:shape>
                <v:shape id="Text Box 7196" o:spid="_x0000_s1119" type="#_x0000_t202" style="position:absolute;left:-2871;top:16992;width:17514;height:2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VvcsYA&#10;AADdAAAADwAAAGRycy9kb3ducmV2LnhtbESPT4vCMBTE78J+h/AWvMia6qHudo3iX/DgHnTF86N5&#10;25ZtXkoSbf32RhA8DjPzG2Y670wtruR8ZVnBaJiAIM6trrhQcPrdfnyC8AFZY22ZFNzIw3z21pti&#10;pm3LB7oeQyEihH2GCsoQmkxKn5dk0A9tQxy9P+sMhihdIbXDNsJNLcdJkkqDFceFEhtalZT/Hy9G&#10;Qbp2l/bAq8H6tNnjT1OMz8vbWan+e7f4BhGoC6/ws73TCiajrxQeb+ITk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vVvcsYAAADdAAAADwAAAAAAAAAAAAAAAACYAgAAZHJz&#10;L2Rvd25yZXYueG1sUEsFBgAAAAAEAAQA9QAAAIsDAAAAAA==&#10;" stroked="f">
                  <v:textbox inset="0,0,0,0">
                    <w:txbxContent>
                      <w:p w:rsidR="00530157" w:rsidRPr="00F9110D" w:rsidRDefault="00530157" w:rsidP="00AD4B6E">
                        <w:pPr>
                          <w:pStyle w:val="Caption"/>
                          <w:rPr>
                            <w:b w:val="0"/>
                            <w:bCs w:val="0"/>
                            <w:smallCaps/>
                            <w:noProof/>
                            <w:spacing w:val="5"/>
                            <w:sz w:val="28"/>
                            <w:szCs w:val="28"/>
                            <w:shd w:val="clear" w:color="auto" w:fill="FFFFFF"/>
                          </w:rPr>
                        </w:pPr>
                        <w:bookmarkStart w:id="57" w:name="_Ref405298549"/>
                        <w:bookmarkStart w:id="58" w:name="_Toc406140335"/>
                        <w:r>
                          <w:t xml:space="preserve">Figure </w:t>
                        </w:r>
                        <w:r>
                          <w:fldChar w:fldCharType="begin"/>
                        </w:r>
                        <w:r w:rsidRPr="005B0259">
                          <w:instrText xml:space="preserve"> SEQ Figure \* ARABIC </w:instrText>
                        </w:r>
                        <w:r>
                          <w:fldChar w:fldCharType="separate"/>
                        </w:r>
                        <w:r>
                          <w:rPr>
                            <w:noProof/>
                          </w:rPr>
                          <w:t>15</w:t>
                        </w:r>
                        <w:r>
                          <w:fldChar w:fldCharType="end"/>
                        </w:r>
                        <w:bookmarkEnd w:id="57"/>
                        <w:r>
                          <w:t xml:space="preserve"> - Blind climber using Brainport</w:t>
                        </w:r>
                        <w:bookmarkEnd w:id="58"/>
                      </w:p>
                    </w:txbxContent>
                  </v:textbox>
                </v:shape>
                <w10:wrap type="square"/>
              </v:group>
            </w:pict>
          </mc:Fallback>
        </mc:AlternateContent>
      </w:r>
      <w:r w:rsidR="00773A0B" w:rsidRPr="00E15B64">
        <w:rPr>
          <w:shd w:val="clear" w:color="auto" w:fill="FFFFFF"/>
        </w:rPr>
        <w:t>Assistive Technologies</w:t>
      </w:r>
      <w:bookmarkEnd w:id="54"/>
    </w:p>
    <w:p w:rsidR="00773A0B" w:rsidRPr="00E15B64" w:rsidRDefault="00E907D0" w:rsidP="00773A0B">
      <w:pPr>
        <w:rPr>
          <w:shd w:val="clear" w:color="auto" w:fill="FFFFFF"/>
        </w:rPr>
      </w:pPr>
      <w:r w:rsidRPr="00E15B64">
        <w:rPr>
          <w:shd w:val="clear" w:color="auto" w:fill="FFFFFF"/>
        </w:rPr>
        <w:t xml:space="preserve">A big push for this types of interfaces has been given by the assistive technologies in its effort to look for viable technologies to aid individuals with either acquired impairments or developmental disorders </w:t>
      </w:r>
      <w:r w:rsidR="00E70D0F" w:rsidRPr="00E15B64">
        <w:rPr>
          <w:shd w:val="clear" w:color="auto" w:fill="FFFFFF"/>
        </w:rPr>
        <w:fldChar w:fldCharType="begin" w:fldLock="1"/>
      </w:r>
      <w:r w:rsidR="00E70D0F" w:rsidRPr="00E15B64">
        <w:rPr>
          <w:shd w:val="clear" w:color="auto" w:fill="FFFFFF"/>
        </w:rPr>
        <w:instrText>ADDIN CSL_CITATION { "citationItems" : [ { "id" : "ITEM-1", "itemData" : { "author" : [ { "dropping-particle" : "", "family" : "Loprestia", "given" : "Edmund Frank", "non-dropping-particle" : "", "parse-names" : false, "suffix" : "" }, { "dropping-particle" : "", "family" : "Mihailidisb", "given" : "Alex", "non-dropping-particle" : "", "parse-names" : false, "suffix" : "" }, { "dropping-particle" : "", "family" : "Kirschc", "given" : "Ned", "non-dropping-particle" : "", "parse-names" : false, "suffix" : "" } ], "container-title" : "Neuropsychological Rehabilitation: An International", "id" : "ITEM-1", "issue" : "1-2", "issued" : { "date-parts" : [ [ "2004" ] ] }, "page" : "5-39", "title" : "Assistive technology for cognitive rehabilitation: State of the art", "type" : "article-journal", "volume" : "14" }, "uris" : [ "http://www.mendeley.com/documents/?uuid=8abfdf9f-8a64-4608-be76-e2139317671c" ] } ], "mendeley" : { "formattedCitation" : "(Loprestia, Mihailidisb, and Kirschc 2004)", "plainTextFormattedCitation" : "(Loprestia, Mihailidisb, and Kirschc 2004)", "previouslyFormattedCitation" : "(Loprestia, Mihailidisb, and Kirschc 2004)" }, "properties" : { "noteIndex" : 0 }, "schema" : "https://github.com/citation-style-language/schema/raw/master/csl-citation.json" }</w:instrText>
      </w:r>
      <w:r w:rsidR="00E70D0F" w:rsidRPr="00E15B64">
        <w:rPr>
          <w:shd w:val="clear" w:color="auto" w:fill="FFFFFF"/>
        </w:rPr>
        <w:fldChar w:fldCharType="separate"/>
      </w:r>
      <w:r w:rsidR="00E70D0F" w:rsidRPr="00E15B64">
        <w:rPr>
          <w:noProof/>
          <w:shd w:val="clear" w:color="auto" w:fill="FFFFFF"/>
        </w:rPr>
        <w:t>(Loprestia, Mihailidisb, and Kirschc 2004)</w:t>
      </w:r>
      <w:r w:rsidR="00E70D0F" w:rsidRPr="00E15B64">
        <w:rPr>
          <w:shd w:val="clear" w:color="auto" w:fill="FFFFFF"/>
        </w:rPr>
        <w:fldChar w:fldCharType="end"/>
      </w:r>
      <w:r w:rsidR="00E70D0F" w:rsidRPr="00E15B64">
        <w:rPr>
          <w:shd w:val="clear" w:color="auto" w:fill="FFFFFF"/>
        </w:rPr>
        <w:t xml:space="preserve">. This research covers a wide range of techniques dealing with sensory substitution in various ways like tactile experiences </w:t>
      </w:r>
      <w:r w:rsidR="00E15B64" w:rsidRPr="00E15B64">
        <w:rPr>
          <w:shd w:val="clear" w:color="auto" w:fill="FFFFFF"/>
        </w:rPr>
        <w:fldChar w:fldCharType="begin" w:fldLock="1"/>
      </w:r>
      <w:r w:rsidR="00E15B64" w:rsidRPr="00E15B64">
        <w:rPr>
          <w:shd w:val="clear" w:color="auto" w:fill="FFFFFF"/>
        </w:rPr>
        <w:instrText>ADDIN CSL_CITATION { "citationItems" : [ { "id" : "ITEM-1", "itemData" : { "DOI" : "10.1196/annals.1305.006", "ISBN" : "6082639359", "ISSN" : "00778923", "author" : [ { "dropping-particle" : "", "family" : "Bach-Y-Rita", "given" : "Paul", "non-dropping-particle" : "", "parse-names" : false, "suffix" : "" } ], "container-title" : "Annals of the New York Academy of Sciences", "id" : "ITEM-1", "issue" : "1", "issued" : { "date-parts" : [ [ "2006", "1", "12" ] ] }, "page" : "83-91", "title" : "Tactile Sensory Substitution Studies", "type" : "article-journal", "volume" : "1013" }, "uris" : [ "http://www.mendeley.com/documents/?uuid=c1f3beda-dec7-4b78-908f-73ec709ed02c" ] } ], "mendeley" : { "formattedCitation" : "(Bach-Y-Rita 2006)", "plainTextFormattedCitation" : "(Bach-Y-Rita 2006)", "previouslyFormattedCitation" : "(Bach-Y-Rita 2006)"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ach-Y-Rita 2006)</w:t>
      </w:r>
      <w:r w:rsidR="00E15B64" w:rsidRPr="00E15B64">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549 </w:instrText>
      </w:r>
      <w:r w:rsidR="00AD4B6E">
        <w:rPr>
          <w:shd w:val="clear" w:color="auto" w:fill="FFFFFF"/>
        </w:rPr>
        <w:fldChar w:fldCharType="separate"/>
      </w:r>
      <w:r w:rsidR="00C55C8C">
        <w:t xml:space="preserve">Figure </w:t>
      </w:r>
      <w:r w:rsidR="00C55C8C">
        <w:rPr>
          <w:noProof/>
        </w:rPr>
        <w:t>17</w:t>
      </w:r>
      <w:r w:rsidR="00AD4B6E">
        <w:rPr>
          <w:shd w:val="clear" w:color="auto" w:fill="FFFFFF"/>
        </w:rPr>
        <w:fldChar w:fldCharType="end"/>
      </w:r>
      <w:r w:rsidR="004F6543">
        <w:rPr>
          <w:shd w:val="clear" w:color="auto" w:fill="FFFFFF"/>
        </w:rPr>
        <w:t>)</w:t>
      </w:r>
      <w:r w:rsidR="00E15B64" w:rsidRPr="00E15B64">
        <w:rPr>
          <w:shd w:val="clear" w:color="auto" w:fill="FFFFFF"/>
        </w:rPr>
        <w:t xml:space="preserve"> were not only the skin but the tongue is used while looking into effects like sensory loss and late brain plasticity. The consumer product world has also seen vast improvements in these technologies in devices that use sensors and intricate sonification</w:t>
      </w:r>
      <w:r w:rsidR="00E15B64" w:rsidRPr="00E15B64">
        <w:t> </w:t>
      </w:r>
      <w:r w:rsidR="00A26652" w:rsidRPr="00E15B64">
        <w:rPr>
          <w:shd w:val="clear" w:color="auto" w:fill="FFFFFF"/>
        </w:rPr>
        <w:t>algorithms</w:t>
      </w:r>
      <w:r w:rsidR="00E15B64" w:rsidRPr="00E15B64">
        <w:rPr>
          <w:shd w:val="clear" w:color="auto" w:fill="FFFFFF"/>
        </w:rPr>
        <w:t xml:space="preserve"> to generate 3D information for the vision impaired </w:t>
      </w:r>
      <w:r w:rsidR="00E15B64" w:rsidRPr="00E15B64">
        <w:rPr>
          <w:shd w:val="clear" w:color="auto" w:fill="FFFFFF"/>
        </w:rPr>
        <w:fldChar w:fldCharType="begin" w:fldLock="1"/>
      </w:r>
      <w:r w:rsidR="00A26652">
        <w:rPr>
          <w:shd w:val="clear" w:color="auto" w:fill="FFFFFF"/>
        </w:rPr>
        <w:instrText>ADDIN CSL_CITATION { "citationItems" : [ { "id" : "ITEM-1", "itemData" : { "author" : [ { "dropping-particle" : "", "family" : "Bujacz", "given" : "Michal", "non-dropping-particle" : "", "parse-names" : false, "suffix" : "" }, { "dropping-particle" : "", "family" : "Skulimowski", "given" : "Piotr", "non-dropping-particle" : "", "parse-names" : false, "suffix" : "" }, { "dropping-particle" : "", "family" : "Strumillo", "given" : "Pawel", "non-dropping-particle" : "", "parse-names" : false, "suffix" : "" } ], "container-title" : "J. Audio Eng. Soc", "id" : "ITEM-1", "issue" : "9", "issued" : { "date-parts" : [ [ "2012" ] ] }, "page" : "696-708", "title" : "Naviton\u2014A Prototype Mobility Aid for Auditory Presentation of Three-Dimensional Scenes to the Visually Impaired", "type" : "article-journal", "volume" : "60" }, "uris" : [ "http://www.mendeley.com/documents/?uuid=8948f9e4-03fe-4b73-bfba-c772c0be81a2" ] } ], "mendeley" : { "formattedCitation" : "(Bujacz, Skulimowski, and Strumillo 2012)", "plainTextFormattedCitation" : "(Bujacz, Skulimowski, and Strumillo 2012)", "previouslyFormattedCitation" : "(Bujacz, Skulimowski, and Strumillo 2012)"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ujacz, Skulimowski, and Strumillo 2012)</w:t>
      </w:r>
      <w:r w:rsidR="00E15B64" w:rsidRPr="00E15B64">
        <w:rPr>
          <w:shd w:val="clear" w:color="auto" w:fill="FFFFFF"/>
        </w:rPr>
        <w:fldChar w:fldCharType="end"/>
      </w:r>
    </w:p>
    <w:p w:rsidR="00A42427" w:rsidRPr="00131217" w:rsidRDefault="0056206E" w:rsidP="00A42427">
      <w:pPr>
        <w:pStyle w:val="Heading2"/>
      </w:pPr>
      <w:bookmarkStart w:id="59" w:name="_Toc406140212"/>
      <w:r>
        <w:rPr>
          <w:noProof/>
        </w:rPr>
        <mc:AlternateContent>
          <mc:Choice Requires="wpg">
            <w:drawing>
              <wp:anchor distT="0" distB="0" distL="114300" distR="114300" simplePos="0" relativeHeight="251899904" behindDoc="0" locked="0" layoutInCell="1" allowOverlap="1" wp14:anchorId="527709BF" wp14:editId="3BBDB828">
                <wp:simplePos x="0" y="0"/>
                <wp:positionH relativeFrom="column">
                  <wp:posOffset>39370</wp:posOffset>
                </wp:positionH>
                <wp:positionV relativeFrom="paragraph">
                  <wp:posOffset>145415</wp:posOffset>
                </wp:positionV>
                <wp:extent cx="2743200" cy="2790190"/>
                <wp:effectExtent l="38100" t="38100" r="38100" b="0"/>
                <wp:wrapSquare wrapText="bothSides"/>
                <wp:docPr id="7199" name="Group 7199"/>
                <wp:cNvGraphicFramePr/>
                <a:graphic xmlns:a="http://schemas.openxmlformats.org/drawingml/2006/main">
                  <a:graphicData uri="http://schemas.microsoft.com/office/word/2010/wordprocessingGroup">
                    <wpg:wgp>
                      <wpg:cNvGrpSpPr/>
                      <wpg:grpSpPr>
                        <a:xfrm>
                          <a:off x="0" y="0"/>
                          <a:ext cx="2743200" cy="2790190"/>
                          <a:chOff x="0" y="0"/>
                          <a:chExt cx="2743200" cy="2790190"/>
                        </a:xfrm>
                      </wpg:grpSpPr>
                      <pic:pic xmlns:pic="http://schemas.openxmlformats.org/drawingml/2006/picture">
                        <pic:nvPicPr>
                          <pic:cNvPr id="11266" name="Picture 2"/>
                          <pic:cNvPicPr>
                            <a:picLocks noChangeAspect="1"/>
                          </pic:cNvPicPr>
                        </pic:nvPicPr>
                        <pic:blipFill rotWithShape="1">
                          <a:blip r:embed="rId69">
                            <a:extLst>
                              <a:ext uri="{28A0092B-C50C-407E-A947-70E740481C1C}">
                                <a14:useLocalDpi xmlns:a14="http://schemas.microsoft.com/office/drawing/2010/main" val="0"/>
                              </a:ext>
                            </a:extLst>
                          </a:blip>
                          <a:srcRect l="3253" t="3038" r="3182" b="9105"/>
                          <a:stretch/>
                        </pic:blipFill>
                        <pic:spPr bwMode="auto">
                          <a:xfrm>
                            <a:off x="0" y="0"/>
                            <a:ext cx="2743200" cy="2425148"/>
                          </a:xfrm>
                          <a:prstGeom prst="rect">
                            <a:avLst/>
                          </a:prstGeom>
                          <a:noFill/>
                          <a:ln w="28575">
                            <a:solidFill>
                              <a:schemeClr val="tx1"/>
                            </a:solidFill>
                            <a:miter lim="800000"/>
                            <a:headEnd/>
                            <a:tailEnd/>
                          </a:ln>
                          <a:extLst/>
                        </pic:spPr>
                      </pic:pic>
                      <wps:wsp>
                        <wps:cNvPr id="7198" name="Text Box 7198"/>
                        <wps:cNvSpPr txBox="1"/>
                        <wps:spPr>
                          <a:xfrm>
                            <a:off x="0" y="2484755"/>
                            <a:ext cx="2743200" cy="305435"/>
                          </a:xfrm>
                          <a:prstGeom prst="rect">
                            <a:avLst/>
                          </a:prstGeom>
                          <a:solidFill>
                            <a:prstClr val="white"/>
                          </a:solidFill>
                          <a:ln>
                            <a:noFill/>
                          </a:ln>
                          <a:effectLst/>
                        </wps:spPr>
                        <wps:txbx>
                          <w:txbxContent>
                            <w:p w:rsidR="00530157" w:rsidRPr="00A8547B" w:rsidRDefault="00530157" w:rsidP="00AD4B6E">
                              <w:pPr>
                                <w:pStyle w:val="Caption"/>
                                <w:rPr>
                                  <w:sz w:val="24"/>
                                  <w:szCs w:val="20"/>
                                </w:rPr>
                              </w:pPr>
                              <w:bookmarkStart w:id="60" w:name="_Ref405298966"/>
                              <w:bookmarkStart w:id="61" w:name="_Toc406140337"/>
                              <w:r>
                                <w:t xml:space="preserve">Figure </w:t>
                              </w:r>
                              <w:fldSimple w:instr=" SEQ Figure \* ARABIC ">
                                <w:r>
                                  <w:rPr>
                                    <w:noProof/>
                                  </w:rPr>
                                  <w:t>17</w:t>
                                </w:r>
                              </w:fldSimple>
                              <w:bookmarkEnd w:id="60"/>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Pr="00131217">
                                <w:rPr>
                                  <w:shd w:val="clear" w:color="auto" w:fill="FFFFFF"/>
                                </w:rPr>
                                <w:fldChar w:fldCharType="separate"/>
                              </w:r>
                              <w:r w:rsidRPr="009E78BC">
                                <w:rPr>
                                  <w:b w:val="0"/>
                                  <w:noProof/>
                                  <w:shd w:val="clear" w:color="auto" w:fill="FFFFFF"/>
                                </w:rPr>
                                <w:t>(Nagel et al. 2005a)</w:t>
                              </w:r>
                              <w:bookmarkEnd w:id="61"/>
                              <w:r w:rsidRPr="00131217">
                                <w:rPr>
                                  <w:shd w:val="clear" w:color="auto" w:fill="FFFFF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99" o:spid="_x0000_s1120" style="position:absolute;margin-left:3.1pt;margin-top:11.45pt;width:3in;height:219.7pt;z-index:251899904;mso-position-horizontal-relative:text;mso-position-vertical-relative:text" coordsize="27432,279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">
                <v:shape id="Picture 2" o:spid="_x0000_s1121" type="#_x0000_t75" style="position:absolute;width:27432;height:242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uQYPEAAAA3gAAAA8AAABkcnMvZG93bnJldi54bWxET0uLwjAQvi/4H8IIe1tTLRSpRtFlH15E&#10;Vr14G5qxrTaTbpLV+u+NIOxtPr7nTOedacSFnK8tKxgOEhDEhdU1lwr2u8+3MQgfkDU2lknBjTzM&#10;Z72XKebaXvmHLttQihjCPkcFVQhtLqUvKjLoB7YljtzROoMhQldK7fAaw00jR0mSSYM1x4YKW3qv&#10;qDhv/4yCnfk66Xq8Kn5dulmG9JCm649vpV773WICIlAX/sVP90rH+cNRlsHjnXiDnN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uQYPEAAAA3gAAAA8AAAAAAAAAAAAAAAAA&#10;nwIAAGRycy9kb3ducmV2LnhtbFBLBQYAAAAABAAEAPcAAACQAwAAAAA=&#10;" stroked="t" strokecolor="black [3213]" strokeweight="2.25pt">
                  <v:imagedata r:id="rId70" o:title="" croptop="1991f" cropbottom="5967f" cropleft="2132f" cropright="2085f"/>
                  <v:path arrowok="t"/>
                </v:shape>
                <v:shape id="Text Box 7198" o:spid="_x0000_s1122" type="#_x0000_t202" style="position:absolute;top:24847;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on1cUA&#10;AADdAAAADwAAAGRycy9kb3ducmV2LnhtbERPz2vCMBS+D/Y/hCfsMjR1inOdUUQ22LzIqhdvj+bZ&#10;1DUvJUm1/vfLYeDx4/u9WPW2ERfyoXasYDzKQBCXTtdcKTjsP4dzECEia2wck4IbBVgtHx8WmGt3&#10;5R+6FLESKYRDjgpMjG0uZSgNWQwj1xIn7uS8xZigr6T2eE3htpEvWTaTFmtODQZb2hgqf4vOKthN&#10;jzvz3J0+tuvpxH8fus3sXBVKPQ369TuISH28i//dX1rB6/gtzU1v0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OifVxQAAAN0AAAAPAAAAAAAAAAAAAAAAAJgCAABkcnMv&#10;ZG93bnJldi54bWxQSwUGAAAAAAQABAD1AAAAigMAAAAA&#10;" stroked="f">
                  <v:textbox style="mso-fit-shape-to-text:t" inset="0,0,0,0">
                    <w:txbxContent>
                      <w:p w:rsidR="00530157" w:rsidRPr="00A8547B" w:rsidRDefault="00530157" w:rsidP="00AD4B6E">
                        <w:pPr>
                          <w:pStyle w:val="Caption"/>
                          <w:rPr>
                            <w:sz w:val="24"/>
                            <w:szCs w:val="20"/>
                          </w:rPr>
                        </w:pPr>
                        <w:bookmarkStart w:id="62" w:name="_Ref405298966"/>
                        <w:bookmarkStart w:id="63" w:name="_Toc406140337"/>
                        <w:r>
                          <w:t xml:space="preserve">Figure </w:t>
                        </w:r>
                        <w:fldSimple w:instr=" SEQ Figure \* ARABIC ">
                          <w:r>
                            <w:rPr>
                              <w:noProof/>
                            </w:rPr>
                            <w:t>17</w:t>
                          </w:r>
                        </w:fldSimple>
                        <w:bookmarkEnd w:id="62"/>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Pr="00131217">
                          <w:rPr>
                            <w:shd w:val="clear" w:color="auto" w:fill="FFFFFF"/>
                          </w:rPr>
                          <w:fldChar w:fldCharType="separate"/>
                        </w:r>
                        <w:r w:rsidRPr="009E78BC">
                          <w:rPr>
                            <w:b w:val="0"/>
                            <w:noProof/>
                            <w:shd w:val="clear" w:color="auto" w:fill="FFFFFF"/>
                          </w:rPr>
                          <w:t>(Nagel et al. 2005a)</w:t>
                        </w:r>
                        <w:bookmarkEnd w:id="63"/>
                        <w:r w:rsidRPr="00131217">
                          <w:rPr>
                            <w:shd w:val="clear" w:color="auto" w:fill="FFFFFF"/>
                          </w:rPr>
                          <w:fldChar w:fldCharType="end"/>
                        </w:r>
                      </w:p>
                    </w:txbxContent>
                  </v:textbox>
                </v:shape>
                <w10:wrap type="square"/>
              </v:group>
            </w:pict>
          </mc:Fallback>
        </mc:AlternateContent>
      </w:r>
      <w:r w:rsidR="00A42427" w:rsidRPr="00131217">
        <w:t>New Senses</w:t>
      </w:r>
      <w:bookmarkEnd w:id="59"/>
    </w:p>
    <w:p w:rsidR="00A42427" w:rsidRPr="00131217" w:rsidRDefault="00A42427" w:rsidP="00A42427">
      <w:r w:rsidRPr="00131217">
        <w:t xml:space="preserve">Another big area in this field is creating completely new senses. </w:t>
      </w:r>
      <w:r w:rsidR="00AE6064" w:rsidRPr="00131217">
        <w:t>A</w:t>
      </w:r>
      <w:r w:rsidRPr="00131217">
        <w:t>dding a new sense to our repertoire changes the way we understand and interact with the world. The F</w:t>
      </w:r>
      <w:r w:rsidRPr="00131217">
        <w:rPr>
          <w:shd w:val="clear" w:color="auto" w:fill="FFFFFF"/>
        </w:rPr>
        <w:t>eelSpace</w:t>
      </w:r>
      <w:r w:rsidR="00AD4B6E">
        <w:rPr>
          <w:shd w:val="clear" w:color="auto" w:fill="FFFFFF"/>
        </w:rPr>
        <w:t xml:space="preserve"> </w:t>
      </w:r>
      <w:r w:rsidR="007F21DE" w:rsidRPr="00131217">
        <w:rPr>
          <w:shd w:val="clear" w:color="auto" w:fill="FFFFFF"/>
        </w:rPr>
        <w:fldChar w:fldCharType="begin" w:fldLock="1"/>
      </w:r>
      <w:r w:rsidR="009E78BC">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a)", "plainTextFormattedCitation" : "(Nagel et al. 2005a)", "previouslyFormattedCitation" : "(Nagel et al. 2005a)" }, "properties" : { "noteIndex" : 0 }, "schema" : "https://github.com/citation-style-language/schema/raw/master/csl-citation.json" }</w:instrText>
      </w:r>
      <w:r w:rsidR="007F21DE" w:rsidRPr="00131217">
        <w:rPr>
          <w:shd w:val="clear" w:color="auto" w:fill="FFFFFF"/>
        </w:rPr>
        <w:fldChar w:fldCharType="separate"/>
      </w:r>
      <w:r w:rsidR="00346A49" w:rsidRPr="00346A49">
        <w:rPr>
          <w:noProof/>
          <w:shd w:val="clear" w:color="auto" w:fill="FFFFFF"/>
        </w:rPr>
        <w:t>(Nagel et al. 2005a)</w:t>
      </w:r>
      <w:r w:rsidR="007F21DE" w:rsidRPr="00131217">
        <w:rPr>
          <w:shd w:val="clear" w:color="auto" w:fill="FFFFFF"/>
        </w:rPr>
        <w:fldChar w:fldCharType="end"/>
      </w:r>
      <w:r w:rsidR="00AD4B6E">
        <w:rPr>
          <w:shd w:val="clear" w:color="auto" w:fill="FFFFFF"/>
        </w:rPr>
        <w:t xml:space="preserve"> </w:t>
      </w:r>
      <w:r w:rsidR="004F6543">
        <w:rPr>
          <w:shd w:val="clear" w:color="auto" w:fill="FFFFFF"/>
        </w:rPr>
        <w:t>(</w:t>
      </w:r>
      <w:r w:rsidR="00AD4B6E">
        <w:rPr>
          <w:shd w:val="clear" w:color="auto" w:fill="FFFFFF"/>
        </w:rPr>
        <w:fldChar w:fldCharType="begin"/>
      </w:r>
      <w:r w:rsidR="00AD4B6E">
        <w:rPr>
          <w:shd w:val="clear" w:color="auto" w:fill="FFFFFF"/>
        </w:rPr>
        <w:instrText xml:space="preserve"> REF _Ref405298966 </w:instrText>
      </w:r>
      <w:r w:rsidR="00AD4B6E">
        <w:rPr>
          <w:shd w:val="clear" w:color="auto" w:fill="FFFFFF"/>
        </w:rPr>
        <w:fldChar w:fldCharType="separate"/>
      </w:r>
      <w:r w:rsidR="00C55C8C">
        <w:t xml:space="preserve">Figure </w:t>
      </w:r>
      <w:r w:rsidR="00C55C8C">
        <w:rPr>
          <w:noProof/>
        </w:rPr>
        <w:t>19</w:t>
      </w:r>
      <w:r w:rsidR="00AD4B6E">
        <w:rPr>
          <w:shd w:val="clear" w:color="auto" w:fill="FFFFFF"/>
        </w:rPr>
        <w:fldChar w:fldCharType="end"/>
      </w:r>
      <w:r w:rsidR="004F6543">
        <w:rPr>
          <w:shd w:val="clear" w:color="auto" w:fill="FFFFFF"/>
        </w:rPr>
        <w:t>)</w:t>
      </w:r>
      <w:r w:rsidR="007F21DE" w:rsidRPr="00131217">
        <w:t xml:space="preserve"> </w:t>
      </w:r>
      <w:r w:rsidRPr="00131217">
        <w:rPr>
          <w:shd w:val="clear" w:color="auto" w:fill="FFFFFF"/>
        </w:rPr>
        <w:t xml:space="preserve">belt </w:t>
      </w:r>
      <w:r w:rsidRPr="00131217">
        <w:t xml:space="preserve">was a device with vibrators that could be worn around the waist. The vibrator closest to geographical north would constantly vibrate, giving the user a sense of direction. </w:t>
      </w:r>
      <w:r w:rsidR="007F21DE" w:rsidRPr="00131217">
        <w:t>Another take on navigation is Momo</w:t>
      </w:r>
      <w:r w:rsidR="00AD4B6E">
        <w:t xml:space="preserve"> </w:t>
      </w:r>
      <w:r w:rsidR="007F21DE" w:rsidRPr="00131217">
        <w:fldChar w:fldCharType="begin" w:fldLock="1"/>
      </w:r>
      <w:r w:rsidR="006A79C3">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formattedCitation" : "(WANG and O\u2019FRIEL 2013)", "plainTextFormattedCitation" : "(WANG and O\u2019FRIEL 2013)", "previouslyFormattedCitation" : "(WANG and O\u2019FRIEL 2013)" }, "properties" : { "noteIndex" : 0 }, "schema" : "https://github.com/citation-style-language/schema/raw/master/csl-citation.json" }</w:instrText>
      </w:r>
      <w:r w:rsidR="007F21DE" w:rsidRPr="00131217">
        <w:fldChar w:fldCharType="separate"/>
      </w:r>
      <w:r w:rsidR="006A79C3" w:rsidRPr="006A79C3">
        <w:rPr>
          <w:noProof/>
        </w:rPr>
        <w:t>(WANG and O’FRIEL 2013)</w:t>
      </w:r>
      <w:r w:rsidR="007F21DE" w:rsidRPr="00131217">
        <w:fldChar w:fldCharType="end"/>
      </w:r>
      <w:r w:rsidR="00AE6064" w:rsidRPr="00131217">
        <w:t>,</w:t>
      </w:r>
      <w:r w:rsidR="007F21DE" w:rsidRPr="00131217">
        <w:t xml:space="preserve"> a</w:t>
      </w:r>
      <w:r w:rsidR="00AE6064" w:rsidRPr="00131217">
        <w:t xml:space="preserve"> handheld</w:t>
      </w:r>
      <w:r w:rsidR="007F21DE" w:rsidRPr="00131217">
        <w:t xml:space="preserve"> egg-like device that leans towards the direction </w:t>
      </w:r>
      <w:r w:rsidR="00AE6064" w:rsidRPr="00131217">
        <w:lastRenderedPageBreak/>
        <w:t>in which the traveler needs to go. T</w:t>
      </w:r>
      <w:r w:rsidR="007F21DE" w:rsidRPr="00131217">
        <w:t xml:space="preserve">he change in the center of gravity of the device is perceptible in the hands of the user. </w:t>
      </w:r>
      <w:r w:rsidR="00FA11E9" w:rsidRPr="00131217">
        <w:t>Dan Berg, a writer and technology advisor</w:t>
      </w:r>
      <w:r w:rsidR="00AE6064" w:rsidRPr="00131217">
        <w:t>,</w:t>
      </w:r>
      <w:r w:rsidR="00FA11E9" w:rsidRPr="00131217">
        <w:t xml:space="preserve"> </w:t>
      </w:r>
      <w:r w:rsidRPr="00131217">
        <w:t xml:space="preserve">implanted a small magnet into </w:t>
      </w:r>
      <w:r w:rsidR="00FA11E9" w:rsidRPr="00131217">
        <w:t>the</w:t>
      </w:r>
      <w:r w:rsidRPr="00131217">
        <w:t xml:space="preserve"> </w:t>
      </w:r>
      <w:r w:rsidR="00FA11E9" w:rsidRPr="00131217">
        <w:t>little</w:t>
      </w:r>
      <w:r w:rsidRPr="00131217">
        <w:t> finger of his right hand</w:t>
      </w:r>
      <w:r w:rsidR="00FA11E9" w:rsidRPr="00131217">
        <w:fldChar w:fldCharType="begin" w:fldLock="1"/>
      </w:r>
      <w:r w:rsidR="006A79C3">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formattedCitation" : "(Berg)", "plainTextFormattedCitation" : "(Berg)", "previouslyFormattedCitation" : "(Berg)" }, "properties" : { "noteIndex" : 0 }, "schema" : "https://github.com/citation-style-language/schema/raw/master/csl-citation.json" }</w:instrText>
      </w:r>
      <w:r w:rsidR="00FA11E9" w:rsidRPr="00131217">
        <w:fldChar w:fldCharType="separate"/>
      </w:r>
      <w:r w:rsidR="006A79C3" w:rsidRPr="006A79C3">
        <w:rPr>
          <w:noProof/>
        </w:rPr>
        <w:t>(Berg)</w:t>
      </w:r>
      <w:r w:rsidR="00FA11E9" w:rsidRPr="00131217">
        <w:fldChar w:fldCharType="end"/>
      </w:r>
      <w:r w:rsidRPr="00131217">
        <w:t>. One of the reported effects was the ability to sense electrical flow by</w:t>
      </w:r>
      <w:r w:rsidR="00AE6064" w:rsidRPr="00131217">
        <w:t xml:space="preserve"> the</w:t>
      </w:r>
      <w:r w:rsidRPr="00131217">
        <w:t xml:space="preserve"> disruptions on the magnetic field.</w:t>
      </w:r>
      <w:r w:rsidR="00281FB8" w:rsidRPr="00131217">
        <w:t xml:space="preserve"> Disney research has developed Aireal</w:t>
      </w:r>
      <w:r w:rsidR="00822F87">
        <w:t xml:space="preserve"> </w:t>
      </w:r>
      <w:r w:rsidR="00281FB8" w:rsidRPr="00131217">
        <w:fldChar w:fldCharType="begin" w:fldLock="1"/>
      </w:r>
      <w:r w:rsidR="006A79C3">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00281FB8" w:rsidRPr="00131217">
        <w:fldChar w:fldCharType="separate"/>
      </w:r>
      <w:r w:rsidR="006A79C3" w:rsidRPr="006A79C3">
        <w:rPr>
          <w:noProof/>
        </w:rPr>
        <w:t>(Sodhi et al. 2013)</w:t>
      </w:r>
      <w:r w:rsidR="00281FB8" w:rsidRPr="00131217">
        <w:fldChar w:fldCharType="end"/>
      </w:r>
      <w:r w:rsidR="0097143B">
        <w:t xml:space="preserve"> </w:t>
      </w:r>
      <w:r w:rsidR="004F6543">
        <w:t>(</w:t>
      </w:r>
      <w:fldSimple w:instr=" REF _Ref405299640 ">
        <w:r w:rsidR="00C55C8C">
          <w:t xml:space="preserve">Figure </w:t>
        </w:r>
        <w:r w:rsidR="00C55C8C">
          <w:rPr>
            <w:noProof/>
          </w:rPr>
          <w:t>18</w:t>
        </w:r>
      </w:fldSimple>
      <w:r w:rsidR="004F6543">
        <w:rPr>
          <w:noProof/>
        </w:rPr>
        <w:t>)</w:t>
      </w:r>
      <w:r w:rsidR="00AE6064" w:rsidRPr="00131217">
        <w:t>, which</w:t>
      </w:r>
      <w:r w:rsidR="00281FB8" w:rsidRPr="00131217">
        <w:t xml:space="preserve"> use</w:t>
      </w:r>
      <w:r w:rsidR="00AE6064" w:rsidRPr="00131217">
        <w:t>s</w:t>
      </w:r>
      <w:r w:rsidR="00281FB8" w:rsidRPr="00131217">
        <w:t xml:space="preserve"> air vortices to create a tactile sensation of virtual images or images projected on the body.</w:t>
      </w:r>
      <w:r w:rsidR="00AE6064" w:rsidRPr="00131217">
        <w:t xml:space="preserve"> These projects hint at the ability of the brain to interpret new experiences. Digital Synesthesia will make use of this ability to understand how the brain can learn to adapt to new sensory inputs.</w:t>
      </w:r>
    </w:p>
    <w:p w:rsidR="00A42427" w:rsidRPr="00131217" w:rsidRDefault="0056206E" w:rsidP="002B0DB5">
      <w:pPr>
        <w:pStyle w:val="Heading2"/>
      </w:pPr>
      <w:bookmarkStart w:id="64" w:name="_Toc406140213"/>
      <w:r>
        <w:rPr>
          <w:noProof/>
        </w:rPr>
        <mc:AlternateContent>
          <mc:Choice Requires="wpg">
            <w:drawing>
              <wp:anchor distT="0" distB="0" distL="114300" distR="114300" simplePos="0" relativeHeight="251902976" behindDoc="0" locked="0" layoutInCell="1" allowOverlap="1" wp14:anchorId="4BA4D19E" wp14:editId="0D0A6B66">
                <wp:simplePos x="0" y="0"/>
                <wp:positionH relativeFrom="column">
                  <wp:posOffset>42545</wp:posOffset>
                </wp:positionH>
                <wp:positionV relativeFrom="paragraph">
                  <wp:posOffset>-1745615</wp:posOffset>
                </wp:positionV>
                <wp:extent cx="2743200" cy="1905635"/>
                <wp:effectExtent l="38100" t="38100" r="38100" b="0"/>
                <wp:wrapSquare wrapText="bothSides"/>
                <wp:docPr id="10243" name="Group 10243"/>
                <wp:cNvGraphicFramePr/>
                <a:graphic xmlns:a="http://schemas.openxmlformats.org/drawingml/2006/main">
                  <a:graphicData uri="http://schemas.microsoft.com/office/word/2010/wordprocessingGroup">
                    <wpg:wgp>
                      <wpg:cNvGrpSpPr/>
                      <wpg:grpSpPr>
                        <a:xfrm>
                          <a:off x="0" y="0"/>
                          <a:ext cx="2743200" cy="1905635"/>
                          <a:chOff x="0" y="0"/>
                          <a:chExt cx="2743200" cy="1905635"/>
                        </a:xfrm>
                      </wpg:grpSpPr>
                      <pic:pic xmlns:pic="http://schemas.openxmlformats.org/drawingml/2006/picture">
                        <pic:nvPicPr>
                          <pic:cNvPr id="10240" name="Picture 10240"/>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2743200" cy="1540565"/>
                          </a:xfrm>
                          <a:prstGeom prst="rect">
                            <a:avLst/>
                          </a:prstGeom>
                          <a:ln w="28575">
                            <a:solidFill>
                              <a:schemeClr val="tx1"/>
                            </a:solidFill>
                          </a:ln>
                        </pic:spPr>
                      </pic:pic>
                      <wps:wsp>
                        <wps:cNvPr id="10241" name="Text Box 10241"/>
                        <wps:cNvSpPr txBox="1"/>
                        <wps:spPr>
                          <a:xfrm>
                            <a:off x="0" y="1600200"/>
                            <a:ext cx="2743200" cy="305435"/>
                          </a:xfrm>
                          <a:prstGeom prst="rect">
                            <a:avLst/>
                          </a:prstGeom>
                          <a:solidFill>
                            <a:prstClr val="white"/>
                          </a:solidFill>
                          <a:ln>
                            <a:noFill/>
                          </a:ln>
                          <a:effectLst/>
                        </wps:spPr>
                        <wps:txbx>
                          <w:txbxContent>
                            <w:p w:rsidR="00530157" w:rsidRPr="00FA0226" w:rsidRDefault="00530157" w:rsidP="00822F87">
                              <w:pPr>
                                <w:pStyle w:val="Caption"/>
                                <w:rPr>
                                  <w:noProof/>
                                  <w:sz w:val="24"/>
                                  <w:szCs w:val="20"/>
                                </w:rPr>
                              </w:pPr>
                              <w:bookmarkStart w:id="65" w:name="_Ref405299640"/>
                              <w:bookmarkStart w:id="66" w:name="_Toc406140336"/>
                              <w:r>
                                <w:t xml:space="preserve">Figure </w:t>
                              </w:r>
                              <w:fldSimple w:instr=" SEQ Figure \* ARABIC ">
                                <w:r>
                                  <w:rPr>
                                    <w:noProof/>
                                  </w:rPr>
                                  <w:t>16</w:t>
                                </w:r>
                              </w:fldSimple>
                              <w:bookmarkEnd w:id="65"/>
                              <w:r>
                                <w:t xml:space="preserve"> – Aireal </w:t>
                              </w:r>
                              <w:r w:rsidRPr="00131217">
                                <w:fldChar w:fldCharType="begin" w:fldLock="1"/>
                              </w:r>
                              <w:r>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9E78BC">
                                <w:rPr>
                                  <w:noProof/>
                                </w:rPr>
                                <w:t>(Sodhi et al. 2013)</w:t>
                              </w:r>
                              <w:bookmarkEnd w:id="66"/>
                              <w:r w:rsidRPr="0013121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43" o:spid="_x0000_s1123" style="position:absolute;margin-left:3.35pt;margin-top:-137.45pt;width:3in;height:150.05pt;z-index:251902976;mso-position-horizontal-relative:text;mso-position-vertical-relative:text" coordsize="27432,1905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">
                <v:shape id="Picture 10240" o:spid="_x0000_s1124" type="#_x0000_t75" style="position:absolute;width:27432;height:15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f3sbGAAAA3gAAAA8AAABkcnMvZG93bnJldi54bWxEj09rwkAQxe+FfodlBG91YxBbUlcJBf+c&#10;BG2t1yE7TYLZ2ZBdTfz2zkHobYZ58977LVaDa9SNulB7NjCdJKCIC29rLg38fK/fPkCFiGyx8UwG&#10;7hRgtXx9WWBmfc8Huh1jqcSEQ4YGqhjbTOtQVOQwTHxLLLc/3zmMsnalth32Yu4anSbJXDusWRIq&#10;bOmrouJyvDoD6z49vV9/N9ud3c/P5zw/WZxNjRmPhvwTVKQh/ouf3zsr9ZN0JgCCIzPo5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1/exsYAAADeAAAADwAAAAAAAAAAAAAA&#10;AACfAgAAZHJzL2Rvd25yZXYueG1sUEsFBgAAAAAEAAQA9wAAAJIDAAAAAA==&#10;" stroked="t" strokecolor="black [3213]" strokeweight="2.25pt">
                  <v:imagedata r:id="rId72" o:title=""/>
                  <v:path arrowok="t"/>
                </v:shape>
                <v:shape id="Text Box 10241" o:spid="_x0000_s1125" type="#_x0000_t202" style="position:absolute;top:16002;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rNEsYA&#10;AADeAAAADwAAAGRycy9kb3ducmV2LnhtbERPTWsCMRC9C/0PYQq9iGa1i5TVKCIt2F6kWy/ehs24&#10;WbuZLElW13/fFAq9zeN9zmoz2FZcyYfGsYLZNANBXDndcK3g+PU2eQERIrLG1jEpuFOAzfphtMJC&#10;uxt/0rWMtUghHApUYGLsCilDZchimLqOOHFn5y3GBH0ttcdbCretnGfZQlpsODUY7GhnqPoue6vg&#10;kJ8OZtyfXz+2+bN/P/a7xaUulXp6HLZLEJGG+C/+c+91mp/N8xn8vpNu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BrNEsYAAADeAAAADwAAAAAAAAAAAAAAAACYAgAAZHJz&#10;L2Rvd25yZXYueG1sUEsFBgAAAAAEAAQA9QAAAIsDAAAAAA==&#10;" stroked="f">
                  <v:textbox style="mso-fit-shape-to-text:t" inset="0,0,0,0">
                    <w:txbxContent>
                      <w:p w:rsidR="00530157" w:rsidRPr="00FA0226" w:rsidRDefault="00530157" w:rsidP="00822F87">
                        <w:pPr>
                          <w:pStyle w:val="Caption"/>
                          <w:rPr>
                            <w:noProof/>
                            <w:sz w:val="24"/>
                            <w:szCs w:val="20"/>
                          </w:rPr>
                        </w:pPr>
                        <w:bookmarkStart w:id="67" w:name="_Ref405299640"/>
                        <w:bookmarkStart w:id="68" w:name="_Toc406140336"/>
                        <w:r>
                          <w:t xml:space="preserve">Figure </w:t>
                        </w:r>
                        <w:fldSimple w:instr=" SEQ Figure \* ARABIC ">
                          <w:r>
                            <w:rPr>
                              <w:noProof/>
                            </w:rPr>
                            <w:t>16</w:t>
                          </w:r>
                        </w:fldSimple>
                        <w:bookmarkEnd w:id="67"/>
                        <w:r>
                          <w:t xml:space="preserve"> – Aireal </w:t>
                        </w:r>
                        <w:r w:rsidRPr="00131217">
                          <w:fldChar w:fldCharType="begin" w:fldLock="1"/>
                        </w:r>
                        <w:r>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9E78BC">
                          <w:rPr>
                            <w:noProof/>
                          </w:rPr>
                          <w:t>(Sodhi et al. 2013)</w:t>
                        </w:r>
                        <w:bookmarkEnd w:id="68"/>
                        <w:r w:rsidRPr="00131217">
                          <w:fldChar w:fldCharType="end"/>
                        </w:r>
                      </w:p>
                    </w:txbxContent>
                  </v:textbox>
                </v:shape>
                <w10:wrap type="square"/>
              </v:group>
            </w:pict>
          </mc:Fallback>
        </mc:AlternateContent>
      </w:r>
      <w:r w:rsidR="00A42427" w:rsidRPr="00131217">
        <w:t>Situational Awareness</w:t>
      </w:r>
      <w:bookmarkEnd w:id="64"/>
    </w:p>
    <w:p w:rsidR="00603B17" w:rsidRPr="00131217" w:rsidRDefault="00A42427" w:rsidP="00A42427">
      <w:r w:rsidRPr="00131217">
        <w:t>Situational Awareness is the ability to extract information from our environment and integrate it with previous knowledge in order to form a coherent mental picture</w:t>
      </w:r>
      <w:r w:rsidR="00A26652">
        <w:fldChar w:fldCharType="begin" w:fldLock="1"/>
      </w:r>
      <w:r w:rsidR="00721CB2">
        <w:instrText>ADDIN CSL_CITATION { "citationItems" : [ { "id" : "ITEM-1", "itemData" : { "DOI" : "10.1117/12.920035", "author" : [ { "dropping-particle" : "", "family" : "Boddhu", "given" : "Sanjay K.", "non-dropping-particle" : "", "parse-names" : false, "suffix" : "" }, { "dropping-particle" : "", "family" : "Williams", "given" : "Robert L.", "non-dropping-particle" : "", "parse-names" : false, "suffix" : "" }, { "dropping-particle" : "", "family" : "Wasser", "given" : "Edward", "non-dropping-particle" : "", "parse-names" : false, "suffix" : "" }, { "dropping-particle" : "", "family" : "Kode", "given" : "Niranjan", "non-dropping-particle" : "", "parse-names" : false, "suffix" : "" } ], "id" : "ITEM-1", "issued" : { "date-parts" : [ [ "2012", "5", "1" ] ] }, "page" : "83891J-83891J-13", "title" : "Increasing situational awareness using smartphones", "type" : "article-journal", "volume" : "8389" }, "uris" : [ "http://www.mendeley.com/documents/?uuid=be9af4f6-0919-4329-b587-4e2f0d2b60b0" ] } ], "mendeley" : { "formattedCitation" : "(Boddhu et al. 2012)", "plainTextFormattedCitation" : "(Boddhu et al. 2012)", "previouslyFormattedCitation" : "(Boddhu et al. 2012)" }, "properties" : { "noteIndex" : 0 }, "schema" : "https://github.com/citation-style-language/schema/raw/master/csl-citation.json" }</w:instrText>
      </w:r>
      <w:r w:rsidR="00A26652">
        <w:fldChar w:fldCharType="separate"/>
      </w:r>
      <w:r w:rsidR="00A26652" w:rsidRPr="00A26652">
        <w:rPr>
          <w:noProof/>
        </w:rPr>
        <w:t>(Boddhu et al. 2012)</w:t>
      </w:r>
      <w:r w:rsidR="00A26652">
        <w:fldChar w:fldCharType="end"/>
      </w:r>
      <w:r w:rsidRPr="00131217">
        <w:t xml:space="preserve">. The </w:t>
      </w:r>
      <w:r w:rsidR="001C61AB" w:rsidRPr="00131217">
        <w:t xml:space="preserve">US </w:t>
      </w:r>
      <w:r w:rsidRPr="00131217">
        <w:t>military has done extensive research on Situational Awareness</w:t>
      </w:r>
      <w:r w:rsidR="001C61AB" w:rsidRPr="00131217">
        <w:t>.</w:t>
      </w:r>
      <w:r w:rsidRPr="00131217">
        <w:t xml:space="preserve"> </w:t>
      </w:r>
      <w:r w:rsidR="001C61AB" w:rsidRPr="00131217">
        <w:t>They have explored th</w:t>
      </w:r>
      <w:r w:rsidRPr="00131217">
        <w:t>e limits of the brain when forced to work in an environment with many attention cues</w:t>
      </w:r>
      <w:r w:rsidR="001C61AB" w:rsidRPr="00131217">
        <w:t>,</w:t>
      </w:r>
      <w:r w:rsidRPr="00131217">
        <w:t xml:space="preserve"> as well as different strategies for reducing the cognitive load while conveying information to the brain through channels other than sight or sound.</w:t>
      </w:r>
      <w:r w:rsidR="00473689" w:rsidRPr="00131217">
        <w:t xml:space="preserve"> </w:t>
      </w:r>
      <w:r w:rsidR="001C61AB" w:rsidRPr="00131217">
        <w:t>In addition to</w:t>
      </w:r>
      <w:r w:rsidRPr="00131217">
        <w:t xml:space="preserve"> many studies in how to measure Situational Awareness in various users and situations, there are some papers on actual devices being tested that use Vibrotactile Displays</w:t>
      </w:r>
      <w:r w:rsidRPr="00131217">
        <w:fldChar w:fldCharType="begin" w:fldLock="1"/>
      </w:r>
      <w:r w:rsidR="006A79C3">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formattedCitation" : "(Raj, Kass, and Perry 2000)", "plainTextFormattedCitation" : "(Raj, Kass, and Perry 2000)", "previouslyFormattedCitation" : "(Raj, Kass, and Perry 2000)" }, "properties" : { "noteIndex" : 0 }, "schema" : "https://github.com/citation-style-language/schema/raw/master/csl-citation.json" }</w:instrText>
      </w:r>
      <w:r w:rsidRPr="00131217">
        <w:fldChar w:fldCharType="separate"/>
      </w:r>
      <w:r w:rsidR="006A79C3" w:rsidRPr="006A79C3">
        <w:rPr>
          <w:noProof/>
        </w:rPr>
        <w:t>(Raj, Kass, and Perry 2000)</w:t>
      </w:r>
      <w:r w:rsidRPr="00131217">
        <w:fldChar w:fldCharType="end"/>
      </w:r>
      <w:r w:rsidRPr="00131217">
        <w:t xml:space="preserve"> and Tactile Navigation Cueing</w:t>
      </w:r>
      <w:r w:rsidRPr="00131217">
        <w:fldChar w:fldCharType="begin" w:fldLock="1"/>
      </w:r>
      <w:r w:rsidR="006A79C3">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formattedCitation" : "(Dorneich et al. 2006)", "plainTextFormattedCitation" : "(Dorneich et al. 2006)", "previouslyFormattedCitation" : "(Dorneich et al. 2006)" }, "properties" : { "noteIndex" : 0 }, "schema" : "https://github.com/citation-style-language/schema/raw/master/csl-citation.json" }</w:instrText>
      </w:r>
      <w:r w:rsidRPr="00131217">
        <w:fldChar w:fldCharType="separate"/>
      </w:r>
      <w:r w:rsidR="006A79C3" w:rsidRPr="006A79C3">
        <w:rPr>
          <w:noProof/>
        </w:rPr>
        <w:t>(Dorneich et al. 2006)</w:t>
      </w:r>
      <w:r w:rsidRPr="00131217">
        <w:fldChar w:fldCharType="end"/>
      </w:r>
      <w:r w:rsidRPr="00131217">
        <w:t>.</w:t>
      </w:r>
      <w:r w:rsidR="001C61AB" w:rsidRPr="00131217">
        <w:t xml:space="preserve"> The findings in these studies will inform Digital Synesthesia on the cognitive limits of the brain when presented with multiple sensory inputs at once.</w:t>
      </w:r>
    </w:p>
    <w:p w:rsidR="00DA119C" w:rsidRPr="00131217" w:rsidRDefault="00DA119C" w:rsidP="00DA119C">
      <w:pPr>
        <w:pStyle w:val="Heading2"/>
      </w:pPr>
      <w:bookmarkStart w:id="69" w:name="_Toc406140214"/>
      <w:r w:rsidRPr="00131217">
        <w:t>Neuroplasticity</w:t>
      </w:r>
      <w:bookmarkEnd w:id="69"/>
    </w:p>
    <w:p w:rsidR="005C6D42" w:rsidRDefault="00DA119C" w:rsidP="005C6D42">
      <w:r w:rsidRPr="00131217">
        <w:t xml:space="preserve">The field of Neuroplasticity has </w:t>
      </w:r>
      <w:r w:rsidR="001C61AB" w:rsidRPr="00131217">
        <w:t>explored</w:t>
      </w:r>
      <w:r w:rsidRPr="00131217">
        <w:t xml:space="preserve"> the way </w:t>
      </w:r>
      <w:r w:rsidR="001C61AB" w:rsidRPr="00131217">
        <w:t>in which the</w:t>
      </w:r>
      <w:r w:rsidRPr="00131217">
        <w:t xml:space="preserve"> human brain is able to evolve and change given different sensory inpu</w:t>
      </w:r>
      <w:r w:rsidR="001C61AB" w:rsidRPr="00131217">
        <w:t xml:space="preserve">ts. Studies have shown that a child’s </w:t>
      </w:r>
      <w:r w:rsidRPr="00131217">
        <w:t>brain exhibits a greater range of neuroplasticity than the adult brain but</w:t>
      </w:r>
      <w:r w:rsidR="001C61AB" w:rsidRPr="00131217">
        <w:t xml:space="preserve"> that</w:t>
      </w:r>
      <w:r w:rsidRPr="00131217">
        <w:t xml:space="preserve"> the adult brain is still capable of change and adaptation</w:t>
      </w:r>
      <w:r w:rsidRPr="00131217">
        <w:fldChar w:fldCharType="begin" w:fldLock="1"/>
      </w:r>
      <w:r w:rsidR="006A79C3">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formattedCitation" : "(Draganski, Gaser, and Busch 2004)", "plainTextFormattedCitation" : "(Draganski, Gaser, and Busch 2004)", "previouslyFormattedCitation" : "(Draganski, Gaser, and Busch 2004)" }, "properties" : { "noteIndex" : 0 }, "schema" : "https://github.com/citation-style-language/schema/raw/master/csl-citation.json" }</w:instrText>
      </w:r>
      <w:r w:rsidRPr="00131217">
        <w:fldChar w:fldCharType="separate"/>
      </w:r>
      <w:r w:rsidR="006A79C3" w:rsidRPr="006A79C3">
        <w:rPr>
          <w:noProof/>
        </w:rPr>
        <w:t>(Draganski, Gaser, and Busch 2004)</w:t>
      </w:r>
      <w:r w:rsidRPr="00131217">
        <w:fldChar w:fldCharType="end"/>
      </w:r>
      <w:r w:rsidR="000531EF" w:rsidRPr="00131217">
        <w:fldChar w:fldCharType="begin" w:fldLock="1"/>
      </w:r>
      <w:r w:rsidR="006A79C3">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formattedCitation" : "(Pascual-Leone et al. 2005)", "plainTextFormattedCitation" : "(Pascual-Leone et al. 2005)", "previouslyFormattedCitation" : "(Pascual-Leone et al. 2005)" }, "properties" : { "noteIndex" : 0 }, "schema" : "https://github.com/citation-style-language/schema/raw/master/csl-citation.json" }</w:instrText>
      </w:r>
      <w:r w:rsidR="000531EF" w:rsidRPr="00131217">
        <w:fldChar w:fldCharType="separate"/>
      </w:r>
      <w:r w:rsidR="006A79C3" w:rsidRPr="006A79C3">
        <w:rPr>
          <w:noProof/>
        </w:rPr>
        <w:t>(Pascual-Leone et al. 2005)</w:t>
      </w:r>
      <w:r w:rsidR="000531EF" w:rsidRPr="00131217">
        <w:fldChar w:fldCharType="end"/>
      </w:r>
      <w:r w:rsidRPr="00131217">
        <w:t xml:space="preserve">. </w:t>
      </w:r>
      <w:r w:rsidR="000531EF" w:rsidRPr="00131217">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rsidRPr="00131217">
        <w:fldChar w:fldCharType="begin" w:fldLock="1"/>
      </w:r>
      <w:r w:rsidR="006A79C3">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formattedCitation" : "(Sagi et al. 2012)", "plainTextFormattedCitation" : "(Sagi et al. 2012)", "previouslyFormattedCitation" : "(Sagi et al. 2012)" }, "properties" : { "noteIndex" : 0 }, "schema" : "https://github.com/citation-style-language/schema/raw/master/csl-citation.json" }</w:instrText>
      </w:r>
      <w:r w:rsidR="000531EF" w:rsidRPr="00131217">
        <w:fldChar w:fldCharType="separate"/>
      </w:r>
      <w:r w:rsidR="006A79C3" w:rsidRPr="006A79C3">
        <w:rPr>
          <w:noProof/>
        </w:rPr>
        <w:t>(Sagi et al. 2012)</w:t>
      </w:r>
      <w:r w:rsidR="000531EF" w:rsidRPr="00131217">
        <w:fldChar w:fldCharType="end"/>
      </w:r>
      <w:r w:rsidR="000624A1" w:rsidRPr="00131217">
        <w:fldChar w:fldCharType="begin" w:fldLock="1"/>
      </w:r>
      <w:r w:rsidR="006A79C3">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formattedCitation" : "(Schlaug et al. 2009)", "plainTextFormattedCitation" : "(Schlaug et al. 2009)", "previouslyFormattedCitation" : "(Schlaug et al. 2009)" }, "properties" : { "noteIndex" : 0 }, "schema" : "https://github.com/citation-style-language/schema/raw/master/csl-citation.json" }</w:instrText>
      </w:r>
      <w:r w:rsidR="000624A1" w:rsidRPr="00131217">
        <w:fldChar w:fldCharType="separate"/>
      </w:r>
      <w:r w:rsidR="006A79C3" w:rsidRPr="006A79C3">
        <w:rPr>
          <w:noProof/>
        </w:rPr>
        <w:t>(Schlaug et al. 2009)</w:t>
      </w:r>
      <w:r w:rsidR="000624A1" w:rsidRPr="00131217">
        <w:fldChar w:fldCharType="end"/>
      </w:r>
      <w:r w:rsidR="000624A1" w:rsidRPr="00131217">
        <w:fldChar w:fldCharType="begin" w:fldLock="1"/>
      </w:r>
      <w:r w:rsidR="006A79C3">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formattedCitation" : "(Dayan and Cohen 2011)", "plainTextFormattedCitation" : "(Dayan and Cohen 2011)", "previouslyFormattedCitation" : "(Dayan and Cohen 2011)" }, "properties" : { "noteIndex" : 0 }, "schema" : "https://github.com/citation-style-language/schema/raw/master/csl-citation.json" }</w:instrText>
      </w:r>
      <w:r w:rsidR="000624A1" w:rsidRPr="00131217">
        <w:fldChar w:fldCharType="separate"/>
      </w:r>
      <w:r w:rsidR="006A79C3" w:rsidRPr="006A79C3">
        <w:rPr>
          <w:noProof/>
        </w:rPr>
        <w:t>(Dayan and Cohen 2011)</w:t>
      </w:r>
      <w:r w:rsidR="000624A1" w:rsidRPr="00131217">
        <w:fldChar w:fldCharType="end"/>
      </w:r>
      <w:r w:rsidR="005C6D42">
        <w:br w:type="page"/>
      </w:r>
    </w:p>
    <w:p w:rsidR="00953BC1" w:rsidRPr="00131217" w:rsidRDefault="00CD54FD">
      <w:pPr>
        <w:rPr>
          <w:smallCaps/>
          <w:spacing w:val="5"/>
          <w:sz w:val="32"/>
          <w:szCs w:val="32"/>
        </w:rPr>
      </w:pPr>
      <w:r>
        <w:rPr>
          <w:noProof/>
        </w:rPr>
        <w:lastRenderedPageBreak/>
        <mc:AlternateContent>
          <mc:Choice Requires="wpg">
            <w:drawing>
              <wp:inline distT="0" distB="0" distL="0" distR="0" wp14:anchorId="2F6D7677" wp14:editId="156674CC">
                <wp:extent cx="5927090" cy="5603240"/>
                <wp:effectExtent l="0" t="0" r="16510" b="16510"/>
                <wp:docPr id="6172" name="Group 6172"/>
                <wp:cNvGraphicFramePr/>
                <a:graphic xmlns:a="http://schemas.openxmlformats.org/drawingml/2006/main">
                  <a:graphicData uri="http://schemas.microsoft.com/office/word/2010/wordprocessingGroup">
                    <wpg:wgp>
                      <wpg:cNvGrpSpPr/>
                      <wpg:grpSpPr>
                        <a:xfrm>
                          <a:off x="0" y="0"/>
                          <a:ext cx="5927090" cy="5603240"/>
                          <a:chOff x="0" y="0"/>
                          <a:chExt cx="5927090" cy="5603240"/>
                        </a:xfrm>
                      </wpg:grpSpPr>
                      <wps:wsp>
                        <wps:cNvPr id="5" name="Rounded Rectangle 5"/>
                        <wps:cNvSpPr/>
                        <wps:spPr>
                          <a:xfrm>
                            <a:off x="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30157" w:rsidRPr="00953BC1" w:rsidRDefault="00530157" w:rsidP="00CD54FD">
                              <w:pPr>
                                <w:jc w:val="center"/>
                                <w:rPr>
                                  <w:b/>
                                </w:rPr>
                              </w:pPr>
                              <w:r w:rsidRPr="00953BC1">
                                <w:rPr>
                                  <w:b/>
                                  <w:sz w:val="32"/>
                                </w:rPr>
                                <w:t>Sensing</w:t>
                              </w:r>
                            </w:p>
                            <w:p w:rsidR="00530157" w:rsidRDefault="00530157" w:rsidP="00CD54FD">
                              <w:pPr>
                                <w:jc w:val="center"/>
                              </w:pPr>
                              <w:r>
                                <w:t xml:space="preserve">The actual sensor or sensing system.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Rounded Rectangle 6"/>
                        <wps:cNvSpPr/>
                        <wps:spPr>
                          <a:xfrm>
                            <a:off x="2019300" y="0"/>
                            <a:ext cx="1888490" cy="56032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30157" w:rsidRPr="00953BC1" w:rsidRDefault="00530157" w:rsidP="00CD54FD">
                              <w:pPr>
                                <w:jc w:val="center"/>
                                <w:rPr>
                                  <w:b/>
                                </w:rPr>
                              </w:pPr>
                              <w:r w:rsidRPr="00953BC1">
                                <w:rPr>
                                  <w:b/>
                                  <w:sz w:val="32"/>
                                </w:rPr>
                                <w:t>Translation</w:t>
                              </w:r>
                            </w:p>
                            <w:p w:rsidR="00530157" w:rsidRDefault="00530157" w:rsidP="00CD54FD">
                              <w:pPr>
                                <w:jc w:val="center"/>
                              </w:pPr>
                              <w:r>
                                <w:t>The software side of DS, where the sensor data is collected, analyzed and sent to the feedback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Rounded Rectangle 7"/>
                        <wps:cNvSpPr/>
                        <wps:spPr>
                          <a:xfrm>
                            <a:off x="403860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30157" w:rsidRPr="00953BC1" w:rsidRDefault="00530157" w:rsidP="00CD54FD">
                              <w:pPr>
                                <w:jc w:val="center"/>
                                <w:rPr>
                                  <w:b/>
                                  <w:sz w:val="32"/>
                                </w:rPr>
                              </w:pPr>
                              <w:r w:rsidRPr="00953BC1">
                                <w:rPr>
                                  <w:b/>
                                  <w:sz w:val="32"/>
                                </w:rPr>
                                <w:t>Feedback</w:t>
                              </w:r>
                            </w:p>
                            <w:p w:rsidR="00530157" w:rsidRDefault="00530157" w:rsidP="00CD54FD">
                              <w:pPr>
                                <w:jc w:val="center"/>
                              </w:pPr>
                              <w:r>
                                <w:t>The haptic system that will convey the information to the user.</w:t>
                              </w:r>
                            </w:p>
                            <w:p w:rsidR="00530157" w:rsidRDefault="00530157" w:rsidP="00CD54F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Rounded Rectangle 8"/>
                        <wps:cNvSpPr/>
                        <wps:spPr>
                          <a:xfrm>
                            <a:off x="2124075" y="3648075"/>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530157" w:rsidRPr="004F1B29" w:rsidRDefault="00530157" w:rsidP="00CD54FD">
                              <w:pPr>
                                <w:jc w:val="center"/>
                                <w:rPr>
                                  <w:color w:val="000000" w:themeColor="text1"/>
                                </w:rPr>
                              </w:pPr>
                              <w:r>
                                <w:rPr>
                                  <w:color w:val="000000" w:themeColor="text1"/>
                                </w:rPr>
                                <w:t>User Interface</w:t>
                              </w:r>
                            </w:p>
                            <w:p w:rsidR="00530157" w:rsidRPr="004F1B29" w:rsidRDefault="00530157" w:rsidP="00CD54FD">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104775" y="23526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530157" w:rsidRPr="004F1B29" w:rsidRDefault="00530157" w:rsidP="00CD54FD">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104775"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530157" w:rsidRPr="004F1B29" w:rsidRDefault="00530157" w:rsidP="00CD54FD">
                              <w:pPr>
                                <w:jc w:val="center"/>
                                <w:rPr>
                                  <w:color w:val="000000" w:themeColor="text1"/>
                                </w:rPr>
                              </w:pPr>
                              <w:r w:rsidRPr="004F1B29">
                                <w:rPr>
                                  <w:color w:val="000000" w:themeColor="text1"/>
                                </w:rPr>
                                <w:t>User Interface</w:t>
                              </w:r>
                            </w:p>
                            <w:p w:rsidR="00530157" w:rsidRPr="004F1B29" w:rsidRDefault="00530157" w:rsidP="00CD54FD">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4133850"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530157" w:rsidRPr="004F1B29" w:rsidRDefault="00530157" w:rsidP="00CD54FD">
                              <w:pPr>
                                <w:jc w:val="center"/>
                                <w:rPr>
                                  <w:color w:val="000000" w:themeColor="text1"/>
                                </w:rPr>
                              </w:pPr>
                              <w:r w:rsidRPr="004F1B29">
                                <w:rPr>
                                  <w:color w:val="000000" w:themeColor="text1"/>
                                </w:rPr>
                                <w:t>User Interface</w:t>
                              </w:r>
                            </w:p>
                            <w:p w:rsidR="00530157" w:rsidRPr="004F1B29" w:rsidRDefault="00530157" w:rsidP="00CD54FD">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21240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530157" w:rsidRPr="004F1B29" w:rsidRDefault="00530157" w:rsidP="00CD54FD">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7" name="Rounded Rectangle 17"/>
                        <wps:cNvSpPr/>
                        <wps:spPr>
                          <a:xfrm>
                            <a:off x="41433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530157" w:rsidRPr="004F1B29" w:rsidRDefault="00530157" w:rsidP="00CD54FD">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8" name="Rounded Rectangle 18"/>
                        <wps:cNvSpPr/>
                        <wps:spPr>
                          <a:xfrm>
                            <a:off x="2114550" y="31527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530157" w:rsidRPr="004F1B29" w:rsidRDefault="00530157" w:rsidP="00CD54FD">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9" name="Straight Arrow Connector 19"/>
                        <wps:cNvCnPr/>
                        <wps:spPr>
                          <a:xfrm>
                            <a:off x="1628775" y="2524125"/>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0" name="Straight Arrow Connector 20"/>
                        <wps:cNvCnPr/>
                        <wps:spPr>
                          <a:xfrm>
                            <a:off x="3676650" y="253365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2" name="Straight Arrow Connector 22"/>
                        <wps:cNvCnPr/>
                        <wps:spPr>
                          <a:xfrm>
                            <a:off x="3209925" y="2628900"/>
                            <a:ext cx="0" cy="57023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3" name="Straight Arrow Connector 23"/>
                        <wps:cNvCnPr/>
                        <wps:spPr>
                          <a:xfrm>
                            <a:off x="2743200" y="2628900"/>
                            <a:ext cx="0" cy="570230"/>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wpg:wgp>
                  </a:graphicData>
                </a:graphic>
              </wp:inline>
            </w:drawing>
          </mc:Choice>
          <mc:Fallback>
            <w:pict>
              <v:group id="Group 6172" o:spid="_x0000_s1126" style="width:466.7pt;height:441.2pt;mso-position-horizontal-relative:char;mso-position-vertical-relative:line" coordsize="59270,56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">
                <v:roundrect id="Rounded Rectangle 5" o:spid="_x0000_s1127" style="position:absolute;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ypBcMA&#10;AADaAAAADwAAAGRycy9kb3ducmV2LnhtbESPQWsCMRSE7wX/Q3iCt5pVbJHVKKIogqXgKujxuXnu&#10;Lm5eliTq9t83hYLHYWa+Yabz1tTiQc5XlhUM+gkI4tzqigsFx8P6fQzCB2SNtWVS8EMe5rPO2xRT&#10;bZ+8p0cWChEh7FNUUIbQpFL6vCSDvm8b4uhdrTMYonSF1A6fEW5qOUyST2mw4rhQYkPLkvJbdjcK&#10;3Nd9dbYn3mTuG0fLy2F33J4uSvW67WICIlAbXuH/9lYr+IC/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ypBcMAAADaAAAADwAAAAAAAAAAAAAAAACYAgAAZHJzL2Rv&#10;d25yZXYueG1sUEsFBgAAAAAEAAQA9QAAAIgDAAAAAA==&#10;" fillcolor="#4f81bd [3204]" strokecolor="#243f60 [1604]" strokeweight="2pt">
                  <v:textbox>
                    <w:txbxContent>
                      <w:p w:rsidR="00530157" w:rsidRPr="00953BC1" w:rsidRDefault="00530157" w:rsidP="00CD54FD">
                        <w:pPr>
                          <w:jc w:val="center"/>
                          <w:rPr>
                            <w:b/>
                          </w:rPr>
                        </w:pPr>
                        <w:r w:rsidRPr="00953BC1">
                          <w:rPr>
                            <w:b/>
                            <w:sz w:val="32"/>
                          </w:rPr>
                          <w:t>Sensing</w:t>
                        </w:r>
                      </w:p>
                      <w:p w:rsidR="00530157" w:rsidRDefault="00530157" w:rsidP="00CD54FD">
                        <w:pPr>
                          <w:jc w:val="center"/>
                        </w:pPr>
                        <w:r>
                          <w:t xml:space="preserve">The actual sensor or sensing system. It can be a single sensor like an IR sensor or a collection of sensor from a mobile device. </w:t>
                        </w:r>
                      </w:p>
                    </w:txbxContent>
                  </v:textbox>
                </v:roundrect>
                <v:roundrect id="Rounded Rectangle 6" o:spid="_x0000_s1128" style="position:absolute;left:20193;width:18884;height:5603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43csQA&#10;AADaAAAADwAAAGRycy9kb3ducmV2LnhtbESPQWvCQBSE70L/w/IKvemmpQSJriKWFqFFMAnY4zP7&#10;mgSzb8PuatJ/7xYKHoeZ+YZZrkfTiSs531pW8DxLQBBXVrdcKyiL9+kchA/IGjvLpOCXPKxXD5Ml&#10;ZtoOfKBrHmoRIewzVNCE0GdS+qohg35me+Lo/VhnMETpaqkdDhFuOvmSJKk02HJcaLCnbUPVOb8Y&#10;Be7r8vZtj/yRuz2+bk/FZ7k7npR6ehw3CxCBxnAP/7d3WkEKf1fiDZ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eN3LEAAAA2gAAAA8AAAAAAAAAAAAAAAAAmAIAAGRycy9k&#10;b3ducmV2LnhtbFBLBQYAAAAABAAEAPUAAACJAwAAAAA=&#10;" fillcolor="#4f81bd [3204]" strokecolor="#243f60 [1604]" strokeweight="2pt">
                  <v:textbox>
                    <w:txbxContent>
                      <w:p w:rsidR="00530157" w:rsidRPr="00953BC1" w:rsidRDefault="00530157" w:rsidP="00CD54FD">
                        <w:pPr>
                          <w:jc w:val="center"/>
                          <w:rPr>
                            <w:b/>
                          </w:rPr>
                        </w:pPr>
                        <w:r w:rsidRPr="00953BC1">
                          <w:rPr>
                            <w:b/>
                            <w:sz w:val="32"/>
                          </w:rPr>
                          <w:t>Translation</w:t>
                        </w:r>
                      </w:p>
                      <w:p w:rsidR="00530157" w:rsidRDefault="00530157" w:rsidP="00CD54FD">
                        <w:pPr>
                          <w:jc w:val="center"/>
                        </w:pPr>
                        <w:r>
                          <w:t>The software side of DS, where the sensor data is collected, analyzed and sent to the feedback system.</w:t>
                        </w:r>
                      </w:p>
                    </w:txbxContent>
                  </v:textbox>
                </v:roundrect>
                <v:roundrect id="Rounded Rectangle 7" o:spid="_x0000_s1129" style="position:absolute;left:40386;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KS6cMA&#10;AADaAAAADwAAAGRycy9kb3ducmV2LnhtbESPQWsCMRSE7wX/Q3iCt5pVpJXVKKIogqXgKujxuXnu&#10;Lm5eliTq9t83hYLHYWa+Yabz1tTiQc5XlhUM+gkI4tzqigsFx8P6fQzCB2SNtWVS8EMe5rPO2xRT&#10;bZ+8p0cWChEh7FNUUIbQpFL6vCSDvm8b4uhdrTMYonSF1A6fEW5qOUySD2mw4rhQYkPLkvJbdjcK&#10;3Nd9dbYn3mTuG0fLy2F33J4uSvW67WICIlAbXuH/9lYr+IS/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lKS6cMAAADaAAAADwAAAAAAAAAAAAAAAACYAgAAZHJzL2Rv&#10;d25yZXYueG1sUEsFBgAAAAAEAAQA9QAAAIgDAAAAAA==&#10;" fillcolor="#4f81bd [3204]" strokecolor="#243f60 [1604]" strokeweight="2pt">
                  <v:textbox>
                    <w:txbxContent>
                      <w:p w:rsidR="00530157" w:rsidRPr="00953BC1" w:rsidRDefault="00530157" w:rsidP="00CD54FD">
                        <w:pPr>
                          <w:jc w:val="center"/>
                          <w:rPr>
                            <w:b/>
                            <w:sz w:val="32"/>
                          </w:rPr>
                        </w:pPr>
                        <w:r w:rsidRPr="00953BC1">
                          <w:rPr>
                            <w:b/>
                            <w:sz w:val="32"/>
                          </w:rPr>
                          <w:t>Feedback</w:t>
                        </w:r>
                      </w:p>
                      <w:p w:rsidR="00530157" w:rsidRDefault="00530157" w:rsidP="00CD54FD">
                        <w:pPr>
                          <w:jc w:val="center"/>
                        </w:pPr>
                        <w:r>
                          <w:t>The haptic system that will convey the information to the user.</w:t>
                        </w:r>
                      </w:p>
                      <w:p w:rsidR="00530157" w:rsidRDefault="00530157" w:rsidP="00CD54FD">
                        <w:pPr>
                          <w:jc w:val="center"/>
                        </w:pPr>
                      </w:p>
                    </w:txbxContent>
                  </v:textbox>
                </v:roundrect>
                <v:roundrect id="Rounded Rectangle 8" o:spid="_x0000_s1130" style="position:absolute;left:21240;top:36480;width:16815;height:184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qEw7sA&#10;AADaAAAADwAAAGRycy9kb3ducmV2LnhtbERPyQrCMBC9C/5DGMGbpooVrUZxQRFvLuB1aMa22ExK&#10;E7X+vTkIHh9vny8bU4oX1a6wrGDQj0AQp1YXnCm4Xna9CQjnkTWWlknBhxwsF+3WHBNt33yi19ln&#10;IoSwS1BB7n2VSOnSnAy6vq2IA3e3tUEfYJ1JXeM7hJtSDqNoLA0WHBpyrGiTU/o4P40CzxhNn8fB&#10;fh0XjR1NbvF2dYyV6naa1QyEp8b/xT/3QSsIW8OVcAPk4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CUahMO7AAAA2gAAAA8AAAAAAAAAAAAAAAAAmAIAAGRycy9kb3ducmV2Lnht&#10;bFBLBQYAAAAABAAEAPUAAACAAwAAAAA=&#10;" fillcolor="white [3201]" strokecolor="black [3200]" strokeweight="2pt">
                  <v:textbox>
                    <w:txbxContent>
                      <w:p w:rsidR="00530157" w:rsidRPr="004F1B29" w:rsidRDefault="00530157" w:rsidP="00CD54FD">
                        <w:pPr>
                          <w:jc w:val="center"/>
                          <w:rPr>
                            <w:color w:val="000000" w:themeColor="text1"/>
                          </w:rPr>
                        </w:pPr>
                        <w:r>
                          <w:rPr>
                            <w:color w:val="000000" w:themeColor="text1"/>
                          </w:rPr>
                          <w:t>User Interface</w:t>
                        </w:r>
                      </w:p>
                      <w:p w:rsidR="00530157" w:rsidRPr="004F1B29" w:rsidRDefault="00530157" w:rsidP="00CD54FD">
                        <w:pPr>
                          <w:jc w:val="center"/>
                          <w:rPr>
                            <w:color w:val="000000" w:themeColor="text1"/>
                          </w:rPr>
                        </w:pPr>
                        <w:r w:rsidRPr="004F1B29">
                          <w:rPr>
                            <w:color w:val="000000" w:themeColor="text1"/>
                          </w:rPr>
                          <w:t>Here the user will find the access to options in the Digital Synesthesia system.</w:t>
                        </w:r>
                      </w:p>
                    </w:txbxContent>
                  </v:textbox>
                </v:roundrect>
                <v:roundrect id="Rounded Rectangle 10" o:spid="_x0000_s1131" style="position:absolute;left:1047;top:23526;width:16815;height:36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JpTsMA&#10;AADbAAAADwAAAGRycy9kb3ducmV2LnhtbESPQWvCQBCF7wX/wzKCt7pRTNHUNcQWS8mtVuh1yE6T&#10;0OxsyK4m/vvOodDbDO/Ne9/s88l16kZDaD0bWC0TUMSVty3XBi6fp8ctqBCRLXaeycCdAuSH2cMe&#10;M+tH/qDbOdZKQjhkaKCJsc+0DlVDDsPS98SiffvBYZR1qLUdcJRw1+l1kjxphy1LQ4M9vTRU/Zyv&#10;zkBkTHbXcvV2TNvJb7Zf6WtRpsYs5lPxDCrSFP/Nf9fvVvCFXn6RAfTh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JpTsMAAADbAAAADwAAAAAAAAAAAAAAAACYAgAAZHJzL2Rv&#10;d25yZXYueG1sUEsFBgAAAAAEAAQA9QAAAIgDAAAAAA==&#10;" fillcolor="white [3201]" strokecolor="black [3200]" strokeweight="2pt">
                  <v:textbox>
                    <w:txbxContent>
                      <w:p w:rsidR="00530157" w:rsidRPr="004F1B29" w:rsidRDefault="00530157" w:rsidP="00CD54FD">
                        <w:pPr>
                          <w:jc w:val="center"/>
                        </w:pPr>
                        <w:r>
                          <w:t>Sensor</w:t>
                        </w:r>
                      </w:p>
                    </w:txbxContent>
                  </v:textbox>
                </v:roundrect>
                <v:roundrect id="Rounded Rectangle 11" o:spid="_x0000_s1132" style="position:absolute;left:1047;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7M1cEA&#10;AADbAAAADwAAAGRycy9kb3ducmV2LnhtbERPTWuDQBC9F/Iflink1qyWWqzJKklLQsktttDr4E5U&#10;6s6Ku1Hz77OBQm/zeJ+zKWbTiZEG11pWEK8iEMSV1S3XCr6/9k8pCOeRNXaWScGVHBT54mGDmbYT&#10;n2gsfS1CCLsMFTTe95mUrmrIoFvZnjhwZzsY9AEOtdQDTiHcdPI5il6lwZZDQ4M9vTdU/ZYXo8Az&#10;Rm+XY3zYJe1sX9Kf5GN7TJRaPs7bNQhPs/8X/7k/dZgfw/2XcID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OzNXBAAAA2wAAAA8AAAAAAAAAAAAAAAAAmAIAAGRycy9kb3du&#10;cmV2LnhtbFBLBQYAAAAABAAEAPUAAACGAwAAAAA=&#10;" fillcolor="white [3201]" strokecolor="black [3200]" strokeweight="2pt">
                  <v:textbox>
                    <w:txbxContent>
                      <w:p w:rsidR="00530157" w:rsidRPr="004F1B29" w:rsidRDefault="00530157" w:rsidP="00CD54FD">
                        <w:pPr>
                          <w:jc w:val="center"/>
                          <w:rPr>
                            <w:color w:val="000000" w:themeColor="text1"/>
                          </w:rPr>
                        </w:pPr>
                        <w:r w:rsidRPr="004F1B29">
                          <w:rPr>
                            <w:color w:val="000000" w:themeColor="text1"/>
                          </w:rPr>
                          <w:t>User Interface</w:t>
                        </w:r>
                      </w:p>
                      <w:p w:rsidR="00530157" w:rsidRPr="004F1B29" w:rsidRDefault="00530157" w:rsidP="00CD54FD">
                        <w:pPr>
                          <w:jc w:val="center"/>
                          <w:rPr>
                            <w:color w:val="000000" w:themeColor="text1"/>
                          </w:rPr>
                        </w:pPr>
                        <w:r>
                          <w:rPr>
                            <w:color w:val="000000" w:themeColor="text1"/>
                          </w:rPr>
                          <w:t>This is the way the sensor is attached to the user.</w:t>
                        </w:r>
                      </w:p>
                    </w:txbxContent>
                  </v:textbox>
                </v:roundrect>
                <v:roundrect id="Rounded Rectangle 12" o:spid="_x0000_s1133" style="position:absolute;left:41338;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xSosEA&#10;AADbAAAADwAAAGRycy9kb3ducmV2LnhtbERPTWvCQBC9F/wPywi91V1DUzS6StpSEW+1gtchO01C&#10;s7Mhu4nx37uC0Ns83uest6NtxECdrx1rmM8UCOLCmZpLDaefr5cFCB+QDTaOScOVPGw3k6c1ZsZd&#10;+JuGYyhFDGGfoYYqhDaT0hcVWfQz1xJH7td1FkOEXSlNh5cYbhuZKPUmLdYcGyps6aOi4u/YWw2B&#10;US37w3z3ntaje12c08/8kGr9PB3zFYhAY/gXP9x7E+cncP8lHiA3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cUqLBAAAA2wAAAA8AAAAAAAAAAAAAAAAAmAIAAGRycy9kb3du&#10;cmV2LnhtbFBLBQYAAAAABAAEAPUAAACGAwAAAAA=&#10;" fillcolor="white [3201]" strokecolor="black [3200]" strokeweight="2pt">
                  <v:textbox>
                    <w:txbxContent>
                      <w:p w:rsidR="00530157" w:rsidRPr="004F1B29" w:rsidRDefault="00530157" w:rsidP="00CD54FD">
                        <w:pPr>
                          <w:jc w:val="center"/>
                          <w:rPr>
                            <w:color w:val="000000" w:themeColor="text1"/>
                          </w:rPr>
                        </w:pPr>
                        <w:r w:rsidRPr="004F1B29">
                          <w:rPr>
                            <w:color w:val="000000" w:themeColor="text1"/>
                          </w:rPr>
                          <w:t>User Interface</w:t>
                        </w:r>
                      </w:p>
                      <w:p w:rsidR="00530157" w:rsidRPr="004F1B29" w:rsidRDefault="00530157" w:rsidP="00CD54FD">
                        <w:pPr>
                          <w:jc w:val="center"/>
                          <w:rPr>
                            <w:color w:val="000000" w:themeColor="text1"/>
                          </w:rPr>
                        </w:pPr>
                        <w:r>
                          <w:rPr>
                            <w:color w:val="000000" w:themeColor="text1"/>
                          </w:rPr>
                          <w:t>This is the way the actuator is attached to the user.</w:t>
                        </w:r>
                      </w:p>
                    </w:txbxContent>
                  </v:textbox>
                </v:roundrect>
                <v:roundrect id="Rounded Rectangle 16" o:spid="_x0000_s1134" style="position:absolute;left:21240;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X0TMEA&#10;AADbAAAADwAAAGRycy9kb3ducmV2LnhtbERPTYvCMBC9L/gfwgh7W1OFulKNIorgYUG0VTwOzdgW&#10;m0ltotZ/v1lY8DaP9zmzRWdq8aDWVZYVDAcRCOLc6ooLBVm6+ZqAcB5ZY22ZFLzIwWLe+5hhou2T&#10;9/Q4+EKEEHYJKii9bxIpXV6SQTewDXHgLrY16ANsC6lbfIZwU8tRFI2lwYpDQ4kNrUrKr4e7UbA7&#10;Z/o7/rnFe31en2LTHdM02yj12e+WUxCeOv8W/7u3Oswfw98v4QA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Bl9EzBAAAA2wAAAA8AAAAAAAAAAAAAAAAAmAIAAGRycy9kb3du&#10;cmV2LnhtbFBLBQYAAAAABAAEAPUAAACGAwAAAAA=&#10;" fillcolor="white [3201]" strokecolor="black [3200]" strokeweight="2pt">
                  <v:textbox>
                    <w:txbxContent>
                      <w:p w:rsidR="00530157" w:rsidRPr="004F1B29" w:rsidRDefault="00530157" w:rsidP="00CD54FD">
                        <w:pPr>
                          <w:jc w:val="center"/>
                        </w:pPr>
                        <w:r>
                          <w:t>IOIO Board</w:t>
                        </w:r>
                      </w:p>
                    </w:txbxContent>
                  </v:textbox>
                </v:roundrect>
                <v:roundrect id="Rounded Rectangle 17" o:spid="_x0000_s1135" style="position:absolute;left:41433;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lR18EA&#10;AADbAAAADwAAAGRycy9kb3ducmV2LnhtbERPTYvCMBC9C/sfwix403SFrlKNsqwIHgTRVvE4NGNb&#10;bCbdJmr99xtB8DaP9zmzRWdqcaPWVZYVfA0jEMS51RUXCrJ0NZiAcB5ZY22ZFDzIwWL+0Zthou2d&#10;d3Tb+0KEEHYJKii9bxIpXV6SQTe0DXHgzrY16ANsC6lbvIdwU8tRFH1LgxWHhhIb+i0pv+yvRsH2&#10;lOlxvPmLd/q0PMamO6RptlKq/9n9TEF46vxb/HKvdZg/hucv4QA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8pUdfBAAAA2wAAAA8AAAAAAAAAAAAAAAAAmAIAAGRycy9kb3du&#10;cmV2LnhtbFBLBQYAAAAABAAEAPUAAACGAwAAAAA=&#10;" fillcolor="white [3201]" strokecolor="black [3200]" strokeweight="2pt">
                  <v:textbox>
                    <w:txbxContent>
                      <w:p w:rsidR="00530157" w:rsidRPr="004F1B29" w:rsidRDefault="00530157" w:rsidP="00CD54FD">
                        <w:pPr>
                          <w:jc w:val="center"/>
                        </w:pPr>
                        <w:r>
                          <w:t>Actuator</w:t>
                        </w:r>
                      </w:p>
                    </w:txbxContent>
                  </v:textbox>
                </v:roundrect>
                <v:roundrect id="Rounded Rectangle 18" o:spid="_x0000_s1136" style="position:absolute;left:21145;top:31527;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bFpcUA&#10;AADbAAAADwAAAGRycy9kb3ducmV2LnhtbESPQWvCQBCF74X+h2UEb81GIa2krlIqgodC0UTxOGSn&#10;SWh2NmZXTf9951DobYb35r1vluvRdepGQ2g9G5glKSjiytuWawNlsX1agAoR2WLnmQz8UID16vFh&#10;ibn1d97T7RBrJSEccjTQxNjnWoeqIYch8T2xaF9+cBhlHWptB7xLuOv0PE2ftcOWpaHBnt4bqr4P&#10;V2fg81zal+zjku3teXPK3HgsinJrzHQyvr2CijTGf/Pf9c4KvsDKLzKAX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tsWlxQAAANsAAAAPAAAAAAAAAAAAAAAAAJgCAABkcnMv&#10;ZG93bnJldi54bWxQSwUGAAAAAAQABAD1AAAAigMAAAAA&#10;" fillcolor="white [3201]" strokecolor="black [3200]" strokeweight="2pt">
                  <v:textbox>
                    <w:txbxContent>
                      <w:p w:rsidR="00530157" w:rsidRPr="004F1B29" w:rsidRDefault="00530157" w:rsidP="00CD54FD">
                        <w:pPr>
                          <w:jc w:val="center"/>
                        </w:pPr>
                        <w:r>
                          <w:t>Mobile Device</w:t>
                        </w:r>
                      </w:p>
                    </w:txbxContent>
                  </v:textbox>
                </v:roundrect>
                <v:shapetype id="_x0000_t32" coordsize="21600,21600" o:spt="32" o:oned="t" path="m,l21600,21600e" filled="f">
                  <v:path arrowok="t" fillok="f" o:connecttype="none"/>
                  <o:lock v:ext="edit" shapetype="t"/>
                </v:shapetype>
                <v:shape id="Straight Arrow Connector 19" o:spid="_x0000_s1137" type="#_x0000_t32" style="position:absolute;left:16287;top:25241;width:6725;height: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m4tMMAAADbAAAADwAAAGRycy9kb3ducmV2LnhtbERP22rCQBB9L/gPywh9042FlBpdgwgt&#10;vYBiFMS3ITsm0exsmt1o+vfdgtC3OZzrzNPe1OJKrassK5iMIxDEudUVFwr2u9fRCwjnkTXWlknB&#10;DzlIF4OHOSba3nhL18wXIoSwS1BB6X2TSOnykgy6sW2IA3eyrUEfYFtI3eIthJtaPkXRszRYcWgo&#10;saFVSfkl64yCzZuPz/FHto/Xh6+uyfrj9+c6Vupx2C9nIDz1/l98d7/rMH8Kf7+EA+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5uLTDAAAA2wAAAA8AAAAAAAAAAAAA&#10;AAAAoQIAAGRycy9kb3ducmV2LnhtbFBLBQYAAAAABAAEAPkAAACRAwAAAAA=&#10;" strokecolor="#bc4542 [3045]" strokeweight="2.25pt">
                  <v:stroke endarrow="open"/>
                </v:shape>
                <v:shape id="Straight Arrow Connector 20" o:spid="_x0000_s1138" type="#_x0000_t32" style="position:absolute;left:36766;top:25336;width:73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blMEAAADbAAAADwAAAGRycy9kb3ducmV2LnhtbERPTYvCMBC9L/gfwgje1lShy1KNIoKy&#10;KihWQbwNzdhWm0m3idr99+aw4PHxvsfT1lTiQY0rLSsY9CMQxJnVJecKjofF5zcI55E1VpZJwR85&#10;mE46H2NMtH3ynh6pz0UIYZeggsL7OpHSZQUZdH1bEwfuYhuDPsAml7rBZwg3lRxG0Zc0WHJoKLCm&#10;eUHZLb0bBbulj6/xKj3G29PmXqft+Xe9jZXqddvZCISn1r/F/+4frWAY1ocv4QfI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b9uUwQAAANsAAAAPAAAAAAAAAAAAAAAA&#10;AKECAABkcnMvZG93bnJldi54bWxQSwUGAAAAAAQABAD5AAAAjwMAAAAA&#10;" strokecolor="#bc4542 [3045]" strokeweight="2.25pt">
                  <v:stroke endarrow="open"/>
                </v:shape>
                <v:shape id="Straight Arrow Connector 22" o:spid="_x0000_s1139" type="#_x0000_t32" style="position:absolute;left:32099;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HgeMUAAADbAAAADwAAAGRycy9kb3ducmV2LnhtbESP3WrCQBSE7wt9h+UUvKubBiIldZUi&#10;VPwBxSgU7w7ZY5KaPRuzq8a3d4WCl8PMfMMMx52pxYVaV1lW8NGPQBDnVldcKNhtf94/QTiPrLG2&#10;TApu5GA8en0ZYqrtlTd0yXwhAoRdigpK75tUSpeXZND1bUMcvINtDfog20LqFq8BbmoZR9FAGqw4&#10;LJTY0KSk/JidjYL11Cd/yTzbJavf5bnJuv1psUqU6r11318gPHX+Gf5vz7SCOIbHl/AD5Og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vHgeMUAAADbAAAADwAAAAAAAAAA&#10;AAAAAAChAgAAZHJzL2Rvd25yZXYueG1sUEsFBgAAAAAEAAQA+QAAAJMDAAAAAA==&#10;" strokecolor="#bc4542 [3045]" strokeweight="2.25pt">
                  <v:stroke endarrow="open"/>
                </v:shape>
                <v:shape id="Straight Arrow Connector 23" o:spid="_x0000_s1140" type="#_x0000_t32" style="position:absolute;left:27432;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45MYAAADbAAAADwAAAGRycy9kb3ducmV2LnhtbESP3WoCMRSE7wXfIRyhN1KztayUrVGk&#10;VGihIP6At8fN6WZ1c7Ik6brt0zeFgpfDzHzDzJe9bURHPtSOFTxMMhDEpdM1VwoO+/X9E4gQkTU2&#10;jknBNwVYLoaDORbaXXlL3S5WIkE4FKjAxNgWUobSkMUwcS1x8j6dtxiT9JXUHq8Jbhs5zbKZtFhz&#10;WjDY0ouh8rL7sgrG76/BHH8u603T5Zsz5v4jjyel7kb96hlEpD7ewv/tN61g+gh/X9IP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a/+OTGAAAA2wAAAA8AAAAAAAAA&#10;AAAAAAAAoQIAAGRycy9kb3ducmV2LnhtbFBLBQYAAAAABAAEAPkAAACUAwAAAAA=&#10;" strokecolor="#bc4542 [3045]" strokeweight="2.25pt">
                  <v:stroke startarrow="open"/>
                </v:shape>
                <w10:anchorlock/>
              </v:group>
            </w:pict>
          </mc:Fallback>
        </mc:AlternateContent>
      </w:r>
      <w:r w:rsidRPr="00131217">
        <w:rPr>
          <w:noProof/>
        </w:rPr>
        <mc:AlternateContent>
          <mc:Choice Requires="wps">
            <w:drawing>
              <wp:inline distT="0" distB="0" distL="0" distR="0" wp14:anchorId="169B671E" wp14:editId="62CF956E">
                <wp:extent cx="5876925" cy="635"/>
                <wp:effectExtent l="0" t="0" r="9525" b="0"/>
                <wp:docPr id="39" name="Text Box 39"/>
                <wp:cNvGraphicFramePr/>
                <a:graphic xmlns:a="http://schemas.openxmlformats.org/drawingml/2006/main">
                  <a:graphicData uri="http://schemas.microsoft.com/office/word/2010/wordprocessingShape">
                    <wps:wsp>
                      <wps:cNvSpPr txBox="1"/>
                      <wps:spPr>
                        <a:xfrm>
                          <a:off x="0" y="0"/>
                          <a:ext cx="5876925" cy="635"/>
                        </a:xfrm>
                        <a:prstGeom prst="rect">
                          <a:avLst/>
                        </a:prstGeom>
                        <a:solidFill>
                          <a:prstClr val="white"/>
                        </a:solidFill>
                        <a:ln>
                          <a:noFill/>
                        </a:ln>
                        <a:effectLst/>
                      </wps:spPr>
                      <wps:txbx>
                        <w:txbxContent>
                          <w:p w:rsidR="00530157" w:rsidRPr="006B4F41" w:rsidRDefault="00530157" w:rsidP="00826743">
                            <w:pPr>
                              <w:pStyle w:val="Caption"/>
                              <w:jc w:val="center"/>
                              <w:rPr>
                                <w:noProof/>
                                <w:sz w:val="24"/>
                                <w:szCs w:val="20"/>
                              </w:rPr>
                            </w:pPr>
                            <w:bookmarkStart w:id="70" w:name="_Ref401589199"/>
                            <w:bookmarkStart w:id="71" w:name="_Toc406140338"/>
                            <w:r>
                              <w:t xml:space="preserve">Figure </w:t>
                            </w:r>
                            <w:r>
                              <w:fldChar w:fldCharType="begin"/>
                            </w:r>
                            <w:r w:rsidRPr="00CC68A7">
                              <w:instrText xml:space="preserve"> SEQ Figure \* ARABIC </w:instrText>
                            </w:r>
                            <w:r>
                              <w:fldChar w:fldCharType="separate"/>
                            </w:r>
                            <w:r>
                              <w:rPr>
                                <w:noProof/>
                              </w:rPr>
                              <w:t>18</w:t>
                            </w:r>
                            <w:r>
                              <w:fldChar w:fldCharType="end"/>
                            </w:r>
                            <w:bookmarkEnd w:id="70"/>
                            <w:r>
                              <w:t xml:space="preserve"> – System diagram</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id="Text Box 39" o:spid="_x0000_s1141" type="#_x0000_t202" style="width:46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" stroked="f">
                <v:textbox style="mso-fit-shape-to-text:t" inset="0,0,0,0">
                  <w:txbxContent>
                    <w:p w:rsidR="00530157" w:rsidRPr="006B4F41" w:rsidRDefault="00530157" w:rsidP="00826743">
                      <w:pPr>
                        <w:pStyle w:val="Caption"/>
                        <w:jc w:val="center"/>
                        <w:rPr>
                          <w:noProof/>
                          <w:sz w:val="24"/>
                          <w:szCs w:val="20"/>
                        </w:rPr>
                      </w:pPr>
                      <w:bookmarkStart w:id="72" w:name="_Ref401589199"/>
                      <w:bookmarkStart w:id="73" w:name="_Toc406140338"/>
                      <w:r>
                        <w:t xml:space="preserve">Figure </w:t>
                      </w:r>
                      <w:r>
                        <w:fldChar w:fldCharType="begin"/>
                      </w:r>
                      <w:r w:rsidRPr="00CC68A7">
                        <w:instrText xml:space="preserve"> SEQ Figure \* ARABIC </w:instrText>
                      </w:r>
                      <w:r>
                        <w:fldChar w:fldCharType="separate"/>
                      </w:r>
                      <w:r>
                        <w:rPr>
                          <w:noProof/>
                        </w:rPr>
                        <w:t>18</w:t>
                      </w:r>
                      <w:r>
                        <w:fldChar w:fldCharType="end"/>
                      </w:r>
                      <w:bookmarkEnd w:id="72"/>
                      <w:r>
                        <w:t xml:space="preserve"> – System diagram</w:t>
                      </w:r>
                      <w:bookmarkEnd w:id="73"/>
                    </w:p>
                  </w:txbxContent>
                </v:textbox>
                <w10:anchorlock/>
              </v:shape>
            </w:pict>
          </mc:Fallback>
        </mc:AlternateContent>
      </w:r>
    </w:p>
    <w:p w:rsidR="009A08A5" w:rsidRPr="00131217" w:rsidRDefault="009A08A5" w:rsidP="00513878">
      <w:pPr>
        <w:pStyle w:val="Heading1"/>
      </w:pPr>
      <w:bookmarkStart w:id="74" w:name="_Toc406140215"/>
      <w:r w:rsidRPr="00131217">
        <w:t>System Description</w:t>
      </w:r>
      <w:r w:rsidR="00953BC1" w:rsidRPr="00131217">
        <w:t xml:space="preserve"> </w:t>
      </w:r>
      <w:r w:rsidR="00953BC1" w:rsidRPr="00131217">
        <w:rPr>
          <w:sz w:val="20"/>
          <w:szCs w:val="20"/>
        </w:rPr>
        <w:t>(</w:t>
      </w:r>
      <w:r w:rsidR="00953BC1" w:rsidRPr="00131217">
        <w:rPr>
          <w:sz w:val="20"/>
          <w:szCs w:val="20"/>
        </w:rPr>
        <w:fldChar w:fldCharType="begin"/>
      </w:r>
      <w:r w:rsidR="00953BC1" w:rsidRPr="00131217">
        <w:rPr>
          <w:sz w:val="20"/>
          <w:szCs w:val="20"/>
        </w:rPr>
        <w:instrText xml:space="preserve"> REF _Ref401589199  \* MERGEFORMAT </w:instrText>
      </w:r>
      <w:r w:rsidR="00953BC1" w:rsidRPr="00131217">
        <w:rPr>
          <w:sz w:val="20"/>
          <w:szCs w:val="20"/>
        </w:rPr>
        <w:fldChar w:fldCharType="separate"/>
      </w:r>
      <w:r w:rsidR="00C55C8C" w:rsidRPr="00C55C8C">
        <w:rPr>
          <w:sz w:val="20"/>
          <w:szCs w:val="20"/>
        </w:rPr>
        <w:t xml:space="preserve">Figure </w:t>
      </w:r>
      <w:r w:rsidR="00C55C8C" w:rsidRPr="00C55C8C">
        <w:rPr>
          <w:noProof/>
          <w:sz w:val="20"/>
          <w:szCs w:val="20"/>
        </w:rPr>
        <w:t>20</w:t>
      </w:r>
      <w:r w:rsidR="00953BC1" w:rsidRPr="00131217">
        <w:rPr>
          <w:sz w:val="20"/>
          <w:szCs w:val="20"/>
        </w:rPr>
        <w:fldChar w:fldCharType="end"/>
      </w:r>
      <w:r w:rsidR="00953BC1" w:rsidRPr="00131217">
        <w:rPr>
          <w:sz w:val="20"/>
          <w:szCs w:val="20"/>
        </w:rPr>
        <w:t>)</w:t>
      </w:r>
      <w:bookmarkEnd w:id="74"/>
    </w:p>
    <w:p w:rsidR="0043373A" w:rsidRPr="00131217" w:rsidRDefault="00E574C3" w:rsidP="00D40D20">
      <w:r w:rsidRPr="00131217">
        <w:t>Three systems were designed for this project, all following a very similar architecture. A sensing</w:t>
      </w:r>
      <w:r w:rsidR="004F1B29" w:rsidRPr="00131217">
        <w:t xml:space="preserve"> system, a translati</w:t>
      </w:r>
      <w:r w:rsidR="00231BEF" w:rsidRPr="00131217">
        <w:t>on system and a feedback system are designed to be flexible enough to allow for future developing with evolving technologies, usage scenarios and user preferences.</w:t>
      </w:r>
    </w:p>
    <w:p w:rsidR="00953BC1" w:rsidRPr="00131217" w:rsidRDefault="00953BC1" w:rsidP="00953BC1">
      <w:pPr>
        <w:pStyle w:val="Heading2"/>
      </w:pPr>
      <w:bookmarkStart w:id="75" w:name="_Toc406140216"/>
      <w:r w:rsidRPr="00131217">
        <w:t>Hardware</w:t>
      </w:r>
      <w:bookmarkEnd w:id="75"/>
    </w:p>
    <w:p w:rsidR="00953BC1" w:rsidRPr="00131217" w:rsidRDefault="00953BC1" w:rsidP="00953BC1">
      <w:r w:rsidRPr="00131217">
        <w:t>The hardware setup for all studies is based on a IOIO-OTG</w:t>
      </w:r>
      <w:r w:rsidRPr="00131217">
        <w:fldChar w:fldCharType="begin" w:fldLock="1"/>
      </w:r>
      <w:r w:rsidR="006A79C3">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formattedCitation" : "(Ben-Tsvi 2012)", "plainTextFormattedCitation" : "(Ben-Tsvi 2012)", "previouslyFormattedCitation" : "(Ben-Tsvi 2012)" }, "properties" : { "noteIndex" : 0 }, "schema" : "https://github.com/citation-style-language/schema/raw/master/csl-citation.json" }</w:instrText>
      </w:r>
      <w:r w:rsidRPr="00131217">
        <w:fldChar w:fldCharType="separate"/>
      </w:r>
      <w:r w:rsidR="006A79C3" w:rsidRPr="006A79C3">
        <w:rPr>
          <w:noProof/>
        </w:rPr>
        <w:t>(Ben-Tsvi 2012)</w:t>
      </w:r>
      <w:r w:rsidRPr="00131217">
        <w:fldChar w:fldCharType="end"/>
      </w:r>
      <w:r w:rsidRPr="00131217">
        <w:t xml:space="preserve"> board. The IOIO is a board specially designed to work with Android 1.5 and later. The board provides robust </w:t>
      </w:r>
      <w:r w:rsidRPr="00131217">
        <w:lastRenderedPageBreak/>
        <w:t>connectivity to an Android device via a USB or</w:t>
      </w:r>
      <w:r w:rsidRPr="00131217">
        <w:rPr>
          <w:rStyle w:val="apple-converted-space"/>
          <w:rFonts w:ascii="Helvetica" w:hAnsi="Helvetica" w:cs="Helvetica"/>
          <w:color w:val="333333"/>
          <w:sz w:val="21"/>
          <w:szCs w:val="21"/>
        </w:rPr>
        <w:t> </w:t>
      </w:r>
      <w:hyperlink r:id="rId73" w:history="1">
        <w:r w:rsidRPr="00131217">
          <w:t>Bluetooth</w:t>
        </w:r>
      </w:hyperlink>
      <w:r w:rsidRPr="00131217">
        <w:rPr>
          <w:rStyle w:val="apple-converted-space"/>
          <w:rFonts w:ascii="Helvetica" w:hAnsi="Helvetica" w:cs="Helvetica"/>
          <w:color w:val="333333"/>
          <w:sz w:val="21"/>
          <w:szCs w:val="21"/>
        </w:rPr>
        <w:t> </w:t>
      </w:r>
      <w:r w:rsidRPr="00131217">
        <w:t>connection and is fully controllable 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ransducer “Surface Transducer – Small COM-10917” from</w:t>
      </w:r>
      <w:r w:rsidRPr="00131217">
        <w:rPr>
          <w:rFonts w:ascii="Arial Narrow" w:hAnsi="Arial Narrow"/>
          <w:caps/>
          <w:color w:val="777777"/>
          <w:spacing w:val="24"/>
          <w:sz w:val="21"/>
          <w:szCs w:val="21"/>
        </w:rPr>
        <w:t xml:space="preserve"> </w:t>
      </w:r>
      <w:r w:rsidRPr="00131217">
        <w:t>Sparkfun</w:t>
      </w:r>
      <w:r w:rsidRPr="00131217">
        <w:fldChar w:fldCharType="begin" w:fldLock="1"/>
      </w:r>
      <w:r w:rsidR="006A79C3">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formattedCitation" : "(Sparkfun)", "plainTextFormattedCitation" : "(Sparkfun)", "previouslyFormattedCitation" : "(Sparkfun)" }, "properties" : { "noteIndex" : 0 }, "schema" : "https://github.com/citation-style-language/schema/raw/master/csl-citation.json" }</w:instrText>
      </w:r>
      <w:r w:rsidRPr="00131217">
        <w:fldChar w:fldCharType="separate"/>
      </w:r>
      <w:r w:rsidR="006A79C3" w:rsidRPr="006A79C3">
        <w:rPr>
          <w:noProof/>
        </w:rPr>
        <w:t>(Sparkfun)</w:t>
      </w:r>
      <w:r w:rsidRPr="00131217">
        <w:fldChar w:fldCharType="end"/>
      </w:r>
      <w:r w:rsidRPr="00131217">
        <w:t xml:space="preserve"> or a Peltier device. On most cases a 9V battery was used to power the IOIO and the transducer while the sensor would be powered by the IOIO board.</w:t>
      </w:r>
    </w:p>
    <w:p w:rsidR="00953BC1" w:rsidRPr="00131217" w:rsidRDefault="00953BC1" w:rsidP="00953BC1">
      <w:pPr>
        <w:pStyle w:val="Heading2"/>
      </w:pPr>
      <w:bookmarkStart w:id="76" w:name="_Toc406140217"/>
      <w:r w:rsidRPr="00131217">
        <w:t>Software</w:t>
      </w:r>
      <w:bookmarkEnd w:id="76"/>
    </w:p>
    <w:p w:rsidR="00953BC1" w:rsidRPr="00131217" w:rsidRDefault="00953BC1" w:rsidP="00953BC1">
      <w:r w:rsidRPr="00131217">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Pr="00131217" w:rsidRDefault="00953BC1" w:rsidP="00953BC1">
      <w:r w:rsidRPr="00131217">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Pr="00131217" w:rsidRDefault="00953BC1" w:rsidP="00953BC1">
      <w:r w:rsidRPr="00131217">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2E5147" w:rsidRDefault="00953BC1" w:rsidP="00953BC1">
      <w:pPr>
        <w:pStyle w:val="Heading2"/>
      </w:pPr>
      <w:bookmarkStart w:id="77" w:name="_Toc406140218"/>
      <w:r w:rsidRPr="002E5147">
        <w:t>Sensitivity Mapping</w:t>
      </w:r>
      <w:bookmarkEnd w:id="77"/>
    </w:p>
    <w:p w:rsidR="00EC2388" w:rsidRPr="002E5147" w:rsidRDefault="00EC2388" w:rsidP="00EC2388">
      <w:r w:rsidRPr="002E5147">
        <w:t>An important part of this research is to investigate the ability of each user to understand and control the level of sensitivity of their sensory experience. When the system is detecting an analog signal, it may happen that the variations in the signal that the user is interested in are very small, it makes sense then that the user will be able to increase the sensitivity of the artificial signal in order to detect those tiny variations. On the other hand, if the signal happens to be noisy, the sensitivity can be used to drown out the noise and try to detect only the relevant information from the signal.</w:t>
      </w:r>
    </w:p>
    <w:p w:rsidR="00EC2388" w:rsidRPr="002E5147" w:rsidRDefault="00EC2388" w:rsidP="00EC2388">
      <w:r w:rsidRPr="002E5147">
        <w:t xml:space="preserve">The way I implemented this feature was by simply mapping the incoming data to a scale from 0 to 1000 that would determine the frequency of the vibration that the user would feel. So when </w:t>
      </w:r>
      <w:r w:rsidRPr="002E5147">
        <w:lastRenderedPageBreak/>
        <w:t>the signal was very strong, the mapping would be close to 0 and this would create a high frequency feedback, 0 being the length in milliseconds between the pulses. Similarly, if the signal was low it would be mapped close to 1000 which would create a low frequency feedback of close to one pulse per second.</w:t>
      </w:r>
    </w:p>
    <w:p w:rsidR="002E5147" w:rsidRPr="002E5147" w:rsidRDefault="002E5147" w:rsidP="00EC2388">
      <w:r w:rsidRPr="002E5147">
        <w:rPr>
          <w:noProof/>
        </w:rPr>
        <mc:AlternateContent>
          <mc:Choice Requires="wpg">
            <w:drawing>
              <wp:anchor distT="0" distB="0" distL="114300" distR="114300" simplePos="0" relativeHeight="251815936" behindDoc="0" locked="0" layoutInCell="1" allowOverlap="1" wp14:anchorId="50A48B41" wp14:editId="537F24D6">
                <wp:simplePos x="0" y="0"/>
                <wp:positionH relativeFrom="column">
                  <wp:posOffset>39370</wp:posOffset>
                </wp:positionH>
                <wp:positionV relativeFrom="paragraph">
                  <wp:posOffset>115570</wp:posOffset>
                </wp:positionV>
                <wp:extent cx="3968750" cy="3770725"/>
                <wp:effectExtent l="38100" t="38100" r="31750" b="1270"/>
                <wp:wrapSquare wrapText="bothSides"/>
                <wp:docPr id="162" name="Group 162"/>
                <wp:cNvGraphicFramePr/>
                <a:graphic xmlns:a="http://schemas.openxmlformats.org/drawingml/2006/main">
                  <a:graphicData uri="http://schemas.microsoft.com/office/word/2010/wordprocessingGroup">
                    <wpg:wgp>
                      <wpg:cNvGrpSpPr/>
                      <wpg:grpSpPr>
                        <a:xfrm>
                          <a:off x="0" y="0"/>
                          <a:ext cx="3968750" cy="3770725"/>
                          <a:chOff x="0" y="0"/>
                          <a:chExt cx="3974122" cy="3772055"/>
                        </a:xfrm>
                      </wpg:grpSpPr>
                      <wpg:grpSp>
                        <wpg:cNvPr id="160" name="Group 160"/>
                        <wpg:cNvGrpSpPr/>
                        <wpg:grpSpPr>
                          <a:xfrm>
                            <a:off x="0" y="0"/>
                            <a:ext cx="3974122" cy="3407485"/>
                            <a:chOff x="0" y="0"/>
                            <a:chExt cx="3974122" cy="3407485"/>
                          </a:xfrm>
                        </wpg:grpSpPr>
                        <pic:pic xmlns:pic="http://schemas.openxmlformats.org/drawingml/2006/picture">
                          <pic:nvPicPr>
                            <pic:cNvPr id="158" name="Picture 158"/>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920462" cy="3407485"/>
                            </a:xfrm>
                            <a:prstGeom prst="rect">
                              <a:avLst/>
                            </a:prstGeom>
                            <a:ln w="28575">
                              <a:solidFill>
                                <a:schemeClr val="tx1"/>
                              </a:solidFill>
                            </a:ln>
                          </pic:spPr>
                        </pic:pic>
                        <pic:pic xmlns:pic="http://schemas.openxmlformats.org/drawingml/2006/picture">
                          <pic:nvPicPr>
                            <pic:cNvPr id="159" name="Picture 159"/>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2053661" y="0"/>
                              <a:ext cx="1920461" cy="3407485"/>
                            </a:xfrm>
                            <a:prstGeom prst="rect">
                              <a:avLst/>
                            </a:prstGeom>
                            <a:ln w="28575">
                              <a:solidFill>
                                <a:schemeClr val="tx1"/>
                              </a:solidFill>
                            </a:ln>
                          </pic:spPr>
                        </pic:pic>
                      </wpg:grpSp>
                      <wps:wsp>
                        <wps:cNvPr id="161" name="Text Box 161"/>
                        <wps:cNvSpPr txBox="1"/>
                        <wps:spPr>
                          <a:xfrm>
                            <a:off x="0" y="3466512"/>
                            <a:ext cx="3895911" cy="305543"/>
                          </a:xfrm>
                          <a:prstGeom prst="rect">
                            <a:avLst/>
                          </a:prstGeom>
                          <a:solidFill>
                            <a:prstClr val="white"/>
                          </a:solidFill>
                          <a:ln>
                            <a:noFill/>
                          </a:ln>
                          <a:effectLst/>
                        </wps:spPr>
                        <wps:txbx>
                          <w:txbxContent>
                            <w:p w:rsidR="00530157" w:rsidRPr="005A2DA2" w:rsidRDefault="00530157" w:rsidP="002E5147">
                              <w:pPr>
                                <w:pStyle w:val="Caption"/>
                                <w:rPr>
                                  <w:noProof/>
                                  <w:color w:val="FF0000"/>
                                  <w:sz w:val="24"/>
                                  <w:szCs w:val="20"/>
                                </w:rPr>
                              </w:pPr>
                              <w:bookmarkStart w:id="78" w:name="_Ref404440117"/>
                              <w:bookmarkStart w:id="79" w:name="_Toc406140339"/>
                              <w:r>
                                <w:t xml:space="preserve">Figure </w:t>
                              </w:r>
                              <w:r>
                                <w:fldChar w:fldCharType="begin"/>
                              </w:r>
                              <w:r w:rsidRPr="00BC5EB7">
                                <w:instrText xml:space="preserve"> SEQ Figure \* ARABIC </w:instrText>
                              </w:r>
                              <w:r>
                                <w:fldChar w:fldCharType="separate"/>
                              </w:r>
                              <w:r>
                                <w:rPr>
                                  <w:noProof/>
                                </w:rPr>
                                <w:t>19</w:t>
                              </w:r>
                              <w:r>
                                <w:rPr>
                                  <w:noProof/>
                                </w:rPr>
                                <w:fldChar w:fldCharType="end"/>
                              </w:r>
                              <w:bookmarkEnd w:id="78"/>
                              <w:r>
                                <w:t xml:space="preserve"> - Example sensitivity ui</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62" o:spid="_x0000_s1142" style="position:absolute;left:0;text-align:left;margin-left:3.1pt;margin-top:9.1pt;width:312.5pt;height:296.9pt;z-index:251815936;mso-position-horizontal-relative:text;mso-position-vertical-relative:text;mso-width-relative:margin;mso-height-relative:margin" coordsize="39741,377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">
                <v:group id="Group 160" o:spid="_x0000_s1143" style="position:absolute;width:39741;height:34074" coordsize="39741,340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shape id="Picture 158" o:spid="_x0000_s1144" type="#_x0000_t75" style="position:absolute;width:19204;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KH3PGAAAA3AAAAA8AAABkcnMvZG93bnJldi54bWxEj0FrwkAQhe8F/8MyQm91t6WtNbpKUSzt&#10;SdQiHofsmIRmZ0N2NdFf3zkUepvhvXnvm9mi97W6UBurwBYeRwYUcR5cxYWF7/364Q1UTMgO68Bk&#10;4UoRFvPB3QwzFzre0mWXCiUhHDO0UKbUZFrHvCSPcRQaYtFOofWYZG0L7VrsJNzX+smYV+2xYmko&#10;saFlSfnP7uwtbMbP2699wvxj1R/i5NaZ46kx1t4P+/cpqER9+jf/XX86wX8RWnlGJtDz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wofc8YAAADcAAAADwAAAAAAAAAAAAAA&#10;AACfAgAAZHJzL2Rvd25yZXYueG1sUEsFBgAAAAAEAAQA9wAAAJIDAAAAAA==&#10;" stroked="t" strokecolor="black [3213]" strokeweight="2.25pt">
                    <v:imagedata r:id="rId76" o:title=""/>
                    <v:path arrowok="t"/>
                  </v:shape>
                  <v:shape id="Picture 159" o:spid="_x0000_s1145" type="#_x0000_t75" style="position:absolute;left:20536;width:19205;height:34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YntzCAAAA3AAAAA8AAABkcnMvZG93bnJldi54bWxET91qwjAUvhd8h3CE3chMHThqNUoRNrab&#10;weoe4Ngc22JzUpKsjW+/DAa7Ox/f79kfo+nFSM53lhWsVxkI4trqjhsFX+eXxxyED8gae8uk4E4e&#10;jof5bI+FthN/0liFRqQQ9gUqaEMYCil93ZJBv7IDceKu1hkMCbpGaodTCje9fMqyZ2mw49TQ4kCn&#10;lupb9W0UvJfjZYsffR3z+6ZavurSYZyUeljEcgciUAz/4j/3m07zN1v4fSZdIA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GJ7cwgAAANwAAAAPAAAAAAAAAAAAAAAAAJ8C&#10;AABkcnMvZG93bnJldi54bWxQSwUGAAAAAAQABAD3AAAAjgMAAAAA&#10;" stroked="t" strokecolor="black [3213]" strokeweight="2.25pt">
                    <v:imagedata r:id="rId77" o:title=""/>
                    <v:path arrowok="t"/>
                  </v:shape>
                </v:group>
                <v:shape id="Text Box 161" o:spid="_x0000_s1146" type="#_x0000_t202" style="position:absolute;top:34665;width:38959;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VpTcQA&#10;AADcAAAADwAAAGRycy9kb3ducmV2LnhtbERPS2sCMRC+C/0PYQpepGZ9sJStUURaqL2Iq5fehs24&#10;2XYzWZKsbv99Uyh4m4/vOavNYFtxJR8axwpm0wwEceV0w7WC8+nt6RlEiMgaW8ek4IcCbNYPoxUW&#10;2t34SNcy1iKFcChQgYmxK6QMlSGLYeo64sRdnLcYE/S11B5vKdy2cp5lubTYcGow2NHOUPVd9lbB&#10;Yfl5MJP+8vqxXS78/tzv8q+6VGr8OGxfQEQa4l38737XaX4+g79n0gV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aU3EAAAA3AAAAA8AAAAAAAAAAAAAAAAAmAIAAGRycy9k&#10;b3ducmV2LnhtbFBLBQYAAAAABAAEAPUAAACJAwAAAAA=&#10;" stroked="f">
                  <v:textbox style="mso-fit-shape-to-text:t" inset="0,0,0,0">
                    <w:txbxContent>
                      <w:p w:rsidR="00530157" w:rsidRPr="005A2DA2" w:rsidRDefault="00530157" w:rsidP="002E5147">
                        <w:pPr>
                          <w:pStyle w:val="Caption"/>
                          <w:rPr>
                            <w:noProof/>
                            <w:color w:val="FF0000"/>
                            <w:sz w:val="24"/>
                            <w:szCs w:val="20"/>
                          </w:rPr>
                        </w:pPr>
                        <w:bookmarkStart w:id="80" w:name="_Ref404440117"/>
                        <w:bookmarkStart w:id="81" w:name="_Toc406140339"/>
                        <w:r>
                          <w:t xml:space="preserve">Figure </w:t>
                        </w:r>
                        <w:r>
                          <w:fldChar w:fldCharType="begin"/>
                        </w:r>
                        <w:r w:rsidRPr="00BC5EB7">
                          <w:instrText xml:space="preserve"> SEQ Figure \* ARABIC </w:instrText>
                        </w:r>
                        <w:r>
                          <w:fldChar w:fldCharType="separate"/>
                        </w:r>
                        <w:r>
                          <w:rPr>
                            <w:noProof/>
                          </w:rPr>
                          <w:t>19</w:t>
                        </w:r>
                        <w:r>
                          <w:rPr>
                            <w:noProof/>
                          </w:rPr>
                          <w:fldChar w:fldCharType="end"/>
                        </w:r>
                        <w:bookmarkEnd w:id="80"/>
                        <w:r>
                          <w:t xml:space="preserve"> - Example sensitivity ui</w:t>
                        </w:r>
                        <w:bookmarkEnd w:id="81"/>
                      </w:p>
                    </w:txbxContent>
                  </v:textbox>
                </v:shape>
                <w10:wrap type="square"/>
              </v:group>
            </w:pict>
          </mc:Fallback>
        </mc:AlternateContent>
      </w:r>
      <w:r w:rsidR="00EC2388" w:rsidRPr="002E5147">
        <w:t>The UI for every study would offer a way to control the sensitivity either by the researcher or by the subject The UI would be a number picker and a sliding scale that would control the range of sensing. For example when reading from the pressure sensor on the phone, the full range would prove to be not sensitive enough and the changes would be unperceivable but when the sensing range was reduced, the changes became clearer.</w:t>
      </w:r>
    </w:p>
    <w:p w:rsidR="00EC2388" w:rsidRPr="002E5147" w:rsidRDefault="002E5147" w:rsidP="002E5147">
      <w:pPr>
        <w:jc w:val="left"/>
      </w:pPr>
      <w:r w:rsidRPr="002E5147">
        <w:t xml:space="preserve">In </w:t>
      </w:r>
      <w:r w:rsidRPr="002E5147">
        <w:fldChar w:fldCharType="begin"/>
      </w:r>
      <w:r w:rsidRPr="002E5147">
        <w:instrText xml:space="preserve"> REF _Ref404440117 \h </w:instrText>
      </w:r>
      <w:r w:rsidRPr="002E5147">
        <w:fldChar w:fldCharType="separate"/>
      </w:r>
      <w:r w:rsidR="00C55C8C">
        <w:t xml:space="preserve">Figure </w:t>
      </w:r>
      <w:r w:rsidR="00C55C8C">
        <w:rPr>
          <w:noProof/>
        </w:rPr>
        <w:t>21</w:t>
      </w:r>
      <w:r w:rsidRPr="002E5147">
        <w:fldChar w:fldCharType="end"/>
      </w:r>
      <w:r w:rsidRPr="002E5147">
        <w:t xml:space="preserve"> we can see on the graph that when the range is smaller, the small changes are more discernible.</w:t>
      </w:r>
      <w:r w:rsidR="00EC2388" w:rsidRPr="002E5147">
        <w:br w:type="page"/>
      </w:r>
    </w:p>
    <w:p w:rsidR="005B0F85" w:rsidRPr="00131217" w:rsidRDefault="005B0F85" w:rsidP="00CD54FD">
      <w:pPr>
        <w:pStyle w:val="Heading2"/>
      </w:pPr>
      <w:bookmarkStart w:id="82" w:name="_Toc406140202"/>
      <w:bookmarkStart w:id="83" w:name="_Toc406140219"/>
      <w:r w:rsidRPr="00131217">
        <w:lastRenderedPageBreak/>
        <w:t>Implementations</w:t>
      </w:r>
      <w:bookmarkEnd w:id="82"/>
    </w:p>
    <w:p w:rsidR="005B0F85" w:rsidRPr="00131217" w:rsidRDefault="0056206E" w:rsidP="00CD54FD">
      <w:r>
        <w:rPr>
          <w:noProof/>
        </w:rPr>
        <mc:AlternateContent>
          <mc:Choice Requires="wpg">
            <w:drawing>
              <wp:anchor distT="0" distB="0" distL="114300" distR="114300" simplePos="0" relativeHeight="251975680" behindDoc="0" locked="0" layoutInCell="1" allowOverlap="1" wp14:anchorId="57462AAB" wp14:editId="39DFC5C7">
                <wp:simplePos x="0" y="0"/>
                <wp:positionH relativeFrom="column">
                  <wp:posOffset>20955</wp:posOffset>
                </wp:positionH>
                <wp:positionV relativeFrom="paragraph">
                  <wp:posOffset>1543050</wp:posOffset>
                </wp:positionV>
                <wp:extent cx="1735455" cy="2858770"/>
                <wp:effectExtent l="19050" t="38100" r="36195" b="0"/>
                <wp:wrapSquare wrapText="bothSides"/>
                <wp:docPr id="1" name="Group 1"/>
                <wp:cNvGraphicFramePr/>
                <a:graphic xmlns:a="http://schemas.openxmlformats.org/drawingml/2006/main">
                  <a:graphicData uri="http://schemas.microsoft.com/office/word/2010/wordprocessingGroup">
                    <wpg:wgp>
                      <wpg:cNvGrpSpPr/>
                      <wpg:grpSpPr>
                        <a:xfrm>
                          <a:off x="0" y="0"/>
                          <a:ext cx="1735455" cy="2858770"/>
                          <a:chOff x="0" y="-616688"/>
                          <a:chExt cx="1735765" cy="2858899"/>
                        </a:xfrm>
                      </wpg:grpSpPr>
                      <pic:pic xmlns:pic="http://schemas.openxmlformats.org/drawingml/2006/picture">
                        <pic:nvPicPr>
                          <pic:cNvPr id="2" name="Picture 2"/>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rot="5400000">
                            <a:off x="-264485" y="-330938"/>
                            <a:ext cx="2286000" cy="1714500"/>
                          </a:xfrm>
                          <a:prstGeom prst="rect">
                            <a:avLst/>
                          </a:prstGeom>
                          <a:ln w="28575">
                            <a:solidFill>
                              <a:schemeClr val="tx1"/>
                            </a:solidFill>
                          </a:ln>
                        </pic:spPr>
                      </pic:pic>
                      <wps:wsp>
                        <wps:cNvPr id="3" name="Text Box 3"/>
                        <wps:cNvSpPr txBox="1"/>
                        <wps:spPr>
                          <a:xfrm>
                            <a:off x="0" y="1758341"/>
                            <a:ext cx="1714500" cy="483870"/>
                          </a:xfrm>
                          <a:prstGeom prst="rect">
                            <a:avLst/>
                          </a:prstGeom>
                          <a:solidFill>
                            <a:prstClr val="white"/>
                          </a:solidFill>
                          <a:ln>
                            <a:noFill/>
                          </a:ln>
                          <a:effectLst/>
                        </wps:spPr>
                        <wps:txbx>
                          <w:txbxContent>
                            <w:p w:rsidR="00530157" w:rsidRPr="00A02CB3" w:rsidRDefault="00530157" w:rsidP="0056206E">
                              <w:pPr>
                                <w:pStyle w:val="Caption"/>
                                <w:rPr>
                                  <w:bCs w:val="0"/>
                                  <w:smallCaps/>
                                  <w:noProof/>
                                  <w:spacing w:val="5"/>
                                  <w:sz w:val="24"/>
                                  <w:szCs w:val="24"/>
                                </w:rPr>
                              </w:pPr>
                              <w:bookmarkStart w:id="84" w:name="_Toc406140324"/>
                              <w:r>
                                <w:t xml:space="preserve">Figure </w:t>
                              </w:r>
                              <w:r>
                                <w:fldChar w:fldCharType="begin"/>
                              </w:r>
                              <w:r w:rsidRPr="0056206E">
                                <w:instrText xml:space="preserve"> SEQ Figure \* ARABIC </w:instrText>
                              </w:r>
                              <w:r>
                                <w:fldChar w:fldCharType="separate"/>
                              </w:r>
                              <w:r>
                                <w:rPr>
                                  <w:noProof/>
                                </w:rPr>
                                <w:t>20</w:t>
                              </w:r>
                              <w:r>
                                <w:rPr>
                                  <w:noProof/>
                                </w:rPr>
                                <w:fldChar w:fldCharType="end"/>
                              </w:r>
                              <w:r>
                                <w:t xml:space="preserve"> - Proximity sensing User study</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 o:spid="_x0000_s1147" style="position:absolute;left:0;text-align:left;margin-left:1.65pt;margin-top:121.5pt;width:136.65pt;height:225.1pt;z-index:251975680;mso-position-horizontal-relative:text;mso-position-vertical-relative:text;mso-width-relative:margin;mso-height-relative:margin" coordorigin=",-6166" coordsize="17357,285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">
                <v:shape id="Picture 2" o:spid="_x0000_s1148" type="#_x0000_t75" style="position:absolute;left:-2645;top:-3309;width:22859;height:1714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wO/bHDAAAA2gAAAA8AAABkcnMvZG93bnJldi54bWxEj0GLwjAUhO/C/ofwFrxpuooi1SjrsoJe&#10;BOvCenwkz7bYvJQmavXXG0HwOMzMN8xs0dpKXKjxpWMFX/0EBLF2puRcwd9+1ZuA8AHZYOWYFNzI&#10;w2L+0ZlhatyVd3TJQi4ihH2KCooQ6lRKrwuy6PuuJo7e0TUWQ5RNLk2D1wi3lRwkyVhaLDkuFFjT&#10;T0H6lJ2tgo0ebva/en0b3duDXmb3Xf6/XSrV/Wy/pyACteEdfrXXRsEAnlfiDZDz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A79scMAAADaAAAADwAAAAAAAAAAAAAAAACf&#10;AgAAZHJzL2Rvd25yZXYueG1sUEsFBgAAAAAEAAQA9wAAAI8DAAAAAA==&#10;" stroked="t" strokecolor="black [3213]" strokeweight="2.25pt">
                  <v:imagedata r:id="rId79" o:title=""/>
                  <v:path arrowok="t"/>
                </v:shape>
                <v:shape id="Text Box 3" o:spid="_x0000_s1149" type="#_x0000_t202" style="position:absolute;top:17583;width:17145;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530157" w:rsidRPr="00A02CB3" w:rsidRDefault="00530157" w:rsidP="0056206E">
                        <w:pPr>
                          <w:pStyle w:val="Caption"/>
                          <w:rPr>
                            <w:bCs w:val="0"/>
                            <w:smallCaps/>
                            <w:noProof/>
                            <w:spacing w:val="5"/>
                            <w:sz w:val="24"/>
                            <w:szCs w:val="24"/>
                          </w:rPr>
                        </w:pPr>
                        <w:bookmarkStart w:id="85" w:name="_Toc406140324"/>
                        <w:r>
                          <w:t xml:space="preserve">Figure </w:t>
                        </w:r>
                        <w:r>
                          <w:fldChar w:fldCharType="begin"/>
                        </w:r>
                        <w:r w:rsidRPr="0056206E">
                          <w:instrText xml:space="preserve"> SEQ Figure \* ARABIC </w:instrText>
                        </w:r>
                        <w:r>
                          <w:fldChar w:fldCharType="separate"/>
                        </w:r>
                        <w:r>
                          <w:rPr>
                            <w:noProof/>
                          </w:rPr>
                          <w:t>20</w:t>
                        </w:r>
                        <w:r>
                          <w:rPr>
                            <w:noProof/>
                          </w:rPr>
                          <w:fldChar w:fldCharType="end"/>
                        </w:r>
                        <w:r>
                          <w:t xml:space="preserve"> - Proximity sensing User study</w:t>
                        </w:r>
                        <w:bookmarkEnd w:id="85"/>
                      </w:p>
                    </w:txbxContent>
                  </v:textbox>
                </v:shape>
                <w10:wrap type="square"/>
              </v:group>
            </w:pict>
          </mc:Fallback>
        </mc:AlternateContent>
      </w:r>
      <w:r w:rsidR="005B0F85" w:rsidRPr="00131217">
        <w:t>Three implementations have been developed in order to test the user’s ability to relate to artificial sensory systems. Each of the implementations was designed to test the user’s ability to relate to an artificial sense while reducing the familiarity with the experience. During 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5B0F85" w:rsidRPr="00131217" w:rsidRDefault="005B0F85" w:rsidP="00CD54FD">
      <w:pPr>
        <w:pStyle w:val="Heading3"/>
      </w:pPr>
      <w:bookmarkStart w:id="86" w:name="_Toc406140203"/>
      <w:r w:rsidRPr="00131217">
        <w:t>First Study: Proximity Sensing</w:t>
      </w:r>
      <w:bookmarkEnd w:id="86"/>
    </w:p>
    <w:p w:rsidR="005B0F85" w:rsidRPr="00131217" w:rsidRDefault="005B0F85" w:rsidP="00CD54FD">
      <w:r w:rsidRPr="00131217">
        <w:t>For this study, I gave the user a proximity sensor to wear on the palm of their hand and a vibration on the thumb of the same hand.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 users would then try to remember the feeling of the new experience and in essence calibrate themselves to be able to identify and ignore the noise in the signal.</w:t>
      </w:r>
    </w:p>
    <w:p w:rsidR="005B0F85" w:rsidRPr="00131217" w:rsidRDefault="0056206E" w:rsidP="00CD54FD">
      <w:r>
        <w:rPr>
          <w:noProof/>
        </w:rPr>
        <mc:AlternateContent>
          <mc:Choice Requires="wpg">
            <w:drawing>
              <wp:anchor distT="0" distB="0" distL="114300" distR="114300" simplePos="0" relativeHeight="251976704" behindDoc="0" locked="0" layoutInCell="1" allowOverlap="1" wp14:anchorId="58B32D19" wp14:editId="6CD5EEB2">
                <wp:simplePos x="0" y="0"/>
                <wp:positionH relativeFrom="column">
                  <wp:posOffset>16510</wp:posOffset>
                </wp:positionH>
                <wp:positionV relativeFrom="paragraph">
                  <wp:posOffset>365125</wp:posOffset>
                </wp:positionV>
                <wp:extent cx="2286000" cy="2255520"/>
                <wp:effectExtent l="38100" t="38100" r="38100" b="0"/>
                <wp:wrapSquare wrapText="bothSides"/>
                <wp:docPr id="145" name="Group 145"/>
                <wp:cNvGraphicFramePr/>
                <a:graphic xmlns:a="http://schemas.openxmlformats.org/drawingml/2006/main">
                  <a:graphicData uri="http://schemas.microsoft.com/office/word/2010/wordprocessingGroup">
                    <wpg:wgp>
                      <wpg:cNvGrpSpPr/>
                      <wpg:grpSpPr>
                        <a:xfrm>
                          <a:off x="0" y="0"/>
                          <a:ext cx="2286000" cy="2255520"/>
                          <a:chOff x="0" y="0"/>
                          <a:chExt cx="2286000" cy="2255520"/>
                        </a:xfrm>
                      </wpg:grpSpPr>
                      <pic:pic xmlns:pic="http://schemas.openxmlformats.org/drawingml/2006/picture">
                        <pic:nvPicPr>
                          <pic:cNvPr id="148" name="Picture 148"/>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286000" cy="1714500"/>
                          </a:xfrm>
                          <a:prstGeom prst="rect">
                            <a:avLst/>
                          </a:prstGeom>
                          <a:ln w="28575">
                            <a:solidFill>
                              <a:schemeClr val="tx1"/>
                            </a:solidFill>
                          </a:ln>
                        </pic:spPr>
                      </pic:pic>
                      <wps:wsp>
                        <wps:cNvPr id="149" name="Text Box 149"/>
                        <wps:cNvSpPr txBox="1"/>
                        <wps:spPr>
                          <a:xfrm>
                            <a:off x="0" y="1771650"/>
                            <a:ext cx="2286000" cy="483870"/>
                          </a:xfrm>
                          <a:prstGeom prst="rect">
                            <a:avLst/>
                          </a:prstGeom>
                          <a:solidFill>
                            <a:prstClr val="white"/>
                          </a:solidFill>
                          <a:ln>
                            <a:noFill/>
                          </a:ln>
                          <a:effectLst/>
                        </wps:spPr>
                        <wps:txbx>
                          <w:txbxContent>
                            <w:p w:rsidR="00530157" w:rsidRPr="00F17531" w:rsidRDefault="00530157" w:rsidP="004C6671">
                              <w:pPr>
                                <w:pStyle w:val="Caption"/>
                                <w:rPr>
                                  <w:bCs w:val="0"/>
                                  <w:smallCaps/>
                                  <w:noProof/>
                                  <w:spacing w:val="5"/>
                                  <w:sz w:val="24"/>
                                  <w:szCs w:val="24"/>
                                </w:rPr>
                              </w:pPr>
                              <w:bookmarkStart w:id="87" w:name="_Toc406140325"/>
                              <w:r>
                                <w:t xml:space="preserve">Figure </w:t>
                              </w:r>
                              <w:fldSimple w:instr=" SEQ Figure \* ARABIC ">
                                <w:r>
                                  <w:rPr>
                                    <w:noProof/>
                                  </w:rPr>
                                  <w:t>21</w:t>
                                </w:r>
                              </w:fldSimple>
                              <w:r>
                                <w:t xml:space="preserve"> - Temperature sensing user study</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45" o:spid="_x0000_s1150" style="position:absolute;left:0;text-align:left;margin-left:1.3pt;margin-top:28.75pt;width:180pt;height:177.6pt;z-index:251976704;mso-position-horizontal-relative:text;mso-position-vertical-relative:text" coordsize="22860,225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">
                <v:shape id="Picture 148" o:spid="_x0000_s1151" type="#_x0000_t75" style="position:absolute;width:22860;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kA47CAAAA3AAAAA8AAABkcnMvZG93bnJldi54bWxEj0FrwkAQhe8F/8MyQi9Fd1OkSHQVEQpe&#10;mxaKtyE7ZoPZ2ZDdmvjvnUPB2wzvzXvfbPdT6NSNhtRGtlAsDSjiOrqWGws/35+LNaiUkR12kcnC&#10;nRLsd7OXLZYujvxFtyo3SkI4lWjB59yXWqfaU8C0jD2xaJc4BMyyDo12A44SHjr9bsyHDtiyNHjs&#10;6eipvlZ/wQKZdPkdfcXF6q0/0/l6MEU3Wvs6nw4bUJmm/DT/X5+c4K+EVp6RCfTu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XZAOOwgAAANwAAAAPAAAAAAAAAAAAAAAAAJ8C&#10;AABkcnMvZG93bnJldi54bWxQSwUGAAAAAAQABAD3AAAAjgMAAAAA&#10;" stroked="t" strokecolor="black [3213]" strokeweight="2.25pt">
                  <v:imagedata r:id="rId81" o:title=""/>
                  <v:path arrowok="t"/>
                </v:shape>
                <v:shape id="Text Box 149" o:spid="_x0000_s1152" type="#_x0000_t202" style="position:absolute;top:17716;width:22860;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Y5K8UA&#10;AADcAAAADwAAAGRycy9kb3ducmV2LnhtbERPTUvDQBC9C/6HZQQv0m7UENrYbSlFQXspxl56G7LT&#10;bDQ7G3Y3bfz3rlDobR7vcxar0XbiRD60jhU8TjMQxLXTLTcK9l9vkxmIEJE1do5JwS8FWC1vbxZY&#10;anfmTzpVsREphEOJCkyMfSllqA1ZDFPXEyfu6LzFmKBvpPZ4TuG2k09ZVkiLLacGgz1tDNU/1WAV&#10;7PLDzjwMx9ftOn/2H/thU3w3lVL3d+P6BUSkMV7FF/e7TvPzOfw/ky6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5jkrxQAAANwAAAAPAAAAAAAAAAAAAAAAAJgCAABkcnMv&#10;ZG93bnJldi54bWxQSwUGAAAAAAQABAD1AAAAigMAAAAA&#10;" stroked="f">
                  <v:textbox style="mso-fit-shape-to-text:t" inset="0,0,0,0">
                    <w:txbxContent>
                      <w:p w:rsidR="00530157" w:rsidRPr="00F17531" w:rsidRDefault="00530157" w:rsidP="004C6671">
                        <w:pPr>
                          <w:pStyle w:val="Caption"/>
                          <w:rPr>
                            <w:bCs w:val="0"/>
                            <w:smallCaps/>
                            <w:noProof/>
                            <w:spacing w:val="5"/>
                            <w:sz w:val="24"/>
                            <w:szCs w:val="24"/>
                          </w:rPr>
                        </w:pPr>
                        <w:bookmarkStart w:id="88" w:name="_Toc406140325"/>
                        <w:r>
                          <w:t xml:space="preserve">Figure </w:t>
                        </w:r>
                        <w:fldSimple w:instr=" SEQ Figure \* ARABIC ">
                          <w:r>
                            <w:rPr>
                              <w:noProof/>
                            </w:rPr>
                            <w:t>21</w:t>
                          </w:r>
                        </w:fldSimple>
                        <w:r>
                          <w:t xml:space="preserve"> - Temperature sensing user study</w:t>
                        </w:r>
                        <w:bookmarkEnd w:id="88"/>
                      </w:p>
                    </w:txbxContent>
                  </v:textbox>
                </v:shape>
                <w10:wrap type="square"/>
              </v:group>
            </w:pict>
          </mc:Fallback>
        </mc:AlternateContent>
      </w:r>
      <w:r w:rsidR="005B0F85" w:rsidRPr="00131217">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5B0F85" w:rsidRPr="00131217" w:rsidRDefault="005B0F85" w:rsidP="00CD54FD">
      <w:r w:rsidRPr="00131217">
        <w:t>The third and final stage asked to identify a 3D shape. So the choices were a cube, a square or a Prism.</w:t>
      </w:r>
    </w:p>
    <w:p w:rsidR="005B0F85" w:rsidRPr="00131217" w:rsidRDefault="005B0F85" w:rsidP="00CD54FD">
      <w:pPr>
        <w:pStyle w:val="Heading3"/>
      </w:pPr>
      <w:bookmarkStart w:id="89" w:name="_Toc406140204"/>
      <w:r w:rsidRPr="00131217">
        <w:t>Second Study: Temperature Sensing</w:t>
      </w:r>
      <w:bookmarkEnd w:id="89"/>
    </w:p>
    <w:p w:rsidR="005B0F85" w:rsidRPr="00131217" w:rsidRDefault="005B0F85" w:rsidP="00CD54FD">
      <w:r w:rsidRPr="00131217">
        <w:t xml:space="preserve">At this stage, the project will looked into the creation of new sensory experiences. This stage studied the users’ acceptance of new information that was consciously mapped to a particular sensory experience. This meant that the users had full understanding of </w:t>
      </w:r>
      <w:r w:rsidRPr="00131217">
        <w:lastRenderedPageBreak/>
        <w:t>the task to be accomplished, the new sense to be detected, and how the information was translated into what they felt. This allowed me to understand how quickly users can get used to their new sensory experiences and record their impressions on the experience.</w:t>
      </w:r>
    </w:p>
    <w:p w:rsidR="005B0F85" w:rsidRPr="00131217" w:rsidRDefault="005B0F85" w:rsidP="00CD54FD">
      <w:r>
        <w:rPr>
          <w:noProof/>
        </w:rPr>
        <mc:AlternateContent>
          <mc:Choice Requires="wpg">
            <w:drawing>
              <wp:anchor distT="0" distB="0" distL="114300" distR="114300" simplePos="0" relativeHeight="251977728" behindDoc="0" locked="0" layoutInCell="1" allowOverlap="1" wp14:anchorId="663321F7" wp14:editId="52AAF1F2">
                <wp:simplePos x="0" y="0"/>
                <wp:positionH relativeFrom="column">
                  <wp:posOffset>20320</wp:posOffset>
                </wp:positionH>
                <wp:positionV relativeFrom="paragraph">
                  <wp:posOffset>1439545</wp:posOffset>
                </wp:positionV>
                <wp:extent cx="2286000" cy="2827020"/>
                <wp:effectExtent l="38100" t="38100" r="38100" b="0"/>
                <wp:wrapSquare wrapText="bothSides"/>
                <wp:docPr id="178" name="Group 178"/>
                <wp:cNvGraphicFramePr/>
                <a:graphic xmlns:a="http://schemas.openxmlformats.org/drawingml/2006/main">
                  <a:graphicData uri="http://schemas.microsoft.com/office/word/2010/wordprocessingGroup">
                    <wpg:wgp>
                      <wpg:cNvGrpSpPr/>
                      <wpg:grpSpPr>
                        <a:xfrm>
                          <a:off x="0" y="0"/>
                          <a:ext cx="2286000" cy="2827020"/>
                          <a:chOff x="0" y="0"/>
                          <a:chExt cx="2286000" cy="2827020"/>
                        </a:xfrm>
                      </wpg:grpSpPr>
                      <pic:pic xmlns:pic="http://schemas.openxmlformats.org/drawingml/2006/picture">
                        <pic:nvPicPr>
                          <pic:cNvPr id="179" name="Picture 179"/>
                          <pic:cNvPicPr>
                            <a:picLocks noChangeAspect="1"/>
                          </pic:cNvPicPr>
                        </pic:nvPicPr>
                        <pic:blipFill rotWithShape="1">
                          <a:blip r:embed="rId82" cstate="print">
                            <a:extLst>
                              <a:ext uri="{28A0092B-C50C-407E-A947-70E740481C1C}">
                                <a14:useLocalDpi xmlns:a14="http://schemas.microsoft.com/office/drawing/2010/main" val="0"/>
                              </a:ext>
                            </a:extLst>
                          </a:blip>
                          <a:srcRect l="25411" t="11" r="14172" b="19438"/>
                          <a:stretch/>
                        </pic:blipFill>
                        <pic:spPr bwMode="auto">
                          <a:xfrm rot="5400000">
                            <a:off x="0" y="0"/>
                            <a:ext cx="2286000" cy="228600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180" name="Text Box 180"/>
                        <wps:cNvSpPr txBox="1"/>
                        <wps:spPr>
                          <a:xfrm>
                            <a:off x="0" y="2343150"/>
                            <a:ext cx="2285365" cy="483870"/>
                          </a:xfrm>
                          <a:prstGeom prst="rect">
                            <a:avLst/>
                          </a:prstGeom>
                          <a:solidFill>
                            <a:prstClr val="white"/>
                          </a:solidFill>
                          <a:ln>
                            <a:noFill/>
                          </a:ln>
                          <a:effectLst/>
                        </wps:spPr>
                        <wps:txbx>
                          <w:txbxContent>
                            <w:p w:rsidR="00530157" w:rsidRPr="00D94009" w:rsidRDefault="00530157" w:rsidP="004C6671">
                              <w:pPr>
                                <w:pStyle w:val="Caption"/>
                                <w:rPr>
                                  <w:noProof/>
                                  <w:sz w:val="24"/>
                                  <w:szCs w:val="20"/>
                                </w:rPr>
                              </w:pPr>
                              <w:bookmarkStart w:id="90" w:name="_Toc406140326"/>
                              <w:r>
                                <w:t xml:space="preserve">Figure </w:t>
                              </w:r>
                              <w:r>
                                <w:fldChar w:fldCharType="begin"/>
                              </w:r>
                              <w:r w:rsidRPr="008D73ED">
                                <w:instrText xml:space="preserve"> SEQ Figure \* ARABIC </w:instrText>
                              </w:r>
                              <w:r>
                                <w:fldChar w:fldCharType="separate"/>
                              </w:r>
                              <w:r>
                                <w:rPr>
                                  <w:noProof/>
                                </w:rPr>
                                <w:t>22</w:t>
                              </w:r>
                              <w:r>
                                <w:rPr>
                                  <w:noProof/>
                                </w:rPr>
                                <w:fldChar w:fldCharType="end"/>
                              </w:r>
                              <w:r>
                                <w:t xml:space="preserve"> - Cellphone sensors user study</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78" o:spid="_x0000_s1153" style="position:absolute;left:0;text-align:left;margin-left:1.6pt;margin-top:113.35pt;width:180pt;height:222.6pt;z-index:251977728;mso-position-horizontal-relative:text;mso-position-vertical-relative:text" coordsize="22860,282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">
                <v:shape id="Picture 179" o:spid="_x0000_s1154" type="#_x0000_t75" style="position:absolute;width:22860;height:2286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KPoLDAAAA3AAAAA8AAABkcnMvZG93bnJldi54bWxET01rwkAQvRf6H5YReqsbBatN3YQSkNiT&#10;aBV7HLLTJJqdDbtbTf99VxB6m8f7nGU+mE5cyPnWsoLJOAFBXFndcq1g/7l6XoDwAVljZ5kU/JKH&#10;PHt8WGKq7ZW3dNmFWsQQ9ikqaELoUyl91ZBBP7Y9ceS+rTMYInS11A6vMdx0cpokL9Jgy7GhwZ6K&#10;hqrz7scoKFaL8vhRrttNUc74y5nyMD8dlXoaDe9vIAIN4V98d691nD9/hdsz8QKZ/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Qo+gsMAAADcAAAADwAAAAAAAAAAAAAAAACf&#10;AgAAZHJzL2Rvd25yZXYueG1sUEsFBgAAAAAEAAQA9wAAAI8DAAAAAA==&#10;" stroked="t" strokecolor="windowText" strokeweight="2.25pt">
                  <v:stroke joinstyle="round"/>
                  <v:imagedata r:id="rId83" o:title="" croptop="7f" cropbottom="12739f" cropleft="16653f" cropright="9288f"/>
                  <v:path arrowok="t"/>
                </v:shape>
                <v:shape id="Text Box 180" o:spid="_x0000_s1155" type="#_x0000_t202" style="position:absolute;top:23431;width:22853;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qLMcA&#10;AADcAAAADwAAAGRycy9kb3ducmV2LnhtbESPQUsDMRCF70L/QxjBi7TZaillbVpKUVAvxbWX3obN&#10;dLO6mSxJtl3/vXMQvM3w3rz3zXo7+k5dKKY2sIH5rABFXAfbcmPg+PkyXYFKGdliF5gM/FCC7WZy&#10;s8bShit/0KXKjZIQTiUacDn3pdapduQxzUJPLNo5RI9Z1thoG/Eq4b7TD0Wx1B5blgaHPe0d1d/V&#10;4A0cFqeDux/Oz++7xWN8Ow775VdTGXN3O+6eQGUa87/57/rVCv5K8OUZmUB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5lKizHAAAA3AAAAA8AAAAAAAAAAAAAAAAAmAIAAGRy&#10;cy9kb3ducmV2LnhtbFBLBQYAAAAABAAEAPUAAACMAwAAAAA=&#10;" stroked="f">
                  <v:textbox style="mso-fit-shape-to-text:t" inset="0,0,0,0">
                    <w:txbxContent>
                      <w:p w:rsidR="00530157" w:rsidRPr="00D94009" w:rsidRDefault="00530157" w:rsidP="004C6671">
                        <w:pPr>
                          <w:pStyle w:val="Caption"/>
                          <w:rPr>
                            <w:noProof/>
                            <w:sz w:val="24"/>
                            <w:szCs w:val="20"/>
                          </w:rPr>
                        </w:pPr>
                        <w:bookmarkStart w:id="91" w:name="_Toc406140326"/>
                        <w:r>
                          <w:t xml:space="preserve">Figure </w:t>
                        </w:r>
                        <w:r>
                          <w:fldChar w:fldCharType="begin"/>
                        </w:r>
                        <w:r w:rsidRPr="008D73ED">
                          <w:instrText xml:space="preserve"> SEQ Figure \* ARABIC </w:instrText>
                        </w:r>
                        <w:r>
                          <w:fldChar w:fldCharType="separate"/>
                        </w:r>
                        <w:r>
                          <w:rPr>
                            <w:noProof/>
                          </w:rPr>
                          <w:t>22</w:t>
                        </w:r>
                        <w:r>
                          <w:rPr>
                            <w:noProof/>
                          </w:rPr>
                          <w:fldChar w:fldCharType="end"/>
                        </w:r>
                        <w:r>
                          <w:t xml:space="preserve"> - Cellphone sensors user study</w:t>
                        </w:r>
                        <w:bookmarkEnd w:id="91"/>
                      </w:p>
                    </w:txbxContent>
                  </v:textbox>
                </v:shape>
                <w10:wrap type="square"/>
              </v:group>
            </w:pict>
          </mc:Fallback>
        </mc:AlternateContent>
      </w:r>
      <w:r w:rsidRPr="00131217">
        <w:t>For this study, the user was fitted with a head band that had a temperature (IR) sensor facing outwards and a vibrating transducer towards the inside, against the forehead. Four peltier modules were placed on the table in front of the subject. A program was written that would randomly choose one of the four peltier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5B0F85" w:rsidRPr="00131217" w:rsidRDefault="005B0F85" w:rsidP="00CD54FD">
      <w:pPr>
        <w:pStyle w:val="Heading3"/>
      </w:pPr>
      <w:bookmarkStart w:id="92" w:name="_Toc406140205"/>
      <w:r w:rsidRPr="00131217">
        <w:t>Third Study: Cellphone Sensors</w:t>
      </w:r>
      <w:bookmarkEnd w:id="92"/>
    </w:p>
    <w:p w:rsidR="005B0F85" w:rsidRPr="00131217" w:rsidRDefault="005B0F85" w:rsidP="00CD54FD">
      <w:r w:rsidRPr="00131217">
        <w:t xml:space="preserve">Here the project set up a new sensory experience in which the users had no prior understanding of the translation taking place. This situation mimics the pattern in which a newborn might search for patterns in order to understand its new senses. This experiment showed how quickly the users can find a correlation between information from the world around them and the sensory feedback. </w:t>
      </w:r>
    </w:p>
    <w:p w:rsidR="005B0F85" w:rsidRPr="00131217" w:rsidRDefault="005B0F85" w:rsidP="00CD54FD">
      <w:r w:rsidRPr="00131217">
        <w:t>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a IOIO board. The subject where asked to spend 15 minutes walking around the lab, anywhere they wanted to go. After the 15 minutes they were asked to give their best guess as to what the feedback on their forehead was responding to.</w:t>
      </w:r>
    </w:p>
    <w:p w:rsidR="005B0F85" w:rsidRPr="00131217" w:rsidRDefault="005B0F85" w:rsidP="00CD54FD">
      <w:r w:rsidRPr="00131217">
        <w:t>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device; the mental mapping of the experience is still formed.</w:t>
      </w:r>
      <w:r w:rsidRPr="00131217">
        <w:br w:type="page"/>
      </w:r>
    </w:p>
    <w:p w:rsidR="004F2708" w:rsidRPr="00131217" w:rsidRDefault="004F2708" w:rsidP="00513878">
      <w:pPr>
        <w:pStyle w:val="Heading1"/>
      </w:pPr>
      <w:r w:rsidRPr="00131217">
        <w:lastRenderedPageBreak/>
        <w:t>User Studies</w:t>
      </w:r>
      <w:bookmarkEnd w:id="83"/>
    </w:p>
    <w:p w:rsidR="004F2708" w:rsidRPr="00131217" w:rsidRDefault="004F2708" w:rsidP="004F2708">
      <w:r w:rsidRPr="00131217">
        <w:t>There was a series of user studies designed for this thesis, at different levels of complexity and completion. Early in the process, I realized it would be advantageous to quickly iterate through different setups while trying to understand and discern the key concepts that would make up the design tree for Digital Synesthesia.</w:t>
      </w:r>
      <w:r w:rsidR="008670F0" w:rsidRPr="00131217">
        <w:t xml:space="preserve"> The iterations would concentrate on testing different ways of conveying the data to the body I call this Testing the Feedback. Another variable for the studies was the type of signal I wanted to detect. Lastly, every test would change the amount of contextual information the user would have about the test.</w:t>
      </w:r>
    </w:p>
    <w:p w:rsidR="0063665E" w:rsidRPr="00131217" w:rsidRDefault="006107F6" w:rsidP="0063665E">
      <w:pPr>
        <w:pStyle w:val="Heading2"/>
      </w:pPr>
      <w:bookmarkStart w:id="93" w:name="_Toc406140220"/>
      <w:r w:rsidRPr="00131217">
        <w:t xml:space="preserve">Testing </w:t>
      </w:r>
      <w:r w:rsidR="008670F0" w:rsidRPr="00131217">
        <w:t xml:space="preserve">the </w:t>
      </w:r>
      <w:r w:rsidRPr="00131217">
        <w:t>F</w:t>
      </w:r>
      <w:r w:rsidR="0063665E" w:rsidRPr="00131217">
        <w:t>eedback</w:t>
      </w:r>
      <w:bookmarkEnd w:id="93"/>
    </w:p>
    <w:p w:rsidR="00A920F2" w:rsidRPr="00131217" w:rsidRDefault="00A920F2" w:rsidP="004F2708">
      <w:r w:rsidRPr="00131217">
        <w:t>The studies were created in order to test the best pairing of sensed data and feedback to be felt by the body</w:t>
      </w:r>
      <w:r w:rsidR="0063665E" w:rsidRPr="00131217">
        <w:t>. I wanted to test temperature, sound and vibration as feedback so three setups were created. The transducer can be used for either vibration or sound depending on where on the body it is located</w:t>
      </w:r>
      <w:r w:rsidR="00A231EE" w:rsidRPr="00131217">
        <w:t>, on study used vibration to represent data from a proximity sensor worn by the subject in the palm, the transducer was placed in the thumb of the same hand. Sound was used to translate data from a temperature sensor and this was used in two user studies, the sensor was worn on the forehead looking outwards and the transducer was behind the sensor and against the forehead. Temperature as feedback was used in one study, the peltier device was worn in the nape</w:t>
      </w:r>
      <w:r w:rsidR="006107F6" w:rsidRPr="00131217">
        <w:t xml:space="preserve"> and it responded to the location signal of the glass infrastructure around the Media Lab.</w:t>
      </w:r>
    </w:p>
    <w:p w:rsidR="006107F6" w:rsidRPr="00131217" w:rsidRDefault="006107F6" w:rsidP="006107F6">
      <w:pPr>
        <w:pStyle w:val="Heading2"/>
      </w:pPr>
      <w:bookmarkStart w:id="94" w:name="_Toc406140221"/>
      <w:r w:rsidRPr="00131217">
        <w:t xml:space="preserve">Testing </w:t>
      </w:r>
      <w:r w:rsidR="008670F0" w:rsidRPr="00131217">
        <w:t xml:space="preserve">the </w:t>
      </w:r>
      <w:r w:rsidRPr="00131217">
        <w:t>Signals</w:t>
      </w:r>
      <w:bookmarkEnd w:id="94"/>
    </w:p>
    <w:p w:rsidR="006107F6" w:rsidRPr="00131217" w:rsidRDefault="006107F6" w:rsidP="006107F6">
      <w:r w:rsidRPr="00131217">
        <w:t>I tried to find different types of signals to carry out the studies. The first distinction in the type of signals was either analog or binary.</w:t>
      </w:r>
      <w:r w:rsidR="00DE6416" w:rsidRPr="00131217">
        <w:t xml:space="preserve"> I chose as a binary signal a location based experience where the user would sense a feedback every time they walked in front of one of many screens at the lab that can recognize people via RFID. The analog signals I used were given by a proximity</w:t>
      </w:r>
      <w:r w:rsidR="00761D86" w:rsidRPr="00131217">
        <w:t xml:space="preserve"> sensor</w:t>
      </w:r>
      <w:r w:rsidR="00DE6416" w:rsidRPr="00131217">
        <w:t xml:space="preserve"> and a</w:t>
      </w:r>
      <w:r w:rsidR="00761D86" w:rsidRPr="00131217">
        <w:t>n</w:t>
      </w:r>
      <w:r w:rsidR="00DE6416" w:rsidRPr="00131217">
        <w:t xml:space="preserve"> IR </w:t>
      </w:r>
      <w:r w:rsidR="00175104" w:rsidRPr="00131217">
        <w:t>sensor;</w:t>
      </w:r>
      <w:r w:rsidR="00DE6416" w:rsidRPr="00131217">
        <w:t xml:space="preserve"> these signals would slowly ramp up or down depending on the behavior of the user.</w:t>
      </w:r>
    </w:p>
    <w:p w:rsidR="008670F0" w:rsidRPr="00131217" w:rsidRDefault="008670F0" w:rsidP="008670F0">
      <w:pPr>
        <w:pStyle w:val="Heading2"/>
      </w:pPr>
      <w:bookmarkStart w:id="95" w:name="_Toc406140222"/>
      <w:r w:rsidRPr="00131217">
        <w:t>Changing the Contextual Information</w:t>
      </w:r>
      <w:bookmarkEnd w:id="95"/>
    </w:p>
    <w:p w:rsidR="00DE6416" w:rsidRPr="00131217" w:rsidRDefault="00175104" w:rsidP="00DE6416">
      <w:r w:rsidRPr="00131217">
        <w:t xml:space="preserve">Lastly, the final variable was the amount of contextual information given to the subject. By contextual information I mean the knowledge that the subject could have about how the sensor, actuator and activity worked. A study with a lot of contextual information was done with a proximity sensor and an actuator worn in the hand. During this test, the user was told how the system worked, they could see were the sensor and the actuator were located on their bodies, they could assess their performance on the test by taking off a blindfold and looking at </w:t>
      </w:r>
      <w:r w:rsidRPr="00131217">
        <w:lastRenderedPageBreak/>
        <w:t>the correct answer and they were told other details like the sensitivity level to be used and the group of correct choices from which to venture a guess. All of these details amount to contextual information that helps the user understand their artificial sensory experience.</w:t>
      </w:r>
    </w:p>
    <w:p w:rsidR="00175104" w:rsidRPr="00131217" w:rsidRDefault="00175104" w:rsidP="00DE6416">
      <w:r w:rsidRPr="00131217">
        <w:t xml:space="preserve">A test with very little contextual information was done </w:t>
      </w:r>
      <w:r w:rsidR="001F156F" w:rsidRPr="00131217">
        <w:t>where the examiner would only have to make sure that the user</w:t>
      </w:r>
      <w:r w:rsidRPr="00131217">
        <w:t xml:space="preserve"> felt the actuator feedback and </w:t>
      </w:r>
      <w:r w:rsidR="001F156F" w:rsidRPr="00131217">
        <w:t>would give</w:t>
      </w:r>
      <w:r w:rsidRPr="00131217">
        <w:t xml:space="preserve"> no more information </w:t>
      </w:r>
      <w:r w:rsidR="001F156F" w:rsidRPr="00131217">
        <w:t>to the user. The user then</w:t>
      </w:r>
      <w:r w:rsidRPr="00131217">
        <w:t xml:space="preserve"> had fifteen minutes to explore and determine what the artificial sense was responding to.</w:t>
      </w:r>
    </w:p>
    <w:p w:rsidR="001F156F" w:rsidRPr="00131217" w:rsidRDefault="001F156F" w:rsidP="001F156F">
      <w:pPr>
        <w:pStyle w:val="Heading2"/>
      </w:pPr>
      <w:bookmarkStart w:id="96" w:name="_Toc406140223"/>
      <w:r w:rsidRPr="00131217">
        <w:t>Summary of User Studies</w:t>
      </w:r>
      <w:bookmarkEnd w:id="96"/>
    </w:p>
    <w:tbl>
      <w:tblPr>
        <w:tblStyle w:val="MediumGrid1-Accent1"/>
        <w:tblW w:w="9812" w:type="dxa"/>
        <w:tblLook w:val="04A0" w:firstRow="1" w:lastRow="0" w:firstColumn="1" w:lastColumn="0" w:noHBand="0" w:noVBand="1"/>
      </w:tblPr>
      <w:tblGrid>
        <w:gridCol w:w="2630"/>
        <w:gridCol w:w="2394"/>
        <w:gridCol w:w="2394"/>
        <w:gridCol w:w="2394"/>
      </w:tblGrid>
      <w:tr w:rsidR="001F156F" w:rsidRPr="00131217" w:rsidTr="007046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1F156F" w:rsidRPr="00131217" w:rsidRDefault="001F156F" w:rsidP="00841375">
            <w:pPr>
              <w:jc w:val="center"/>
              <w:rPr>
                <w:sz w:val="32"/>
              </w:rPr>
            </w:pPr>
            <w:r w:rsidRPr="00131217">
              <w:rPr>
                <w:sz w:val="32"/>
              </w:rPr>
              <w:t>Study</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Type of Feedback</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Type of Signal</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Contextual Info.</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Proximity</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Vibration on the thumb</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High</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Temperature</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Medium</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Cell Sensors</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Low</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The Foodcam</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Smell</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Binary</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High</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Stress</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Medium</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Location</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Temperature on the back of the neck</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Binary</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Medium</w:t>
            </w:r>
          </w:p>
        </w:tc>
      </w:tr>
    </w:tbl>
    <w:p w:rsidR="001F156F" w:rsidRPr="00131217" w:rsidRDefault="001F156F" w:rsidP="001F156F"/>
    <w:p w:rsidR="004F2708" w:rsidRPr="00131217" w:rsidRDefault="004F2708">
      <w:r w:rsidRPr="00131217">
        <w:br w:type="page"/>
      </w:r>
    </w:p>
    <w:p w:rsidR="00513878" w:rsidRPr="00131217" w:rsidRDefault="00897831" w:rsidP="004F2708">
      <w:pPr>
        <w:pStyle w:val="Heading2"/>
      </w:pPr>
      <w:bookmarkStart w:id="97" w:name="_Toc406140224"/>
      <w:r w:rsidRPr="00131217">
        <w:lastRenderedPageBreak/>
        <w:t>User Studies</w:t>
      </w:r>
      <w:r w:rsidR="00B41478" w:rsidRPr="00131217">
        <w:t xml:space="preserve"> (the successful ones)</w:t>
      </w:r>
      <w:bookmarkEnd w:id="97"/>
    </w:p>
    <w:p w:rsidR="006E64AB" w:rsidRPr="00131217" w:rsidRDefault="00522725" w:rsidP="006E64AB">
      <w:r w:rsidRPr="00131217">
        <w:t xml:space="preserve">Sensory substitution studies have proven that the brain is capable of interpreting data </w:t>
      </w:r>
      <w:r w:rsidR="006E64AB" w:rsidRPr="00131217">
        <w:t>from</w:t>
      </w:r>
      <w:r w:rsidRPr="00131217">
        <w:t xml:space="preserve"> one sensory input that is responding to another sensory input</w:t>
      </w:r>
      <w:r w:rsidR="0021455B" w:rsidRPr="00131217">
        <w:fldChar w:fldCharType="begin" w:fldLock="1"/>
      </w:r>
      <w:r w:rsidR="00E70D0F">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formattedCitation" : "(P Bach-y-Rita et al. 1969)", "plainTextFormattedCitation" : "(P Bach-y-Rita et al. 1969)", "previouslyFormattedCitation" : "(P Bach-y-Rita et al. 1969)" }, "properties" : { "noteIndex" : 0 }, "schema" : "https://github.com/citation-style-language/schema/raw/master/csl-citation.json" }</w:instrText>
      </w:r>
      <w:r w:rsidR="0021455B" w:rsidRPr="00131217">
        <w:fldChar w:fldCharType="separate"/>
      </w:r>
      <w:r w:rsidR="00E70D0F" w:rsidRPr="00E70D0F">
        <w:rPr>
          <w:noProof/>
        </w:rPr>
        <w:t>(P Bach-y-Rita et al. 1969)</w:t>
      </w:r>
      <w:r w:rsidR="0021455B" w:rsidRPr="00131217">
        <w:fldChar w:fldCharType="end"/>
      </w:r>
      <w:r w:rsidRPr="00131217">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rsidRPr="00131217">
        <w:t>ir</w:t>
      </w:r>
      <w:r w:rsidRPr="00131217">
        <w:t xml:space="preserve"> present state and situation</w:t>
      </w:r>
      <w:r w:rsidR="006E64AB" w:rsidRPr="00131217">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Pr="00131217" w:rsidRDefault="0000249F" w:rsidP="006E64AB">
      <w:r w:rsidRPr="00131217">
        <w:t>The user studies were based on a very si</w:t>
      </w:r>
      <w:r w:rsidR="0051560A" w:rsidRPr="00131217">
        <w:t>mple haptic feedback, a</w:t>
      </w:r>
      <w:r w:rsidRPr="00131217">
        <w:t xml:space="preserve"> vibration that would change its frequency according to the data received by the sensor.</w:t>
      </w:r>
      <w:r w:rsidR="0051560A" w:rsidRPr="00131217">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Pr="00131217" w:rsidRDefault="00C62027" w:rsidP="006E64AB">
      <w:r w:rsidRPr="00131217">
        <w:t xml:space="preserve">To this end, the 3 user studies used </w:t>
      </w:r>
      <w:r w:rsidR="00621BBB" w:rsidRPr="00131217">
        <w:t>a feedback signal with only one affordance, frequency,</w:t>
      </w:r>
      <w:r w:rsidRPr="00131217">
        <w:t xml:space="preserve"> and gradually took away the contextual cues in order to create a more isolated experience that the user would have to navigate through.</w:t>
      </w:r>
    </w:p>
    <w:p w:rsidR="00BA459D" w:rsidRPr="00131217" w:rsidRDefault="00BA459D">
      <w:pPr>
        <w:rPr>
          <w:smallCaps/>
          <w:spacing w:val="5"/>
          <w:sz w:val="28"/>
          <w:szCs w:val="28"/>
        </w:rPr>
      </w:pPr>
      <w:r w:rsidRPr="00131217">
        <w:br w:type="page"/>
      </w:r>
    </w:p>
    <w:p w:rsidR="00716AC3" w:rsidRPr="00131217" w:rsidRDefault="00F31C6F" w:rsidP="004F2708">
      <w:pPr>
        <w:pStyle w:val="Heading2"/>
      </w:pPr>
      <w:bookmarkStart w:id="98" w:name="_Toc406140225"/>
      <w:r w:rsidRPr="00131217">
        <w:lastRenderedPageBreak/>
        <w:t>Proximity to Vibration</w:t>
      </w:r>
      <w:bookmarkEnd w:id="98"/>
    </w:p>
    <w:p w:rsidR="00C62027" w:rsidRPr="00131217" w:rsidRDefault="00C62027" w:rsidP="00C62027">
      <w:r w:rsidRPr="00131217">
        <w:t>This study used “proximity” as the artificial sense. The test was designed to be redundant to vision. This means that the subject was able to corroborate through vision what they were feeling through the artificial sense.</w:t>
      </w:r>
    </w:p>
    <w:p w:rsidR="00716AC3" w:rsidRPr="00131217" w:rsidRDefault="00716AC3" w:rsidP="00716AC3">
      <w:pPr>
        <w:pStyle w:val="Heading3"/>
      </w:pPr>
      <w:bookmarkStart w:id="99" w:name="_Toc406140226"/>
      <w:r w:rsidRPr="00131217">
        <w:t>Preparation</w:t>
      </w:r>
      <w:bookmarkEnd w:id="99"/>
    </w:p>
    <w:p w:rsidR="00C75CDF" w:rsidRPr="00131217" w:rsidRDefault="00716AC3" w:rsidP="00C75CDF">
      <w:r w:rsidRPr="00131217">
        <w:t>T</w:t>
      </w:r>
      <w:r w:rsidR="006665BE" w:rsidRPr="00131217">
        <w:t>he system would randomly pick which hand was to be used by the subject. Then the subject would wear an ultrasonic sensor on the palm, of the selected hand, and a transducer on the thumb of the same hand.</w:t>
      </w:r>
      <w:r w:rsidR="00C75CDF" w:rsidRPr="00131217">
        <w:t xml:space="preserve"> </w:t>
      </w:r>
    </w:p>
    <w:p w:rsidR="00953BC1" w:rsidRPr="00131217" w:rsidRDefault="00953BC1" w:rsidP="00953BC1">
      <w:pPr>
        <w:pStyle w:val="Heading4"/>
      </w:pPr>
      <w:r w:rsidRPr="00131217">
        <w:t>Hardware</w:t>
      </w:r>
    </w:p>
    <w:p w:rsidR="0017203F" w:rsidRDefault="00BC0E26" w:rsidP="00BC0E26">
      <w:r w:rsidRPr="00131217">
        <w:t>The system for the first stage and first user study implemented an Ultrasonic Range Finder LV-MaxSonar-EZ0 that interfaced with a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 S. The output of the IOIO was fed to the transducer that was attached to the thumb of the same hand that had the sensor.</w:t>
      </w:r>
    </w:p>
    <w:p w:rsidR="00F2046E" w:rsidRDefault="00B535AE" w:rsidP="00F2046E">
      <w:pPr>
        <w:pStyle w:val="Heading4"/>
      </w:pPr>
      <w:r>
        <w:rPr>
          <w:noProof/>
        </w:rPr>
        <mc:AlternateContent>
          <mc:Choice Requires="wpg">
            <w:drawing>
              <wp:anchor distT="0" distB="0" distL="114300" distR="114300" simplePos="0" relativeHeight="251820032" behindDoc="0" locked="0" layoutInCell="1" allowOverlap="1" wp14:anchorId="2FE0C93F" wp14:editId="5D95307B">
                <wp:simplePos x="0" y="0"/>
                <wp:positionH relativeFrom="column">
                  <wp:posOffset>0</wp:posOffset>
                </wp:positionH>
                <wp:positionV relativeFrom="paragraph">
                  <wp:posOffset>89535</wp:posOffset>
                </wp:positionV>
                <wp:extent cx="3067050" cy="2641600"/>
                <wp:effectExtent l="38100" t="38100" r="38100" b="6350"/>
                <wp:wrapTight wrapText="bothSides">
                  <wp:wrapPolygon edited="0">
                    <wp:start x="-268" y="-312"/>
                    <wp:lineTo x="-268" y="21496"/>
                    <wp:lineTo x="21734" y="21496"/>
                    <wp:lineTo x="21734" y="-312"/>
                    <wp:lineTo x="-268" y="-312"/>
                  </wp:wrapPolygon>
                </wp:wrapTight>
                <wp:docPr id="91" name="Group 91"/>
                <wp:cNvGraphicFramePr/>
                <a:graphic xmlns:a="http://schemas.openxmlformats.org/drawingml/2006/main">
                  <a:graphicData uri="http://schemas.microsoft.com/office/word/2010/wordprocessingGroup">
                    <wpg:wgp>
                      <wpg:cNvGrpSpPr/>
                      <wpg:grpSpPr>
                        <a:xfrm>
                          <a:off x="0" y="0"/>
                          <a:ext cx="3067050" cy="2641600"/>
                          <a:chOff x="0" y="0"/>
                          <a:chExt cx="2924175" cy="2641600"/>
                        </a:xfrm>
                      </wpg:grpSpPr>
                      <pic:pic xmlns:pic="http://schemas.openxmlformats.org/drawingml/2006/picture">
                        <pic:nvPicPr>
                          <pic:cNvPr id="84" name="Picture 84"/>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924175" cy="2314575"/>
                          </a:xfrm>
                          <a:prstGeom prst="rect">
                            <a:avLst/>
                          </a:prstGeom>
                          <a:ln w="28575">
                            <a:solidFill>
                              <a:schemeClr val="tx1"/>
                            </a:solidFill>
                          </a:ln>
                        </pic:spPr>
                      </pic:pic>
                      <wps:wsp>
                        <wps:cNvPr id="90" name="Text Box 90"/>
                        <wps:cNvSpPr txBox="1"/>
                        <wps:spPr>
                          <a:xfrm>
                            <a:off x="0" y="2371725"/>
                            <a:ext cx="2920365" cy="269875"/>
                          </a:xfrm>
                          <a:prstGeom prst="rect">
                            <a:avLst/>
                          </a:prstGeom>
                          <a:solidFill>
                            <a:prstClr val="white"/>
                          </a:solidFill>
                          <a:ln>
                            <a:noFill/>
                          </a:ln>
                          <a:effectLst/>
                        </wps:spPr>
                        <wps:txbx>
                          <w:txbxContent>
                            <w:p w:rsidR="00530157" w:rsidRPr="00ED6F6D" w:rsidRDefault="00530157" w:rsidP="00B535AE">
                              <w:pPr>
                                <w:pStyle w:val="Caption"/>
                                <w:rPr>
                                  <w:bCs w:val="0"/>
                                  <w:smallCaps/>
                                  <w:noProof/>
                                  <w:spacing w:val="10"/>
                                </w:rPr>
                              </w:pPr>
                              <w:bookmarkStart w:id="100" w:name="_Toc406140340"/>
                              <w:r>
                                <w:t xml:space="preserve">Figure </w:t>
                              </w:r>
                              <w:fldSimple w:instr=" SEQ Figure \* ARABIC ">
                                <w:r>
                                  <w:rPr>
                                    <w:noProof/>
                                  </w:rPr>
                                  <w:t>23</w:t>
                                </w:r>
                              </w:fldSimple>
                              <w:r>
                                <w:t xml:space="preserve"> - Sensor beam Pattern</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91" o:spid="_x0000_s1156" style="position:absolute;margin-left:0;margin-top:7.05pt;width:241.5pt;height:208pt;z-index:251820032;mso-position-horizontal-relative:text;mso-position-vertical-relative:text;mso-width-relative:margin" coordsize="29241,26416"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">
                <v:shape id="Picture 84" o:spid="_x0000_s1157" type="#_x0000_t75" style="position:absolute;width:29241;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lsrPDAAAA2wAAAA8AAABkcnMvZG93bnJldi54bWxEj91qwkAUhO8LvsNyBO/qRrElRFcRURBp&#10;aWp9gEP25Ad3z4bsxqRv3y0UejnMzDfMZjdaIx7U+caxgsU8AUFcON1wpeD2dXpOQfiArNE4JgXf&#10;5GG3nTxtMNNu4E96XEMlIoR9hgrqENpMSl/UZNHPXUscvdJ1FkOUXSV1h0OEWyOXSfIqLTYcF2ps&#10;6VBTcb/2VkFyvJj+ZQgHQx95WWL/lufvqVKz6bhfgwg0hv/wX/usFaQr+P0Sf4Dc/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KWys8MAAADbAAAADwAAAAAAAAAAAAAAAACf&#10;AgAAZHJzL2Rvd25yZXYueG1sUEsFBgAAAAAEAAQA9wAAAI8DAAAAAA==&#10;" stroked="t" strokecolor="black [3213]" strokeweight="2.25pt">
                  <v:imagedata r:id="rId85" o:title=""/>
                  <v:path arrowok="t"/>
                </v:shape>
                <v:shape id="Text Box 90" o:spid="_x0000_s1158" type="#_x0000_t202" style="position:absolute;top:23717;width:2920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HXBMEA&#10;AADbAAAADwAAAGRycy9kb3ducmV2LnhtbERPu27CMBTdK/UfrFuJpQIHBlRSDIIEpA7twEPMV/Ft&#10;EhFfR7bz4O/xUKnj0Xmvt6NpRE/O15YVzGcJCOLC6ppLBdfLcfoBwgdkjY1lUvAgD9vN68saU20H&#10;PlF/DqWIIexTVFCF0KZS+qIig35mW+LI/VpnMEToSqkdDjHcNHKRJEtpsObYUGFLWUXF/dwZBcvc&#10;dcOJs/f8evjGn7Zc3PaPm1KTt3H3CSLQGP7Ff+4vrWAV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x1wTBAAAA2wAAAA8AAAAAAAAAAAAAAAAAmAIAAGRycy9kb3du&#10;cmV2LnhtbFBLBQYAAAAABAAEAPUAAACGAwAAAAA=&#10;" stroked="f">
                  <v:textbox inset="0,0,0,0">
                    <w:txbxContent>
                      <w:p w:rsidR="00530157" w:rsidRPr="00ED6F6D" w:rsidRDefault="00530157" w:rsidP="00B535AE">
                        <w:pPr>
                          <w:pStyle w:val="Caption"/>
                          <w:rPr>
                            <w:bCs w:val="0"/>
                            <w:smallCaps/>
                            <w:noProof/>
                            <w:spacing w:val="10"/>
                          </w:rPr>
                        </w:pPr>
                        <w:bookmarkStart w:id="101" w:name="_Toc406140340"/>
                        <w:r>
                          <w:t xml:space="preserve">Figure </w:t>
                        </w:r>
                        <w:fldSimple w:instr=" SEQ Figure \* ARABIC ">
                          <w:r>
                            <w:rPr>
                              <w:noProof/>
                            </w:rPr>
                            <w:t>23</w:t>
                          </w:r>
                        </w:fldSimple>
                        <w:r>
                          <w:t xml:space="preserve"> - Sensor beam Pattern</w:t>
                        </w:r>
                        <w:bookmarkEnd w:id="101"/>
                      </w:p>
                    </w:txbxContent>
                  </v:textbox>
                </v:shape>
                <w10:wrap type="tight"/>
              </v:group>
            </w:pict>
          </mc:Fallback>
        </mc:AlternateContent>
      </w:r>
      <w:r w:rsidR="00F2046E">
        <w:t>The MaxSonar-EZ0 Sensor</w:t>
      </w:r>
    </w:p>
    <w:p w:rsidR="00F2046E" w:rsidRPr="00F2046E" w:rsidRDefault="00F2046E" w:rsidP="00F2046E">
      <w:r>
        <w:t>From the maxbotix website</w:t>
      </w:r>
      <w:r>
        <w:rPr>
          <w:rStyle w:val="FootnoteReference"/>
        </w:rPr>
        <w:footnoteReference w:id="1"/>
      </w:r>
    </w:p>
    <w:p w:rsidR="00F2046E" w:rsidRPr="00F2046E" w:rsidRDefault="00F2046E" w:rsidP="00F2046E">
      <w:pPr>
        <w:pStyle w:val="ListParagraph"/>
        <w:numPr>
          <w:ilvl w:val="0"/>
          <w:numId w:val="12"/>
        </w:numPr>
        <w:rPr>
          <w:rFonts w:eastAsia="Times New Roman"/>
        </w:rPr>
      </w:pPr>
      <w:r w:rsidRPr="00F2046E">
        <w:rPr>
          <w:rFonts w:eastAsia="Times New Roman"/>
        </w:rPr>
        <w:t>Resolution of 1 inch</w:t>
      </w:r>
    </w:p>
    <w:p w:rsidR="00F2046E" w:rsidRPr="00F2046E" w:rsidRDefault="00F2046E" w:rsidP="00B535AE">
      <w:pPr>
        <w:pStyle w:val="ListParagraph"/>
        <w:numPr>
          <w:ilvl w:val="0"/>
          <w:numId w:val="12"/>
        </w:numPr>
        <w:rPr>
          <w:rFonts w:eastAsia="Times New Roman"/>
        </w:rPr>
      </w:pPr>
      <w:r w:rsidRPr="00F2046E">
        <w:rPr>
          <w:rFonts w:eastAsia="Times New Roman"/>
        </w:rPr>
        <w:t>20Hz reading rate</w:t>
      </w:r>
    </w:p>
    <w:p w:rsidR="00F2046E" w:rsidRPr="00F2046E" w:rsidRDefault="00F2046E" w:rsidP="00F2046E">
      <w:pPr>
        <w:pStyle w:val="ListParagraph"/>
        <w:numPr>
          <w:ilvl w:val="0"/>
          <w:numId w:val="12"/>
        </w:numPr>
        <w:rPr>
          <w:rFonts w:eastAsia="Times New Roman"/>
        </w:rPr>
      </w:pPr>
      <w:r w:rsidRPr="00F2046E">
        <w:rPr>
          <w:rFonts w:eastAsia="Times New Roman"/>
        </w:rPr>
        <w:t>Virtually no sensor dead zone, objects closer than 6 inches range as 6 inches</w:t>
      </w:r>
    </w:p>
    <w:p w:rsidR="00F2046E" w:rsidRPr="00F2046E" w:rsidRDefault="00F2046E" w:rsidP="00B535AE">
      <w:pPr>
        <w:pStyle w:val="ListParagraph"/>
        <w:numPr>
          <w:ilvl w:val="0"/>
          <w:numId w:val="12"/>
        </w:numPr>
        <w:rPr>
          <w:rFonts w:eastAsia="Times New Roman"/>
        </w:rPr>
      </w:pPr>
      <w:r w:rsidRPr="00F2046E">
        <w:rPr>
          <w:rFonts w:eastAsia="Times New Roman"/>
        </w:rPr>
        <w:t>Maximum Range of 254 inches (645 cm)</w:t>
      </w:r>
    </w:p>
    <w:p w:rsidR="00F2046E" w:rsidRPr="00F2046E" w:rsidRDefault="00F2046E" w:rsidP="00B535AE">
      <w:pPr>
        <w:pStyle w:val="ListParagraph"/>
        <w:numPr>
          <w:ilvl w:val="0"/>
          <w:numId w:val="12"/>
        </w:numPr>
        <w:rPr>
          <w:rFonts w:eastAsia="Times New Roman"/>
        </w:rPr>
      </w:pPr>
      <w:r w:rsidRPr="00F2046E">
        <w:rPr>
          <w:rFonts w:eastAsia="Times New Roman"/>
        </w:rPr>
        <w:t>Low 2.0mA average current requirement</w:t>
      </w:r>
    </w:p>
    <w:p w:rsidR="00F2046E" w:rsidRDefault="00F2046E" w:rsidP="00F2046E">
      <w:pPr>
        <w:pStyle w:val="ListParagraph"/>
        <w:numPr>
          <w:ilvl w:val="0"/>
          <w:numId w:val="12"/>
        </w:numPr>
        <w:rPr>
          <w:rFonts w:eastAsia="Times New Roman"/>
        </w:rPr>
      </w:pPr>
      <w:r w:rsidRPr="00F2046E">
        <w:rPr>
          <w:rFonts w:eastAsia="Times New Roman"/>
        </w:rPr>
        <w:t>Widest beam of the LV-MaxSonar-EZ sensors</w:t>
      </w:r>
    </w:p>
    <w:p w:rsidR="0017203F" w:rsidRPr="00131217" w:rsidRDefault="00D35062" w:rsidP="00B535AE">
      <w:pPr>
        <w:ind w:left="360"/>
      </w:pPr>
      <w:r>
        <w:rPr>
          <w:rFonts w:eastAsia="Times New Roman"/>
        </w:rPr>
        <w:t>The full datasheet can be found in the Appendices section.</w:t>
      </w:r>
      <w:r w:rsidR="0017203F" w:rsidRPr="00131217">
        <w:br w:type="page"/>
      </w:r>
    </w:p>
    <w:p w:rsidR="00953BC1" w:rsidRPr="00131217" w:rsidRDefault="00D0080B" w:rsidP="00953BC1">
      <w:pPr>
        <w:keepNext/>
        <w:jc w:val="center"/>
      </w:pPr>
      <w:r>
        <w:rPr>
          <w:noProof/>
        </w:rPr>
        <w:lastRenderedPageBreak/>
        <mc:AlternateContent>
          <mc:Choice Requires="wps">
            <w:drawing>
              <wp:anchor distT="0" distB="0" distL="114300" distR="114300" simplePos="0" relativeHeight="251931648" behindDoc="0" locked="0" layoutInCell="1" allowOverlap="1" wp14:anchorId="3F71BA2C" wp14:editId="08FFFB83">
                <wp:simplePos x="0" y="0"/>
                <wp:positionH relativeFrom="column">
                  <wp:posOffset>297815</wp:posOffset>
                </wp:positionH>
                <wp:positionV relativeFrom="paragraph">
                  <wp:posOffset>7500620</wp:posOffset>
                </wp:positionV>
                <wp:extent cx="5346700" cy="635"/>
                <wp:effectExtent l="0" t="0" r="0" b="0"/>
                <wp:wrapSquare wrapText="bothSides"/>
                <wp:docPr id="1025" name="Text Box 1025"/>
                <wp:cNvGraphicFramePr/>
                <a:graphic xmlns:a="http://schemas.openxmlformats.org/drawingml/2006/main">
                  <a:graphicData uri="http://schemas.microsoft.com/office/word/2010/wordprocessingShape">
                    <wps:wsp>
                      <wps:cNvSpPr txBox="1"/>
                      <wps:spPr>
                        <a:xfrm>
                          <a:off x="0" y="0"/>
                          <a:ext cx="5346700" cy="635"/>
                        </a:xfrm>
                        <a:prstGeom prst="rect">
                          <a:avLst/>
                        </a:prstGeom>
                        <a:solidFill>
                          <a:prstClr val="white"/>
                        </a:solidFill>
                        <a:ln>
                          <a:noFill/>
                        </a:ln>
                        <a:effectLst/>
                      </wps:spPr>
                      <wps:txbx>
                        <w:txbxContent>
                          <w:p w:rsidR="00530157" w:rsidRPr="001A0AA7" w:rsidRDefault="00530157" w:rsidP="00D0080B">
                            <w:pPr>
                              <w:pStyle w:val="Caption"/>
                              <w:rPr>
                                <w:noProof/>
                                <w:sz w:val="24"/>
                                <w:szCs w:val="20"/>
                              </w:rPr>
                            </w:pPr>
                            <w:bookmarkStart w:id="102" w:name="_Toc406140341"/>
                            <w:r>
                              <w:t xml:space="preserve">Figure </w:t>
                            </w:r>
                            <w:fldSimple w:instr=" SEQ Figure \* ARABIC ">
                              <w:r>
                                <w:rPr>
                                  <w:noProof/>
                                </w:rPr>
                                <w:t>24</w:t>
                              </w:r>
                            </w:fldSimple>
                            <w:r>
                              <w:t xml:space="preserve"> - Schematic and board for the proximity user study</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5" o:spid="_x0000_s1159" type="#_x0000_t202" style="position:absolute;left:0;text-align:left;margin-left:23.45pt;margin-top:590.6pt;width:421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" stroked="f">
                <v:textbox style="mso-fit-shape-to-text:t" inset="0,0,0,0">
                  <w:txbxContent>
                    <w:p w:rsidR="00530157" w:rsidRPr="001A0AA7" w:rsidRDefault="00530157" w:rsidP="00D0080B">
                      <w:pPr>
                        <w:pStyle w:val="Caption"/>
                        <w:rPr>
                          <w:noProof/>
                          <w:sz w:val="24"/>
                          <w:szCs w:val="20"/>
                        </w:rPr>
                      </w:pPr>
                      <w:bookmarkStart w:id="103" w:name="_Toc406140341"/>
                      <w:r>
                        <w:t xml:space="preserve">Figure </w:t>
                      </w:r>
                      <w:fldSimple w:instr=" SEQ Figure \* ARABIC ">
                        <w:r>
                          <w:rPr>
                            <w:noProof/>
                          </w:rPr>
                          <w:t>24</w:t>
                        </w:r>
                      </w:fldSimple>
                      <w:r>
                        <w:t xml:space="preserve"> - Schematic and board for the proximity user study</w:t>
                      </w:r>
                      <w:bookmarkEnd w:id="103"/>
                    </w:p>
                  </w:txbxContent>
                </v:textbox>
                <w10:wrap type="square"/>
              </v:shape>
            </w:pict>
          </mc:Fallback>
        </mc:AlternateContent>
      </w:r>
      <w:r>
        <w:rPr>
          <w:noProof/>
        </w:rPr>
        <mc:AlternateContent>
          <mc:Choice Requires="wpg">
            <w:drawing>
              <wp:anchor distT="0" distB="0" distL="114300" distR="114300" simplePos="0" relativeHeight="251929600" behindDoc="0" locked="0" layoutInCell="1" allowOverlap="1" wp14:anchorId="5F6075AE" wp14:editId="128F6AAE">
                <wp:simplePos x="0" y="0"/>
                <wp:positionH relativeFrom="column">
                  <wp:posOffset>298174</wp:posOffset>
                </wp:positionH>
                <wp:positionV relativeFrom="paragraph">
                  <wp:posOffset>39757</wp:posOffset>
                </wp:positionV>
                <wp:extent cx="5347252" cy="7404652"/>
                <wp:effectExtent l="38100" t="38100" r="44450" b="44450"/>
                <wp:wrapSquare wrapText="bothSides"/>
                <wp:docPr id="1024" name="Group 1024"/>
                <wp:cNvGraphicFramePr/>
                <a:graphic xmlns:a="http://schemas.openxmlformats.org/drawingml/2006/main">
                  <a:graphicData uri="http://schemas.microsoft.com/office/word/2010/wordprocessingGroup">
                    <wpg:wgp>
                      <wpg:cNvGrpSpPr/>
                      <wpg:grpSpPr>
                        <a:xfrm>
                          <a:off x="0" y="0"/>
                          <a:ext cx="5347252" cy="7404652"/>
                          <a:chOff x="0" y="0"/>
                          <a:chExt cx="5347252" cy="7404652"/>
                        </a:xfrm>
                      </wpg:grpSpPr>
                      <pic:pic xmlns:pic="http://schemas.openxmlformats.org/drawingml/2006/picture">
                        <pic:nvPicPr>
                          <pic:cNvPr id="24" name="Picture 24"/>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347252" cy="3657600"/>
                          </a:xfrm>
                          <a:prstGeom prst="rect">
                            <a:avLst/>
                          </a:prstGeom>
                          <a:noFill/>
                          <a:ln w="28575">
                            <a:solidFill>
                              <a:schemeClr val="tx1"/>
                            </a:solidFill>
                          </a:ln>
                        </pic:spPr>
                      </pic:pic>
                      <pic:pic xmlns:pic="http://schemas.openxmlformats.org/drawingml/2006/picture">
                        <pic:nvPicPr>
                          <pic:cNvPr id="25" name="Picture 25"/>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745435" y="3747052"/>
                            <a:ext cx="3975652" cy="3657600"/>
                          </a:xfrm>
                          <a:prstGeom prst="rect">
                            <a:avLst/>
                          </a:prstGeom>
                          <a:ln w="28575">
                            <a:solidFill>
                              <a:schemeClr val="tx1"/>
                            </a:solidFill>
                          </a:ln>
                        </pic:spPr>
                      </pic:pic>
                    </wpg:wgp>
                  </a:graphicData>
                </a:graphic>
              </wp:anchor>
            </w:drawing>
          </mc:Choice>
          <mc:Fallback>
            <w:pict>
              <v:group id="Group 1024" o:spid="_x0000_s1026" style="position:absolute;margin-left:23.5pt;margin-top:3.15pt;width:421.05pt;height:583.05pt;z-index:251929600" coordsize="53472,740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">
                <v:shape id="Picture 24" o:spid="_x0000_s1027" type="#_x0000_t75" style="position:absolute;width:53472;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Hu3rEAAAA2wAAAA8AAABkcnMvZG93bnJldi54bWxEj0FrwkAUhO9C/8PyCr01G4NUiVklKEIL&#10;pdW03h/ZZxLMvg3ZNUn/fbdQ8DjMzDdMtp1MKwbqXWNZwTyKQRCXVjdcKfj+OjyvQDiPrLG1TAp+&#10;yMF28zDLMNV25BMNha9EgLBLUUHtfZdK6cqaDLrIdsTBu9jeoA+yr6TucQxw08okjl+kwYbDQo0d&#10;7Woqr8XNKDie8yJ/W1w+7PJ9R/ny0+xvmCj19DjlaxCeJn8P/7dftYJkAX9fwg+Qm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0Hu3rEAAAA2wAAAA8AAAAAAAAAAAAAAAAA&#10;nwIAAGRycy9kb3ducmV2LnhtbFBLBQYAAAAABAAEAPcAAACQAwAAAAA=&#10;" stroked="t" strokecolor="black [3213]" strokeweight="2.25pt">
                  <v:imagedata r:id="rId88" o:title=""/>
                  <v:path arrowok="t"/>
                </v:shape>
                <v:shape id="Picture 25" o:spid="_x0000_s1028" type="#_x0000_t75" style="position:absolute;left:7454;top:37470;width:39756;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FBvLCAAAA2wAAAA8AAABkcnMvZG93bnJldi54bWxEj9GKwjAURN+F/YdwF3wRTSso0jUVV1bU&#10;N+3uB1ybu21pc1OaqPXvjSD4OMzMGWa56k0jrtS5yrKCeBKBIM6trrhQ8Pe7HS9AOI+ssbFMCu7k&#10;YJV+DJaYaHvjE10zX4gAYZeggtL7NpHS5SUZdBPbEgfv33YGfZBdIXWHtwA3jZxG0VwarDgslNjS&#10;pqS8zi5GwfnwM4q/5+vZMafayLhhu7E7pYaf/foLhKfev8Ov9l4rmM7g+SX8AJk+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RQbywgAAANsAAAAPAAAAAAAAAAAAAAAAAJ8C&#10;AABkcnMvZG93bnJldi54bWxQSwUGAAAAAAQABAD3AAAAjgMAAAAA&#10;" stroked="t" strokecolor="black [3213]" strokeweight="2.25pt">
                  <v:imagedata r:id="rId89" o:title=""/>
                  <v:path arrowok="t"/>
                </v:shape>
                <w10:wrap type="square"/>
              </v:group>
            </w:pict>
          </mc:Fallback>
        </mc:AlternateContent>
      </w:r>
    </w:p>
    <w:p w:rsidR="00953BC1" w:rsidRPr="00131217" w:rsidRDefault="00953BC1" w:rsidP="00953BC1">
      <w:pPr>
        <w:pStyle w:val="Heading4"/>
      </w:pPr>
      <w:r w:rsidRPr="00131217">
        <w:lastRenderedPageBreak/>
        <w:t>Software</w:t>
      </w:r>
    </w:p>
    <w:p w:rsidR="00BC0E26" w:rsidRPr="00131217" w:rsidRDefault="000F70F2" w:rsidP="00BE4CC3">
      <w:r w:rsidRPr="00131217">
        <w:t xml:space="preserve">The software side for this study was written to be used </w:t>
      </w:r>
      <w:r w:rsidR="00BE4CC3" w:rsidRPr="00131217">
        <w:t xml:space="preserve">only by the examiner. In it they were able to see the numerical value coming from the sensor and the resulting frequency of the transducer after being mapped. Two number pickers gave </w:t>
      </w:r>
      <w:r w:rsidR="00BC0E26" w:rsidRPr="00131217">
        <w:t>the ability to change the sensitivity of the artificial sense.</w:t>
      </w:r>
    </w:p>
    <w:p w:rsidR="00D0080B" w:rsidRDefault="0017203F" w:rsidP="005B0259">
      <w:pPr>
        <w:keepNext/>
        <w:jc w:val="center"/>
      </w:pPr>
      <w:r w:rsidRPr="00131217">
        <w:rPr>
          <w:noProof/>
        </w:rPr>
        <w:drawing>
          <wp:inline distT="0" distB="0" distL="0" distR="0" wp14:anchorId="22FC6037" wp14:editId="4703F100">
            <wp:extent cx="5486400" cy="3429000"/>
            <wp:effectExtent l="38100" t="38100" r="38100" b="3810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90">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17203F" w:rsidRPr="00131217" w:rsidRDefault="00D0080B" w:rsidP="00D0080B">
      <w:pPr>
        <w:pStyle w:val="Caption"/>
      </w:pPr>
      <w:bookmarkStart w:id="104" w:name="_Toc406140342"/>
      <w:r>
        <w:t xml:space="preserve">Figure </w:t>
      </w:r>
      <w:fldSimple w:instr=" SEQ Figure \* ARABIC ">
        <w:r w:rsidR="005B0F85">
          <w:rPr>
            <w:noProof/>
          </w:rPr>
          <w:t>25</w:t>
        </w:r>
      </w:fldSimple>
      <w:r>
        <w:t xml:space="preserve"> - User interface for the proximity user study</w:t>
      </w:r>
      <w:bookmarkEnd w:id="104"/>
    </w:p>
    <w:p w:rsidR="00716AC3" w:rsidRPr="00131217" w:rsidRDefault="00716AC3" w:rsidP="00716AC3">
      <w:pPr>
        <w:pStyle w:val="Heading3"/>
      </w:pPr>
      <w:bookmarkStart w:id="105" w:name="_Toc406140227"/>
      <w:r w:rsidRPr="00131217">
        <w:t>Test Procedure</w:t>
      </w:r>
      <w:bookmarkEnd w:id="105"/>
    </w:p>
    <w:p w:rsidR="006957AF" w:rsidRPr="00131217" w:rsidRDefault="00716AC3" w:rsidP="00716AC3">
      <w:r w:rsidRPr="00131217">
        <w:t xml:space="preserve">This test was divided in three phases; each phase would follow a similar structure. The subject would wear a blindfold and asked to identify object on the table. </w:t>
      </w:r>
      <w:r w:rsidR="00230263" w:rsidRPr="00131217">
        <w:t xml:space="preserve"> In all phases the subject was given two minutes to try to guess. At the end of the two minutes the subject had the choice of venturing and answer or using 2 more minutes.</w:t>
      </w:r>
    </w:p>
    <w:p w:rsidR="006647BB" w:rsidRDefault="007205E0" w:rsidP="005B0259">
      <w:pPr>
        <w:keepNext/>
        <w:jc w:val="center"/>
      </w:pPr>
      <w:r w:rsidRPr="00131217">
        <w:rPr>
          <w:noProof/>
        </w:rPr>
        <w:lastRenderedPageBreak/>
        <w:drawing>
          <wp:inline distT="0" distB="0" distL="0" distR="0" wp14:anchorId="7D4170BA" wp14:editId="528E86B5">
            <wp:extent cx="5486400" cy="4114800"/>
            <wp:effectExtent l="38100" t="38100" r="38100" b="381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a:ln w="28575">
                      <a:solidFill>
                        <a:schemeClr val="tx1"/>
                      </a:solidFill>
                    </a:ln>
                  </pic:spPr>
                </pic:pic>
              </a:graphicData>
            </a:graphic>
          </wp:inline>
        </w:drawing>
      </w:r>
    </w:p>
    <w:p w:rsidR="007205E0" w:rsidRPr="00131217" w:rsidRDefault="007205E0" w:rsidP="007205E0">
      <w:pPr>
        <w:pStyle w:val="Caption"/>
      </w:pPr>
      <w:bookmarkStart w:id="106" w:name="_Toc406140343"/>
      <w:r w:rsidRPr="00131217">
        <w:t xml:space="preserve">Figure </w:t>
      </w:r>
      <w:r w:rsidR="005C379A" w:rsidRPr="00131217">
        <w:fldChar w:fldCharType="begin"/>
      </w:r>
      <w:r w:rsidR="005C379A" w:rsidRPr="006647BB">
        <w:instrText xml:space="preserve"> SEQ Figure \* ARABIC </w:instrText>
      </w:r>
      <w:r w:rsidR="005C379A" w:rsidRPr="00131217">
        <w:fldChar w:fldCharType="separate"/>
      </w:r>
      <w:r w:rsidR="005B0F85">
        <w:rPr>
          <w:noProof/>
        </w:rPr>
        <w:t>26</w:t>
      </w:r>
      <w:r w:rsidR="005C379A" w:rsidRPr="00131217">
        <w:rPr>
          <w:noProof/>
        </w:rPr>
        <w:fldChar w:fldCharType="end"/>
      </w:r>
      <w:r w:rsidRPr="00131217">
        <w:t xml:space="preserve"> </w:t>
      </w:r>
      <w:r w:rsidR="00BC5EB7">
        <w:t>- S</w:t>
      </w:r>
      <w:r w:rsidRPr="00131217">
        <w:t>ubject during phase one</w:t>
      </w:r>
      <w:bookmarkEnd w:id="106"/>
    </w:p>
    <w:p w:rsidR="0021455B" w:rsidRPr="00131217" w:rsidRDefault="006957AF" w:rsidP="00AA6151">
      <w:pPr>
        <w:pStyle w:val="Heading3"/>
      </w:pPr>
      <w:bookmarkStart w:id="107" w:name="_Toc406140228"/>
      <w:r w:rsidRPr="00131217">
        <w:t>Phase One</w:t>
      </w:r>
      <w:bookmarkEnd w:id="107"/>
    </w:p>
    <w:p w:rsidR="00716AC3" w:rsidRPr="00131217" w:rsidRDefault="00082EAC" w:rsidP="006957AF">
      <w:r w:rsidRPr="00131217">
        <w:t xml:space="preserve">On phase one I used flat </w:t>
      </w:r>
      <w:r w:rsidR="00353B82" w:rsidRPr="00131217">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rsidRPr="00131217">
        <w:t xml:space="preserve"> After each try, the subject was allowed to take off the blindfold and compare their answer to the actual number of objects. T</w:t>
      </w:r>
      <w:r w:rsidR="00353B82" w:rsidRPr="00131217">
        <w:t>he iterations were as follows:</w:t>
      </w:r>
    </w:p>
    <w:p w:rsidR="00353B82" w:rsidRPr="00131217" w:rsidRDefault="00353B82" w:rsidP="00AA6151">
      <w:pPr>
        <w:ind w:firstLine="720"/>
      </w:pPr>
      <w:r w:rsidRPr="00131217">
        <w:t>First try. Random number of objects, at 2” tall from the table and a sensitivity of 10.</w:t>
      </w:r>
    </w:p>
    <w:p w:rsidR="00353B82" w:rsidRPr="00131217" w:rsidRDefault="00353B82" w:rsidP="00AA6151">
      <w:pPr>
        <w:ind w:left="720"/>
      </w:pPr>
      <w:r w:rsidRPr="00131217">
        <w:t xml:space="preserve">Second try. Random number of objects, at 2” tall from the table and a sensitivity of 5. </w:t>
      </w:r>
    </w:p>
    <w:p w:rsidR="00353B82" w:rsidRPr="00131217" w:rsidRDefault="00353B82" w:rsidP="00353B82">
      <w:pPr>
        <w:ind w:left="720"/>
      </w:pPr>
      <w:r w:rsidRPr="00131217">
        <w:t>Third try. Random number of objects, at 1” tall from the table and a sensitivity of 10.</w:t>
      </w:r>
    </w:p>
    <w:p w:rsidR="00353B82" w:rsidRPr="00131217" w:rsidRDefault="00353B82" w:rsidP="00353B82">
      <w:pPr>
        <w:ind w:left="720"/>
      </w:pPr>
      <w:r w:rsidRPr="00131217">
        <w:t>Fourth try. Random number of objects, at 1” tall from the table and a sensitivity of 5.</w:t>
      </w:r>
    </w:p>
    <w:p w:rsidR="00353B82" w:rsidRPr="00131217" w:rsidRDefault="007205E0" w:rsidP="00716AC3">
      <w:r w:rsidRPr="00131217">
        <w:rPr>
          <w:noProof/>
        </w:rPr>
        <w:lastRenderedPageBreak/>
        <mc:AlternateContent>
          <mc:Choice Requires="wpg">
            <w:drawing>
              <wp:anchor distT="0" distB="0" distL="114300" distR="114300" simplePos="0" relativeHeight="251732992" behindDoc="0" locked="0" layoutInCell="1" allowOverlap="1" wp14:anchorId="40D2A040" wp14:editId="6B5A9090">
                <wp:simplePos x="0" y="0"/>
                <wp:positionH relativeFrom="column">
                  <wp:posOffset>114300</wp:posOffset>
                </wp:positionH>
                <wp:positionV relativeFrom="paragraph">
                  <wp:posOffset>0</wp:posOffset>
                </wp:positionV>
                <wp:extent cx="5715000" cy="1734185"/>
                <wp:effectExtent l="38100" t="38100" r="3810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734185"/>
                          <a:chOff x="0" y="0"/>
                          <a:chExt cx="5715000" cy="173418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0" name="Picture 50"/>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49" name="Picture 49"/>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3" name="Text Box 53"/>
                        <wps:cNvSpPr txBox="1"/>
                        <wps:spPr>
                          <a:xfrm>
                            <a:off x="0" y="1428750"/>
                            <a:ext cx="5715000" cy="305435"/>
                          </a:xfrm>
                          <a:prstGeom prst="rect">
                            <a:avLst/>
                          </a:prstGeom>
                          <a:solidFill>
                            <a:prstClr val="white"/>
                          </a:solidFill>
                          <a:ln>
                            <a:noFill/>
                          </a:ln>
                          <a:effectLst/>
                        </wps:spPr>
                        <wps:txbx>
                          <w:txbxContent>
                            <w:p w:rsidR="00530157" w:rsidRPr="00EA2CD3" w:rsidRDefault="00530157" w:rsidP="007205E0">
                              <w:pPr>
                                <w:pStyle w:val="Caption"/>
                                <w:rPr>
                                  <w:noProof/>
                                  <w:sz w:val="24"/>
                                  <w:szCs w:val="20"/>
                                </w:rPr>
                              </w:pPr>
                              <w:bookmarkStart w:id="108" w:name="_Toc406140344"/>
                              <w:r>
                                <w:t xml:space="preserve">Figure </w:t>
                              </w:r>
                              <w:r>
                                <w:fldChar w:fldCharType="begin"/>
                              </w:r>
                              <w:r w:rsidRPr="00BC5EB7">
                                <w:instrText xml:space="preserve"> SEQ Figure \* ARABIC </w:instrText>
                              </w:r>
                              <w:r>
                                <w:fldChar w:fldCharType="separate"/>
                              </w:r>
                              <w:r>
                                <w:rPr>
                                  <w:noProof/>
                                </w:rPr>
                                <w:t>27</w:t>
                              </w:r>
                              <w:r>
                                <w:rPr>
                                  <w:noProof/>
                                </w:rPr>
                                <w:fldChar w:fldCharType="end"/>
                              </w:r>
                              <w:r>
                                <w:t xml:space="preserve"> - One, Two and Three bars</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160" style="position:absolute;left:0;text-align:left;margin-left:9pt;margin-top:0;width:450pt;height:136.55pt;z-index:251732992;mso-position-horizontal-relative:text;mso-position-vertical-relative:text" coordsize="57150,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">
                <v:group id="Group 52" o:spid="_x0000_s1161"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 id="Picture 51" o:spid="_x0000_s1162"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ItjEAAAA2wAAAA8AAABkcnMvZG93bnJldi54bWxEj0FrwkAUhO+C/2F5BS9FNwoVG11FBG2h&#10;EDEV9PjIPpPQ7NuQXZP033eFgsdhZr5hVpveVKKlxpWWFUwnEQjizOqScwXn7/14AcJ5ZI2VZVLw&#10;Sw426+FghbG2HZ+oTX0uAoRdjAoK7+tYSpcVZNBNbE0cvJttDPogm1zqBrsAN5WcRdFcGiw5LBRY&#10;066g7Ce9GwXvXdLb60zWH2jvh682eb2YY6LU6KXfLkF46v0z/N/+1ArepvD4En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tItjEAAAA2wAAAA8AAAAAAAAAAAAAAAAA&#10;nwIAAGRycy9kb3ducmV2LnhtbFBLBQYAAAAABAAEAPcAAACQAwAAAAA=&#10;" stroked="t" strokecolor="black [3213]" strokeweight="2.25pt">
                    <v:imagedata r:id="rId95" o:title=""/>
                    <v:path arrowok="t"/>
                  </v:shape>
                  <v:shape id="Picture 50" o:spid="_x0000_s1163"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PPNi/AAAA2wAAAA8AAABkcnMvZG93bnJldi54bWxET8uKwjAU3Qv+Q7jC7DRVGBmrUVQQZjPg&#10;C8Hdtbm2xeamJtHWvzcLYZaH854tWlOJJzlfWlYwHCQgiDOrS84VHA+b/g8IH5A1VpZJwYs8LObd&#10;zgxTbRve0XMfchFD2KeooAihTqX0WUEG/cDWxJG7WmcwROhyqR02MdxUcpQkY2mw5NhQYE3rgrLb&#10;/mEU3C8T6xt3zq/4N3kZc9rKerVV6qvXLqcgArXhX/xx/2oF33F9/BJ/gJ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zzzYvwAAANsAAAAPAAAAAAAAAAAAAAAAAJ8CAABk&#10;cnMvZG93bnJldi54bWxQSwUGAAAAAAQABAD3AAAAiwMAAAAA&#10;" stroked="t" strokecolor="black [3213]" strokeweight="2.25pt">
                    <v:imagedata r:id="rId96" o:title=""/>
                    <v:path arrowok="t"/>
                  </v:shape>
                  <v:shape id="Picture 49" o:spid="_x0000_s1164"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MOzfEAAAA2wAAAA8AAABkcnMvZG93bnJldi54bWxEj0FrwkAUhO9C/8PyCr3ppkGkiW6CFAul&#10;p5rW+zP7TKLZtzG7jam/vlsQPA4z8w2zykfTioF611hW8DyLQBCXVjdcKfj+epu+gHAeWWNrmRT8&#10;koM8e5isMNX2wlsaCl+JAGGXooLa+y6V0pU1GXQz2xEH72B7gz7IvpK6x0uAm1bGUbSQBhsOCzV2&#10;9FpTeSp+jILhdE3O8V7v4jIujh+LbXSdf26Uenoc10sQnkZ/D9/a71rBPIH/L+EHyO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3MOzfEAAAA2wAAAA8AAAAAAAAAAAAAAAAA&#10;nwIAAGRycy9kb3ducmV2LnhtbFBLBQYAAAAABAAEAPcAAACQAwAAAAA=&#10;" stroked="t" strokecolor="black [3213]" strokeweight="2.25pt">
                    <v:imagedata r:id="rId97" o:title=""/>
                    <v:path arrowok="t"/>
                  </v:shape>
                </v:group>
                <v:shape id="Text Box 53" o:spid="_x0000_s1165" type="#_x0000_t202" style="position:absolute;top:14287;width:57150;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530157" w:rsidRPr="00EA2CD3" w:rsidRDefault="00530157" w:rsidP="007205E0">
                        <w:pPr>
                          <w:pStyle w:val="Caption"/>
                          <w:rPr>
                            <w:noProof/>
                            <w:sz w:val="24"/>
                            <w:szCs w:val="20"/>
                          </w:rPr>
                        </w:pPr>
                        <w:bookmarkStart w:id="109" w:name="_Toc406140344"/>
                        <w:r>
                          <w:t xml:space="preserve">Figure </w:t>
                        </w:r>
                        <w:r>
                          <w:fldChar w:fldCharType="begin"/>
                        </w:r>
                        <w:r w:rsidRPr="00BC5EB7">
                          <w:instrText xml:space="preserve"> SEQ Figure \* ARABIC </w:instrText>
                        </w:r>
                        <w:r>
                          <w:fldChar w:fldCharType="separate"/>
                        </w:r>
                        <w:r>
                          <w:rPr>
                            <w:noProof/>
                          </w:rPr>
                          <w:t>27</w:t>
                        </w:r>
                        <w:r>
                          <w:rPr>
                            <w:noProof/>
                          </w:rPr>
                          <w:fldChar w:fldCharType="end"/>
                        </w:r>
                        <w:r>
                          <w:t xml:space="preserve"> - One, Two and Three bars</w:t>
                        </w:r>
                        <w:bookmarkEnd w:id="109"/>
                      </w:p>
                    </w:txbxContent>
                  </v:textbox>
                </v:shape>
                <w10:wrap type="square"/>
              </v:group>
            </w:pict>
          </mc:Fallback>
        </mc:AlternateContent>
      </w:r>
      <w:r w:rsidR="00353B82" w:rsidRPr="00131217">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rsidRPr="00131217">
        <w:t xml:space="preserve"> The noise came from the sensor as well as from the stability of the </w:t>
      </w:r>
      <w:r w:rsidR="006647BB" w:rsidRPr="00131217">
        <w:t>subject’s</w:t>
      </w:r>
      <w:r w:rsidR="00FF215C" w:rsidRPr="00131217">
        <w:t xml:space="preserve"> hand.</w:t>
      </w:r>
    </w:p>
    <w:p w:rsidR="00FF215C" w:rsidRPr="00131217" w:rsidRDefault="007205E0" w:rsidP="00EF79AC">
      <w:pPr>
        <w:pStyle w:val="Heading4"/>
      </w:pPr>
      <w:r w:rsidRPr="00131217">
        <w:rPr>
          <w:noProof/>
        </w:rPr>
        <mc:AlternateContent>
          <mc:Choice Requires="wpg">
            <w:drawing>
              <wp:anchor distT="0" distB="0" distL="114300" distR="114300" simplePos="0" relativeHeight="251679744" behindDoc="0" locked="0" layoutInCell="1" allowOverlap="1" wp14:anchorId="0C68D1F0" wp14:editId="2C4A8DC6">
                <wp:simplePos x="0" y="0"/>
                <wp:positionH relativeFrom="column">
                  <wp:posOffset>-12700</wp:posOffset>
                </wp:positionH>
                <wp:positionV relativeFrom="paragraph">
                  <wp:posOffset>73025</wp:posOffset>
                </wp:positionV>
                <wp:extent cx="3708400" cy="3013075"/>
                <wp:effectExtent l="19050" t="1905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3013075"/>
                          <a:chOff x="-50801" y="2971800"/>
                          <a:chExt cx="3708401" cy="3013075"/>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98"/>
                          </a:graphicData>
                        </a:graphic>
                      </wpg:graphicFrame>
                      <wps:wsp>
                        <wps:cNvPr id="27" name="Text Box 27"/>
                        <wps:cNvSpPr txBox="1"/>
                        <wps:spPr>
                          <a:xfrm>
                            <a:off x="0" y="5842000"/>
                            <a:ext cx="3657600" cy="142875"/>
                          </a:xfrm>
                          <a:prstGeom prst="rect">
                            <a:avLst/>
                          </a:prstGeom>
                          <a:solidFill>
                            <a:prstClr val="white"/>
                          </a:solidFill>
                          <a:ln>
                            <a:noFill/>
                          </a:ln>
                          <a:effectLst/>
                        </wps:spPr>
                        <wps:txbx>
                          <w:txbxContent>
                            <w:p w:rsidR="00530157" w:rsidRPr="00192CC1" w:rsidRDefault="00530157" w:rsidP="00712219">
                              <w:pPr>
                                <w:pStyle w:val="Caption"/>
                                <w:rPr>
                                  <w:bCs w:val="0"/>
                                  <w:smallCaps/>
                                  <w:noProof/>
                                  <w:spacing w:val="10"/>
                                </w:rPr>
                              </w:pPr>
                              <w:bookmarkStart w:id="110" w:name="_Toc406140345"/>
                              <w:r>
                                <w:t xml:space="preserve">Figure </w:t>
                              </w:r>
                              <w:r>
                                <w:fldChar w:fldCharType="begin"/>
                              </w:r>
                              <w:r w:rsidRPr="00C75CDF">
                                <w:instrText xml:space="preserve"> SEQ Figure \* ARABIC </w:instrText>
                              </w:r>
                              <w:r>
                                <w:fldChar w:fldCharType="separate"/>
                              </w:r>
                              <w:r>
                                <w:rPr>
                                  <w:noProof/>
                                </w:rPr>
                                <w:t>28</w:t>
                              </w:r>
                              <w:r>
                                <w:rPr>
                                  <w:noProof/>
                                </w:rPr>
                                <w:fldChar w:fldCharType="end"/>
                              </w:r>
                              <w:r>
                                <w:rPr>
                                  <w:noProof/>
                                </w:rPr>
                                <w:t xml:space="preserve"> - Accuracy on phase one</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166" style="position:absolute;margin-left:-1pt;margin-top:5.75pt;width:292pt;height:237.25pt;z-index:251679744;mso-position-horizontal-relative:text;mso-position-vertical-relative:text;mso-width-relative:margin;mso-height-relative:margin" coordorigin="-508,29718" coordsize="37084,30130"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">
                <v:shape id="Chart 9" o:spid="_x0000_s1167" type="#_x0000_t75" style="position:absolute;left:-629;top:29596;width:36879;height:27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">
                  <v:imagedata r:id="rId99" o:title=""/>
                  <o:lock v:ext="edit" aspectratio="f"/>
                </v:shape>
                <v:shape id="Text Box 27" o:spid="_x0000_s1168" type="#_x0000_t202" style="position:absolute;top:58420;width:36576;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530157" w:rsidRPr="00192CC1" w:rsidRDefault="00530157" w:rsidP="00712219">
                        <w:pPr>
                          <w:pStyle w:val="Caption"/>
                          <w:rPr>
                            <w:bCs w:val="0"/>
                            <w:smallCaps/>
                            <w:noProof/>
                            <w:spacing w:val="10"/>
                          </w:rPr>
                        </w:pPr>
                        <w:bookmarkStart w:id="111" w:name="_Toc406140345"/>
                        <w:r>
                          <w:t xml:space="preserve">Figure </w:t>
                        </w:r>
                        <w:r>
                          <w:fldChar w:fldCharType="begin"/>
                        </w:r>
                        <w:r w:rsidRPr="00C75CDF">
                          <w:instrText xml:space="preserve"> SEQ Figure \* ARABIC </w:instrText>
                        </w:r>
                        <w:r>
                          <w:fldChar w:fldCharType="separate"/>
                        </w:r>
                        <w:r>
                          <w:rPr>
                            <w:noProof/>
                          </w:rPr>
                          <w:t>28</w:t>
                        </w:r>
                        <w:r>
                          <w:rPr>
                            <w:noProof/>
                          </w:rPr>
                          <w:fldChar w:fldCharType="end"/>
                        </w:r>
                        <w:r>
                          <w:rPr>
                            <w:noProof/>
                          </w:rPr>
                          <w:t xml:space="preserve"> - Accuracy on phase one</w:t>
                        </w:r>
                        <w:bookmarkEnd w:id="111"/>
                      </w:p>
                    </w:txbxContent>
                  </v:textbox>
                </v:shape>
                <w10:wrap type="square"/>
              </v:group>
              <o:OLEObject Type="Embed" ProgID="Excel.Chart.8" ShapeID="Chart 9" DrawAspect="Content" ObjectID="_1479995300" r:id="rId100">
                <o:FieldCodes>\s</o:FieldCodes>
              </o:OLEObject>
            </w:pict>
          </mc:Fallback>
        </mc:AlternateContent>
      </w:r>
      <w:r w:rsidR="00FF215C" w:rsidRPr="00131217">
        <w:t>Phase One Results</w:t>
      </w:r>
    </w:p>
    <w:p w:rsidR="002C69BE" w:rsidRPr="00131217" w:rsidRDefault="00F0133F" w:rsidP="00716AC3">
      <w:r w:rsidRPr="00131217">
        <w:t>The results in Table 1 show that the subjects were close to</w:t>
      </w:r>
      <w:r w:rsidR="006957AF" w:rsidRPr="00131217">
        <w:t xml:space="preserve"> 50 percent accuracy. This was encouraging since it was well above a random distribution that would be close to 25 percent given that the users had one of four choices to make. Table 1 shows the results of phase one.</w:t>
      </w:r>
      <w:r w:rsidR="002C69BE" w:rsidRPr="00131217">
        <w:t xml:space="preserve"> </w:t>
      </w:r>
    </w:p>
    <w:p w:rsidR="00F0133F" w:rsidRPr="00131217" w:rsidRDefault="002C69BE" w:rsidP="00716AC3">
      <w:r w:rsidRPr="00131217">
        <w:t xml:space="preserve">Totaling the correct answers of phase one in the four tries and ignoring the height </w:t>
      </w:r>
      <w:r w:rsidR="00543ECA" w:rsidRPr="00131217">
        <w:t xml:space="preserve">and sensitivity </w:t>
      </w:r>
      <w:r w:rsidRPr="00131217">
        <w:t>difference</w:t>
      </w:r>
      <w:r w:rsidR="00561176" w:rsidRPr="00131217">
        <w:t xml:space="preserve">, we have a total (n) of 68 </w:t>
      </w:r>
      <w:r w:rsidR="00543ECA" w:rsidRPr="00131217">
        <w:t>tries;</w:t>
      </w:r>
      <w:r w:rsidRPr="00131217">
        <w:t xml:space="preserve"> the result gives a percentage of accuracy of 51%. </w:t>
      </w:r>
      <w:r w:rsidR="001C6CC5">
        <w:t xml:space="preserve">A random control group would have an accuracy of 25% given that they are choosing amongst 4 possible answers, when compared with the actual result s of this study, </w:t>
      </w:r>
      <w:r w:rsidRPr="00131217">
        <w:t xml:space="preserve">we get a </w:t>
      </w:r>
      <w:r w:rsidR="00BC0AD8" w:rsidRPr="00131217">
        <w:t>conf</w:t>
      </w:r>
      <w:r w:rsidR="00543ECA" w:rsidRPr="00131217">
        <w:t>idence value of p&lt;0.002</w:t>
      </w:r>
      <w:r w:rsidR="00BC0AD8" w:rsidRPr="00131217">
        <w:t>.</w:t>
      </w:r>
    </w:p>
    <w:p w:rsidR="00F932B2" w:rsidRPr="00131217" w:rsidRDefault="00F932B2" w:rsidP="00EF79AC">
      <w:pPr>
        <w:pStyle w:val="Heading4"/>
      </w:pPr>
      <w:r w:rsidRPr="00131217">
        <w:t>Phase One Evaluation</w:t>
      </w:r>
    </w:p>
    <w:p w:rsidR="00F932B2" w:rsidRPr="00131217" w:rsidRDefault="00F932B2" w:rsidP="00F932B2">
      <w:r w:rsidRPr="00131217">
        <w:t xml:space="preserve">In this first phase the subject needed to only move their hand from side to side in </w:t>
      </w:r>
      <w:r w:rsidR="002A7212" w:rsidRPr="00131217">
        <w:t>the X</w:t>
      </w:r>
      <w:r w:rsidRPr="00131217">
        <w:t xml:space="preserve"> axis and up and down </w:t>
      </w:r>
      <w:r w:rsidR="002A7212" w:rsidRPr="00131217">
        <w:t>in the Z</w:t>
      </w:r>
      <w:r w:rsidRPr="00131217">
        <w:t xml:space="preserve"> axis</w:t>
      </w:r>
      <w:r w:rsidR="00AA6151" w:rsidRPr="00131217">
        <w:t xml:space="preserve"> </w:t>
      </w:r>
      <w:r w:rsidR="00C75CDF" w:rsidRPr="00131217">
        <w:t>(</w:t>
      </w:r>
      <w:fldSimple w:instr=" REF _Ref401588485 ">
        <w:r w:rsidR="00C55C8C">
          <w:t xml:space="preserve">Figure </w:t>
        </w:r>
        <w:r w:rsidR="00C55C8C">
          <w:rPr>
            <w:noProof/>
          </w:rPr>
          <w:t>28</w:t>
        </w:r>
      </w:fldSimple>
      <w:r w:rsidR="00C75CDF" w:rsidRPr="00131217">
        <w:t>)</w:t>
      </w:r>
      <w:r w:rsidRPr="00131217">
        <w:t>. Up and down would allow them to control the base line frequency they were comfortable with while scanning on the horizontal axis.</w:t>
      </w:r>
    </w:p>
    <w:p w:rsidR="00F932B2" w:rsidRPr="00131217" w:rsidRDefault="00F932B2" w:rsidP="00F932B2">
      <w:r w:rsidRPr="00131217">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Pr="00131217" w:rsidRDefault="007205E0" w:rsidP="00F932B2">
      <w:r w:rsidRPr="00131217">
        <w:rPr>
          <w:noProof/>
        </w:rPr>
        <mc:AlternateContent>
          <mc:Choice Requires="wpg">
            <w:drawing>
              <wp:anchor distT="0" distB="0" distL="114300" distR="114300" simplePos="0" relativeHeight="251727872" behindDoc="0" locked="0" layoutInCell="1" allowOverlap="1" wp14:anchorId="432DB780" wp14:editId="4BE589C8">
                <wp:simplePos x="0" y="0"/>
                <wp:positionH relativeFrom="column">
                  <wp:posOffset>94615</wp:posOffset>
                </wp:positionH>
                <wp:positionV relativeFrom="paragraph">
                  <wp:posOffset>659130</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530157" w:rsidRPr="00EF1EED" w:rsidRDefault="00530157" w:rsidP="00C75CDF">
                              <w:pPr>
                                <w:pStyle w:val="Caption"/>
                                <w:rPr>
                                  <w:noProof/>
                                  <w:color w:val="FF0000"/>
                                  <w:sz w:val="24"/>
                                  <w:szCs w:val="20"/>
                                </w:rPr>
                              </w:pPr>
                              <w:bookmarkStart w:id="112" w:name="_Ref401588485"/>
                              <w:bookmarkStart w:id="113" w:name="_Toc406140346"/>
                              <w:r>
                                <w:t xml:space="preserve">Figure </w:t>
                              </w:r>
                              <w:r>
                                <w:fldChar w:fldCharType="begin"/>
                              </w:r>
                              <w:r w:rsidRPr="005B2F69">
                                <w:instrText xml:space="preserve"> SEQ Figure \* ARABIC </w:instrText>
                              </w:r>
                              <w:r>
                                <w:fldChar w:fldCharType="separate"/>
                              </w:r>
                              <w:r>
                                <w:rPr>
                                  <w:noProof/>
                                </w:rPr>
                                <w:t>29</w:t>
                              </w:r>
                              <w:r>
                                <w:fldChar w:fldCharType="end"/>
                              </w:r>
                              <w:bookmarkEnd w:id="112"/>
                              <w:r>
                                <w:t xml:space="preserve"> - X axis green, y axis blue and z axis red</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169" style="position:absolute;left:0;text-align:left;margin-left:7.45pt;margin-top:51.9pt;width:162pt;height:248.8pt;z-index:251727872;mso-position-horizontal-relative:text;mso-position-vertical-relative:text;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">
                <v:shape id="Text Box 38" o:spid="_x0000_s1170"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530157" w:rsidRPr="00EF1EED" w:rsidRDefault="00530157" w:rsidP="00C75CDF">
                        <w:pPr>
                          <w:pStyle w:val="Caption"/>
                          <w:rPr>
                            <w:noProof/>
                            <w:color w:val="FF0000"/>
                            <w:sz w:val="24"/>
                            <w:szCs w:val="20"/>
                          </w:rPr>
                        </w:pPr>
                        <w:bookmarkStart w:id="114" w:name="_Ref401588485"/>
                        <w:bookmarkStart w:id="115" w:name="_Toc406140346"/>
                        <w:r>
                          <w:t xml:space="preserve">Figure </w:t>
                        </w:r>
                        <w:r>
                          <w:fldChar w:fldCharType="begin"/>
                        </w:r>
                        <w:r w:rsidRPr="005B2F69">
                          <w:instrText xml:space="preserve"> SEQ Figure \* ARABIC </w:instrText>
                        </w:r>
                        <w:r>
                          <w:fldChar w:fldCharType="separate"/>
                        </w:r>
                        <w:r>
                          <w:rPr>
                            <w:noProof/>
                          </w:rPr>
                          <w:t>29</w:t>
                        </w:r>
                        <w:r>
                          <w:fldChar w:fldCharType="end"/>
                        </w:r>
                        <w:bookmarkEnd w:id="114"/>
                        <w:r>
                          <w:t xml:space="preserve"> - X axis green, y axis blue and z axis red</w:t>
                        </w:r>
                        <w:bookmarkEnd w:id="115"/>
                      </w:p>
                    </w:txbxContent>
                  </v:textbox>
                </v:shape>
                <v:group id="Group 46" o:spid="_x0000_s1171"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172"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102" o:title=""/>
                    <v:path arrowok="t"/>
                  </v:shape>
                  <v:shape id="Straight Arrow Connector 43" o:spid="_x0000_s1173"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174"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175"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rsidRPr="0013121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Pr="00131217" w:rsidRDefault="002A7212" w:rsidP="00F932B2">
      <w:r w:rsidRPr="00131217">
        <w:t xml:space="preserve">The subjects demonstrated </w:t>
      </w:r>
      <w:r w:rsidR="00BF3680" w:rsidRPr="00131217">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Pr="00131217" w:rsidRDefault="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38112" behindDoc="0" locked="0" layoutInCell="1" allowOverlap="1" wp14:anchorId="3FE3A728" wp14:editId="1B9079C8">
                <wp:simplePos x="0" y="0"/>
                <wp:positionH relativeFrom="margin">
                  <wp:align>center</wp:align>
                </wp:positionH>
                <wp:positionV relativeFrom="margin">
                  <wp:align>top</wp:align>
                </wp:positionV>
                <wp:extent cx="5715000" cy="1734185"/>
                <wp:effectExtent l="38100" t="38100" r="3810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734185"/>
                          <a:chOff x="0" y="0"/>
                          <a:chExt cx="5715000" cy="173418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6" name="Picture 56"/>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57" name="Picture 57"/>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9" name="Text Box 59"/>
                        <wps:cNvSpPr txBox="1"/>
                        <wps:spPr>
                          <a:xfrm>
                            <a:off x="0" y="1428750"/>
                            <a:ext cx="5715000" cy="305435"/>
                          </a:xfrm>
                          <a:prstGeom prst="rect">
                            <a:avLst/>
                          </a:prstGeom>
                          <a:solidFill>
                            <a:prstClr val="white"/>
                          </a:solidFill>
                          <a:ln>
                            <a:noFill/>
                          </a:ln>
                          <a:effectLst/>
                        </wps:spPr>
                        <wps:txbx>
                          <w:txbxContent>
                            <w:p w:rsidR="00530157" w:rsidRPr="00B95589" w:rsidRDefault="00530157" w:rsidP="00B72306">
                              <w:pPr>
                                <w:pStyle w:val="Caption"/>
                                <w:rPr>
                                  <w:bCs w:val="0"/>
                                  <w:smallCaps/>
                                  <w:noProof/>
                                  <w:spacing w:val="5"/>
                                  <w:sz w:val="24"/>
                                  <w:szCs w:val="24"/>
                                </w:rPr>
                              </w:pPr>
                              <w:bookmarkStart w:id="116" w:name="_Toc406140347"/>
                              <w:r>
                                <w:t xml:space="preserve">Figure </w:t>
                              </w:r>
                              <w:r>
                                <w:fldChar w:fldCharType="begin"/>
                              </w:r>
                              <w:r w:rsidRPr="00BC5EB7">
                                <w:instrText xml:space="preserve"> SEQ Figure \* ARABIC </w:instrText>
                              </w:r>
                              <w:r>
                                <w:fldChar w:fldCharType="separate"/>
                              </w:r>
                              <w:r>
                                <w:rPr>
                                  <w:noProof/>
                                </w:rPr>
                                <w:t>30</w:t>
                              </w:r>
                              <w:r>
                                <w:rPr>
                                  <w:noProof/>
                                </w:rPr>
                                <w:fldChar w:fldCharType="end"/>
                              </w:r>
                              <w:r>
                                <w:t xml:space="preserve"> - Different shapes for phase two</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176" style="position:absolute;left:0;text-align:left;margin-left:0;margin-top:0;width:450pt;height:136.55pt;z-index:251738112;mso-position-horizontal:center;mso-position-horizontal-relative:margin;mso-position-vertical:top;mso-position-vertical-relative:margin" coordsize="57150,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">
                <v:group id="Group 58" o:spid="_x0000_s1177"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178"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knx7BAAAA2wAAAA8AAABkcnMvZG93bnJldi54bWxEj0GLwjAUhO+C/yE8YW+aKqtI1yi7Kwt7&#10;Emz1/myebbF5KU208d8bQfA4zMw3zGoTTCNu1LnasoLpJAFBXFhdc6ngkP+NlyCcR9bYWCYFd3Kw&#10;WQ8HK0y17XlPt8yXIkLYpaig8r5NpXRFRQbdxLbE0TvbzqCPsiul7rCPcNPIWZIspMGa40KFLf1W&#10;VFyyq1FA05/lUd/z0Gen7ec+7C7hPDso9TEK318gPAX/Dr/a/1rBfA7PL/EHyP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jknx7BAAAA2wAAAA8AAAAAAAAAAAAAAAAAnwIA&#10;AGRycy9kb3ducmV2LnhtbFBLBQYAAAAABAAEAPcAAACNAwAAAAA=&#10;" stroked="t" strokecolor="black [3213]" strokeweight="2.25pt">
                    <v:imagedata r:id="rId106" o:title=""/>
                    <v:path arrowok="t"/>
                  </v:shape>
                  <v:shape id="Picture 56" o:spid="_x0000_s1179"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b2kbGAAAA2wAAAA8AAABkcnMvZG93bnJldi54bWxEj0FLw0AUhO+C/2F5gje7UWhr026LBAt6&#10;UGrSHnp7ZJ/Z4O7bkN020V/vFgSPw8x8w6w2o7PiTH1oPSu4n2QgiGuvW24U7Kvt3SOIEJE1Ws+k&#10;4JsCbNbXVyvMtR/4g85lbESCcMhRgYmxy6UMtSGHYeI74uR9+t5hTLJvpO5xSHBn5UOWzaTDltOC&#10;wY4KQ/VXeXIK7OJ1/1xZc/ypit1pXhb6/TC8KXV7Mz4tQUQa43/4r/2iFUxncPmSfoB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dvaRsYAAADbAAAADwAAAAAAAAAAAAAA&#10;AACfAgAAZHJzL2Rvd25yZXYueG1sUEsFBgAAAAAEAAQA9wAAAJIDAAAAAA==&#10;" stroked="t" strokecolor="black [3213]" strokeweight="2.25pt">
                    <v:imagedata r:id="rId107" o:title=""/>
                    <v:path arrowok="t"/>
                  </v:shape>
                  <v:shape id="Picture 57" o:spid="_x0000_s1180"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HB/rFAAAA2wAAAA8AAABkcnMvZG93bnJldi54bWxEj09rwkAUxO8Fv8PyhN7qpkJTja4iomAP&#10;hfr3/Mw+k9Ts23R3G9Nv3y0UPA4z8xtmOu9MLVpyvrKs4HmQgCDOra64UHDYr59GIHxA1lhbJgU/&#10;5GE+6z1MMdP2xltqd6EQEcI+QwVlCE0mpc9LMugHtiGO3sU6gyFKV0jt8BbhppbDJEmlwYrjQokN&#10;LUvKr7tvo4DeN+vjfnX9HKdvH1+Xk3HYHc5KPfa7xQREoC7cw//tjVbw8gp/X+IPkL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Rwf6xQAAANsAAAAPAAAAAAAAAAAAAAAA&#10;AJ8CAABkcnMvZG93bnJldi54bWxQSwUGAAAAAAQABAD3AAAAkQMAAAAA&#10;" stroked="t" strokecolor="black [3213]" strokeweight="2.25pt">
                    <v:imagedata r:id="rId108" o:title=""/>
                    <v:path arrowok="t"/>
                  </v:shape>
                </v:group>
                <v:shape id="Text Box 59" o:spid="_x0000_s1181" type="#_x0000_t202" style="position:absolute;top:14287;width:57150;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530157" w:rsidRPr="00B95589" w:rsidRDefault="00530157" w:rsidP="00B72306">
                        <w:pPr>
                          <w:pStyle w:val="Caption"/>
                          <w:rPr>
                            <w:bCs w:val="0"/>
                            <w:smallCaps/>
                            <w:noProof/>
                            <w:spacing w:val="5"/>
                            <w:sz w:val="24"/>
                            <w:szCs w:val="24"/>
                          </w:rPr>
                        </w:pPr>
                        <w:bookmarkStart w:id="117" w:name="_Toc406140347"/>
                        <w:r>
                          <w:t xml:space="preserve">Figure </w:t>
                        </w:r>
                        <w:r>
                          <w:fldChar w:fldCharType="begin"/>
                        </w:r>
                        <w:r w:rsidRPr="00BC5EB7">
                          <w:instrText xml:space="preserve"> SEQ Figure \* ARABIC </w:instrText>
                        </w:r>
                        <w:r>
                          <w:fldChar w:fldCharType="separate"/>
                        </w:r>
                        <w:r>
                          <w:rPr>
                            <w:noProof/>
                          </w:rPr>
                          <w:t>30</w:t>
                        </w:r>
                        <w:r>
                          <w:rPr>
                            <w:noProof/>
                          </w:rPr>
                          <w:fldChar w:fldCharType="end"/>
                        </w:r>
                        <w:r>
                          <w:t xml:space="preserve"> - Different shapes for phase two</w:t>
                        </w:r>
                        <w:bookmarkEnd w:id="117"/>
                      </w:p>
                    </w:txbxContent>
                  </v:textbox>
                </v:shape>
                <w10:wrap type="square" anchorx="margin" anchory="margin"/>
              </v:group>
            </w:pict>
          </mc:Fallback>
        </mc:AlternateContent>
      </w:r>
    </w:p>
    <w:p w:rsidR="00FF215C" w:rsidRPr="00131217" w:rsidRDefault="006957AF" w:rsidP="00B2178E">
      <w:pPr>
        <w:pStyle w:val="Heading3"/>
      </w:pPr>
      <w:bookmarkStart w:id="118" w:name="_Toc406140229"/>
      <w:r w:rsidRPr="00131217">
        <w:t>Phase Two</w:t>
      </w:r>
      <w:bookmarkEnd w:id="118"/>
    </w:p>
    <w:p w:rsidR="0071166F" w:rsidRPr="00131217" w:rsidRDefault="0071166F" w:rsidP="00716AC3">
      <w:r w:rsidRPr="00131217">
        <w:t>Phase two presented the subject with just one object. The computer would randomly choose between a circle</w:t>
      </w:r>
      <w:r w:rsidR="00FF215C" w:rsidRPr="00131217">
        <w:t>,</w:t>
      </w:r>
      <w:r w:rsidRPr="00131217">
        <w:t xml:space="preserve"> a rectangle or a triangle. This exercise was made 4 times as follows.</w:t>
      </w:r>
    </w:p>
    <w:p w:rsidR="0071166F" w:rsidRPr="00131217" w:rsidRDefault="0071166F" w:rsidP="0071166F">
      <w:pPr>
        <w:ind w:left="720"/>
      </w:pPr>
      <w:r w:rsidRPr="00131217">
        <w:t>First try. Random object, at 2” tall from the table and a sensitivity of 10.</w:t>
      </w:r>
    </w:p>
    <w:p w:rsidR="00FF215C" w:rsidRPr="00131217" w:rsidRDefault="0071166F" w:rsidP="00FF215C">
      <w:pPr>
        <w:ind w:firstLine="720"/>
      </w:pPr>
      <w:r w:rsidRPr="00131217">
        <w:t xml:space="preserve">Second try. Random </w:t>
      </w:r>
      <w:r w:rsidR="00FF215C" w:rsidRPr="00131217">
        <w:t>object</w:t>
      </w:r>
      <w:r w:rsidRPr="00131217">
        <w:t xml:space="preserve">, at 2” tall from the table and a sensitivity of 5. </w:t>
      </w:r>
    </w:p>
    <w:p w:rsidR="00FF215C" w:rsidRPr="00131217" w:rsidRDefault="00FF215C" w:rsidP="00FF215C">
      <w:pPr>
        <w:ind w:left="720"/>
      </w:pPr>
      <w:r w:rsidRPr="00131217">
        <w:t>Third try. Random object, at 2” tall from the table and a sensitivity of 10.</w:t>
      </w:r>
    </w:p>
    <w:p w:rsidR="00230263" w:rsidRPr="00131217" w:rsidRDefault="00FF215C" w:rsidP="002D0952">
      <w:pPr>
        <w:ind w:left="720"/>
      </w:pPr>
      <w:r w:rsidRPr="00131217">
        <w:t xml:space="preserve">Fourth try. Random object, at 2” tall from the table and a sensitivity of 5. </w:t>
      </w:r>
    </w:p>
    <w:p w:rsidR="00246D07" w:rsidRPr="00131217" w:rsidRDefault="00230263" w:rsidP="00EF79AC">
      <w:pPr>
        <w:pStyle w:val="Heading4"/>
      </w:pPr>
      <w:r w:rsidRPr="00131217">
        <w:t>Phase Two Results</w:t>
      </w:r>
    </w:p>
    <w:p w:rsidR="00543ECA" w:rsidRPr="00131217" w:rsidRDefault="00C75CDF" w:rsidP="00C75CDF">
      <w:r w:rsidRPr="00131217">
        <w:rPr>
          <w:noProof/>
        </w:rPr>
        <mc:AlternateContent>
          <mc:Choice Requires="wps">
            <w:drawing>
              <wp:anchor distT="0" distB="0" distL="114300" distR="114300" simplePos="0" relativeHeight="251676672" behindDoc="0" locked="0" layoutInCell="1" allowOverlap="1" wp14:anchorId="109CB5BE" wp14:editId="66F4E375">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530157" w:rsidRPr="008E6AC0" w:rsidRDefault="00530157" w:rsidP="00712219">
                            <w:pPr>
                              <w:pStyle w:val="Caption"/>
                              <w:rPr>
                                <w:noProof/>
                                <w:sz w:val="24"/>
                                <w:szCs w:val="20"/>
                              </w:rPr>
                            </w:pPr>
                            <w:bookmarkStart w:id="119" w:name="_Ref401588224"/>
                            <w:bookmarkStart w:id="120" w:name="_Toc406140348"/>
                            <w:r>
                              <w:t xml:space="preserve">Figure </w:t>
                            </w:r>
                            <w:r>
                              <w:fldChar w:fldCharType="begin"/>
                            </w:r>
                            <w:r w:rsidRPr="00C75CDF">
                              <w:instrText xml:space="preserve"> SEQ Figure \* ARABIC </w:instrText>
                            </w:r>
                            <w:r>
                              <w:fldChar w:fldCharType="separate"/>
                            </w:r>
                            <w:r>
                              <w:rPr>
                                <w:noProof/>
                              </w:rPr>
                              <w:t>31</w:t>
                            </w:r>
                            <w:r>
                              <w:rPr>
                                <w:noProof/>
                              </w:rPr>
                              <w:fldChar w:fldCharType="end"/>
                            </w:r>
                            <w:bookmarkEnd w:id="119"/>
                            <w:r>
                              <w:rPr>
                                <w:noProof/>
                              </w:rPr>
                              <w:t xml:space="preserve"> - Percentage of Accuracy on phase two</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182" type="#_x0000_t202" style="position:absolute;left:0;text-align:left;margin-left:0;margin-top:217.1pt;width:307.3pt;height:21.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" stroked="f">
                <v:textbox inset="0,0,0,0">
                  <w:txbxContent>
                    <w:p w:rsidR="00530157" w:rsidRPr="008E6AC0" w:rsidRDefault="00530157" w:rsidP="00712219">
                      <w:pPr>
                        <w:pStyle w:val="Caption"/>
                        <w:rPr>
                          <w:noProof/>
                          <w:sz w:val="24"/>
                          <w:szCs w:val="20"/>
                        </w:rPr>
                      </w:pPr>
                      <w:bookmarkStart w:id="121" w:name="_Ref401588224"/>
                      <w:bookmarkStart w:id="122" w:name="_Toc406140348"/>
                      <w:r>
                        <w:t xml:space="preserve">Figure </w:t>
                      </w:r>
                      <w:r>
                        <w:fldChar w:fldCharType="begin"/>
                      </w:r>
                      <w:r w:rsidRPr="00C75CDF">
                        <w:instrText xml:space="preserve"> SEQ Figure \* ARABIC </w:instrText>
                      </w:r>
                      <w:r>
                        <w:fldChar w:fldCharType="separate"/>
                      </w:r>
                      <w:r>
                        <w:rPr>
                          <w:noProof/>
                        </w:rPr>
                        <w:t>31</w:t>
                      </w:r>
                      <w:r>
                        <w:rPr>
                          <w:noProof/>
                        </w:rPr>
                        <w:fldChar w:fldCharType="end"/>
                      </w:r>
                      <w:bookmarkEnd w:id="121"/>
                      <w:r>
                        <w:rPr>
                          <w:noProof/>
                        </w:rPr>
                        <w:t xml:space="preserve"> - Percentage of Accuracy on phase two</w:t>
                      </w:r>
                      <w:bookmarkEnd w:id="122"/>
                    </w:p>
                  </w:txbxContent>
                </v:textbox>
                <w10:wrap type="square"/>
              </v:shape>
            </w:pict>
          </mc:Fallback>
        </mc:AlternateContent>
      </w:r>
      <w:r w:rsidR="006A3B61" w:rsidRPr="00131217">
        <w:rPr>
          <w:noProof/>
        </w:rPr>
        <w:drawing>
          <wp:anchor distT="0" distB="0" distL="114300" distR="114300" simplePos="0" relativeHeight="251674624" behindDoc="0" locked="0" layoutInCell="1" allowOverlap="1" wp14:anchorId="5BC6EA80" wp14:editId="791F1906">
            <wp:simplePos x="0" y="0"/>
            <wp:positionH relativeFrom="column">
              <wp:posOffset>-635</wp:posOffset>
            </wp:positionH>
            <wp:positionV relativeFrom="paragraph">
              <wp:posOffset>-1270</wp:posOffset>
            </wp:positionV>
            <wp:extent cx="3905885" cy="2743200"/>
            <wp:effectExtent l="19050" t="1905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14:sizeRelH relativeFrom="page">
              <wp14:pctWidth>0</wp14:pctWidth>
            </wp14:sizeRelH>
            <wp14:sizeRelV relativeFrom="page">
              <wp14:pctHeight>0</wp14:pctHeight>
            </wp14:sizeRelV>
          </wp:anchor>
        </w:drawing>
      </w:r>
      <w:r w:rsidR="00246D07" w:rsidRPr="0013121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fldSimple w:instr=" REF _Ref401588224 ">
        <w:r w:rsidR="00C55C8C">
          <w:t xml:space="preserve">Figure </w:t>
        </w:r>
        <w:r w:rsidR="00C55C8C">
          <w:rPr>
            <w:noProof/>
          </w:rPr>
          <w:t>30</w:t>
        </w:r>
      </w:fldSimple>
      <w:r w:rsidRPr="00131217">
        <w:t xml:space="preserve"> </w:t>
      </w:r>
      <w:r w:rsidR="00246D07" w:rsidRPr="00131217">
        <w:t xml:space="preserve">shows the </w:t>
      </w:r>
      <w:r w:rsidRPr="00131217">
        <w:t>r</w:t>
      </w:r>
      <w:r w:rsidR="00246D07" w:rsidRPr="00131217">
        <w:t>esults of phase two.</w:t>
      </w:r>
    </w:p>
    <w:p w:rsidR="00246D07" w:rsidRPr="00131217" w:rsidRDefault="00561176" w:rsidP="00246D07">
      <w:r w:rsidRPr="00131217">
        <w:t xml:space="preserve">Totaling the correct answers of phase two in the four tries and ignoring the </w:t>
      </w:r>
      <w:r w:rsidR="00543ECA" w:rsidRPr="00131217">
        <w:t>sensitivity</w:t>
      </w:r>
      <w:r w:rsidRPr="00131217">
        <w:t xml:space="preserve"> difference, we have a total (n) of 68 tries; the result gives a percentage of accuracy of 54%. When we compare this to a random </w:t>
      </w:r>
      <w:r w:rsidRPr="00131217">
        <w:lastRenderedPageBreak/>
        <w:t>result, which would be 33% because of having to choose amongst 3 possibilities, we get a confidence value of p&lt;0.02.</w:t>
      </w:r>
    </w:p>
    <w:p w:rsidR="00246D07" w:rsidRPr="00131217" w:rsidRDefault="005549ED" w:rsidP="00EF79AC">
      <w:pPr>
        <w:pStyle w:val="Heading4"/>
      </w:pPr>
      <w:r w:rsidRPr="00131217">
        <w:t>Phase Two Evaluation</w:t>
      </w:r>
    </w:p>
    <w:p w:rsidR="005549ED" w:rsidRPr="00131217" w:rsidRDefault="005549ED" w:rsidP="005549ED">
      <w:r w:rsidRPr="00131217">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Pr="00131217" w:rsidRDefault="005549ED" w:rsidP="00246D07">
      <w:r w:rsidRPr="00131217">
        <w:t>The fact the triangle gave the best results was an interesting finding. E</w:t>
      </w:r>
      <w:r w:rsidR="00246D07" w:rsidRPr="00131217">
        <w:t>ven though I expected this not to be the case given the familiarity of the other shapes, the triangle offers the most drastic c</w:t>
      </w:r>
      <w:r w:rsidRPr="00131217">
        <w:t>hang</w:t>
      </w:r>
      <w:r w:rsidR="00246D07" w:rsidRPr="00131217">
        <w:t>e at the corners</w:t>
      </w:r>
      <w:r w:rsidRPr="00131217">
        <w:t xml:space="preserve"> and made it easy to identify. The circle seems to have had an advantage when people would start inside the shape and then realize how long it took to find an edge.</w:t>
      </w:r>
    </w:p>
    <w:p w:rsidR="00B72306" w:rsidRPr="00131217" w:rsidRDefault="00BF3680" w:rsidP="00230263">
      <w:r w:rsidRPr="00131217">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Pr="00131217" w:rsidRDefault="00B72306" w:rsidP="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43232" behindDoc="0" locked="0" layoutInCell="1" allowOverlap="1" wp14:anchorId="390FE3EE" wp14:editId="31A7F8C1">
                <wp:simplePos x="0" y="0"/>
                <wp:positionH relativeFrom="column">
                  <wp:posOffset>114300</wp:posOffset>
                </wp:positionH>
                <wp:positionV relativeFrom="paragraph">
                  <wp:posOffset>0</wp:posOffset>
                </wp:positionV>
                <wp:extent cx="5708650" cy="1734185"/>
                <wp:effectExtent l="38100" t="38100" r="444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734185"/>
                          <a:chOff x="0" y="0"/>
                          <a:chExt cx="5708650" cy="173418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62" name="Picture 62"/>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a:ln w="28575">
                              <a:solidFill>
                                <a:schemeClr val="tx1"/>
                              </a:solidFill>
                            </a:ln>
                          </pic:spPr>
                        </pic:pic>
                        <pic:pic xmlns:pic="http://schemas.openxmlformats.org/drawingml/2006/picture">
                          <pic:nvPicPr>
                            <pic:cNvPr id="61" name="Picture 61"/>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wpg:grpSp>
                      <wps:wsp>
                        <wps:cNvPr id="65" name="Text Box 65"/>
                        <wps:cNvSpPr txBox="1"/>
                        <wps:spPr>
                          <a:xfrm>
                            <a:off x="0" y="1428750"/>
                            <a:ext cx="5708650" cy="305435"/>
                          </a:xfrm>
                          <a:prstGeom prst="rect">
                            <a:avLst/>
                          </a:prstGeom>
                          <a:solidFill>
                            <a:prstClr val="white"/>
                          </a:solidFill>
                          <a:ln>
                            <a:noFill/>
                          </a:ln>
                          <a:effectLst/>
                        </wps:spPr>
                        <wps:txbx>
                          <w:txbxContent>
                            <w:p w:rsidR="00530157" w:rsidRPr="006559F6" w:rsidRDefault="00530157" w:rsidP="00B72306">
                              <w:pPr>
                                <w:pStyle w:val="Caption"/>
                                <w:rPr>
                                  <w:bCs w:val="0"/>
                                  <w:smallCaps/>
                                  <w:noProof/>
                                  <w:spacing w:val="5"/>
                                  <w:sz w:val="24"/>
                                  <w:szCs w:val="24"/>
                                </w:rPr>
                              </w:pPr>
                              <w:bookmarkStart w:id="123" w:name="_Toc406140349"/>
                              <w:r>
                                <w:t xml:space="preserve">Figure </w:t>
                              </w:r>
                              <w:fldSimple w:instr=" SEQ Figure \* ARABIC ">
                                <w:r>
                                  <w:rPr>
                                    <w:noProof/>
                                  </w:rPr>
                                  <w:t>32</w:t>
                                </w:r>
                              </w:fldSimple>
                              <w:r>
                                <w:t xml:space="preserve"> - shapes for phse 3. cUBE, SPHERE AND PRISM</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183" style="position:absolute;left:0;text-align:left;margin-left:9pt;margin-top:0;width:449.5pt;height:136.55pt;z-index:251743232;mso-position-horizontal-relative:text;mso-position-vertical-relative:text" coordsize="57086,173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">
                <v:group id="Group 64" o:spid="_x0000_s1184"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185"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EoEvEAAAA2wAAAA8AAABkcnMvZG93bnJldi54bWxEj91qAjEUhO8LvkM4gjelZltB69YoUlC8&#10;Uvx5gOPmdHd1c7JN4rr69E1B8HKYmW+Yyaw1lWjI+dKygvd+AoI4s7rkXMFhv3j7BOEDssbKMim4&#10;kYfZtPMywVTbK2+p2YVcRAj7FBUUIdSplD4ryKDv25o4ej/WGQxRulxqh9cIN5X8SJKhNFhyXCiw&#10;pu+CsvPuYhSMj2vHnDd3+3tZjhab18PgVJ2V6nXb+ReIQG14hh/tlVYwHMD/l/gD5PQ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JEoEvEAAAA2wAAAA8AAAAAAAAAAAAAAAAA&#10;nwIAAGRycy9kb3ducmV2LnhtbFBLBQYAAAAABAAEAPcAAACQAwAAAAA=&#10;" stroked="t" strokecolor="black [3213]" strokeweight="2.25pt">
                    <v:imagedata r:id="rId112" o:title=""/>
                    <v:path arrowok="t"/>
                  </v:shape>
                  <v:shape id="Picture 62" o:spid="_x0000_s1186"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IYMXFAAAA2wAAAA8AAABkcnMvZG93bnJldi54bWxEj0FrwkAUhO+F/oflFbzpRi2i0U0ogYJW&#10;PdR68fbIviah2bdhd9XUX98VhB6HmfmGWeW9acWFnG8sKxiPEhDEpdUNVwqOX+/DOQgfkDW2lknB&#10;L3nIs+enFabaXvmTLodQiQhhn6KCOoQuldKXNRn0I9sRR+/bOoMhSldJ7fAa4aaVkySZSYMNx4Ua&#10;OypqKn8OZ6PgttlvC++K+ea0W8iP13Ex3d0apQYv/dsSRKA+/Icf7bVWMJvA/Uv8ATL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yGDFxQAAANsAAAAPAAAAAAAAAAAAAAAA&#10;AJ8CAABkcnMvZG93bnJldi54bWxQSwUGAAAAAAQABAD3AAAAkQMAAAAA&#10;" stroked="t" strokecolor="black [3213]" strokeweight="2.25pt">
                    <v:imagedata r:id="rId113" o:title=""/>
                    <v:path arrowok="t"/>
                  </v:shape>
                  <v:shape id="Picture 61" o:spid="_x0000_s1187"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eiI/GAAAA2wAAAA8AAABkcnMvZG93bnJldi54bWxEj0FLw0AUhO+C/2F5Qm92Uw+txm6LBAvt&#10;oaJJPXh7ZJ/Z4O7bkN02aX+9Kwg9DjPzDbNcj86KE/Wh9axgNs1AENdet9woOFSb+0cQISJrtJ5J&#10;wZkCrFe3N0vMtR/4g05lbESCcMhRgYmxy6UMtSGHYeo74uR9+95hTLJvpO5xSHBn5UOWzaXDltOC&#10;wY4KQ/VPeXQK7NPu8FpZ83Wpivfjoiz02+ewV2pyN748g4g0xmv4v73VCuYz+PuSf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F6Ij8YAAADbAAAADwAAAAAAAAAAAAAA&#10;AACfAgAAZHJzL2Rvd25yZXYueG1sUEsFBgAAAAAEAAQA9wAAAJIDAAAAAA==&#10;" stroked="t" strokecolor="black [3213]" strokeweight="2.25pt">
                    <v:imagedata r:id="rId107" o:title=""/>
                    <v:path arrowok="t"/>
                  </v:shape>
                </v:group>
                <v:shape id="Text Box 65" o:spid="_x0000_s1188" type="#_x0000_t202" style="position:absolute;top:14287;width:5708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530157" w:rsidRPr="006559F6" w:rsidRDefault="00530157" w:rsidP="00B72306">
                        <w:pPr>
                          <w:pStyle w:val="Caption"/>
                          <w:rPr>
                            <w:bCs w:val="0"/>
                            <w:smallCaps/>
                            <w:noProof/>
                            <w:spacing w:val="5"/>
                            <w:sz w:val="24"/>
                            <w:szCs w:val="24"/>
                          </w:rPr>
                        </w:pPr>
                        <w:bookmarkStart w:id="124" w:name="_Toc406140349"/>
                        <w:r>
                          <w:t xml:space="preserve">Figure </w:t>
                        </w:r>
                        <w:fldSimple w:instr=" SEQ Figure \* ARABIC ">
                          <w:r>
                            <w:rPr>
                              <w:noProof/>
                            </w:rPr>
                            <w:t>32</w:t>
                          </w:r>
                        </w:fldSimple>
                        <w:r>
                          <w:t xml:space="preserve"> - shapes for phse 3. cUBE, SPHERE AND PRISM</w:t>
                        </w:r>
                        <w:bookmarkEnd w:id="124"/>
                      </w:p>
                    </w:txbxContent>
                  </v:textbox>
                </v:shape>
                <w10:wrap type="square"/>
              </v:group>
            </w:pict>
          </mc:Fallback>
        </mc:AlternateContent>
      </w:r>
    </w:p>
    <w:p w:rsidR="0071166F" w:rsidRPr="00131217" w:rsidRDefault="005549ED" w:rsidP="00EF79AC">
      <w:pPr>
        <w:pStyle w:val="Heading3"/>
      </w:pPr>
      <w:bookmarkStart w:id="125" w:name="_Toc406140230"/>
      <w:r w:rsidRPr="00131217">
        <w:t>Phase Three</w:t>
      </w:r>
      <w:bookmarkEnd w:id="125"/>
    </w:p>
    <w:p w:rsidR="002D0952" w:rsidRPr="00131217" w:rsidRDefault="00BF3680" w:rsidP="002D0952">
      <w:r w:rsidRPr="00131217">
        <w:t>Phase three was about an object with three relevant dimensions. Since the first two phases had dealt with, essentially, 2D shapes. This phase presented a Cube, a Prism and a Sphere. Everyt</w:t>
      </w:r>
      <w:r w:rsidR="002D0952" w:rsidRPr="00131217">
        <w:t xml:space="preserve">hing else was just like phase 2 as follows. </w:t>
      </w:r>
    </w:p>
    <w:p w:rsidR="002D0952" w:rsidRPr="00131217" w:rsidRDefault="002D0952" w:rsidP="002D0952">
      <w:pPr>
        <w:ind w:left="720"/>
      </w:pPr>
      <w:r w:rsidRPr="00131217">
        <w:t>First try. Random object, at a sensitivity of 10.</w:t>
      </w:r>
    </w:p>
    <w:p w:rsidR="002D0952" w:rsidRPr="00131217" w:rsidRDefault="002D0952" w:rsidP="002D0952">
      <w:pPr>
        <w:ind w:firstLine="720"/>
      </w:pPr>
      <w:r w:rsidRPr="00131217">
        <w:t xml:space="preserve">Second try. Random object, at a sensitivity of 5. </w:t>
      </w:r>
    </w:p>
    <w:p w:rsidR="002D0952" w:rsidRPr="00131217" w:rsidRDefault="002D0952" w:rsidP="002D0952">
      <w:pPr>
        <w:ind w:left="720"/>
      </w:pPr>
      <w:r w:rsidRPr="00131217">
        <w:t>Third try. Random object, at a sensitivity of 10.</w:t>
      </w:r>
    </w:p>
    <w:p w:rsidR="002D0952" w:rsidRPr="00131217" w:rsidRDefault="002D0952" w:rsidP="002D0952">
      <w:pPr>
        <w:ind w:left="720"/>
      </w:pPr>
      <w:r w:rsidRPr="00131217">
        <w:t xml:space="preserve">Fourth try. Random object, at a sensitivity of 5. </w:t>
      </w:r>
    </w:p>
    <w:p w:rsidR="00BF3680" w:rsidRPr="00131217" w:rsidRDefault="00B72306" w:rsidP="00EF79AC">
      <w:pPr>
        <w:pStyle w:val="Heading4"/>
      </w:pPr>
      <w:r w:rsidRPr="00131217">
        <w:rPr>
          <w:noProof/>
        </w:rPr>
        <mc:AlternateContent>
          <mc:Choice Requires="wpg">
            <w:drawing>
              <wp:anchor distT="0" distB="0" distL="114300" distR="114300" simplePos="0" relativeHeight="251682816" behindDoc="0" locked="0" layoutInCell="1" allowOverlap="1" wp14:anchorId="13FECF0B" wp14:editId="3159A50D">
                <wp:simplePos x="0" y="0"/>
                <wp:positionH relativeFrom="column">
                  <wp:posOffset>0</wp:posOffset>
                </wp:positionH>
                <wp:positionV relativeFrom="paragraph">
                  <wp:posOffset>84455</wp:posOffset>
                </wp:positionV>
                <wp:extent cx="3657600" cy="3080385"/>
                <wp:effectExtent l="19050" t="19050" r="19050" b="571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80385"/>
                          <a:chOff x="0" y="0"/>
                          <a:chExt cx="3657600" cy="308038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114"/>
                          </a:graphicData>
                        </a:graphic>
                      </wpg:graphicFrame>
                      <wps:wsp>
                        <wps:cNvPr id="29" name="Text Box 29"/>
                        <wps:cNvSpPr txBox="1"/>
                        <wps:spPr>
                          <a:xfrm>
                            <a:off x="0" y="2774950"/>
                            <a:ext cx="3657600" cy="305435"/>
                          </a:xfrm>
                          <a:prstGeom prst="rect">
                            <a:avLst/>
                          </a:prstGeom>
                          <a:solidFill>
                            <a:prstClr val="white"/>
                          </a:solidFill>
                          <a:ln>
                            <a:noFill/>
                          </a:ln>
                          <a:effectLst/>
                        </wps:spPr>
                        <wps:txbx>
                          <w:txbxContent>
                            <w:p w:rsidR="00530157" w:rsidRPr="001A149D" w:rsidRDefault="00530157" w:rsidP="00712219">
                              <w:pPr>
                                <w:pStyle w:val="Caption"/>
                                <w:rPr>
                                  <w:noProof/>
                                  <w:sz w:val="24"/>
                                  <w:szCs w:val="20"/>
                                </w:rPr>
                              </w:pPr>
                              <w:bookmarkStart w:id="126" w:name="_Toc406140350"/>
                              <w:r>
                                <w:t xml:space="preserve">Figure </w:t>
                              </w:r>
                              <w:r>
                                <w:fldChar w:fldCharType="begin"/>
                              </w:r>
                              <w:r w:rsidRPr="00BC5EB7">
                                <w:instrText xml:space="preserve"> SEQ Figure \* ARABIC </w:instrText>
                              </w:r>
                              <w:r>
                                <w:fldChar w:fldCharType="separate"/>
                              </w:r>
                              <w:r>
                                <w:rPr>
                                  <w:noProof/>
                                </w:rPr>
                                <w:t>33</w:t>
                              </w:r>
                              <w:r>
                                <w:rPr>
                                  <w:noProof/>
                                </w:rPr>
                                <w:fldChar w:fldCharType="end"/>
                              </w:r>
                              <w:r>
                                <w:rPr>
                                  <w:noProof/>
                                </w:rPr>
                                <w:t xml:space="preserve"> -  Percentage of accuracy on phase 3</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189" style="position:absolute;margin-left:0;margin-top:6.65pt;width:4in;height:242.55pt;z-index:251682816;mso-position-horizontal-relative:text;mso-position-vertical-relative:text" coordsize="36576,30803"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">
                <v:shape id="Chart 28" o:spid="_x0000_s1190" type="#_x0000_t75" style="position:absolute;left:-121;top:-121;width:36879;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">
                  <v:imagedata r:id="rId115" o:title=""/>
                  <o:lock v:ext="edit" aspectratio="f"/>
                </v:shape>
                <v:shape id="Text Box 29" o:spid="_x0000_s1191" type="#_x0000_t202" style="position:absolute;top:27749;width:3657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530157" w:rsidRPr="001A149D" w:rsidRDefault="00530157" w:rsidP="00712219">
                        <w:pPr>
                          <w:pStyle w:val="Caption"/>
                          <w:rPr>
                            <w:noProof/>
                            <w:sz w:val="24"/>
                            <w:szCs w:val="20"/>
                          </w:rPr>
                        </w:pPr>
                        <w:bookmarkStart w:id="127" w:name="_Toc406140350"/>
                        <w:r>
                          <w:t xml:space="preserve">Figure </w:t>
                        </w:r>
                        <w:r>
                          <w:fldChar w:fldCharType="begin"/>
                        </w:r>
                        <w:r w:rsidRPr="00BC5EB7">
                          <w:instrText xml:space="preserve"> SEQ Figure \* ARABIC </w:instrText>
                        </w:r>
                        <w:r>
                          <w:fldChar w:fldCharType="separate"/>
                        </w:r>
                        <w:r>
                          <w:rPr>
                            <w:noProof/>
                          </w:rPr>
                          <w:t>33</w:t>
                        </w:r>
                        <w:r>
                          <w:rPr>
                            <w:noProof/>
                          </w:rPr>
                          <w:fldChar w:fldCharType="end"/>
                        </w:r>
                        <w:r>
                          <w:rPr>
                            <w:noProof/>
                          </w:rPr>
                          <w:t xml:space="preserve"> -  Percentage of accuracy on phase 3</w:t>
                        </w:r>
                        <w:bookmarkEnd w:id="127"/>
                      </w:p>
                    </w:txbxContent>
                  </v:textbox>
                </v:shape>
                <w10:wrap type="square"/>
              </v:group>
              <o:OLEObject Type="Embed" ProgID="Excel.Chart.8" ShapeID="Chart 28" DrawAspect="Content" ObjectID="_1479995301" r:id="rId116">
                <o:FieldCodes>\s</o:FieldCodes>
              </o:OLEObject>
            </w:pict>
          </mc:Fallback>
        </mc:AlternateContent>
      </w:r>
      <w:r w:rsidR="00BF3680" w:rsidRPr="00131217">
        <w:t>Phase Three Results</w:t>
      </w:r>
    </w:p>
    <w:p w:rsidR="00543ECA" w:rsidRPr="00131217" w:rsidRDefault="002D0952" w:rsidP="00543ECA">
      <w:r w:rsidRPr="00131217">
        <w:t>The sphere shows a success rate barely above random whereas the Prism shows a success rate of more than 80%. Overall the success rate for all three shapes was 55%. The results of phase three are shown in table 3.</w:t>
      </w:r>
      <w:r w:rsidR="00543ECA" w:rsidRPr="00131217">
        <w:t xml:space="preserve"> </w:t>
      </w:r>
    </w:p>
    <w:p w:rsidR="00017618" w:rsidRPr="00131217" w:rsidRDefault="00543ECA" w:rsidP="00017618">
      <w:r w:rsidRPr="00131217">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Pr="00131217" w:rsidRDefault="002D0952" w:rsidP="00EF79AC">
      <w:pPr>
        <w:pStyle w:val="Heading4"/>
      </w:pPr>
      <w:r w:rsidRPr="00131217">
        <w:lastRenderedPageBreak/>
        <w:t>Phase Three Evaluation</w:t>
      </w:r>
    </w:p>
    <w:p w:rsidR="002D0952" w:rsidRPr="00131217" w:rsidRDefault="002D0952" w:rsidP="002D0952">
      <w:r w:rsidRPr="00131217">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rsidRPr="00131217">
        <w:t xml:space="preserve">not what the subject was expecting </w:t>
      </w:r>
      <w:r w:rsidRPr="00131217">
        <w:t>and for that same reason it was the most recognizable once the user knew that was the prism’s “signature”. What happened is that as the subject approached a side of the</w:t>
      </w:r>
      <w:r w:rsidR="00DF3EC6" w:rsidRPr="00131217">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704625" w:rsidRPr="00131217" w:rsidRDefault="00DF3EC6" w:rsidP="00017618">
      <w:r w:rsidRPr="00131217">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704625" w:rsidRPr="00131217" w:rsidRDefault="00704625" w:rsidP="00704625">
      <w:r w:rsidRPr="00131217">
        <w:br w:type="page"/>
      </w:r>
    </w:p>
    <w:p w:rsidR="00704625" w:rsidRPr="00131217" w:rsidRDefault="00131217" w:rsidP="00704625">
      <w:pPr>
        <w:pStyle w:val="Heading3"/>
      </w:pPr>
      <w:bookmarkStart w:id="128" w:name="_Toc406140231"/>
      <w:r>
        <w:rPr>
          <w:noProof/>
        </w:rPr>
        <w:lastRenderedPageBreak/>
        <mc:AlternateContent>
          <mc:Choice Requires="wpg">
            <w:drawing>
              <wp:anchor distT="0" distB="0" distL="114300" distR="114300" simplePos="0" relativeHeight="251758592" behindDoc="0" locked="0" layoutInCell="1" allowOverlap="1" wp14:anchorId="571DA535" wp14:editId="2757D904">
                <wp:simplePos x="0" y="0"/>
                <wp:positionH relativeFrom="column">
                  <wp:posOffset>36576</wp:posOffset>
                </wp:positionH>
                <wp:positionV relativeFrom="paragraph">
                  <wp:posOffset>65837</wp:posOffset>
                </wp:positionV>
                <wp:extent cx="3209925" cy="2955925"/>
                <wp:effectExtent l="95250" t="57150" r="123825" b="0"/>
                <wp:wrapSquare wrapText="bothSides"/>
                <wp:docPr id="86" name="Group 86"/>
                <wp:cNvGraphicFramePr/>
                <a:graphic xmlns:a="http://schemas.openxmlformats.org/drawingml/2006/main">
                  <a:graphicData uri="http://schemas.microsoft.com/office/word/2010/wordprocessingGroup">
                    <wpg:wgp>
                      <wpg:cNvGrpSpPr/>
                      <wpg:grpSpPr>
                        <a:xfrm>
                          <a:off x="0" y="0"/>
                          <a:ext cx="3209925" cy="2955925"/>
                          <a:chOff x="0" y="0"/>
                          <a:chExt cx="3209925" cy="2955925"/>
                        </a:xfrm>
                      </wpg:grpSpPr>
                      <wpg:grpSp>
                        <wpg:cNvPr id="79" name="Group 79"/>
                        <wpg:cNvGrpSpPr/>
                        <wpg:grpSpPr>
                          <a:xfrm>
                            <a:off x="0" y="0"/>
                            <a:ext cx="3209925" cy="2413635"/>
                            <a:chOff x="0" y="0"/>
                            <a:chExt cx="3657600" cy="2750515"/>
                          </a:xfrm>
                        </wpg:grpSpPr>
                        <pic:pic xmlns:pic="http://schemas.openxmlformats.org/drawingml/2006/picture">
                          <pic:nvPicPr>
                            <pic:cNvPr id="42" name="Picture 42"/>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3657600" cy="2750515"/>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78" name="Oval Callout 78"/>
                          <wps:cNvSpPr/>
                          <wps:spPr>
                            <a:xfrm>
                              <a:off x="1528877" y="2017363"/>
                              <a:ext cx="1185063" cy="462788"/>
                            </a:xfrm>
                            <a:prstGeom prst="wedgeEllipseCallout">
                              <a:avLst>
                                <a:gd name="adj1" fmla="val 47000"/>
                                <a:gd name="adj2" fmla="val -130813"/>
                              </a:avLst>
                            </a:prstGeom>
                          </wps:spPr>
                          <wps:style>
                            <a:lnRef idx="2">
                              <a:schemeClr val="dk1"/>
                            </a:lnRef>
                            <a:fillRef idx="1">
                              <a:schemeClr val="lt1"/>
                            </a:fillRef>
                            <a:effectRef idx="0">
                              <a:schemeClr val="dk1"/>
                            </a:effectRef>
                            <a:fontRef idx="minor">
                              <a:schemeClr val="dk1"/>
                            </a:fontRef>
                          </wps:style>
                          <wps:txbx>
                            <w:txbxContent>
                              <w:p w:rsidR="00530157" w:rsidRPr="00131217" w:rsidRDefault="00530157" w:rsidP="00C43214">
                                <w:pPr>
                                  <w:jc w:val="center"/>
                                </w:pPr>
                                <w:r w:rsidRPr="00131217">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Oval Callout 80"/>
                          <wps:cNvSpPr/>
                          <wps:spPr>
                            <a:xfrm>
                              <a:off x="2114093" y="409480"/>
                              <a:ext cx="1331367" cy="409920"/>
                            </a:xfrm>
                            <a:prstGeom prst="wedgeEllipseCallout">
                              <a:avLst>
                                <a:gd name="adj1" fmla="val -54465"/>
                                <a:gd name="adj2" fmla="val 81573"/>
                              </a:avLst>
                            </a:prstGeom>
                          </wps:spPr>
                          <wps:style>
                            <a:lnRef idx="2">
                              <a:schemeClr val="dk1"/>
                            </a:lnRef>
                            <a:fillRef idx="1">
                              <a:schemeClr val="lt1"/>
                            </a:fillRef>
                            <a:effectRef idx="0">
                              <a:schemeClr val="dk1"/>
                            </a:effectRef>
                            <a:fontRef idx="minor">
                              <a:schemeClr val="dk1"/>
                            </a:fontRef>
                          </wps:style>
                          <wps:txbx>
                            <w:txbxContent>
                              <w:p w:rsidR="00530157" w:rsidRPr="00C43214" w:rsidRDefault="00530157" w:rsidP="00C43214">
                                <w:pPr>
                                  <w:jc w:val="center"/>
                                  <w:rPr>
                                    <w:lang w:val="es-US"/>
                                  </w:rPr>
                                </w:pPr>
                                <w:r w:rsidRPr="00131217">
                                  <w:t>IOIO</w:t>
                                </w:r>
                                <w:r>
                                  <w:rPr>
                                    <w:lang w:val="es-US"/>
                                  </w:rPr>
                                  <w:t xml:space="preserve">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5" name="Text Box 85"/>
                        <wps:cNvSpPr txBox="1"/>
                        <wps:spPr>
                          <a:xfrm>
                            <a:off x="0" y="2472055"/>
                            <a:ext cx="3209925" cy="483870"/>
                          </a:xfrm>
                          <a:prstGeom prst="rect">
                            <a:avLst/>
                          </a:prstGeom>
                          <a:solidFill>
                            <a:prstClr val="white"/>
                          </a:solidFill>
                          <a:ln>
                            <a:noFill/>
                          </a:ln>
                          <a:effectLst/>
                        </wps:spPr>
                        <wps:txbx>
                          <w:txbxContent>
                            <w:p w:rsidR="00530157" w:rsidRPr="006D6050" w:rsidRDefault="00530157" w:rsidP="00131217">
                              <w:pPr>
                                <w:pStyle w:val="Caption"/>
                                <w:rPr>
                                  <w:bCs w:val="0"/>
                                  <w:smallCaps/>
                                  <w:noProof/>
                                  <w:spacing w:val="5"/>
                                  <w:sz w:val="24"/>
                                  <w:szCs w:val="24"/>
                                </w:rPr>
                              </w:pPr>
                              <w:bookmarkStart w:id="129" w:name="_Toc406140351"/>
                              <w:r>
                                <w:t xml:space="preserve">Figure </w:t>
                              </w:r>
                              <w:fldSimple w:instr=" SEQ Figure \* ARABIC ">
                                <w:r>
                                  <w:rPr>
                                    <w:noProof/>
                                  </w:rPr>
                                  <w:t>34</w:t>
                                </w:r>
                              </w:fldSimple>
                              <w:r>
                                <w:rPr>
                                  <w:noProof/>
                                </w:rPr>
                                <w:t xml:space="preserve"> – Rig for testing the controlled behaviour of the procimity sensor</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6" o:spid="_x0000_s1192" style="position:absolute;margin-left:2.9pt;margin-top:5.2pt;width:252.75pt;height:232.75pt;z-index:251758592;mso-position-horizontal-relative:text;mso-position-vertical-relative:text" coordsize="32099,295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">
                <v:group id="Group 79" o:spid="_x0000_s1193" style="position:absolute;width:32099;height:24136" coordsize="36576,275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 id="Picture 42" o:spid="_x0000_s1194" type="#_x0000_t75" style="position:absolute;width:36576;height:27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iponFAAAA2wAAAA8AAABkcnMvZG93bnJldi54bWxEj09rwkAUxO+C32F5Qi+lbpSiJbqK/1K8&#10;KGh78fbIPpNo9m3IriZ++65Q8DjMzG+Y6bw1pbhT7QrLCgb9CARxanXBmYLfn+TjC4TzyBpLy6Tg&#10;QQ7ms25nirG2DR/ofvSZCBB2MSrIva9iKV2ak0HXtxVx8M62NuiDrDOpa2wC3JRyGEUjabDgsJBj&#10;Rauc0uvxZhS8n/blOFo2m4RHO7f5Tta3B16Ueuu1iwkIT61/hf/bW63gcwjPL+EHyN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IqaJxQAAANsAAAAPAAAAAAAAAAAAAAAA&#10;AJ8CAABkcnMvZG93bnJldi54bWxQSwUGAAAAAAQABAD3AAAAkQMAAAAA&#10;" filled="t" fillcolor="#ededed" stroked="t" strokecolor="black [3213]" strokeweight="2.25pt">
                    <v:stroke endcap="square"/>
                    <v:imagedata r:id="rId118" o:title=""/>
                    <v:shadow on="t" color="black" opacity="26214f" origin="-.5,-.5" offset="0,.5mm"/>
                    <v:path arrowok="t"/>
                  </v:shape>
                  <v:shape id="Oval Callout 78" o:spid="_x0000_s1195" type="#_x0000_t63" style="position:absolute;left:15288;top:20173;width:11851;height:46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EdY8AA&#10;AADbAAAADwAAAGRycy9kb3ducmV2LnhtbERPTWvCQBC9F/oflin0UuqmClVSVykFpaAXtXieZsck&#10;NDsbsmOM/945CD0+3vd8OYTG9NSlOrKDt1EGhriIvubSwc9h9ToDkwTZYxOZHFwpwXLx+DDH3McL&#10;76jfS2k0hFOODiqRNrc2FRUFTKPYEit3il1AUdiV1nd40fDQ2HGWvduANWtDhS19VVT87c/BwfR0&#10;7OPLdiWbHfrxelb+ynEyde75afj8ACM0yL/47v726tOx+kV/gF3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EdY8AAAADbAAAADwAAAAAAAAAAAAAAAACYAgAAZHJzL2Rvd25y&#10;ZXYueG1sUEsFBgAAAAAEAAQA9QAAAIUDAAAAAA==&#10;" adj="20952,-17456" fillcolor="white [3201]" strokecolor="black [3200]" strokeweight="2pt">
                    <v:textbox>
                      <w:txbxContent>
                        <w:p w:rsidR="00530157" w:rsidRPr="00131217" w:rsidRDefault="00530157" w:rsidP="00C43214">
                          <w:pPr>
                            <w:jc w:val="center"/>
                          </w:pPr>
                          <w:r w:rsidRPr="00131217">
                            <w:t>Sensor</w:t>
                          </w:r>
                        </w:p>
                      </w:txbxContent>
                    </v:textbox>
                  </v:shape>
                  <v:shape id="Oval Callout 80" o:spid="_x0000_s1196" type="#_x0000_t63" style="position:absolute;left:21140;top:4094;width:13314;height:4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2n1MAA&#10;AADbAAAADwAAAGRycy9kb3ducmV2LnhtbERPPW/CMBDdK/EfrENiKw4MCKUYVBBUwEaCOl/ja5Ji&#10;n6PYDYFfjwckxqf3vVj11oiOWl87VjAZJyCIC6drLhWc8937HIQPyBqNY1JwIw+r5eBtgal2Vz5R&#10;l4VSxBD2KSqoQmhSKX1RkUU/dg1x5H5dazFE2JZSt3iN4dbIaZLMpMWaY0OFDW0qKi7Zv1WQZ7Nz&#10;/vPVdHf9vV0fD3+7rbkYpUbD/vMDRKA+vMRP914rmMf18Uv8A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62n1MAAAADbAAAADwAAAAAAAAAAAAAAAACYAgAAZHJzL2Rvd25y&#10;ZXYueG1sUEsFBgAAAAAEAAQA9QAAAIUDAAAAAA==&#10;" adj="-964,28420" fillcolor="white [3201]" strokecolor="black [3200]" strokeweight="2pt">
                    <v:textbox>
                      <w:txbxContent>
                        <w:p w:rsidR="00530157" w:rsidRPr="00C43214" w:rsidRDefault="00530157" w:rsidP="00C43214">
                          <w:pPr>
                            <w:jc w:val="center"/>
                            <w:rPr>
                              <w:lang w:val="es-US"/>
                            </w:rPr>
                          </w:pPr>
                          <w:r w:rsidRPr="00131217">
                            <w:t>IOIO</w:t>
                          </w:r>
                          <w:r>
                            <w:rPr>
                              <w:lang w:val="es-US"/>
                            </w:rPr>
                            <w:t xml:space="preserve"> Board</w:t>
                          </w:r>
                        </w:p>
                      </w:txbxContent>
                    </v:textbox>
                  </v:shape>
                </v:group>
                <v:shape id="Text Box 85" o:spid="_x0000_s1197" type="#_x0000_t202" style="position:absolute;top:24720;width:32099;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yt2cYA&#10;AADbAAAADwAAAGRycy9kb3ducmV2LnhtbESPQWsCMRSE74X+h/AKvRTNtlWR1SgiLbS9iKsXb4/N&#10;c7N287IkWV3/vSkUPA4z8w0zX/a2EWfyoXas4HWYgSAuna65UrDffQ6mIEJE1tg4JgVXCrBcPD7M&#10;Mdfuwls6F7ESCcIhRwUmxjaXMpSGLIaha4mTd3TeYkzSV1J7vCS4beRblk2kxZrTgsGW1obK36Kz&#10;Cjajw8a8dMePn9Xo3X/vu/XkVBVKPT/1qxmISH28h//bX1rBd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yt2cYAAADbAAAADwAAAAAAAAAAAAAAAACYAgAAZHJz&#10;L2Rvd25yZXYueG1sUEsFBgAAAAAEAAQA9QAAAIsDAAAAAA==&#10;" stroked="f">
                  <v:textbox style="mso-fit-shape-to-text:t" inset="0,0,0,0">
                    <w:txbxContent>
                      <w:p w:rsidR="00530157" w:rsidRPr="006D6050" w:rsidRDefault="00530157" w:rsidP="00131217">
                        <w:pPr>
                          <w:pStyle w:val="Caption"/>
                          <w:rPr>
                            <w:bCs w:val="0"/>
                            <w:smallCaps/>
                            <w:noProof/>
                            <w:spacing w:val="5"/>
                            <w:sz w:val="24"/>
                            <w:szCs w:val="24"/>
                          </w:rPr>
                        </w:pPr>
                        <w:bookmarkStart w:id="130" w:name="_Toc406140351"/>
                        <w:r>
                          <w:t xml:space="preserve">Figure </w:t>
                        </w:r>
                        <w:fldSimple w:instr=" SEQ Figure \* ARABIC ">
                          <w:r>
                            <w:rPr>
                              <w:noProof/>
                            </w:rPr>
                            <w:t>34</w:t>
                          </w:r>
                        </w:fldSimple>
                        <w:r>
                          <w:rPr>
                            <w:noProof/>
                          </w:rPr>
                          <w:t xml:space="preserve"> – Rig for testing the controlled behaviour of the procimity sensor</w:t>
                        </w:r>
                        <w:bookmarkEnd w:id="130"/>
                      </w:p>
                    </w:txbxContent>
                  </v:textbox>
                </v:shape>
                <w10:wrap type="square"/>
              </v:group>
            </w:pict>
          </mc:Fallback>
        </mc:AlternateContent>
      </w:r>
      <w:r w:rsidR="00704625" w:rsidRPr="00131217">
        <w:t>Normalization of the Sensor</w:t>
      </w:r>
      <w:bookmarkEnd w:id="128"/>
    </w:p>
    <w:p w:rsidR="00704625" w:rsidRPr="00131217" w:rsidRDefault="00704625" w:rsidP="00704625">
      <w:r w:rsidRPr="00131217">
        <w:t>A lot of care was taken in order to get accurate raw readings from the sensor in order to determine its specific characteristics.</w:t>
      </w:r>
      <w:r w:rsidR="00C43214" w:rsidRPr="00131217">
        <w:t xml:space="preserve"> </w:t>
      </w:r>
    </w:p>
    <w:p w:rsidR="00C43214" w:rsidRPr="00131217" w:rsidRDefault="00C43214" w:rsidP="00704625">
      <w:r w:rsidRPr="00131217">
        <w:t>A rig was built to hold the sensor over the objects at a constant height and completely still.</w:t>
      </w:r>
    </w:p>
    <w:p w:rsidR="0088448A" w:rsidRDefault="001F035F" w:rsidP="00704625">
      <w:r>
        <w:rPr>
          <w:noProof/>
        </w:rPr>
        <mc:AlternateContent>
          <mc:Choice Requires="wpg">
            <w:drawing>
              <wp:anchor distT="0" distB="0" distL="114300" distR="114300" simplePos="0" relativeHeight="251760640" behindDoc="0" locked="0" layoutInCell="1" allowOverlap="1" wp14:anchorId="702D4478" wp14:editId="13A89D84">
                <wp:simplePos x="0" y="0"/>
                <wp:positionH relativeFrom="column">
                  <wp:posOffset>-3448050</wp:posOffset>
                </wp:positionH>
                <wp:positionV relativeFrom="paragraph">
                  <wp:posOffset>1137285</wp:posOffset>
                </wp:positionV>
                <wp:extent cx="2406650" cy="3753485"/>
                <wp:effectExtent l="95250" t="76200" r="107950" b="0"/>
                <wp:wrapSquare wrapText="bothSides"/>
                <wp:docPr id="88" name="Group 88"/>
                <wp:cNvGraphicFramePr/>
                <a:graphic xmlns:a="http://schemas.openxmlformats.org/drawingml/2006/main">
                  <a:graphicData uri="http://schemas.microsoft.com/office/word/2010/wordprocessingGroup">
                    <wpg:wgp>
                      <wpg:cNvGrpSpPr/>
                      <wpg:grpSpPr>
                        <a:xfrm>
                          <a:off x="0" y="0"/>
                          <a:ext cx="2406650" cy="3753485"/>
                          <a:chOff x="0" y="0"/>
                          <a:chExt cx="2406650" cy="3753485"/>
                        </a:xfrm>
                      </wpg:grpSpPr>
                      <wpg:grpSp>
                        <wpg:cNvPr id="81" name="Group 81"/>
                        <wpg:cNvGrpSpPr/>
                        <wpg:grpSpPr>
                          <a:xfrm>
                            <a:off x="0" y="0"/>
                            <a:ext cx="2406650" cy="3209925"/>
                            <a:chOff x="457200" y="-453715"/>
                            <a:chExt cx="2743199" cy="3657946"/>
                          </a:xfrm>
                        </wpg:grpSpPr>
                        <pic:pic xmlns:pic="http://schemas.openxmlformats.org/drawingml/2006/picture">
                          <pic:nvPicPr>
                            <pic:cNvPr id="82" name="Picture 82"/>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rot="5400000">
                              <a:off x="-173" y="3658"/>
                              <a:ext cx="3657946" cy="2743199"/>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83" name="Oval Callout 83"/>
                          <wps:cNvSpPr/>
                          <wps:spPr>
                            <a:xfrm>
                              <a:off x="1398760" y="1255208"/>
                              <a:ext cx="1568227" cy="916983"/>
                            </a:xfrm>
                            <a:prstGeom prst="wedgeEllipseCallout">
                              <a:avLst>
                                <a:gd name="adj1" fmla="val -59525"/>
                                <a:gd name="adj2" fmla="val 67060"/>
                              </a:avLst>
                            </a:prstGeom>
                          </wps:spPr>
                          <wps:style>
                            <a:lnRef idx="2">
                              <a:schemeClr val="dk1"/>
                            </a:lnRef>
                            <a:fillRef idx="1">
                              <a:schemeClr val="lt1"/>
                            </a:fillRef>
                            <a:effectRef idx="0">
                              <a:schemeClr val="dk1"/>
                            </a:effectRef>
                            <a:fontRef idx="minor">
                              <a:schemeClr val="dk1"/>
                            </a:fontRef>
                          </wps:style>
                          <wps:txbx>
                            <w:txbxContent>
                              <w:p w:rsidR="00530157" w:rsidRPr="00131217" w:rsidRDefault="00530157" w:rsidP="00C43214">
                                <w:pPr>
                                  <w:jc w:val="center"/>
                                </w:pPr>
                                <w:r w:rsidRPr="00131217">
                                  <w:t>One Inch mark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7" name="Text Box 87"/>
                        <wps:cNvSpPr txBox="1"/>
                        <wps:spPr>
                          <a:xfrm>
                            <a:off x="0" y="3269615"/>
                            <a:ext cx="2406650" cy="483870"/>
                          </a:xfrm>
                          <a:prstGeom prst="rect">
                            <a:avLst/>
                          </a:prstGeom>
                          <a:solidFill>
                            <a:prstClr val="white"/>
                          </a:solidFill>
                          <a:ln>
                            <a:noFill/>
                          </a:ln>
                          <a:effectLst/>
                        </wps:spPr>
                        <wps:txbx>
                          <w:txbxContent>
                            <w:p w:rsidR="00530157" w:rsidRPr="006E2F85" w:rsidRDefault="00530157" w:rsidP="00131217">
                              <w:pPr>
                                <w:pStyle w:val="Caption"/>
                                <w:rPr>
                                  <w:noProof/>
                                  <w:sz w:val="24"/>
                                  <w:szCs w:val="20"/>
                                </w:rPr>
                              </w:pPr>
                              <w:bookmarkStart w:id="131" w:name="_Toc406140352"/>
                              <w:r>
                                <w:t xml:space="preserve">Figure </w:t>
                              </w:r>
                              <w:r>
                                <w:fldChar w:fldCharType="begin"/>
                              </w:r>
                              <w:r w:rsidRPr="00BC5EB7">
                                <w:instrText xml:space="preserve"> SEQ Figure \* ARABIC </w:instrText>
                              </w:r>
                              <w:r>
                                <w:fldChar w:fldCharType="separate"/>
                              </w:r>
                              <w:r>
                                <w:rPr>
                                  <w:noProof/>
                                </w:rPr>
                                <w:t>35</w:t>
                              </w:r>
                              <w:r>
                                <w:rPr>
                                  <w:noProof/>
                                </w:rPr>
                                <w:fldChar w:fldCharType="end"/>
                              </w:r>
                              <w:r>
                                <w:rPr>
                                  <w:noProof/>
                                </w:rPr>
                                <w:t xml:space="preserve"> - Markings to accurately re-create the measurements</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8" o:spid="_x0000_s1198" style="position:absolute;left:0;text-align:left;margin-left:-271.5pt;margin-top:89.55pt;width:189.5pt;height:295.55pt;z-index:251760640;mso-position-horizontal-relative:text;mso-position-vertical-relative:text;mso-height-relative:margin" coordsize="24066,375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">
                <v:group id="Group 81" o:spid="_x0000_s1199" style="position:absolute;width:24066;height:32099" coordorigin="4572,-4537" coordsize="27431,365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Picture 82" o:spid="_x0000_s1200" type="#_x0000_t75" style="position:absolute;left:-2;top:37;width:36579;height:274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u7FvEAAAA2wAAAA8AAABkcnMvZG93bnJldi54bWxEj0FrwkAUhO8F/8PyhF5K3ZhDiamrqBDq&#10;RWhjoT0+sq9JMPs27K5J/PduodDjMDPfMOvtZDoxkPOtZQXLRQKCuLK65VrB57l4zkD4gKyxs0wK&#10;buRhu5k9rDHXduQPGspQiwhhn6OCJoQ+l9JXDRn0C9sTR+/HOoMhSldL7XCMcNPJNElepMGW40KD&#10;PR0aqi7l1Sg4fxdc7/D9bRh5vzo88UpmXyelHufT7hVEoCn8h//aR60gS+H3S/wBcn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Ku7FvEAAAA2wAAAA8AAAAAAAAAAAAAAAAA&#10;nwIAAGRycy9kb3ducmV2LnhtbFBLBQYAAAAABAAEAPcAAACQAwAAAAA=&#10;" filled="t" fillcolor="#ededed" stroked="t" strokecolor="black [3213]" strokeweight="2.25pt">
                    <v:stroke endcap="square"/>
                    <v:imagedata r:id="rId120" o:title=""/>
                    <v:shadow on="t" color="black" opacity="26214f" origin="-.5,-.5" offset="0,.5mm"/>
                    <v:path arrowok="t"/>
                  </v:shape>
                  <v:shape id="Oval Callout 83" o:spid="_x0000_s1201" type="#_x0000_t63" style="position:absolute;left:13987;top:12552;width:15682;height:9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6q98UA&#10;AADbAAAADwAAAGRycy9kb3ducmV2LnhtbESPQWvCQBSE70L/w/IKvenGprSauooIgqIitQWvr9ln&#10;NjT7NmS3JvXXuwXB4zAz3zCTWWcrcabGl44VDAcJCOLc6ZILBV+fy/4IhA/IGivHpOCPPMymD70J&#10;Ztq1/EHnQyhEhLDPUIEJoc6k9Lkhi37gauLonVxjMUTZFFI32Ea4reRzkrxKiyXHBYM1LQzlP4df&#10;q8C+yWO7bk2d7rt0Hr5fxpvtZafU02M3fwcRqAv38K290gpGKfx/iT9AT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vqr3xQAAANsAAAAPAAAAAAAAAAAAAAAAAJgCAABkcnMv&#10;ZG93bnJldi54bWxQSwUGAAAAAAQABAD1AAAAigMAAAAA&#10;" adj="-2057,25285" fillcolor="white [3201]" strokecolor="black [3200]" strokeweight="2pt">
                    <v:textbox>
                      <w:txbxContent>
                        <w:p w:rsidR="00530157" w:rsidRPr="00131217" w:rsidRDefault="00530157" w:rsidP="00C43214">
                          <w:pPr>
                            <w:jc w:val="center"/>
                          </w:pPr>
                          <w:r w:rsidRPr="00131217">
                            <w:t>One Inch markings</w:t>
                          </w:r>
                        </w:p>
                      </w:txbxContent>
                    </v:textbox>
                  </v:shape>
                </v:group>
                <v:shape id="Text Box 87" o:spid="_x0000_s1202" type="#_x0000_t202" style="position:absolute;top:32696;width:24066;height:4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KWNcYA&#10;AADbAAAADwAAAGRycy9kb3ducmV2LnhtbESPQWsCMRSE74X+h/AKvRTNthWV1SgiLbS9iKsXb4/N&#10;c7N287IkWV3/vSkUPA4z8w0zX/a2EWfyoXas4HWYgSAuna65UrDffQ6mIEJE1tg4JgVXCrBcPD7M&#10;Mdfuwls6F7ESCcIhRwUmxjaXMpSGLIaha4mTd3TeYkzSV1J7vCS4beRblo2lxZrTgsGW1obK36Kz&#10;Cjajw8a8dMePn9Xo3X/vu/X4VBVKPT/1qxmISH28h//bX1rBdAJ/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KWNcYAAADbAAAADwAAAAAAAAAAAAAAAACYAgAAZHJz&#10;L2Rvd25yZXYueG1sUEsFBgAAAAAEAAQA9QAAAIsDAAAAAA==&#10;" stroked="f">
                  <v:textbox style="mso-fit-shape-to-text:t" inset="0,0,0,0">
                    <w:txbxContent>
                      <w:p w:rsidR="00530157" w:rsidRPr="006E2F85" w:rsidRDefault="00530157" w:rsidP="00131217">
                        <w:pPr>
                          <w:pStyle w:val="Caption"/>
                          <w:rPr>
                            <w:noProof/>
                            <w:sz w:val="24"/>
                            <w:szCs w:val="20"/>
                          </w:rPr>
                        </w:pPr>
                        <w:bookmarkStart w:id="132" w:name="_Toc406140352"/>
                        <w:r>
                          <w:t xml:space="preserve">Figure </w:t>
                        </w:r>
                        <w:r>
                          <w:fldChar w:fldCharType="begin"/>
                        </w:r>
                        <w:r w:rsidRPr="00BC5EB7">
                          <w:instrText xml:space="preserve"> SEQ Figure \* ARABIC </w:instrText>
                        </w:r>
                        <w:r>
                          <w:fldChar w:fldCharType="separate"/>
                        </w:r>
                        <w:r>
                          <w:rPr>
                            <w:noProof/>
                          </w:rPr>
                          <w:t>35</w:t>
                        </w:r>
                        <w:r>
                          <w:rPr>
                            <w:noProof/>
                          </w:rPr>
                          <w:fldChar w:fldCharType="end"/>
                        </w:r>
                        <w:r>
                          <w:rPr>
                            <w:noProof/>
                          </w:rPr>
                          <w:t xml:space="preserve"> - Markings to accurately re-create the measurements</w:t>
                        </w:r>
                        <w:bookmarkEnd w:id="132"/>
                      </w:p>
                    </w:txbxContent>
                  </v:textbox>
                </v:shape>
                <w10:wrap type="square"/>
              </v:group>
            </w:pict>
          </mc:Fallback>
        </mc:AlternateContent>
      </w:r>
      <w:r w:rsidR="00C43214" w:rsidRPr="00131217">
        <w:t>The rig allowed for adjusting the distance of the sensor to the table and the objects to be sensed and markings on the table allowed for careful alignment of the rig along the sensing area.</w:t>
      </w:r>
      <w:r>
        <w:t xml:space="preserve"> Ten seconds of readings were taken at twelve positions along the sensing area. The sensor readings were taken at raw, 10 and 5 sensitivity levels. The test was conducted with various objects and at two different heights from the table. </w:t>
      </w:r>
    </w:p>
    <w:p w:rsidR="0088448A" w:rsidRDefault="0088448A">
      <w:r>
        <w:br w:type="page"/>
      </w:r>
    </w:p>
    <w:p w:rsidR="0088448A" w:rsidRDefault="0088448A" w:rsidP="00704625">
      <w:r>
        <w:rPr>
          <w:noProof/>
        </w:rPr>
        <w:lastRenderedPageBreak/>
        <mc:AlternateContent>
          <mc:Choice Requires="wpg">
            <w:drawing>
              <wp:anchor distT="0" distB="0" distL="114300" distR="114300" simplePos="0" relativeHeight="251787264" behindDoc="0" locked="0" layoutInCell="1" allowOverlap="1" wp14:anchorId="46AF9669" wp14:editId="592A2298">
                <wp:simplePos x="0" y="0"/>
                <wp:positionH relativeFrom="column">
                  <wp:posOffset>36576</wp:posOffset>
                </wp:positionH>
                <wp:positionV relativeFrom="paragraph">
                  <wp:posOffset>21946</wp:posOffset>
                </wp:positionV>
                <wp:extent cx="5903366" cy="6149975"/>
                <wp:effectExtent l="0" t="19050" r="21590" b="3175"/>
                <wp:wrapTight wrapText="bothSides">
                  <wp:wrapPolygon edited="0">
                    <wp:start x="11362" y="-67"/>
                    <wp:lineTo x="11362" y="9568"/>
                    <wp:lineTo x="0" y="10504"/>
                    <wp:lineTo x="0" y="21544"/>
                    <wp:lineTo x="21609" y="21544"/>
                    <wp:lineTo x="21609" y="-67"/>
                    <wp:lineTo x="11362" y="-67"/>
                  </wp:wrapPolygon>
                </wp:wrapTight>
                <wp:docPr id="127" name="Group 127"/>
                <wp:cNvGraphicFramePr/>
                <a:graphic xmlns:a="http://schemas.openxmlformats.org/drawingml/2006/main">
                  <a:graphicData uri="http://schemas.microsoft.com/office/word/2010/wordprocessingGroup">
                    <wpg:wgp>
                      <wpg:cNvGrpSpPr/>
                      <wpg:grpSpPr>
                        <a:xfrm>
                          <a:off x="0" y="0"/>
                          <a:ext cx="5903366" cy="6149975"/>
                          <a:chOff x="0" y="0"/>
                          <a:chExt cx="5903366" cy="6149975"/>
                        </a:xfrm>
                      </wpg:grpSpPr>
                      <wpg:grpSp>
                        <wpg:cNvPr id="125" name="Group 125"/>
                        <wpg:cNvGrpSpPr/>
                        <wpg:grpSpPr>
                          <a:xfrm>
                            <a:off x="0" y="0"/>
                            <a:ext cx="5903366" cy="5786323"/>
                            <a:chOff x="0" y="0"/>
                            <a:chExt cx="5903366" cy="5786323"/>
                          </a:xfrm>
                        </wpg:grpSpPr>
                        <wpg:graphicFrame>
                          <wpg:cNvPr id="124" name="Chart 124"/>
                          <wpg:cNvFrPr/>
                          <wpg:xfrm>
                            <a:off x="3160166" y="3043123"/>
                            <a:ext cx="2743200" cy="2743200"/>
                          </wpg:xfrm>
                          <a:graphic>
                            <a:graphicData uri="http://schemas.openxmlformats.org/drawingml/2006/chart">
                              <c:chart xmlns:c="http://schemas.openxmlformats.org/drawingml/2006/chart" xmlns:r="http://schemas.openxmlformats.org/officeDocument/2006/relationships" r:id="rId121"/>
                            </a:graphicData>
                          </a:graphic>
                        </wpg:graphicFrame>
                        <wpg:graphicFrame>
                          <wpg:cNvPr id="123" name="Chart 123"/>
                          <wpg:cNvFrPr/>
                          <wpg:xfrm>
                            <a:off x="0" y="3021177"/>
                            <a:ext cx="2743200" cy="2743200"/>
                          </wpg:xfrm>
                          <a:graphic>
                            <a:graphicData uri="http://schemas.openxmlformats.org/drawingml/2006/chart">
                              <c:chart xmlns:c="http://schemas.openxmlformats.org/drawingml/2006/chart" xmlns:r="http://schemas.openxmlformats.org/officeDocument/2006/relationships" r:id="rId122"/>
                            </a:graphicData>
                          </a:graphic>
                        </wpg:graphicFrame>
                        <wpg:graphicFrame>
                          <wpg:cNvPr id="122" name="Chart 122"/>
                          <wpg:cNvFrPr/>
                          <wpg:xfrm>
                            <a:off x="3160166" y="0"/>
                            <a:ext cx="2743200" cy="2743200"/>
                          </wpg:xfrm>
                          <a:graphic>
                            <a:graphicData uri="http://schemas.openxmlformats.org/drawingml/2006/chart">
                              <c:chart xmlns:c="http://schemas.openxmlformats.org/drawingml/2006/chart" xmlns:r="http://schemas.openxmlformats.org/officeDocument/2006/relationships" r:id="rId123"/>
                            </a:graphicData>
                          </a:graphic>
                        </wpg:graphicFrame>
                      </wpg:grpSp>
                      <wps:wsp>
                        <wps:cNvPr id="126" name="Text Box 126"/>
                        <wps:cNvSpPr txBox="1"/>
                        <wps:spPr>
                          <a:xfrm>
                            <a:off x="0" y="5844540"/>
                            <a:ext cx="5901690" cy="305435"/>
                          </a:xfrm>
                          <a:prstGeom prst="rect">
                            <a:avLst/>
                          </a:prstGeom>
                          <a:solidFill>
                            <a:prstClr val="white"/>
                          </a:solidFill>
                          <a:ln>
                            <a:noFill/>
                          </a:ln>
                          <a:effectLst/>
                        </wps:spPr>
                        <wps:txbx>
                          <w:txbxContent>
                            <w:p w:rsidR="00530157" w:rsidRPr="0008270E" w:rsidRDefault="00530157" w:rsidP="0088448A">
                              <w:pPr>
                                <w:pStyle w:val="Caption"/>
                                <w:rPr>
                                  <w:noProof/>
                                  <w:sz w:val="24"/>
                                  <w:szCs w:val="20"/>
                                </w:rPr>
                              </w:pPr>
                              <w:bookmarkStart w:id="133" w:name="_Ref404431933"/>
                              <w:bookmarkStart w:id="134" w:name="_Toc406140353"/>
                              <w:r>
                                <w:t xml:space="preserve">Figure </w:t>
                              </w:r>
                              <w:fldSimple w:instr=" SEQ Figure \* ARABIC ">
                                <w:r>
                                  <w:rPr>
                                    <w:noProof/>
                                  </w:rPr>
                                  <w:t>36</w:t>
                                </w:r>
                              </w:fldSimple>
                              <w:bookmarkEnd w:id="133"/>
                              <w:r>
                                <w:t>– Controlled measurements at 12”from table and no bars</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27" o:spid="_x0000_s1203" style="position:absolute;left:0;text-align:left;margin-left:2.9pt;margin-top:1.75pt;width:464.85pt;height:484.25pt;z-index:251787264;mso-position-horizontal-relative:text;mso-position-vertical-relative:text" coordsize="59033,61499"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">
                <v:group id="Group 125" o:spid="_x0000_s1204" style="position:absolute;width:59033;height:57863" coordsize="59033,578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shape id="Chart 124" o:spid="_x0000_s1205" type="#_x0000_t75" style="position:absolute;left:31455;top:30297;width:27676;height:2767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">
                    <v:imagedata r:id="rId124" o:title=""/>
                    <o:lock v:ext="edit" aspectratio="f"/>
                  </v:shape>
                  <v:shape id="Chart 123" o:spid="_x0000_s1206" type="#_x0000_t75" style="position:absolute;left:-121;top:30114;width:27674;height:276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">
                    <v:imagedata r:id="rId125" o:title=""/>
                    <o:lock v:ext="edit" aspectratio="f"/>
                  </v:shape>
                  <v:shape id="Chart 122" o:spid="_x0000_s1207" type="#_x0000_t75" style="position:absolute;left:31455;top:-121;width:27737;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">
                    <v:imagedata r:id="rId126" o:title=""/>
                    <o:lock v:ext="edit" aspectratio="f"/>
                  </v:shape>
                </v:group>
                <v:shape id="Text Box 126" o:spid="_x0000_s1208" type="#_x0000_t202" style="position:absolute;top:58445;width:59016;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ZI+cQA&#10;AADcAAAADwAAAGRycy9kb3ducmV2LnhtbERPTWsCMRC9F/ofwhS8lJqtlaWsRhGp0PYi3XrxNmzG&#10;zepmsiRZ3f77RhC8zeN9znw52FacyYfGsYLXcQaCuHK64VrB7nfz8g4iRGSNrWNS8EcBlovHhzkW&#10;2l34h85lrEUK4VCgAhNjV0gZKkMWw9h1xIk7OG8xJuhrqT1eUrht5STLcmmx4dRgsKO1oepU9lbB&#10;drrfmuf+8PG9mr75r12/zo91qdToaVjNQEQa4l18c3/qNH+S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mSPnEAAAA3AAAAA8AAAAAAAAAAAAAAAAAmAIAAGRycy9k&#10;b3ducmV2LnhtbFBLBQYAAAAABAAEAPUAAACJAwAAAAA=&#10;" stroked="f">
                  <v:textbox style="mso-fit-shape-to-text:t" inset="0,0,0,0">
                    <w:txbxContent>
                      <w:p w:rsidR="00530157" w:rsidRPr="0008270E" w:rsidRDefault="00530157" w:rsidP="0088448A">
                        <w:pPr>
                          <w:pStyle w:val="Caption"/>
                          <w:rPr>
                            <w:noProof/>
                            <w:sz w:val="24"/>
                            <w:szCs w:val="20"/>
                          </w:rPr>
                        </w:pPr>
                        <w:bookmarkStart w:id="135" w:name="_Ref404431933"/>
                        <w:bookmarkStart w:id="136" w:name="_Toc406140353"/>
                        <w:r>
                          <w:t xml:space="preserve">Figure </w:t>
                        </w:r>
                        <w:fldSimple w:instr=" SEQ Figure \* ARABIC ">
                          <w:r>
                            <w:rPr>
                              <w:noProof/>
                            </w:rPr>
                            <w:t>36</w:t>
                          </w:r>
                        </w:fldSimple>
                        <w:bookmarkEnd w:id="135"/>
                        <w:r>
                          <w:t>– Controlled measurements at 12”from table and no bars</w:t>
                        </w:r>
                        <w:bookmarkEnd w:id="136"/>
                      </w:p>
                    </w:txbxContent>
                  </v:textbox>
                </v:shape>
                <w10:wrap type="tight"/>
              </v:group>
            </w:pict>
          </mc:Fallback>
        </mc:AlternateContent>
      </w:r>
      <w:r>
        <w:rPr>
          <w:noProof/>
        </w:rPr>
        <w:drawing>
          <wp:anchor distT="0" distB="0" distL="114300" distR="114300" simplePos="0" relativeHeight="251782144" behindDoc="1" locked="0" layoutInCell="1" allowOverlap="1" wp14:anchorId="407E0300" wp14:editId="3D45F26A">
            <wp:simplePos x="0" y="0"/>
            <wp:positionH relativeFrom="column">
              <wp:posOffset>34925</wp:posOffset>
            </wp:positionH>
            <wp:positionV relativeFrom="paragraph">
              <wp:posOffset>43815</wp:posOffset>
            </wp:positionV>
            <wp:extent cx="2743200" cy="2741930"/>
            <wp:effectExtent l="38100" t="38100" r="38100" b="39370"/>
            <wp:wrapTight wrapText="bothSides">
              <wp:wrapPolygon edited="0">
                <wp:start x="-300" y="-300"/>
                <wp:lineTo x="-300" y="21760"/>
                <wp:lineTo x="21750" y="21760"/>
                <wp:lineTo x="21750" y="-300"/>
                <wp:lineTo x="-300" y="-300"/>
              </wp:wrapPolygon>
            </wp:wrapTight>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27" cstate="print">
                      <a:extLst>
                        <a:ext uri="{28A0092B-C50C-407E-A947-70E740481C1C}">
                          <a14:useLocalDpi xmlns:a14="http://schemas.microsoft.com/office/drawing/2010/main" val="0"/>
                        </a:ext>
                      </a:extLst>
                    </a:blip>
                    <a:srcRect l="12167" r="14587" b="2323"/>
                    <a:stretch/>
                  </pic:blipFill>
                  <pic:spPr bwMode="auto">
                    <a:xfrm>
                      <a:off x="0" y="0"/>
                      <a:ext cx="2743200" cy="274193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8448A" w:rsidRDefault="0088448A" w:rsidP="00704625"/>
    <w:p w:rsidR="00704625" w:rsidRDefault="00704625" w:rsidP="00704625"/>
    <w:p w:rsidR="0088448A" w:rsidRDefault="0088448A" w:rsidP="00704625"/>
    <w:p w:rsidR="0088448A" w:rsidRDefault="0088448A" w:rsidP="00704625"/>
    <w:p w:rsidR="0088448A" w:rsidRDefault="0088448A" w:rsidP="00704625"/>
    <w:p w:rsidR="0088448A" w:rsidRDefault="0088448A" w:rsidP="00704625"/>
    <w:p w:rsidR="0088448A" w:rsidRDefault="0088448A" w:rsidP="00704625"/>
    <w:p w:rsidR="0088448A" w:rsidRDefault="0088448A" w:rsidP="00704625">
      <w:r>
        <w:fldChar w:fldCharType="begin"/>
      </w:r>
      <w:r>
        <w:instrText xml:space="preserve"> REF _Ref404431933 \h </w:instrText>
      </w:r>
      <w:r>
        <w:fldChar w:fldCharType="separate"/>
      </w:r>
      <w:r w:rsidR="00C55C8C">
        <w:t xml:space="preserve">Figure </w:t>
      </w:r>
      <w:r w:rsidR="00C55C8C">
        <w:rPr>
          <w:noProof/>
        </w:rPr>
        <w:t>35</w:t>
      </w:r>
      <w:r>
        <w:fldChar w:fldCharType="end"/>
      </w:r>
      <w:r>
        <w:t xml:space="preserve"> shows how the sensor data can be noisy at 12 inches from the table and how this noise is amplified by the sensitivity settings.</w:t>
      </w:r>
    </w:p>
    <w:p w:rsidR="0088448A" w:rsidRDefault="0088448A">
      <w:r>
        <w:br w:type="page"/>
      </w:r>
    </w:p>
    <w:p w:rsidR="0088448A" w:rsidRDefault="007727AB" w:rsidP="00613AD0">
      <w:pPr>
        <w:jc w:val="left"/>
      </w:pPr>
      <w:r>
        <w:rPr>
          <w:noProof/>
        </w:rPr>
        <w:lastRenderedPageBreak/>
        <w:drawing>
          <wp:anchor distT="0" distB="0" distL="114300" distR="114300" simplePos="0" relativeHeight="251778048" behindDoc="1" locked="0" layoutInCell="1" allowOverlap="1" wp14:anchorId="3F719710" wp14:editId="03BD1064">
            <wp:simplePos x="0" y="0"/>
            <wp:positionH relativeFrom="column">
              <wp:posOffset>160655</wp:posOffset>
            </wp:positionH>
            <wp:positionV relativeFrom="paragraph">
              <wp:posOffset>0</wp:posOffset>
            </wp:positionV>
            <wp:extent cx="2743200" cy="2741930"/>
            <wp:effectExtent l="38100" t="38100" r="38100" b="39370"/>
            <wp:wrapTight wrapText="bothSides">
              <wp:wrapPolygon edited="0">
                <wp:start x="-300" y="-300"/>
                <wp:lineTo x="-300" y="21760"/>
                <wp:lineTo x="21750" y="21760"/>
                <wp:lineTo x="21750" y="-300"/>
                <wp:lineTo x="-300" y="-30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27" cstate="print">
                      <a:extLst>
                        <a:ext uri="{28A0092B-C50C-407E-A947-70E740481C1C}">
                          <a14:useLocalDpi xmlns:a14="http://schemas.microsoft.com/office/drawing/2010/main" val="0"/>
                        </a:ext>
                      </a:extLst>
                    </a:blip>
                    <a:srcRect l="12167" r="14587" b="2323"/>
                    <a:stretch/>
                  </pic:blipFill>
                  <pic:spPr bwMode="auto">
                    <a:xfrm>
                      <a:off x="0" y="0"/>
                      <a:ext cx="2743200" cy="274193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B0B3C">
        <w:rPr>
          <w:noProof/>
        </w:rPr>
        <mc:AlternateContent>
          <mc:Choice Requires="wpg">
            <w:drawing>
              <wp:anchor distT="0" distB="0" distL="114300" distR="114300" simplePos="0" relativeHeight="251640831" behindDoc="0" locked="0" layoutInCell="1" allowOverlap="1" wp14:anchorId="072A7C10" wp14:editId="03E619FA">
                <wp:simplePos x="0" y="0"/>
                <wp:positionH relativeFrom="column">
                  <wp:posOffset>160655</wp:posOffset>
                </wp:positionH>
                <wp:positionV relativeFrom="paragraph">
                  <wp:posOffset>0</wp:posOffset>
                </wp:positionV>
                <wp:extent cx="5742305" cy="6104946"/>
                <wp:effectExtent l="0" t="0" r="10795" b="0"/>
                <wp:wrapTight wrapText="bothSides">
                  <wp:wrapPolygon edited="0">
                    <wp:start x="11107" y="0"/>
                    <wp:lineTo x="11107" y="9706"/>
                    <wp:lineTo x="0" y="10447"/>
                    <wp:lineTo x="0" y="21501"/>
                    <wp:lineTo x="21569" y="21501"/>
                    <wp:lineTo x="21569" y="0"/>
                    <wp:lineTo x="11107" y="0"/>
                  </wp:wrapPolygon>
                </wp:wrapTight>
                <wp:docPr id="105" name="Group 105"/>
                <wp:cNvGraphicFramePr/>
                <a:graphic xmlns:a="http://schemas.openxmlformats.org/drawingml/2006/main">
                  <a:graphicData uri="http://schemas.microsoft.com/office/word/2010/wordprocessingGroup">
                    <wpg:wgp>
                      <wpg:cNvGrpSpPr/>
                      <wpg:grpSpPr>
                        <a:xfrm>
                          <a:off x="0" y="0"/>
                          <a:ext cx="5742305" cy="6104946"/>
                          <a:chOff x="0" y="-1"/>
                          <a:chExt cx="5742432" cy="6106211"/>
                        </a:xfrm>
                      </wpg:grpSpPr>
                      <wpg:graphicFrame>
                        <wpg:cNvPr id="92" name="Chart 92"/>
                        <wpg:cNvFrPr/>
                        <wpg:xfrm>
                          <a:off x="2999232" y="-1"/>
                          <a:ext cx="2743200" cy="2743483"/>
                        </wpg:xfrm>
                        <a:graphic>
                          <a:graphicData uri="http://schemas.openxmlformats.org/drawingml/2006/chart">
                            <c:chart xmlns:c="http://schemas.openxmlformats.org/drawingml/2006/chart" xmlns:r="http://schemas.openxmlformats.org/officeDocument/2006/relationships" r:id="rId128"/>
                          </a:graphicData>
                        </a:graphic>
                      </wpg:graphicFrame>
                      <wpg:graphicFrame>
                        <wpg:cNvPr id="96" name="Chart 96"/>
                        <wpg:cNvFrPr/>
                        <wpg:xfrm>
                          <a:off x="0" y="2970008"/>
                          <a:ext cx="2743200" cy="2743389"/>
                        </wpg:xfrm>
                        <a:graphic>
                          <a:graphicData uri="http://schemas.openxmlformats.org/drawingml/2006/chart">
                            <c:chart xmlns:c="http://schemas.openxmlformats.org/drawingml/2006/chart" xmlns:r="http://schemas.openxmlformats.org/officeDocument/2006/relationships" r:id="rId129"/>
                          </a:graphicData>
                        </a:graphic>
                      </wpg:graphicFrame>
                      <wpg:graphicFrame>
                        <wpg:cNvPr id="94" name="Chart 94"/>
                        <wpg:cNvFrPr/>
                        <wpg:xfrm>
                          <a:off x="2999232" y="2970009"/>
                          <a:ext cx="2743200" cy="2743200"/>
                        </wpg:xfrm>
                        <a:graphic>
                          <a:graphicData uri="http://schemas.openxmlformats.org/drawingml/2006/chart">
                            <c:chart xmlns:c="http://schemas.openxmlformats.org/drawingml/2006/chart" xmlns:r="http://schemas.openxmlformats.org/officeDocument/2006/relationships" r:id="rId130"/>
                          </a:graphicData>
                        </a:graphic>
                      </wpg:graphicFrame>
                      <wps:wsp>
                        <wps:cNvPr id="104" name="Text Box 104"/>
                        <wps:cNvSpPr txBox="1"/>
                        <wps:spPr>
                          <a:xfrm>
                            <a:off x="0" y="5800712"/>
                            <a:ext cx="5742432" cy="305498"/>
                          </a:xfrm>
                          <a:prstGeom prst="rect">
                            <a:avLst/>
                          </a:prstGeom>
                          <a:solidFill>
                            <a:prstClr val="white"/>
                          </a:solidFill>
                          <a:ln>
                            <a:noFill/>
                          </a:ln>
                          <a:effectLst/>
                        </wps:spPr>
                        <wps:txbx>
                          <w:txbxContent>
                            <w:p w:rsidR="00530157" w:rsidRPr="00C552D5" w:rsidRDefault="00530157" w:rsidP="00AB0B3C">
                              <w:pPr>
                                <w:pStyle w:val="Caption"/>
                                <w:rPr>
                                  <w:noProof/>
                                  <w:sz w:val="24"/>
                                  <w:szCs w:val="20"/>
                                </w:rPr>
                              </w:pPr>
                              <w:bookmarkStart w:id="137" w:name="_Ref404428971"/>
                              <w:bookmarkStart w:id="138" w:name="_Ref404428963"/>
                              <w:bookmarkStart w:id="139" w:name="_Toc406140354"/>
                              <w:r>
                                <w:t xml:space="preserve">Figure </w:t>
                              </w:r>
                              <w:r>
                                <w:fldChar w:fldCharType="begin"/>
                              </w:r>
                              <w:r w:rsidRPr="00CA3D53">
                                <w:instrText xml:space="preserve"> SEQ Figure \* ARABIC </w:instrText>
                              </w:r>
                              <w:r>
                                <w:fldChar w:fldCharType="separate"/>
                              </w:r>
                              <w:r>
                                <w:rPr>
                                  <w:noProof/>
                                </w:rPr>
                                <w:t>37</w:t>
                              </w:r>
                              <w:r>
                                <w:fldChar w:fldCharType="end"/>
                              </w:r>
                              <w:bookmarkEnd w:id="137"/>
                              <w:r>
                                <w:t xml:space="preserve"> – Controlled measurements at 9”from table and no bars</w:t>
                              </w:r>
                              <w:bookmarkEnd w:id="138"/>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05" o:spid="_x0000_s1209" style="position:absolute;margin-left:12.65pt;margin-top:0;width:452.15pt;height:480.7pt;z-index:251640831;mso-position-horizontal-relative:text;mso-position-vertical-relative:text;mso-height-relative:margin" coordorigin="" coordsize="57424,61062"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">
                <v:shape id="Chart 92" o:spid="_x0000_s1210" type="#_x0000_t75" style="position:absolute;left:29871;top:-121;width:2767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">
                  <v:imagedata r:id="rId131" o:title=""/>
                  <o:lock v:ext="edit" aspectratio="f"/>
                </v:shape>
                <v:shape id="Chart 96" o:spid="_x0000_s1211" type="#_x0000_t75" style="position:absolute;left:-121;top:29571;width:27675;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">
                  <v:imagedata r:id="rId132" o:title=""/>
                  <o:lock v:ext="edit" aspectratio="f"/>
                </v:shape>
                <v:shape id="Chart 94" o:spid="_x0000_s1212" type="#_x0000_t75" style="position:absolute;left:29871;top:29571;width:27676;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">
                  <v:imagedata r:id="rId133" o:title=""/>
                  <o:lock v:ext="edit" aspectratio="f"/>
                </v:shape>
                <v:shape id="Text Box 104" o:spid="_x0000_s1213" type="#_x0000_t202" style="position:absolute;top:58007;width:57424;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0vdcQA&#10;AADcAAAADwAAAGRycy9kb3ducmV2LnhtbERPTWsCMRC9F/wPYQpeima1i5StUURaaHsRt168DZtx&#10;s+1msiRZ3f77RhC8zeN9znI92FacyYfGsYLZNANBXDndcK3g8P0+eQERIrLG1jEp+KMA69XoYYmF&#10;dhfe07mMtUghHApUYGLsCilDZchimLqOOHEn5y3GBH0ttcdLCretnGfZQlpsODUY7GhrqPote6tg&#10;lx935qk/vX1t8mf/eei3i5+6VGr8OGxeQUQa4l18c3/oND/L4fpMuk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NL3XEAAAA3AAAAA8AAAAAAAAAAAAAAAAAmAIAAGRycy9k&#10;b3ducmV2LnhtbFBLBQYAAAAABAAEAPUAAACJAwAAAAA=&#10;" stroked="f">
                  <v:textbox style="mso-fit-shape-to-text:t" inset="0,0,0,0">
                    <w:txbxContent>
                      <w:p w:rsidR="00530157" w:rsidRPr="00C552D5" w:rsidRDefault="00530157" w:rsidP="00AB0B3C">
                        <w:pPr>
                          <w:pStyle w:val="Caption"/>
                          <w:rPr>
                            <w:noProof/>
                            <w:sz w:val="24"/>
                            <w:szCs w:val="20"/>
                          </w:rPr>
                        </w:pPr>
                        <w:bookmarkStart w:id="140" w:name="_Ref404428971"/>
                        <w:bookmarkStart w:id="141" w:name="_Ref404428963"/>
                        <w:bookmarkStart w:id="142" w:name="_Toc406140354"/>
                        <w:r>
                          <w:t xml:space="preserve">Figure </w:t>
                        </w:r>
                        <w:r>
                          <w:fldChar w:fldCharType="begin"/>
                        </w:r>
                        <w:r w:rsidRPr="00CA3D53">
                          <w:instrText xml:space="preserve"> SEQ Figure \* ARABIC </w:instrText>
                        </w:r>
                        <w:r>
                          <w:fldChar w:fldCharType="separate"/>
                        </w:r>
                        <w:r>
                          <w:rPr>
                            <w:noProof/>
                          </w:rPr>
                          <w:t>37</w:t>
                        </w:r>
                        <w:r>
                          <w:fldChar w:fldCharType="end"/>
                        </w:r>
                        <w:bookmarkEnd w:id="140"/>
                        <w:r>
                          <w:t xml:space="preserve"> – Controlled measurements at 9”from table and no bars</w:t>
                        </w:r>
                        <w:bookmarkEnd w:id="141"/>
                        <w:bookmarkEnd w:id="142"/>
                      </w:p>
                    </w:txbxContent>
                  </v:textbox>
                </v:shape>
                <w10:wrap type="tight"/>
              </v:group>
            </w:pict>
          </mc:Fallback>
        </mc:AlternateContent>
      </w:r>
      <w:r w:rsidR="00AB0B3C">
        <w:fldChar w:fldCharType="begin"/>
      </w:r>
      <w:r w:rsidR="00AB0B3C">
        <w:instrText xml:space="preserve"> REF _Ref404428971 \h </w:instrText>
      </w:r>
      <w:r w:rsidR="00613AD0">
        <w:instrText xml:space="preserve"> \* MERGEFORMAT </w:instrText>
      </w:r>
      <w:r w:rsidR="00AB0B3C">
        <w:fldChar w:fldCharType="separate"/>
      </w:r>
      <w:r w:rsidR="00C55C8C">
        <w:t xml:space="preserve">Figure </w:t>
      </w:r>
      <w:r w:rsidR="00C55C8C">
        <w:rPr>
          <w:noProof/>
        </w:rPr>
        <w:t>36</w:t>
      </w:r>
      <w:r w:rsidR="00AB0B3C">
        <w:fldChar w:fldCharType="end"/>
      </w:r>
      <w:r w:rsidR="00AB0B3C">
        <w:t xml:space="preserve"> shows the setup and results of the sensor when no objects were on the table. There is a spike that responds to an anomaly of the sensor data. These anomalies are what the user is learning to differentiate from the valuable signal.</w:t>
      </w:r>
      <w:r w:rsidR="0088448A">
        <w:t xml:space="preserve"> Compared to the 12” readings, this is a much cleaner signal that is easier for the user to perceive.</w:t>
      </w:r>
    </w:p>
    <w:p w:rsidR="0088448A" w:rsidRDefault="0088448A">
      <w:r>
        <w:br w:type="page"/>
      </w:r>
    </w:p>
    <w:p w:rsidR="0088448A" w:rsidRDefault="00445478" w:rsidP="00613AD0">
      <w:pPr>
        <w:jc w:val="left"/>
      </w:pPr>
      <w:r>
        <w:rPr>
          <w:noProof/>
        </w:rPr>
        <w:lastRenderedPageBreak/>
        <mc:AlternateContent>
          <mc:Choice Requires="wpg">
            <w:drawing>
              <wp:anchor distT="0" distB="0" distL="114300" distR="114300" simplePos="0" relativeHeight="251794432" behindDoc="0" locked="0" layoutInCell="1" allowOverlap="1" wp14:anchorId="2D7F4D16" wp14:editId="07BD007D">
                <wp:simplePos x="0" y="0"/>
                <wp:positionH relativeFrom="column">
                  <wp:posOffset>0</wp:posOffset>
                </wp:positionH>
                <wp:positionV relativeFrom="paragraph">
                  <wp:posOffset>58420</wp:posOffset>
                </wp:positionV>
                <wp:extent cx="5946140" cy="5996305"/>
                <wp:effectExtent l="0" t="0" r="16510" b="4445"/>
                <wp:wrapTight wrapText="bothSides">
                  <wp:wrapPolygon edited="0">
                    <wp:start x="11487" y="0"/>
                    <wp:lineTo x="11487" y="9882"/>
                    <wp:lineTo x="0" y="10362"/>
                    <wp:lineTo x="0" y="21547"/>
                    <wp:lineTo x="21591" y="21547"/>
                    <wp:lineTo x="21591" y="0"/>
                    <wp:lineTo x="11487" y="0"/>
                  </wp:wrapPolygon>
                </wp:wrapTight>
                <wp:docPr id="137" name="Group 137"/>
                <wp:cNvGraphicFramePr/>
                <a:graphic xmlns:a="http://schemas.openxmlformats.org/drawingml/2006/main">
                  <a:graphicData uri="http://schemas.microsoft.com/office/word/2010/wordprocessingGroup">
                    <wpg:wgp>
                      <wpg:cNvGrpSpPr/>
                      <wpg:grpSpPr>
                        <a:xfrm>
                          <a:off x="0" y="0"/>
                          <a:ext cx="5946140" cy="5996305"/>
                          <a:chOff x="0" y="0"/>
                          <a:chExt cx="5946597" cy="5996305"/>
                        </a:xfrm>
                      </wpg:grpSpPr>
                      <wpg:grpSp>
                        <wpg:cNvPr id="132" name="Group 132"/>
                        <wpg:cNvGrpSpPr/>
                        <wpg:grpSpPr>
                          <a:xfrm>
                            <a:off x="0" y="0"/>
                            <a:ext cx="5946597" cy="5653305"/>
                            <a:chOff x="0" y="58524"/>
                            <a:chExt cx="5947349" cy="5654198"/>
                          </a:xfrm>
                        </wpg:grpSpPr>
                        <wpg:graphicFrame>
                          <wpg:cNvPr id="131" name="Chart 131"/>
                          <wpg:cNvFrPr/>
                          <wpg:xfrm>
                            <a:off x="3204149" y="2969522"/>
                            <a:ext cx="2743200" cy="2743200"/>
                          </wpg:xfrm>
                          <a:graphic>
                            <a:graphicData uri="http://schemas.openxmlformats.org/drawingml/2006/chart">
                              <c:chart xmlns:c="http://schemas.openxmlformats.org/drawingml/2006/chart" xmlns:r="http://schemas.openxmlformats.org/officeDocument/2006/relationships" r:id="rId134"/>
                            </a:graphicData>
                          </a:graphic>
                        </wpg:graphicFrame>
                        <wpg:graphicFrame>
                          <wpg:cNvPr id="130" name="Chart 130"/>
                          <wpg:cNvFrPr/>
                          <wpg:xfrm>
                            <a:off x="0" y="2948029"/>
                            <a:ext cx="2743251" cy="2743200"/>
                          </wpg:xfrm>
                          <a:graphic>
                            <a:graphicData uri="http://schemas.openxmlformats.org/drawingml/2006/chart">
                              <c:chart xmlns:c="http://schemas.openxmlformats.org/drawingml/2006/chart" xmlns:r="http://schemas.openxmlformats.org/officeDocument/2006/relationships" r:id="rId135"/>
                            </a:graphicData>
                          </a:graphic>
                        </wpg:graphicFrame>
                        <wpg:graphicFrame>
                          <wpg:cNvPr id="129" name="Chart 129"/>
                          <wpg:cNvFrPr/>
                          <wpg:xfrm>
                            <a:off x="3204098" y="58524"/>
                            <a:ext cx="2743251" cy="2743200"/>
                          </wpg:xfrm>
                          <a:graphic>
                            <a:graphicData uri="http://schemas.openxmlformats.org/drawingml/2006/chart">
                              <c:chart xmlns:c="http://schemas.openxmlformats.org/drawingml/2006/chart" xmlns:r="http://schemas.openxmlformats.org/officeDocument/2006/relationships" r:id="rId136"/>
                            </a:graphicData>
                          </a:graphic>
                        </wpg:graphicFrame>
                      </wpg:grpSp>
                      <wps:wsp>
                        <wps:cNvPr id="133" name="Text Box 133"/>
                        <wps:cNvSpPr txBox="1"/>
                        <wps:spPr>
                          <a:xfrm>
                            <a:off x="0" y="5690870"/>
                            <a:ext cx="5865946" cy="305435"/>
                          </a:xfrm>
                          <a:prstGeom prst="rect">
                            <a:avLst/>
                          </a:prstGeom>
                          <a:solidFill>
                            <a:prstClr val="white"/>
                          </a:solidFill>
                          <a:ln>
                            <a:noFill/>
                          </a:ln>
                          <a:effectLst/>
                        </wps:spPr>
                        <wps:txbx>
                          <w:txbxContent>
                            <w:p w:rsidR="00530157" w:rsidRPr="008C364C" w:rsidRDefault="00530157" w:rsidP="00E235B4">
                              <w:pPr>
                                <w:pStyle w:val="Caption"/>
                                <w:rPr>
                                  <w:noProof/>
                                  <w:sz w:val="24"/>
                                  <w:szCs w:val="20"/>
                                </w:rPr>
                              </w:pPr>
                              <w:bookmarkStart w:id="143" w:name="_Ref404432153"/>
                              <w:bookmarkStart w:id="144" w:name="_Toc406140355"/>
                              <w:r>
                                <w:t xml:space="preserve">Figure </w:t>
                              </w:r>
                              <w:fldSimple w:instr=" SEQ Figure \* ARABIC ">
                                <w:r>
                                  <w:rPr>
                                    <w:noProof/>
                                  </w:rPr>
                                  <w:t>38</w:t>
                                </w:r>
                              </w:fldSimple>
                              <w:bookmarkEnd w:id="143"/>
                              <w:r>
                                <w:t xml:space="preserve"> – Controlled measurments at 12”from the table and one bar</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137" o:spid="_x0000_s1214" style="position:absolute;margin-left:0;margin-top:4.6pt;width:468.2pt;height:472.15pt;z-index:251794432;mso-position-horizontal-relative:text;mso-position-vertical-relative:text;mso-width-relative:margin" coordsize="59465,59963"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">
                <v:group id="Group 132" o:spid="_x0000_s1215" style="position:absolute;width:59465;height:56533" coordorigin=",585" coordsize="59473,565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Chart 131" o:spid="_x0000_s1216" type="#_x0000_t75" style="position:absolute;left:31949;top:29545;width:27621;height:2768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">
                    <v:imagedata r:id="rId137" o:title=""/>
                    <o:lock v:ext="edit" aspectratio="f"/>
                  </v:shape>
                  <v:shape id="Chart 130" o:spid="_x0000_s1217" type="#_x0000_t75" style="position:absolute;left:-121;top:29362;width:27680;height:2768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">
                    <v:imagedata r:id="rId138" o:title=""/>
                    <o:lock v:ext="edit" aspectratio="f"/>
                  </v:shape>
                  <v:shape id="Chart 129" o:spid="_x0000_s1218" type="#_x0000_t75" style="position:absolute;left:31888;top:463;width:27682;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">
                    <v:imagedata r:id="rId139" o:title=""/>
                    <o:lock v:ext="edit" aspectratio="f"/>
                  </v:shape>
                </v:group>
                <v:shape id="Text Box 133" o:spid="_x0000_s1219" type="#_x0000_t202" style="position:absolute;top:56908;width:58659;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h9vMQA&#10;AADcAAAADwAAAGRycy9kb3ducmV2LnhtbERPTWsCMRC9F/ofwhS8lJqtK1K2RhGpYHsRVy+9DZtx&#10;s+1msiRZ3f77RhC8zeN9znw52FacyYfGsYLXcQaCuHK64VrB8bB5eQMRIrLG1jEp+KMAy8XjwxwL&#10;7S68p3MZa5FCOBSowMTYFVKGypDFMHYdceJOzluMCfpaao+XFG5bOcmymbTYcGow2NHaUPVb9lbB&#10;bvq9M8/96eNrNc3957Ffz37qUqnR07B6BxFpiHfxzb3VaX6e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IfbzEAAAA3AAAAA8AAAAAAAAAAAAAAAAAmAIAAGRycy9k&#10;b3ducmV2LnhtbFBLBQYAAAAABAAEAPUAAACJAwAAAAA=&#10;" stroked="f">
                  <v:textbox style="mso-fit-shape-to-text:t" inset="0,0,0,0">
                    <w:txbxContent>
                      <w:p w:rsidR="00530157" w:rsidRPr="008C364C" w:rsidRDefault="00530157" w:rsidP="00E235B4">
                        <w:pPr>
                          <w:pStyle w:val="Caption"/>
                          <w:rPr>
                            <w:noProof/>
                            <w:sz w:val="24"/>
                            <w:szCs w:val="20"/>
                          </w:rPr>
                        </w:pPr>
                        <w:bookmarkStart w:id="145" w:name="_Ref404432153"/>
                        <w:bookmarkStart w:id="146" w:name="_Toc406140355"/>
                        <w:r>
                          <w:t xml:space="preserve">Figure </w:t>
                        </w:r>
                        <w:fldSimple w:instr=" SEQ Figure \* ARABIC ">
                          <w:r>
                            <w:rPr>
                              <w:noProof/>
                            </w:rPr>
                            <w:t>38</w:t>
                          </w:r>
                        </w:fldSimple>
                        <w:bookmarkEnd w:id="145"/>
                        <w:r>
                          <w:t xml:space="preserve"> – Controlled measurments at 12”from the table and one bar</w:t>
                        </w:r>
                        <w:bookmarkEnd w:id="146"/>
                      </w:p>
                    </w:txbxContent>
                  </v:textbox>
                </v:shape>
                <w10:wrap type="tight"/>
              </v:group>
            </w:pict>
          </mc:Fallback>
        </mc:AlternateContent>
      </w:r>
      <w:r w:rsidR="00E235B4">
        <w:fldChar w:fldCharType="begin"/>
      </w:r>
      <w:r w:rsidR="00E235B4">
        <w:instrText xml:space="preserve"> REF _Ref404432153 \h </w:instrText>
      </w:r>
      <w:r w:rsidR="00E235B4">
        <w:fldChar w:fldCharType="separate"/>
      </w:r>
      <w:r w:rsidR="00C55C8C">
        <w:t xml:space="preserve">Figure </w:t>
      </w:r>
      <w:r w:rsidR="00C55C8C">
        <w:rPr>
          <w:noProof/>
        </w:rPr>
        <w:t>37</w:t>
      </w:r>
      <w:r w:rsidR="00E235B4">
        <w:fldChar w:fldCharType="end"/>
      </w:r>
      <w:r w:rsidR="0088448A">
        <w:rPr>
          <w:noProof/>
        </w:rPr>
        <w:drawing>
          <wp:anchor distT="0" distB="0" distL="114300" distR="114300" simplePos="0" relativeHeight="251789312" behindDoc="1" locked="0" layoutInCell="1" allowOverlap="1" wp14:anchorId="78C8776D" wp14:editId="3D9A7D65">
            <wp:simplePos x="0" y="0"/>
            <wp:positionH relativeFrom="column">
              <wp:posOffset>27940</wp:posOffset>
            </wp:positionH>
            <wp:positionV relativeFrom="paragraph">
              <wp:posOffset>62865</wp:posOffset>
            </wp:positionV>
            <wp:extent cx="2743200" cy="2735580"/>
            <wp:effectExtent l="38100" t="38100" r="38100" b="45720"/>
            <wp:wrapTight wrapText="bothSides">
              <wp:wrapPolygon edited="0">
                <wp:start x="-300" y="-301"/>
                <wp:lineTo x="-300" y="21811"/>
                <wp:lineTo x="21750" y="21811"/>
                <wp:lineTo x="21750" y="-301"/>
                <wp:lineTo x="-300" y="-301"/>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40" cstate="print">
                      <a:extLst>
                        <a:ext uri="{28A0092B-C50C-407E-A947-70E740481C1C}">
                          <a14:useLocalDpi xmlns:a14="http://schemas.microsoft.com/office/drawing/2010/main" val="0"/>
                        </a:ext>
                      </a:extLst>
                    </a:blip>
                    <a:srcRect l="24812" t="-1" b="11"/>
                    <a:stretch/>
                  </pic:blipFill>
                  <pic:spPr bwMode="auto">
                    <a:xfrm>
                      <a:off x="0" y="0"/>
                      <a:ext cx="2743200" cy="273558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235B4">
        <w:t xml:space="preserve"> shows the measurements at 12”with one bar on the table. Here we can start to see the differences between the sensitivity levels and how the response at 5 might be more drastic but the noise is also amplified.</w:t>
      </w:r>
    </w:p>
    <w:p w:rsidR="0088448A" w:rsidRDefault="0088448A" w:rsidP="00613AD0">
      <w:pPr>
        <w:jc w:val="left"/>
      </w:pPr>
    </w:p>
    <w:p w:rsidR="0088448A" w:rsidRDefault="0088448A" w:rsidP="00613AD0">
      <w:pPr>
        <w:jc w:val="left"/>
      </w:pPr>
    </w:p>
    <w:p w:rsidR="00CA3D53" w:rsidRDefault="00CA3D53">
      <w:r>
        <w:br w:type="page"/>
      </w:r>
    </w:p>
    <w:p w:rsidR="001E1938" w:rsidRDefault="007727AB" w:rsidP="00AB0B3C">
      <w:r>
        <w:rPr>
          <w:noProof/>
        </w:rPr>
        <w:lastRenderedPageBreak/>
        <w:drawing>
          <wp:anchor distT="0" distB="0" distL="114300" distR="114300" simplePos="0" relativeHeight="251767808" behindDoc="1" locked="0" layoutInCell="1" allowOverlap="1" wp14:anchorId="6AC95BA3" wp14:editId="49CD7526">
            <wp:simplePos x="0" y="0"/>
            <wp:positionH relativeFrom="column">
              <wp:posOffset>0</wp:posOffset>
            </wp:positionH>
            <wp:positionV relativeFrom="paragraph">
              <wp:posOffset>80010</wp:posOffset>
            </wp:positionV>
            <wp:extent cx="2743200" cy="2735580"/>
            <wp:effectExtent l="38100" t="38100" r="38100" b="45720"/>
            <wp:wrapTight wrapText="bothSides">
              <wp:wrapPolygon edited="0">
                <wp:start x="-300" y="-301"/>
                <wp:lineTo x="-300" y="21811"/>
                <wp:lineTo x="21750" y="21811"/>
                <wp:lineTo x="21750" y="-301"/>
                <wp:lineTo x="-300" y="-301"/>
              </wp:wrapPolygon>
            </wp:wrapTight>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40" cstate="print">
                      <a:extLst>
                        <a:ext uri="{28A0092B-C50C-407E-A947-70E740481C1C}">
                          <a14:useLocalDpi xmlns:a14="http://schemas.microsoft.com/office/drawing/2010/main" val="0"/>
                        </a:ext>
                      </a:extLst>
                    </a:blip>
                    <a:srcRect l="24812" t="-1" b="11"/>
                    <a:stretch/>
                  </pic:blipFill>
                  <pic:spPr bwMode="auto">
                    <a:xfrm>
                      <a:off x="0" y="0"/>
                      <a:ext cx="2743200" cy="273558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3D53">
        <w:rPr>
          <w:noProof/>
        </w:rPr>
        <mc:AlternateContent>
          <mc:Choice Requires="wpg">
            <w:drawing>
              <wp:anchor distT="0" distB="0" distL="114300" distR="114300" simplePos="0" relativeHeight="251771904" behindDoc="0" locked="0" layoutInCell="1" allowOverlap="1" wp14:anchorId="6A141316" wp14:editId="1F2D1C7E">
                <wp:simplePos x="0" y="0"/>
                <wp:positionH relativeFrom="column">
                  <wp:posOffset>0</wp:posOffset>
                </wp:positionH>
                <wp:positionV relativeFrom="paragraph">
                  <wp:posOffset>80010</wp:posOffset>
                </wp:positionV>
                <wp:extent cx="5902960" cy="5930340"/>
                <wp:effectExtent l="0" t="0" r="21590" b="0"/>
                <wp:wrapTight wrapText="bothSides">
                  <wp:wrapPolygon edited="0">
                    <wp:start x="11432" y="0"/>
                    <wp:lineTo x="11432" y="9992"/>
                    <wp:lineTo x="0" y="10269"/>
                    <wp:lineTo x="0" y="21510"/>
                    <wp:lineTo x="21609" y="21510"/>
                    <wp:lineTo x="21609" y="0"/>
                    <wp:lineTo x="11432" y="0"/>
                  </wp:wrapPolygon>
                </wp:wrapTight>
                <wp:docPr id="112" name="Group 112"/>
                <wp:cNvGraphicFramePr/>
                <a:graphic xmlns:a="http://schemas.openxmlformats.org/drawingml/2006/main">
                  <a:graphicData uri="http://schemas.microsoft.com/office/word/2010/wordprocessingGroup">
                    <wpg:wgp>
                      <wpg:cNvGrpSpPr/>
                      <wpg:grpSpPr>
                        <a:xfrm>
                          <a:off x="0" y="0"/>
                          <a:ext cx="5902960" cy="5930340"/>
                          <a:chOff x="0" y="0"/>
                          <a:chExt cx="5903366" cy="5945987"/>
                        </a:xfrm>
                      </wpg:grpSpPr>
                      <wpg:grpSp>
                        <wpg:cNvPr id="110" name="Group 110"/>
                        <wpg:cNvGrpSpPr/>
                        <wpg:grpSpPr>
                          <a:xfrm>
                            <a:off x="0" y="0"/>
                            <a:ext cx="5903366" cy="5588813"/>
                            <a:chOff x="0" y="0"/>
                            <a:chExt cx="5903366" cy="5588813"/>
                          </a:xfrm>
                        </wpg:grpSpPr>
                        <wpg:graphicFrame>
                          <wpg:cNvPr id="107" name="Chart 107"/>
                          <wpg:cNvFrPr/>
                          <wpg:xfrm>
                            <a:off x="3160166" y="0"/>
                            <a:ext cx="2743200" cy="2743200"/>
                          </wpg:xfrm>
                          <a:graphic>
                            <a:graphicData uri="http://schemas.openxmlformats.org/drawingml/2006/chart">
                              <c:chart xmlns:c="http://schemas.openxmlformats.org/drawingml/2006/chart" xmlns:r="http://schemas.openxmlformats.org/officeDocument/2006/relationships" r:id="rId141"/>
                            </a:graphicData>
                          </a:graphic>
                        </wpg:graphicFrame>
                        <wpg:graphicFrame>
                          <wpg:cNvPr id="108" name="Chart 108"/>
                          <wpg:cNvFrPr/>
                          <wpg:xfrm>
                            <a:off x="0" y="2845613"/>
                            <a:ext cx="2743200" cy="2743200"/>
                          </wpg:xfrm>
                          <a:graphic>
                            <a:graphicData uri="http://schemas.openxmlformats.org/drawingml/2006/chart">
                              <c:chart xmlns:c="http://schemas.openxmlformats.org/drawingml/2006/chart" xmlns:r="http://schemas.openxmlformats.org/officeDocument/2006/relationships" r:id="rId142"/>
                            </a:graphicData>
                          </a:graphic>
                        </wpg:graphicFrame>
                        <wpg:graphicFrame>
                          <wpg:cNvPr id="109" name="Chart 109"/>
                          <wpg:cNvFrPr/>
                          <wpg:xfrm>
                            <a:off x="3160166" y="2845613"/>
                            <a:ext cx="2743200" cy="2743200"/>
                          </wpg:xfrm>
                          <a:graphic>
                            <a:graphicData uri="http://schemas.openxmlformats.org/drawingml/2006/chart">
                              <c:chart xmlns:c="http://schemas.openxmlformats.org/drawingml/2006/chart" xmlns:r="http://schemas.openxmlformats.org/officeDocument/2006/relationships" r:id="rId143"/>
                            </a:graphicData>
                          </a:graphic>
                        </wpg:graphicFrame>
                      </wpg:grpSp>
                      <wps:wsp>
                        <wps:cNvPr id="111" name="Text Box 111"/>
                        <wps:cNvSpPr txBox="1"/>
                        <wps:spPr>
                          <a:xfrm>
                            <a:off x="0" y="5639746"/>
                            <a:ext cx="5902096" cy="306241"/>
                          </a:xfrm>
                          <a:prstGeom prst="rect">
                            <a:avLst/>
                          </a:prstGeom>
                          <a:solidFill>
                            <a:prstClr val="white"/>
                          </a:solidFill>
                          <a:ln>
                            <a:noFill/>
                          </a:ln>
                          <a:effectLst/>
                        </wps:spPr>
                        <wps:txbx>
                          <w:txbxContent>
                            <w:p w:rsidR="00530157" w:rsidRPr="00FE7304" w:rsidRDefault="00530157" w:rsidP="00CA3D53">
                              <w:pPr>
                                <w:pStyle w:val="Caption"/>
                                <w:rPr>
                                  <w:noProof/>
                                  <w:sz w:val="24"/>
                                  <w:szCs w:val="20"/>
                                </w:rPr>
                              </w:pPr>
                              <w:bookmarkStart w:id="147" w:name="_Ref404429759"/>
                              <w:bookmarkStart w:id="148" w:name="_Toc406140356"/>
                              <w:r>
                                <w:t xml:space="preserve">Figure </w:t>
                              </w:r>
                              <w:r>
                                <w:fldChar w:fldCharType="begin"/>
                              </w:r>
                              <w:r w:rsidRPr="00124480">
                                <w:instrText xml:space="preserve"> SEQ Figure \* ARABIC </w:instrText>
                              </w:r>
                              <w:r>
                                <w:fldChar w:fldCharType="separate"/>
                              </w:r>
                              <w:r>
                                <w:rPr>
                                  <w:noProof/>
                                </w:rPr>
                                <w:t>39</w:t>
                              </w:r>
                              <w:r>
                                <w:fldChar w:fldCharType="end"/>
                              </w:r>
                              <w:bookmarkEnd w:id="147"/>
                              <w:r>
                                <w:t>– Controlled measurements at 9”from table and one bar</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12" o:spid="_x0000_s1220" style="position:absolute;left:0;text-align:left;margin-left:0;margin-top:6.3pt;width:464.8pt;height:466.95pt;z-index:251771904;mso-position-horizontal-relative:text;mso-position-vertical-relative:text;mso-height-relative:margin" coordsize="59033,59459"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">
                <v:group id="Group 110" o:spid="_x0000_s1221" style="position:absolute;width:59033;height:55888" coordsize="59033,558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 id="Chart 107" o:spid="_x0000_s1222" type="#_x0000_t75" style="position:absolute;left:31457;top:-122;width:27678;height:2768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">
                    <v:imagedata r:id="rId144" o:title=""/>
                    <o:lock v:ext="edit" aspectratio="f"/>
                  </v:shape>
                  <v:shape id="Chart 108" o:spid="_x0000_s1223" type="#_x0000_t75" style="position:absolute;left:-121;top:28360;width:27676;height:2762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">
                    <v:imagedata r:id="rId145" o:title=""/>
                    <o:lock v:ext="edit" aspectratio="f"/>
                  </v:shape>
                  <v:shape id="Chart 109" o:spid="_x0000_s1224" type="#_x0000_t75" style="position:absolute;left:31457;top:28360;width:27678;height:2762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">
                    <v:imagedata r:id="rId146" o:title=""/>
                    <o:lock v:ext="edit" aspectratio="f"/>
                  </v:shape>
                </v:group>
                <v:shape id="Text Box 111" o:spid="_x0000_s1225" type="#_x0000_t202" style="position:absolute;top:56397;width:59020;height:30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MaMMQA&#10;AADcAAAADwAAAGRycy9kb3ducmV2LnhtbERPTWsCMRC9F/ofwhS8lJpdFSlbo4i0UHsRVy+9DZtx&#10;s+1msiRZ3f77RhC8zeN9zmI12FacyYfGsYJ8nIEgrpxuuFZwPHy8vIIIEVlj65gU/FGA1fLxYYGF&#10;dhfe07mMtUghHApUYGLsCilDZchiGLuOOHEn5y3GBH0ttcdLCretnGTZXFpsODUY7GhjqPote6tg&#10;N/vemef+9P61nk399thv5j91qdToaVi/gYg0xLv45v7UaX6ew/WZdIF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jGjDEAAAA3AAAAA8AAAAAAAAAAAAAAAAAmAIAAGRycy9k&#10;b3ducmV2LnhtbFBLBQYAAAAABAAEAPUAAACJAwAAAAA=&#10;" stroked="f">
                  <v:textbox style="mso-fit-shape-to-text:t" inset="0,0,0,0">
                    <w:txbxContent>
                      <w:p w:rsidR="00530157" w:rsidRPr="00FE7304" w:rsidRDefault="00530157" w:rsidP="00CA3D53">
                        <w:pPr>
                          <w:pStyle w:val="Caption"/>
                          <w:rPr>
                            <w:noProof/>
                            <w:sz w:val="24"/>
                            <w:szCs w:val="20"/>
                          </w:rPr>
                        </w:pPr>
                        <w:bookmarkStart w:id="149" w:name="_Ref404429759"/>
                        <w:bookmarkStart w:id="150" w:name="_Toc406140356"/>
                        <w:r>
                          <w:t xml:space="preserve">Figure </w:t>
                        </w:r>
                        <w:r>
                          <w:fldChar w:fldCharType="begin"/>
                        </w:r>
                        <w:r w:rsidRPr="00124480">
                          <w:instrText xml:space="preserve"> SEQ Figure \* ARABIC </w:instrText>
                        </w:r>
                        <w:r>
                          <w:fldChar w:fldCharType="separate"/>
                        </w:r>
                        <w:r>
                          <w:rPr>
                            <w:noProof/>
                          </w:rPr>
                          <w:t>39</w:t>
                        </w:r>
                        <w:r>
                          <w:fldChar w:fldCharType="end"/>
                        </w:r>
                        <w:bookmarkEnd w:id="149"/>
                        <w:r>
                          <w:t>– Controlled measurements at 9”from table and one bar</w:t>
                        </w:r>
                        <w:bookmarkEnd w:id="150"/>
                      </w:p>
                    </w:txbxContent>
                  </v:textbox>
                </v:shape>
                <w10:wrap type="tight"/>
              </v:group>
            </w:pict>
          </mc:Fallback>
        </mc:AlternateContent>
      </w:r>
    </w:p>
    <w:p w:rsidR="001E1938" w:rsidRDefault="001E1938" w:rsidP="00AB0B3C"/>
    <w:p w:rsidR="001E1938" w:rsidRDefault="001E1938" w:rsidP="00AB0B3C"/>
    <w:p w:rsidR="001E1938" w:rsidRDefault="001E1938" w:rsidP="00AB0B3C"/>
    <w:p w:rsidR="001E1938" w:rsidRDefault="001E1938" w:rsidP="00AB0B3C"/>
    <w:p w:rsidR="001E1938" w:rsidRDefault="001E1938" w:rsidP="00AB0B3C"/>
    <w:p w:rsidR="001E1938" w:rsidRDefault="001E1938" w:rsidP="00AB0B3C"/>
    <w:p w:rsidR="00AB0B3C" w:rsidRPr="00131217" w:rsidRDefault="00AB0B3C" w:rsidP="00AB0B3C"/>
    <w:p w:rsidR="00445478" w:rsidRDefault="00CA3D53">
      <w:r>
        <w:fldChar w:fldCharType="begin"/>
      </w:r>
      <w:r>
        <w:instrText xml:space="preserve"> REF _Ref404429759 \h </w:instrText>
      </w:r>
      <w:r>
        <w:fldChar w:fldCharType="separate"/>
      </w:r>
      <w:r w:rsidR="00C55C8C">
        <w:t xml:space="preserve">Figure </w:t>
      </w:r>
      <w:r w:rsidR="00C55C8C">
        <w:rPr>
          <w:noProof/>
        </w:rPr>
        <w:t>38</w:t>
      </w:r>
      <w:r>
        <w:fldChar w:fldCharType="end"/>
      </w:r>
      <w:r>
        <w:t xml:space="preserve"> shows the sensor data when one bar is present. Again we can see spikes of bad data and a clear dip at position 6 where the bar was detected.</w:t>
      </w:r>
    </w:p>
    <w:p w:rsidR="00445478" w:rsidRDefault="00445478">
      <w:r>
        <w:br w:type="page"/>
      </w:r>
    </w:p>
    <w:p w:rsidR="00445478" w:rsidRDefault="00445478">
      <w:r>
        <w:rPr>
          <w:noProof/>
        </w:rPr>
        <w:lastRenderedPageBreak/>
        <mc:AlternateContent>
          <mc:Choice Requires="wps">
            <w:drawing>
              <wp:anchor distT="0" distB="0" distL="114300" distR="114300" simplePos="0" relativeHeight="251801600" behindDoc="0" locked="0" layoutInCell="1" allowOverlap="1" wp14:anchorId="20AADE06" wp14:editId="56145442">
                <wp:simplePos x="0" y="0"/>
                <wp:positionH relativeFrom="column">
                  <wp:posOffset>6985</wp:posOffset>
                </wp:positionH>
                <wp:positionV relativeFrom="paragraph">
                  <wp:posOffset>5792470</wp:posOffset>
                </wp:positionV>
                <wp:extent cx="5922645" cy="635"/>
                <wp:effectExtent l="0" t="0" r="0" b="0"/>
                <wp:wrapTight wrapText="bothSides">
                  <wp:wrapPolygon edited="0">
                    <wp:start x="0" y="0"/>
                    <wp:lineTo x="0" y="21600"/>
                    <wp:lineTo x="21600" y="21600"/>
                    <wp:lineTo x="21600" y="0"/>
                  </wp:wrapPolygon>
                </wp:wrapTight>
                <wp:docPr id="143" name="Text Box 143"/>
                <wp:cNvGraphicFramePr/>
                <a:graphic xmlns:a="http://schemas.openxmlformats.org/drawingml/2006/main">
                  <a:graphicData uri="http://schemas.microsoft.com/office/word/2010/wordprocessingShape">
                    <wps:wsp>
                      <wps:cNvSpPr txBox="1"/>
                      <wps:spPr>
                        <a:xfrm>
                          <a:off x="0" y="0"/>
                          <a:ext cx="5922645" cy="635"/>
                        </a:xfrm>
                        <a:prstGeom prst="rect">
                          <a:avLst/>
                        </a:prstGeom>
                        <a:solidFill>
                          <a:prstClr val="white"/>
                        </a:solidFill>
                        <a:ln>
                          <a:noFill/>
                        </a:ln>
                        <a:effectLst/>
                      </wps:spPr>
                      <wps:txbx>
                        <w:txbxContent>
                          <w:p w:rsidR="00530157" w:rsidRPr="00F31D46" w:rsidRDefault="00530157" w:rsidP="00445478">
                            <w:pPr>
                              <w:pStyle w:val="Caption"/>
                              <w:rPr>
                                <w:noProof/>
                                <w:sz w:val="24"/>
                                <w:szCs w:val="20"/>
                              </w:rPr>
                            </w:pPr>
                            <w:bookmarkStart w:id="151" w:name="_Ref404432531"/>
                            <w:bookmarkStart w:id="152" w:name="_Toc406140357"/>
                            <w:r>
                              <w:t xml:space="preserve">Figure </w:t>
                            </w:r>
                            <w:fldSimple w:instr=" SEQ Figure \* ARABIC ">
                              <w:r>
                                <w:rPr>
                                  <w:noProof/>
                                </w:rPr>
                                <w:t>40</w:t>
                              </w:r>
                            </w:fldSimple>
                            <w:bookmarkEnd w:id="151"/>
                            <w:r>
                              <w:t>- controlled measurements from 12” from the table with the prism</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3" o:spid="_x0000_s1226" type="#_x0000_t202" style="position:absolute;left:0;text-align:left;margin-left:.55pt;margin-top:456.1pt;width:466.3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" stroked="f">
                <v:textbox style="mso-fit-shape-to-text:t" inset="0,0,0,0">
                  <w:txbxContent>
                    <w:p w:rsidR="00530157" w:rsidRPr="00F31D46" w:rsidRDefault="00530157" w:rsidP="00445478">
                      <w:pPr>
                        <w:pStyle w:val="Caption"/>
                        <w:rPr>
                          <w:noProof/>
                          <w:sz w:val="24"/>
                          <w:szCs w:val="20"/>
                        </w:rPr>
                      </w:pPr>
                      <w:bookmarkStart w:id="153" w:name="_Ref404432531"/>
                      <w:bookmarkStart w:id="154" w:name="_Toc406140357"/>
                      <w:r>
                        <w:t xml:space="preserve">Figure </w:t>
                      </w:r>
                      <w:fldSimple w:instr=" SEQ Figure \* ARABIC ">
                        <w:r>
                          <w:rPr>
                            <w:noProof/>
                          </w:rPr>
                          <w:t>40</w:t>
                        </w:r>
                      </w:fldSimple>
                      <w:bookmarkEnd w:id="153"/>
                      <w:r>
                        <w:t>- controlled measurements from 12” from the table with the prism</w:t>
                      </w:r>
                      <w:bookmarkEnd w:id="154"/>
                    </w:p>
                  </w:txbxContent>
                </v:textbox>
                <w10:wrap type="tight"/>
              </v:shape>
            </w:pict>
          </mc:Fallback>
        </mc:AlternateContent>
      </w:r>
      <w:r>
        <w:rPr>
          <w:noProof/>
        </w:rPr>
        <mc:AlternateContent>
          <mc:Choice Requires="wpg">
            <w:drawing>
              <wp:anchor distT="0" distB="0" distL="114300" distR="114300" simplePos="0" relativeHeight="251799552" behindDoc="0" locked="0" layoutInCell="1" allowOverlap="1" wp14:anchorId="64F15E23" wp14:editId="1AB54FB7">
                <wp:simplePos x="0" y="0"/>
                <wp:positionH relativeFrom="column">
                  <wp:posOffset>6985</wp:posOffset>
                </wp:positionH>
                <wp:positionV relativeFrom="paragraph">
                  <wp:posOffset>45085</wp:posOffset>
                </wp:positionV>
                <wp:extent cx="5922645" cy="5690235"/>
                <wp:effectExtent l="0" t="0" r="20955" b="24765"/>
                <wp:wrapTight wrapText="bothSides">
                  <wp:wrapPolygon edited="0">
                    <wp:start x="11463" y="0"/>
                    <wp:lineTo x="11463" y="10413"/>
                    <wp:lineTo x="0" y="11136"/>
                    <wp:lineTo x="0" y="21622"/>
                    <wp:lineTo x="21607" y="21622"/>
                    <wp:lineTo x="21607" y="0"/>
                    <wp:lineTo x="11463" y="0"/>
                  </wp:wrapPolygon>
                </wp:wrapTight>
                <wp:docPr id="142" name="Group 142"/>
                <wp:cNvGraphicFramePr/>
                <a:graphic xmlns:a="http://schemas.openxmlformats.org/drawingml/2006/main">
                  <a:graphicData uri="http://schemas.microsoft.com/office/word/2010/wordprocessingGroup">
                    <wpg:wgp>
                      <wpg:cNvGrpSpPr/>
                      <wpg:grpSpPr>
                        <a:xfrm>
                          <a:off x="0" y="0"/>
                          <a:ext cx="5922645" cy="5690235"/>
                          <a:chOff x="15313" y="87782"/>
                          <a:chExt cx="5924887" cy="5691031"/>
                        </a:xfrm>
                      </wpg:grpSpPr>
                      <wpg:graphicFrame>
                        <wpg:cNvPr id="141" name="Chart 141"/>
                        <wpg:cNvFrPr/>
                        <wpg:xfrm>
                          <a:off x="3196949" y="3013951"/>
                          <a:ext cx="2743200" cy="2743200"/>
                        </wpg:xfrm>
                        <a:graphic>
                          <a:graphicData uri="http://schemas.openxmlformats.org/drawingml/2006/chart">
                            <c:chart xmlns:c="http://schemas.openxmlformats.org/drawingml/2006/chart" xmlns:r="http://schemas.openxmlformats.org/officeDocument/2006/relationships" r:id="rId147"/>
                          </a:graphicData>
                        </a:graphic>
                      </wpg:graphicFrame>
                      <wpg:graphicFrame>
                        <wpg:cNvPr id="140" name="Chart 140"/>
                        <wpg:cNvFrPr/>
                        <wpg:xfrm>
                          <a:off x="15313" y="3035613"/>
                          <a:ext cx="2743297" cy="2743200"/>
                        </wpg:xfrm>
                        <a:graphic>
                          <a:graphicData uri="http://schemas.openxmlformats.org/drawingml/2006/chart">
                            <c:chart xmlns:c="http://schemas.openxmlformats.org/drawingml/2006/chart" xmlns:r="http://schemas.openxmlformats.org/officeDocument/2006/relationships" r:id="rId148"/>
                          </a:graphicData>
                        </a:graphic>
                      </wpg:graphicFrame>
                      <wpg:graphicFrame>
                        <wpg:cNvPr id="139" name="Chart 139"/>
                        <wpg:cNvFrPr/>
                        <wpg:xfrm>
                          <a:off x="3196949" y="87782"/>
                          <a:ext cx="2743251" cy="2743199"/>
                        </wpg:xfrm>
                        <a:graphic>
                          <a:graphicData uri="http://schemas.openxmlformats.org/drawingml/2006/chart">
                            <c:chart xmlns:c="http://schemas.openxmlformats.org/drawingml/2006/chart" xmlns:r="http://schemas.openxmlformats.org/officeDocument/2006/relationships" r:id="rId149"/>
                          </a:graphicData>
                        </a:graphic>
                      </wpg:graphicFrame>
                    </wpg:wgp>
                  </a:graphicData>
                </a:graphic>
                <wp14:sizeRelH relativeFrom="margin">
                  <wp14:pctWidth>0</wp14:pctWidth>
                </wp14:sizeRelH>
                <wp14:sizeRelV relativeFrom="margin">
                  <wp14:pctHeight>0</wp14:pctHeight>
                </wp14:sizeRelV>
              </wp:anchor>
            </w:drawing>
          </mc:Choice>
          <mc:Fallback>
            <w:pict>
              <v:group id="Group 142" o:spid="_x0000_s1026" style="position:absolute;margin-left:.55pt;margin-top:3.55pt;width:466.35pt;height:448.05pt;z-index:251799552;mso-width-relative:margin;mso-height-relative:margin" coordorigin="153,877" coordsize="59248,56910"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">
                <v:shape id="Chart 141" o:spid="_x0000_s1027" type="#_x0000_t75" style="position:absolute;left:31864;top:30020;width:2768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">
                  <v:imagedata r:id="rId150" o:title=""/>
                  <o:lock v:ext="edit" aspectratio="f"/>
                </v:shape>
                <v:shape id="Chart 140" o:spid="_x0000_s1028" type="#_x0000_t75" style="position:absolute;left:31;top:30264;width:27686;height:2761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">
                  <v:imagedata r:id="rId151" o:title=""/>
                  <o:lock v:ext="edit" aspectratio="f"/>
                </v:shape>
                <v:shape id="Chart 139" o:spid="_x0000_s1029" type="#_x0000_t75" style="position:absolute;left:31864;top:755;width:2768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">
                  <v:imagedata r:id="rId152" o:title=""/>
                  <o:lock v:ext="edit" aspectratio="f"/>
                </v:shape>
                <w10:wrap type="tight"/>
              </v:group>
            </w:pict>
          </mc:Fallback>
        </mc:AlternateContent>
      </w:r>
      <w:r>
        <w:rPr>
          <w:noProof/>
        </w:rPr>
        <w:drawing>
          <wp:anchor distT="0" distB="0" distL="114300" distR="114300" simplePos="0" relativeHeight="251796480" behindDoc="1" locked="0" layoutInCell="1" allowOverlap="1" wp14:anchorId="38BFE1A5" wp14:editId="34403954">
            <wp:simplePos x="0" y="0"/>
            <wp:positionH relativeFrom="column">
              <wp:posOffset>11430</wp:posOffset>
            </wp:positionH>
            <wp:positionV relativeFrom="paragraph">
              <wp:posOffset>45085</wp:posOffset>
            </wp:positionV>
            <wp:extent cx="2743200" cy="2742565"/>
            <wp:effectExtent l="38100" t="38100" r="38100" b="38735"/>
            <wp:wrapTight wrapText="bothSides">
              <wp:wrapPolygon edited="0">
                <wp:start x="-300" y="-300"/>
                <wp:lineTo x="-300" y="21755"/>
                <wp:lineTo x="21750" y="21755"/>
                <wp:lineTo x="21750" y="-300"/>
                <wp:lineTo x="-300" y="-300"/>
              </wp:wrapPolygon>
            </wp:wrapTight>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53" cstate="print">
                      <a:extLst>
                        <a:ext uri="{28A0092B-C50C-407E-A947-70E740481C1C}">
                          <a14:useLocalDpi xmlns:a14="http://schemas.microsoft.com/office/drawing/2010/main" val="0"/>
                        </a:ext>
                      </a:extLst>
                    </a:blip>
                    <a:srcRect l="10400" r="14601" b="12"/>
                    <a:stretch/>
                  </pic:blipFill>
                  <pic:spPr bwMode="auto">
                    <a:xfrm>
                      <a:off x="0" y="0"/>
                      <a:ext cx="2743200" cy="2742565"/>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45478" w:rsidRDefault="00445478"/>
    <w:p w:rsidR="00445478" w:rsidRDefault="00445478"/>
    <w:p w:rsidR="00445478" w:rsidRDefault="00445478"/>
    <w:p w:rsidR="00445478" w:rsidRDefault="00445478"/>
    <w:p w:rsidR="00445478" w:rsidRDefault="00445478"/>
    <w:p w:rsidR="00445478" w:rsidRDefault="00445478"/>
    <w:p w:rsidR="00445478" w:rsidRDefault="00445478"/>
    <w:p w:rsidR="00445478" w:rsidRDefault="00445478">
      <w:r>
        <w:fldChar w:fldCharType="begin"/>
      </w:r>
      <w:r>
        <w:instrText xml:space="preserve"> REF _Ref404432531 \h </w:instrText>
      </w:r>
      <w:r>
        <w:fldChar w:fldCharType="separate"/>
      </w:r>
      <w:r w:rsidR="00C55C8C">
        <w:t xml:space="preserve">Figure </w:t>
      </w:r>
      <w:r w:rsidR="00C55C8C">
        <w:rPr>
          <w:noProof/>
        </w:rPr>
        <w:t>39</w:t>
      </w:r>
      <w:r>
        <w:fldChar w:fldCharType="end"/>
      </w:r>
      <w:r w:rsidRPr="00445478">
        <w:t xml:space="preserve"> </w:t>
      </w:r>
      <w:r>
        <w:t>shows the result with the prism object at 12”. I find this measurement to be really important because the pattern is completely different from what the user had learned the sensor would behave up to this point, but given the highly distinct pattern, after only one occurrence of the prism, if the user was presented with it again, there was no confusion an so the accuracy of the prism was of about 80%. We can see that around position 3 the sensor picks up the prism but at 6 the prism “disappears” and comes back in positions 7 to 9</w:t>
      </w:r>
      <w:r w:rsidR="00890044">
        <w:t>.</w:t>
      </w:r>
    </w:p>
    <w:p w:rsidR="00124480" w:rsidRDefault="00124480"/>
    <w:p w:rsidR="00124480" w:rsidRDefault="00124480">
      <w:r>
        <w:br w:type="page"/>
      </w:r>
    </w:p>
    <w:p w:rsidR="00124480" w:rsidRDefault="009E082A">
      <w:r>
        <w:rPr>
          <w:noProof/>
        </w:rPr>
        <w:lastRenderedPageBreak/>
        <w:drawing>
          <wp:anchor distT="0" distB="0" distL="114300" distR="114300" simplePos="0" relativeHeight="251773952" behindDoc="1" locked="0" layoutInCell="1" allowOverlap="1" wp14:anchorId="1EE422CF" wp14:editId="31182A21">
            <wp:simplePos x="0" y="0"/>
            <wp:positionH relativeFrom="column">
              <wp:posOffset>153035</wp:posOffset>
            </wp:positionH>
            <wp:positionV relativeFrom="paragraph">
              <wp:posOffset>306705</wp:posOffset>
            </wp:positionV>
            <wp:extent cx="2743200" cy="2742565"/>
            <wp:effectExtent l="38100" t="38100" r="38100" b="38735"/>
            <wp:wrapTight wrapText="bothSides">
              <wp:wrapPolygon edited="0">
                <wp:start x="-300" y="-300"/>
                <wp:lineTo x="-300" y="21755"/>
                <wp:lineTo x="21750" y="21755"/>
                <wp:lineTo x="21750" y="-300"/>
                <wp:lineTo x="-300" y="-300"/>
              </wp:wrapPolygon>
            </wp:wrapTight>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54" cstate="print">
                      <a:extLst>
                        <a:ext uri="{28A0092B-C50C-407E-A947-70E740481C1C}">
                          <a14:useLocalDpi xmlns:a14="http://schemas.microsoft.com/office/drawing/2010/main" val="0"/>
                        </a:ext>
                      </a:extLst>
                    </a:blip>
                    <a:srcRect l="25050" b="66"/>
                    <a:stretch/>
                  </pic:blipFill>
                  <pic:spPr bwMode="auto">
                    <a:xfrm>
                      <a:off x="0" y="0"/>
                      <a:ext cx="2743200" cy="2742565"/>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3AD0">
        <w:rPr>
          <w:noProof/>
        </w:rPr>
        <mc:AlternateContent>
          <mc:Choice Requires="wpg">
            <w:drawing>
              <wp:anchor distT="0" distB="0" distL="114300" distR="114300" simplePos="0" relativeHeight="251780096" behindDoc="0" locked="0" layoutInCell="1" allowOverlap="1" wp14:anchorId="0715000B" wp14:editId="4BAF677C">
                <wp:simplePos x="0" y="0"/>
                <wp:positionH relativeFrom="column">
                  <wp:posOffset>153619</wp:posOffset>
                </wp:positionH>
                <wp:positionV relativeFrom="paragraph">
                  <wp:posOffset>307238</wp:posOffset>
                </wp:positionV>
                <wp:extent cx="5763895" cy="6018530"/>
                <wp:effectExtent l="0" t="0" r="27305" b="1270"/>
                <wp:wrapTight wrapText="bothSides">
                  <wp:wrapPolygon edited="0">
                    <wp:start x="11208" y="0"/>
                    <wp:lineTo x="11208" y="9845"/>
                    <wp:lineTo x="0" y="10392"/>
                    <wp:lineTo x="0" y="21536"/>
                    <wp:lineTo x="21631" y="21536"/>
                    <wp:lineTo x="21631" y="0"/>
                    <wp:lineTo x="11208" y="0"/>
                  </wp:wrapPolygon>
                </wp:wrapTight>
                <wp:docPr id="119" name="Group 119"/>
                <wp:cNvGraphicFramePr/>
                <a:graphic xmlns:a="http://schemas.openxmlformats.org/drawingml/2006/main">
                  <a:graphicData uri="http://schemas.microsoft.com/office/word/2010/wordprocessingGroup">
                    <wpg:wgp>
                      <wpg:cNvGrpSpPr/>
                      <wpg:grpSpPr>
                        <a:xfrm>
                          <a:off x="0" y="0"/>
                          <a:ext cx="5763895" cy="6018530"/>
                          <a:chOff x="0" y="0"/>
                          <a:chExt cx="5763895" cy="6018530"/>
                        </a:xfrm>
                      </wpg:grpSpPr>
                      <wpg:grpSp>
                        <wpg:cNvPr id="117" name="Group 117"/>
                        <wpg:cNvGrpSpPr/>
                        <wpg:grpSpPr>
                          <a:xfrm>
                            <a:off x="0" y="0"/>
                            <a:ext cx="5763895" cy="5654040"/>
                            <a:chOff x="153632" y="-36576"/>
                            <a:chExt cx="5764447" cy="5654659"/>
                          </a:xfrm>
                        </wpg:grpSpPr>
                        <wpg:graphicFrame>
                          <wpg:cNvPr id="114" name="Chart 114"/>
                          <wpg:cNvFrPr/>
                          <wpg:xfrm>
                            <a:off x="3174828" y="-36576"/>
                            <a:ext cx="2743200" cy="2743200"/>
                          </wpg:xfrm>
                          <a:graphic>
                            <a:graphicData uri="http://schemas.openxmlformats.org/drawingml/2006/chart">
                              <c:chart xmlns:c="http://schemas.openxmlformats.org/drawingml/2006/chart" xmlns:r="http://schemas.openxmlformats.org/officeDocument/2006/relationships" r:id="rId155"/>
                            </a:graphicData>
                          </a:graphic>
                        </wpg:graphicFrame>
                        <wpg:graphicFrame>
                          <wpg:cNvPr id="115" name="Chart 115"/>
                          <wpg:cNvFrPr/>
                          <wpg:xfrm>
                            <a:off x="153632" y="2874883"/>
                            <a:ext cx="2743251" cy="2743200"/>
                          </wpg:xfrm>
                          <a:graphic>
                            <a:graphicData uri="http://schemas.openxmlformats.org/drawingml/2006/chart">
                              <c:chart xmlns:c="http://schemas.openxmlformats.org/drawingml/2006/chart" xmlns:r="http://schemas.openxmlformats.org/officeDocument/2006/relationships" r:id="rId156"/>
                            </a:graphicData>
                          </a:graphic>
                        </wpg:graphicFrame>
                        <wpg:graphicFrame>
                          <wpg:cNvPr id="116" name="Chart 116"/>
                          <wpg:cNvFrPr/>
                          <wpg:xfrm>
                            <a:off x="3174828" y="2874883"/>
                            <a:ext cx="2743251" cy="2743200"/>
                          </wpg:xfrm>
                          <a:graphic>
                            <a:graphicData uri="http://schemas.openxmlformats.org/drawingml/2006/chart">
                              <c:chart xmlns:c="http://schemas.openxmlformats.org/drawingml/2006/chart" xmlns:r="http://schemas.openxmlformats.org/officeDocument/2006/relationships" r:id="rId157"/>
                            </a:graphicData>
                          </a:graphic>
                        </wpg:graphicFrame>
                      </wpg:grpSp>
                      <wps:wsp>
                        <wps:cNvPr id="118" name="Text Box 118"/>
                        <wps:cNvSpPr txBox="1"/>
                        <wps:spPr>
                          <a:xfrm>
                            <a:off x="0" y="5713095"/>
                            <a:ext cx="5763895" cy="305435"/>
                          </a:xfrm>
                          <a:prstGeom prst="rect">
                            <a:avLst/>
                          </a:prstGeom>
                          <a:solidFill>
                            <a:prstClr val="white"/>
                          </a:solidFill>
                          <a:ln>
                            <a:noFill/>
                          </a:ln>
                          <a:effectLst/>
                        </wps:spPr>
                        <wps:txbx>
                          <w:txbxContent>
                            <w:p w:rsidR="00530157" w:rsidRPr="005B4A8A" w:rsidRDefault="00530157" w:rsidP="00613AD0">
                              <w:pPr>
                                <w:pStyle w:val="Caption"/>
                                <w:rPr>
                                  <w:noProof/>
                                  <w:sz w:val="24"/>
                                  <w:szCs w:val="20"/>
                                </w:rPr>
                              </w:pPr>
                              <w:bookmarkStart w:id="155" w:name="_Ref404431171"/>
                              <w:bookmarkStart w:id="156" w:name="_Toc406140358"/>
                              <w:r>
                                <w:t xml:space="preserve">Figure </w:t>
                              </w:r>
                              <w:fldSimple w:instr=" SEQ Figure \* ARABIC ">
                                <w:r>
                                  <w:rPr>
                                    <w:noProof/>
                                  </w:rPr>
                                  <w:t>41</w:t>
                                </w:r>
                              </w:fldSimple>
                              <w:bookmarkEnd w:id="155"/>
                              <w:r>
                                <w:t xml:space="preserve"> –controlled measurements from 9” from the table with the prism</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9" o:spid="_x0000_s1227" style="position:absolute;left:0;text-align:left;margin-left:12.1pt;margin-top:24.2pt;width:453.85pt;height:473.9pt;z-index:251780096;mso-position-horizontal-relative:text;mso-position-vertical-relative:text" coordsize="57638,60185"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">
                <v:group id="Group 117" o:spid="_x0000_s1228" style="position:absolute;width:57638;height:56540" coordorigin="1536,-365" coordsize="57644,565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shape id="Chart 114" o:spid="_x0000_s1229" type="#_x0000_t75" style="position:absolute;left:31653;top:-487;width:27678;height:2767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">
                    <v:imagedata r:id="rId158" o:title=""/>
                    <o:lock v:ext="edit" aspectratio="f"/>
                  </v:shape>
                  <v:shape id="Chart 115" o:spid="_x0000_s1230" type="#_x0000_t75" style="position:absolute;left:1414;top:28654;width:27678;height:2761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">
                    <v:imagedata r:id="rId159" o:title=""/>
                    <o:lock v:ext="edit" aspectratio="f"/>
                  </v:shape>
                  <v:shape id="Chart 116" o:spid="_x0000_s1231" type="#_x0000_t75" style="position:absolute;left:31653;top:28654;width:27678;height:2761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">
                    <v:imagedata r:id="rId160" o:title=""/>
                    <o:lock v:ext="edit" aspectratio="f"/>
                  </v:shape>
                </v:group>
                <v:shape id="Text Box 118" o:spid="_x0000_s1232" type="#_x0000_t202" style="position:absolute;top:57130;width:57638;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mzrccA&#10;AADcAAAADwAAAGRycy9kb3ducmV2LnhtbESPQUsDMRCF70L/Q5hCL2KzraXI2rSUoqBeimsv3obN&#10;dLO6mSxJtl3/vXMQvM3w3rz3zWY3+k5dKKY2sIHFvABFXAfbcmPg9PF89wAqZWSLXWAy8EMJdtvJ&#10;zQZLG678TpcqN0pCOJVowOXcl1qn2pHHNA89sWjnED1mWWOjbcSrhPtOL4tirT22LA0Oezo4qr+r&#10;wRs4rj6P7nY4P73tV/fx9TQc1l9NZcxsOu4fQWUa87/57/rFCv5CaOUZmUB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gZs63HAAAA3AAAAA8AAAAAAAAAAAAAAAAAmAIAAGRy&#10;cy9kb3ducmV2LnhtbFBLBQYAAAAABAAEAPUAAACMAwAAAAA=&#10;" stroked="f">
                  <v:textbox style="mso-fit-shape-to-text:t" inset="0,0,0,0">
                    <w:txbxContent>
                      <w:p w:rsidR="00530157" w:rsidRPr="005B4A8A" w:rsidRDefault="00530157" w:rsidP="00613AD0">
                        <w:pPr>
                          <w:pStyle w:val="Caption"/>
                          <w:rPr>
                            <w:noProof/>
                            <w:sz w:val="24"/>
                            <w:szCs w:val="20"/>
                          </w:rPr>
                        </w:pPr>
                        <w:bookmarkStart w:id="157" w:name="_Ref404431171"/>
                        <w:bookmarkStart w:id="158" w:name="_Toc406140358"/>
                        <w:r>
                          <w:t xml:space="preserve">Figure </w:t>
                        </w:r>
                        <w:fldSimple w:instr=" SEQ Figure \* ARABIC ">
                          <w:r>
                            <w:rPr>
                              <w:noProof/>
                            </w:rPr>
                            <w:t>41</w:t>
                          </w:r>
                        </w:fldSimple>
                        <w:bookmarkEnd w:id="157"/>
                        <w:r>
                          <w:t xml:space="preserve"> –controlled measurements from 9” from the table with the prism</w:t>
                        </w:r>
                        <w:bookmarkEnd w:id="158"/>
                      </w:p>
                    </w:txbxContent>
                  </v:textbox>
                </v:shape>
                <w10:wrap type="tight"/>
              </v:group>
            </w:pict>
          </mc:Fallback>
        </mc:AlternateContent>
      </w:r>
    </w:p>
    <w:p w:rsidR="00124480" w:rsidRDefault="00005C5A">
      <w:r>
        <w:fldChar w:fldCharType="begin"/>
      </w:r>
      <w:r>
        <w:instrText xml:space="preserve"> REF _Ref404431171 \h </w:instrText>
      </w:r>
      <w:r>
        <w:fldChar w:fldCharType="separate"/>
      </w:r>
      <w:r w:rsidR="00C55C8C">
        <w:t xml:space="preserve">Figure </w:t>
      </w:r>
      <w:r w:rsidR="00C55C8C">
        <w:rPr>
          <w:noProof/>
        </w:rPr>
        <w:t>40</w:t>
      </w:r>
      <w:r>
        <w:fldChar w:fldCharType="end"/>
      </w:r>
      <w:r>
        <w:t xml:space="preserve"> </w:t>
      </w:r>
      <w:r w:rsidR="00890044">
        <w:t>shows how different the measurements are from 12” to 9” and also shows how in this case measuring at 12” gave a better reading than at 9”.</w:t>
      </w:r>
    </w:p>
    <w:p w:rsidR="00124480" w:rsidRDefault="00124480"/>
    <w:p w:rsidR="00F16820" w:rsidRPr="00131217" w:rsidRDefault="00F16820">
      <w:r w:rsidRPr="00131217">
        <w:br w:type="page"/>
      </w:r>
    </w:p>
    <w:p w:rsidR="007F1C90" w:rsidRPr="00131217" w:rsidRDefault="00EA27CE" w:rsidP="00EF79AC">
      <w:pPr>
        <w:pStyle w:val="Heading2"/>
      </w:pPr>
      <w:bookmarkStart w:id="159" w:name="_Toc406140232"/>
      <w:r w:rsidRPr="00131217">
        <w:lastRenderedPageBreak/>
        <w:t xml:space="preserve">Temperature to </w:t>
      </w:r>
      <w:r w:rsidR="00C618DB" w:rsidRPr="00131217">
        <w:t>Sound</w:t>
      </w:r>
      <w:bookmarkEnd w:id="159"/>
    </w:p>
    <w:p w:rsidR="005B4148" w:rsidRPr="00131217" w:rsidRDefault="00375637" w:rsidP="005B4148">
      <w:r w:rsidRPr="00131217">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Pr="00131217" w:rsidRDefault="007F1C90" w:rsidP="007F1C90">
      <w:pPr>
        <w:pStyle w:val="Heading3"/>
      </w:pPr>
      <w:bookmarkStart w:id="160" w:name="_Toc406140233"/>
      <w:r w:rsidRPr="00131217">
        <w:t>Preparation</w:t>
      </w:r>
      <w:bookmarkEnd w:id="160"/>
    </w:p>
    <w:p w:rsidR="00FB1A4D" w:rsidRDefault="00FF73C7" w:rsidP="00FF73C7">
      <w:pPr>
        <w:rPr>
          <w:noProof/>
        </w:rPr>
      </w:pPr>
      <w:r w:rsidRPr="00131217">
        <w:t>At a desk with a computer monitor, the subject would find 3 peltier modules attached to the monitor at eye level. The tablet device would be placed in front of the subject, this would be the main UI for the test. The subjects were also given a mobile device that would be the UI for their sensory device.</w:t>
      </w:r>
    </w:p>
    <w:p w:rsidR="00FB1A4D" w:rsidRDefault="00FB1A4D" w:rsidP="00FB1A4D">
      <w:r w:rsidRPr="00131217">
        <w:rPr>
          <w:noProof/>
        </w:rPr>
        <mc:AlternateContent>
          <mc:Choice Requires="wpg">
            <w:drawing>
              <wp:inline distT="0" distB="0" distL="0" distR="0" wp14:anchorId="2321D072" wp14:editId="63467B6E">
                <wp:extent cx="4716144" cy="4472039"/>
                <wp:effectExtent l="0" t="0" r="8890" b="5080"/>
                <wp:docPr id="71" name="Group 71"/>
                <wp:cNvGraphicFramePr/>
                <a:graphic xmlns:a="http://schemas.openxmlformats.org/drawingml/2006/main">
                  <a:graphicData uri="http://schemas.microsoft.com/office/word/2010/wordprocessingGroup">
                    <wpg:wgp>
                      <wpg:cNvGrpSpPr/>
                      <wpg:grpSpPr>
                        <a:xfrm>
                          <a:off x="0" y="0"/>
                          <a:ext cx="4716144" cy="4472039"/>
                          <a:chOff x="1" y="0"/>
                          <a:chExt cx="4716651" cy="4485834"/>
                        </a:xfrm>
                      </wpg:grpSpPr>
                      <wpg:grpSp>
                        <wpg:cNvPr id="68" name="Group 68"/>
                        <wpg:cNvGrpSpPr/>
                        <wpg:grpSpPr>
                          <a:xfrm>
                            <a:off x="1" y="0"/>
                            <a:ext cx="4716651" cy="4136748"/>
                            <a:chOff x="1" y="0"/>
                            <a:chExt cx="4716651" cy="4136748"/>
                          </a:xfrm>
                        </wpg:grpSpPr>
                        <pic:pic xmlns:pic="http://schemas.openxmlformats.org/drawingml/2006/picture">
                          <pic:nvPicPr>
                            <pic:cNvPr id="41" name="Picture 41"/>
                            <pic:cNvPicPr>
                              <a:picLocks noChangeAspect="1"/>
                            </pic:cNvPicPr>
                          </pic:nvPicPr>
                          <pic:blipFill rotWithShape="1">
                            <a:blip r:embed="rId161">
                              <a:extLst>
                                <a:ext uri="{28A0092B-C50C-407E-A947-70E740481C1C}">
                                  <a14:useLocalDpi xmlns:a14="http://schemas.microsoft.com/office/drawing/2010/main" val="0"/>
                                </a:ext>
                              </a:extLst>
                            </a:blip>
                            <a:srcRect l="5469" t="4062" r="17144"/>
                            <a:stretch/>
                          </pic:blipFill>
                          <pic:spPr bwMode="auto">
                            <a:xfrm>
                              <a:off x="2412448" y="19050"/>
                              <a:ext cx="2304204" cy="41176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162">
                              <a:extLst>
                                <a:ext uri="{28A0092B-C50C-407E-A947-70E740481C1C}">
                                  <a14:useLocalDpi xmlns:a14="http://schemas.microsoft.com/office/drawing/2010/main" val="0"/>
                                </a:ext>
                              </a:extLst>
                            </a:blip>
                            <a:srcRect l="5776" t="4256" r="17244"/>
                            <a:stretch/>
                          </pic:blipFill>
                          <pic:spPr bwMode="auto">
                            <a:xfrm>
                              <a:off x="1" y="0"/>
                              <a:ext cx="2295284" cy="4117698"/>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1" y="4161110"/>
                            <a:ext cx="2295137" cy="306377"/>
                          </a:xfrm>
                          <a:prstGeom prst="rect">
                            <a:avLst/>
                          </a:prstGeom>
                          <a:solidFill>
                            <a:prstClr val="white"/>
                          </a:solidFill>
                          <a:ln>
                            <a:noFill/>
                          </a:ln>
                          <a:effectLst/>
                        </wps:spPr>
                        <wps:txbx>
                          <w:txbxContent>
                            <w:p w:rsidR="00530157" w:rsidRPr="001F6323" w:rsidRDefault="00530157" w:rsidP="00FB1A4D">
                              <w:pPr>
                                <w:pStyle w:val="Caption"/>
                                <w:rPr>
                                  <w:bCs w:val="0"/>
                                  <w:smallCaps/>
                                  <w:noProof/>
                                  <w:spacing w:val="10"/>
                                </w:rPr>
                              </w:pPr>
                              <w:bookmarkStart w:id="161" w:name="_Toc406140359"/>
                              <w:r>
                                <w:t xml:space="preserve">Figure </w:t>
                              </w:r>
                              <w:r>
                                <w:fldChar w:fldCharType="begin"/>
                              </w:r>
                              <w:r w:rsidRPr="00BC5EB7">
                                <w:instrText xml:space="preserve"> SEQ Figure \* ARABIC </w:instrText>
                              </w:r>
                              <w:r>
                                <w:fldChar w:fldCharType="separate"/>
                              </w:r>
                              <w:r>
                                <w:rPr>
                                  <w:noProof/>
                                </w:rPr>
                                <w:t>43</w:t>
                              </w:r>
                              <w:r>
                                <w:fldChar w:fldCharType="end"/>
                              </w:r>
                              <w:r>
                                <w:t xml:space="preserve"> - board top</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443868" y="4179457"/>
                            <a:ext cx="2272274" cy="306377"/>
                          </a:xfrm>
                          <a:prstGeom prst="rect">
                            <a:avLst/>
                          </a:prstGeom>
                          <a:solidFill>
                            <a:prstClr val="white"/>
                          </a:solidFill>
                          <a:ln>
                            <a:noFill/>
                          </a:ln>
                          <a:effectLst/>
                        </wps:spPr>
                        <wps:txbx>
                          <w:txbxContent>
                            <w:p w:rsidR="00530157" w:rsidRPr="0049491D" w:rsidRDefault="00530157" w:rsidP="00FB1A4D">
                              <w:pPr>
                                <w:pStyle w:val="Caption"/>
                                <w:rPr>
                                  <w:bCs w:val="0"/>
                                  <w:smallCaps/>
                                  <w:noProof/>
                                  <w:spacing w:val="10"/>
                                </w:rPr>
                              </w:pPr>
                              <w:bookmarkStart w:id="162" w:name="_Toc406140360"/>
                              <w:r>
                                <w:t xml:space="preserve">Figure </w:t>
                              </w:r>
                              <w:r>
                                <w:fldChar w:fldCharType="begin"/>
                              </w:r>
                              <w:r w:rsidRPr="00833011">
                                <w:instrText xml:space="preserve"> SEQ Figure \* ARABIC </w:instrText>
                              </w:r>
                              <w:r>
                                <w:fldChar w:fldCharType="separate"/>
                              </w:r>
                              <w:r>
                                <w:rPr>
                                  <w:noProof/>
                                </w:rPr>
                                <w:t>43</w:t>
                              </w:r>
                              <w:r>
                                <w:fldChar w:fldCharType="end"/>
                              </w:r>
                              <w:r>
                                <w:t xml:space="preserve"> - board bottom</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 o:spid="_x0000_s1233" style="width:371.35pt;height:352.15pt;mso-position-horizontal-relative:char;mso-position-vertical-relative:line" coordorigin="" coordsize="47166,44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&#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">
                <v:group id="Group 68" o:spid="_x0000_s1234" style="position:absolute;width:47166;height:41367" coordorigin="" coordsize="47166,413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235" type="#_x0000_t75" style="position:absolute;left:24124;top:190;width:23042;height:411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163" o:title="" croptop="2662f" cropleft="3584f" cropright="11235f"/>
                    <v:path arrowok="t"/>
                  </v:shape>
                  <v:shape id="Picture 40" o:spid="_x0000_s1236" type="#_x0000_t75" style="position:absolute;width:22952;height:41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164" o:title="" croptop="2789f" cropleft="3785f" cropright="11301f"/>
                    <v:path arrowok="t"/>
                  </v:shape>
                </v:group>
                <v:shape id="Text Box 69" o:spid="_x0000_s1237" type="#_x0000_t202" style="position:absolute;top:41611;width:22951;height:30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530157" w:rsidRPr="001F6323" w:rsidRDefault="00530157" w:rsidP="00FB1A4D">
                        <w:pPr>
                          <w:pStyle w:val="Caption"/>
                          <w:rPr>
                            <w:bCs w:val="0"/>
                            <w:smallCaps/>
                            <w:noProof/>
                            <w:spacing w:val="10"/>
                          </w:rPr>
                        </w:pPr>
                        <w:bookmarkStart w:id="163" w:name="_Toc406140359"/>
                        <w:r>
                          <w:t xml:space="preserve">Figure </w:t>
                        </w:r>
                        <w:r>
                          <w:fldChar w:fldCharType="begin"/>
                        </w:r>
                        <w:r w:rsidRPr="00BC5EB7">
                          <w:instrText xml:space="preserve"> SEQ Figure \* ARABIC </w:instrText>
                        </w:r>
                        <w:r>
                          <w:fldChar w:fldCharType="separate"/>
                        </w:r>
                        <w:r>
                          <w:rPr>
                            <w:noProof/>
                          </w:rPr>
                          <w:t>43</w:t>
                        </w:r>
                        <w:r>
                          <w:fldChar w:fldCharType="end"/>
                        </w:r>
                        <w:r>
                          <w:t xml:space="preserve"> - board top</w:t>
                        </w:r>
                        <w:bookmarkEnd w:id="163"/>
                      </w:p>
                    </w:txbxContent>
                  </v:textbox>
                </v:shape>
                <v:shape id="Text Box 70" o:spid="_x0000_s1238" type="#_x0000_t202" style="position:absolute;left:24438;top:41794;width:22723;height:3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530157" w:rsidRPr="0049491D" w:rsidRDefault="00530157" w:rsidP="00FB1A4D">
                        <w:pPr>
                          <w:pStyle w:val="Caption"/>
                          <w:rPr>
                            <w:bCs w:val="0"/>
                            <w:smallCaps/>
                            <w:noProof/>
                            <w:spacing w:val="10"/>
                          </w:rPr>
                        </w:pPr>
                        <w:bookmarkStart w:id="164" w:name="_Toc406140360"/>
                        <w:r>
                          <w:t xml:space="preserve">Figure </w:t>
                        </w:r>
                        <w:r>
                          <w:fldChar w:fldCharType="begin"/>
                        </w:r>
                        <w:r w:rsidRPr="00833011">
                          <w:instrText xml:space="preserve"> SEQ Figure \* ARABIC </w:instrText>
                        </w:r>
                        <w:r>
                          <w:fldChar w:fldCharType="separate"/>
                        </w:r>
                        <w:r>
                          <w:rPr>
                            <w:noProof/>
                          </w:rPr>
                          <w:t>43</w:t>
                        </w:r>
                        <w:r>
                          <w:fldChar w:fldCharType="end"/>
                        </w:r>
                        <w:r>
                          <w:t xml:space="preserve"> - board bottom</w:t>
                        </w:r>
                        <w:bookmarkEnd w:id="164"/>
                      </w:p>
                    </w:txbxContent>
                  </v:textbox>
                </v:shape>
                <w10:anchorlock/>
              </v:group>
            </w:pict>
          </mc:Fallback>
        </mc:AlternateContent>
      </w:r>
    </w:p>
    <w:p w:rsidR="00FB1A4D" w:rsidRDefault="00FB1A4D" w:rsidP="00B579F9"/>
    <w:p w:rsidR="00FB1A4D" w:rsidRDefault="00FB1A4D" w:rsidP="00B579F9"/>
    <w:p w:rsidR="00475673" w:rsidRPr="00131217" w:rsidRDefault="007F1C90" w:rsidP="00FB1A4D">
      <w:pPr>
        <w:pStyle w:val="Heading3"/>
      </w:pPr>
      <w:bookmarkStart w:id="165" w:name="_Toc406140234"/>
      <w:r w:rsidRPr="00131217">
        <w:lastRenderedPageBreak/>
        <w:t>Hardware</w:t>
      </w:r>
      <w:bookmarkEnd w:id="165"/>
    </w:p>
    <w:p w:rsidR="0033241A" w:rsidRPr="00131217" w:rsidRDefault="0033241A" w:rsidP="005925B5">
      <w:r w:rsidRPr="00131217">
        <w:t xml:space="preserve">There were two systems created for this study. First, the system worn by the subject consisted of </w:t>
      </w:r>
      <w:r w:rsidR="005925B5" w:rsidRPr="00131217">
        <w:t xml:space="preserve">an MLX90614BAA to detect the temperature of the peltier module. This sensor was connected via I2C to the IOIO OTG board and the board would connect to the transducer. </w:t>
      </w:r>
    </w:p>
    <w:p w:rsidR="00475673" w:rsidRDefault="0033241A" w:rsidP="005925B5">
      <w:r w:rsidRPr="00131217">
        <w:t xml:space="preserve">The second was to control the peltiers, and record the data. </w:t>
      </w:r>
      <w:r w:rsidR="005925B5" w:rsidRPr="00131217">
        <w:t>Three peltier modules were used, two 1x1 inch and one 1/2x1/2 inch. The two large peltiers were placed on the sides and the small one in the middle.</w:t>
      </w:r>
      <w:r w:rsidRPr="00131217">
        <w:t xml:space="preserve"> They were controlled via PWM by a IOIO Board that was hooked up to a Sony</w:t>
      </w:r>
      <w:r w:rsidR="005D6E8F" w:rsidRPr="00131217">
        <w:t xml:space="preserve"> tablet</w:t>
      </w:r>
      <w:r w:rsidRPr="00131217">
        <w:t xml:space="preserve"> S.</w:t>
      </w:r>
    </w:p>
    <w:p w:rsidR="00D35062" w:rsidRDefault="00D35062" w:rsidP="00D35062">
      <w:pPr>
        <w:pStyle w:val="Heading4"/>
      </w:pPr>
      <w:r>
        <w:t xml:space="preserve">The </w:t>
      </w:r>
      <w:r w:rsidRPr="00131217">
        <w:t>MLX90614BAA</w:t>
      </w:r>
      <w:r>
        <w:t xml:space="preserve"> Sensor</w:t>
      </w:r>
    </w:p>
    <w:p w:rsidR="00D35062" w:rsidRPr="00D35062" w:rsidRDefault="00FB1A4D" w:rsidP="00D35062">
      <w:r>
        <w:rPr>
          <w:rFonts w:eastAsia="Times New Roman"/>
          <w:noProof/>
        </w:rPr>
        <mc:AlternateContent>
          <mc:Choice Requires="wpg">
            <w:drawing>
              <wp:anchor distT="0" distB="0" distL="114300" distR="114300" simplePos="0" relativeHeight="251822080" behindDoc="0" locked="0" layoutInCell="1" allowOverlap="1" wp14:anchorId="21FA18E2" wp14:editId="12995B7D">
                <wp:simplePos x="0" y="0"/>
                <wp:positionH relativeFrom="column">
                  <wp:posOffset>29210</wp:posOffset>
                </wp:positionH>
                <wp:positionV relativeFrom="paragraph">
                  <wp:posOffset>340995</wp:posOffset>
                </wp:positionV>
                <wp:extent cx="2971800" cy="2239010"/>
                <wp:effectExtent l="38100" t="38100" r="38100" b="8890"/>
                <wp:wrapTight wrapText="bothSides">
                  <wp:wrapPolygon edited="0">
                    <wp:start x="-277" y="-368"/>
                    <wp:lineTo x="-277" y="21502"/>
                    <wp:lineTo x="21738" y="21502"/>
                    <wp:lineTo x="21738" y="-368"/>
                    <wp:lineTo x="-277" y="-368"/>
                  </wp:wrapPolygon>
                </wp:wrapTight>
                <wp:docPr id="95" name="Group 95"/>
                <wp:cNvGraphicFramePr/>
                <a:graphic xmlns:a="http://schemas.openxmlformats.org/drawingml/2006/main">
                  <a:graphicData uri="http://schemas.microsoft.com/office/word/2010/wordprocessingGroup">
                    <wpg:wgp>
                      <wpg:cNvGrpSpPr/>
                      <wpg:grpSpPr>
                        <a:xfrm>
                          <a:off x="0" y="0"/>
                          <a:ext cx="2971800" cy="2239010"/>
                          <a:chOff x="0" y="0"/>
                          <a:chExt cx="2971800" cy="2239010"/>
                        </a:xfrm>
                      </wpg:grpSpPr>
                      <pic:pic xmlns:pic="http://schemas.openxmlformats.org/drawingml/2006/picture">
                        <pic:nvPicPr>
                          <pic:cNvPr id="89" name="Picture 89"/>
                          <pic:cNvPicPr>
                            <a:picLocks noChangeAspect="1"/>
                          </pic:cNvPicPr>
                        </pic:nvPicPr>
                        <pic:blipFill rotWithShape="1">
                          <a:blip r:embed="rId165">
                            <a:extLst>
                              <a:ext uri="{28A0092B-C50C-407E-A947-70E740481C1C}">
                                <a14:useLocalDpi xmlns:a14="http://schemas.microsoft.com/office/drawing/2010/main" val="0"/>
                              </a:ext>
                            </a:extLst>
                          </a:blip>
                          <a:srcRect l="13552" t="2709" r="13552" b="67633"/>
                          <a:stretch/>
                        </pic:blipFill>
                        <pic:spPr bwMode="auto">
                          <a:xfrm>
                            <a:off x="0" y="0"/>
                            <a:ext cx="2971800" cy="1876425"/>
                          </a:xfrm>
                          <a:prstGeom prst="rect">
                            <a:avLst/>
                          </a:prstGeom>
                          <a:ln w="28575">
                            <a:solidFill>
                              <a:schemeClr val="tx1"/>
                            </a:solidFill>
                          </a:ln>
                          <a:extLst>
                            <a:ext uri="{53640926-AAD7-44D8-BBD7-CCE9431645EC}">
                              <a14:shadowObscured xmlns:a14="http://schemas.microsoft.com/office/drawing/2010/main"/>
                            </a:ext>
                          </a:extLst>
                        </pic:spPr>
                      </pic:pic>
                      <wps:wsp>
                        <wps:cNvPr id="93" name="Text Box 93"/>
                        <wps:cNvSpPr txBox="1"/>
                        <wps:spPr>
                          <a:xfrm>
                            <a:off x="0" y="1933575"/>
                            <a:ext cx="2971800" cy="305435"/>
                          </a:xfrm>
                          <a:prstGeom prst="rect">
                            <a:avLst/>
                          </a:prstGeom>
                          <a:solidFill>
                            <a:prstClr val="white"/>
                          </a:solidFill>
                          <a:ln>
                            <a:noFill/>
                          </a:ln>
                          <a:effectLst/>
                        </wps:spPr>
                        <wps:txbx>
                          <w:txbxContent>
                            <w:p w:rsidR="00530157" w:rsidRPr="00136A00" w:rsidRDefault="00530157" w:rsidP="00B535AE">
                              <w:pPr>
                                <w:pStyle w:val="Caption"/>
                                <w:rPr>
                                  <w:rFonts w:eastAsia="Times New Roman"/>
                                  <w:noProof/>
                                  <w:sz w:val="24"/>
                                  <w:szCs w:val="20"/>
                                </w:rPr>
                              </w:pPr>
                              <w:bookmarkStart w:id="166" w:name="_Toc406140361"/>
                              <w:r>
                                <w:t xml:space="preserve">Figure </w:t>
                              </w:r>
                              <w:fldSimple w:instr=" SEQ Figure \* ARABIC ">
                                <w:r>
                                  <w:rPr>
                                    <w:noProof/>
                                  </w:rPr>
                                  <w:t>44</w:t>
                                </w:r>
                              </w:fldSimple>
                              <w:r>
                                <w:t xml:space="preserve"> - Sensor Field of View</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5" o:spid="_x0000_s1239" style="position:absolute;left:0;text-align:left;margin-left:2.3pt;margin-top:26.85pt;width:234pt;height:176.3pt;z-index:251822080;mso-position-horizontal-relative:text;mso-position-vertical-relative:text" coordsize="29718,2239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">
                <v:shape id="Picture 89" o:spid="_x0000_s1240" type="#_x0000_t75" style="position:absolute;width:29718;height:18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cporEAAAA2wAAAA8AAABkcnMvZG93bnJldi54bWxEj0FrwkAUhO+C/2F5hd7qJioao6uI0iJ6&#10;qhX0+Mg+s6HZtyG71fjvu4WCx2FmvmEWq87W4katrxwrSAcJCOLC6YpLBaev97cMhA/IGmvHpOBB&#10;HlbLfm+BuXZ3/qTbMZQiQtjnqMCE0ORS+sKQRT9wDXH0rq61GKJsS6lbvEe4reUwSSbSYsVxwWBD&#10;G0PF9/HHKriYbLrzcvoYb7fnj/1onK4PRarU60u3noMI1IVn+L+90wqyGfx9iT9AL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YcporEAAAA2wAAAA8AAAAAAAAAAAAAAAAA&#10;nwIAAGRycy9kb3ducmV2LnhtbFBLBQYAAAAABAAEAPcAAACQAwAAAAA=&#10;" stroked="t" strokecolor="black [3213]" strokeweight="2.25pt">
                  <v:imagedata r:id="rId166" o:title="" croptop="1775f" cropbottom="44324f" cropleft="8881f" cropright="8881f"/>
                  <v:path arrowok="t"/>
                </v:shape>
                <v:shape id="Text Box 93" o:spid="_x0000_s1241" type="#_x0000_t202" style="position:absolute;top:19335;width:29718;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AG68YA&#10;AADbAAAADwAAAGRycy9kb3ducmV2LnhtbESPQWsCMRSE70L/Q3iFXkSzrSJ1NYpIBduLdOvF22Pz&#10;3KxuXpYkq9t/3xQKPQ4z8w2zXPe2ETfyoXas4HmcgSAuna65UnD82o1eQYSIrLFxTAq+KcB69TBY&#10;Yq7dnT/pVsRKJAiHHBWYGNtcylAashjGriVO3tl5izFJX0nt8Z7gtpEvWTaTFmtOCwZb2hoqr0Vn&#10;FRymp4MZdue3j8104t+P3XZ2qQqlnh77zQJEpD7+h//ae61gP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AG68YAAADbAAAADwAAAAAAAAAAAAAAAACYAgAAZHJz&#10;L2Rvd25yZXYueG1sUEsFBgAAAAAEAAQA9QAAAIsDAAAAAA==&#10;" stroked="f">
                  <v:textbox style="mso-fit-shape-to-text:t" inset="0,0,0,0">
                    <w:txbxContent>
                      <w:p w:rsidR="00530157" w:rsidRPr="00136A00" w:rsidRDefault="00530157" w:rsidP="00B535AE">
                        <w:pPr>
                          <w:pStyle w:val="Caption"/>
                          <w:rPr>
                            <w:rFonts w:eastAsia="Times New Roman"/>
                            <w:noProof/>
                            <w:sz w:val="24"/>
                            <w:szCs w:val="20"/>
                          </w:rPr>
                        </w:pPr>
                        <w:bookmarkStart w:id="167" w:name="_Toc406140361"/>
                        <w:r>
                          <w:t xml:space="preserve">Figure </w:t>
                        </w:r>
                        <w:fldSimple w:instr=" SEQ Figure \* ARABIC ">
                          <w:r>
                            <w:rPr>
                              <w:noProof/>
                            </w:rPr>
                            <w:t>44</w:t>
                          </w:r>
                        </w:fldSimple>
                        <w:r>
                          <w:t xml:space="preserve"> - Sensor Field of View</w:t>
                        </w:r>
                        <w:bookmarkEnd w:id="167"/>
                      </w:p>
                    </w:txbxContent>
                  </v:textbox>
                </v:shape>
                <w10:wrap type="tight"/>
              </v:group>
            </w:pict>
          </mc:Fallback>
        </mc:AlternateContent>
      </w:r>
      <w:r w:rsidR="00D35062">
        <w:t>From the Melexis website</w:t>
      </w:r>
      <w:r w:rsidR="00D35062">
        <w:rPr>
          <w:rStyle w:val="FootnoteReference"/>
        </w:rPr>
        <w:footnoteReference w:id="2"/>
      </w:r>
    </w:p>
    <w:p w:rsidR="00D35062" w:rsidRPr="00B535AE" w:rsidRDefault="00D35062" w:rsidP="00D35062">
      <w:pPr>
        <w:pStyle w:val="ListParagraph"/>
        <w:numPr>
          <w:ilvl w:val="0"/>
          <w:numId w:val="14"/>
        </w:numPr>
        <w:rPr>
          <w:rFonts w:eastAsia="Times New Roman"/>
        </w:rPr>
      </w:pPr>
      <w:r w:rsidRPr="00B535AE">
        <w:rPr>
          <w:rFonts w:eastAsia="Times New Roman"/>
        </w:rPr>
        <w:t>Factory calibrated in wide temperature range: -40 to 125 °C for sensor temperature and -70 to 380 °C for object temperature.</w:t>
      </w:r>
    </w:p>
    <w:p w:rsidR="00D35062" w:rsidRPr="00D35062" w:rsidRDefault="00D35062" w:rsidP="00D35062">
      <w:pPr>
        <w:pStyle w:val="ListParagraph"/>
        <w:numPr>
          <w:ilvl w:val="0"/>
          <w:numId w:val="14"/>
        </w:numPr>
        <w:rPr>
          <w:rFonts w:eastAsia="Times New Roman"/>
        </w:rPr>
      </w:pPr>
      <w:r w:rsidRPr="00D35062">
        <w:rPr>
          <w:rFonts w:eastAsia="Times New Roman"/>
        </w:rPr>
        <w:t>High accuracy of 0.5°C over wide temperature range (0..+50 C for both Ta and To)</w:t>
      </w:r>
    </w:p>
    <w:p w:rsidR="00D35062" w:rsidRDefault="00D35062" w:rsidP="00D35062">
      <w:pPr>
        <w:pStyle w:val="ListParagraph"/>
        <w:numPr>
          <w:ilvl w:val="0"/>
          <w:numId w:val="14"/>
        </w:numPr>
        <w:rPr>
          <w:rFonts w:eastAsia="Times New Roman"/>
        </w:rPr>
      </w:pPr>
      <w:r w:rsidRPr="00D35062">
        <w:rPr>
          <w:rFonts w:eastAsia="Times New Roman"/>
        </w:rPr>
        <w:t>Measurement resolution of 0.01°C</w:t>
      </w:r>
    </w:p>
    <w:p w:rsidR="00B535AE" w:rsidRPr="00B535AE" w:rsidRDefault="00B535AE" w:rsidP="00B535AE">
      <w:pPr>
        <w:pStyle w:val="ListParagraph"/>
        <w:rPr>
          <w:rFonts w:eastAsia="Times New Roman"/>
        </w:rPr>
      </w:pPr>
      <w:r>
        <w:rPr>
          <w:rFonts w:eastAsia="Times New Roman"/>
        </w:rPr>
        <w:t>The full datasheet can be found in the Appendices section.</w:t>
      </w:r>
    </w:p>
    <w:p w:rsidR="00475673" w:rsidRPr="00131217" w:rsidRDefault="00475673" w:rsidP="00475673">
      <w:r w:rsidRPr="00131217">
        <w:br w:type="page"/>
      </w:r>
    </w:p>
    <w:p w:rsidR="008A0FCA" w:rsidRPr="00131217" w:rsidRDefault="00475673" w:rsidP="005B0259">
      <w:pPr>
        <w:keepNext/>
        <w:jc w:val="center"/>
      </w:pPr>
      <w:r w:rsidRPr="00131217">
        <w:rPr>
          <w:noProof/>
        </w:rPr>
        <w:lastRenderedPageBreak/>
        <w:drawing>
          <wp:inline distT="0" distB="0" distL="0" distR="0" wp14:anchorId="20578588" wp14:editId="58AA71F2">
            <wp:extent cx="5486400" cy="3429000"/>
            <wp:effectExtent l="38100" t="38100" r="38100" b="3810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67">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8A0FCA" w:rsidRPr="00131217" w:rsidRDefault="008A0FCA" w:rsidP="008A0FCA">
      <w:pPr>
        <w:pStyle w:val="Caption"/>
      </w:pPr>
      <w:bookmarkStart w:id="168" w:name="_Toc406140362"/>
      <w:r w:rsidRPr="00131217">
        <w:t xml:space="preserve">Figure </w:t>
      </w:r>
      <w:fldSimple w:instr=" SEQ Figure \* ARABIC ">
        <w:r w:rsidR="005B0F85">
          <w:rPr>
            <w:noProof/>
          </w:rPr>
          <w:t>45</w:t>
        </w:r>
      </w:fldSimple>
      <w:r w:rsidRPr="00131217">
        <w:t xml:space="preserve"> </w:t>
      </w:r>
      <w:r w:rsidR="00BC5EB7">
        <w:t xml:space="preserve">- </w:t>
      </w:r>
      <w:r w:rsidRPr="00131217">
        <w:t>User interface for second study</w:t>
      </w:r>
      <w:bookmarkEnd w:id="168"/>
    </w:p>
    <w:p w:rsidR="007F1C90" w:rsidRPr="00131217" w:rsidRDefault="007F1C90" w:rsidP="008A0FCA">
      <w:r w:rsidRPr="00131217">
        <w:t>Software</w:t>
      </w:r>
    </w:p>
    <w:p w:rsidR="005D6E8F" w:rsidRPr="00131217" w:rsidRDefault="008A0FCA" w:rsidP="005925B5">
      <w:r w:rsidRPr="00131217">
        <w:rPr>
          <w:noProof/>
        </w:rPr>
        <mc:AlternateContent>
          <mc:Choice Requires="wpg">
            <w:drawing>
              <wp:anchor distT="0" distB="0" distL="114300" distR="114300" simplePos="0" relativeHeight="251753472" behindDoc="0" locked="0" layoutInCell="1" allowOverlap="1" wp14:anchorId="1DE22BF4" wp14:editId="08BCFDB8">
                <wp:simplePos x="0" y="0"/>
                <wp:positionH relativeFrom="column">
                  <wp:posOffset>177800</wp:posOffset>
                </wp:positionH>
                <wp:positionV relativeFrom="paragraph">
                  <wp:posOffset>2087245</wp:posOffset>
                </wp:positionV>
                <wp:extent cx="5600700" cy="2077085"/>
                <wp:effectExtent l="38100" t="38100" r="3810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77085"/>
                          <a:chOff x="0" y="0"/>
                          <a:chExt cx="5600700" cy="207708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168"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a:ln w="28575">
                              <a:solidFill>
                                <a:schemeClr val="tx1"/>
                              </a:solidFill>
                            </a:ln>
                          </pic:spPr>
                        </pic:pic>
                        <pic:pic xmlns:pic="http://schemas.openxmlformats.org/drawingml/2006/picture">
                          <pic:nvPicPr>
                            <pic:cNvPr id="73" name="Picture 73"/>
                            <pic:cNvPicPr>
                              <a:picLocks noChangeAspect="1"/>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a:ln w="28575">
                              <a:solidFill>
                                <a:schemeClr val="tx1"/>
                              </a:solidFill>
                            </a:ln>
                          </pic:spPr>
                        </pic:pic>
                      </wpg:grpSp>
                      <wps:wsp>
                        <wps:cNvPr id="76" name="Text Box 76"/>
                        <wps:cNvSpPr txBox="1"/>
                        <wps:spPr>
                          <a:xfrm>
                            <a:off x="0" y="1771650"/>
                            <a:ext cx="5600700" cy="305435"/>
                          </a:xfrm>
                          <a:prstGeom prst="rect">
                            <a:avLst/>
                          </a:prstGeom>
                          <a:solidFill>
                            <a:prstClr val="white"/>
                          </a:solidFill>
                          <a:ln>
                            <a:noFill/>
                          </a:ln>
                          <a:effectLst/>
                        </wps:spPr>
                        <wps:txbx>
                          <w:txbxContent>
                            <w:p w:rsidR="00530157" w:rsidRPr="00FA06D1" w:rsidRDefault="00530157" w:rsidP="008A0FCA">
                              <w:pPr>
                                <w:pStyle w:val="Caption"/>
                                <w:rPr>
                                  <w:noProof/>
                                  <w:sz w:val="24"/>
                                  <w:szCs w:val="20"/>
                                </w:rPr>
                              </w:pPr>
                              <w:bookmarkStart w:id="169" w:name="_Toc406140363"/>
                              <w:r>
                                <w:t xml:space="preserve">Figure </w:t>
                              </w:r>
                              <w:fldSimple w:instr=" SEQ Figure \* ARABIC ">
                                <w:r>
                                  <w:rPr>
                                    <w:noProof/>
                                  </w:rPr>
                                  <w:t>46</w:t>
                                </w:r>
                              </w:fldSimple>
                              <w:r>
                                <w:rPr>
                                  <w:noProof/>
                                </w:rPr>
                                <w:t xml:space="preserve"> -</w:t>
                              </w:r>
                              <w:r>
                                <w:t xml:space="preserve"> green when correct, red when wrong</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242" style="position:absolute;left:0;text-align:left;margin-left:14pt;margin-top:164.35pt;width:441pt;height:163.55pt;z-index:251753472;mso-position-horizontal-relative:text;mso-position-vertical-relative:text" coordsize="56007,20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">
                <v:group id="Group 75" o:spid="_x0000_s1243"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244"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P1vHDAAAA2wAAAA8AAABkcnMvZG93bnJldi54bWxEj0FrwkAUhO+C/2F5gjfdWKRK6ipVEOxF&#10;aAxCb4/sMwnNvk1315j667sFweMwM98wq01vGtGR87VlBbNpAoK4sLrmUkF+2k+WIHxA1thYJgW/&#10;5GGzHg5WmGp740/qslCKCGGfooIqhDaV0hcVGfRT2xJH72KdwRClK6V2eItw08iXJHmVBmuOCxW2&#10;tKuo+M6uRsHxA7FYdNk5+9my2d1dPr985UqNR/37G4hAfXiGH+2DVrCYw/+X+APk+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4/W8cMAAADbAAAADwAAAAAAAAAAAAAAAACf&#10;AgAAZHJzL2Rvd25yZXYueG1sUEsFBgAAAAAEAAQA9wAAAI8DAAAAAA==&#10;" stroked="t" strokecolor="black [3213]" strokeweight="2.25pt">
                    <v:imagedata r:id="rId170" o:title=""/>
                    <v:path arrowok="t"/>
                  </v:shape>
                  <v:shape id="Picture 73" o:spid="_x0000_s1245"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jKsPEAAAA2wAAAA8AAABkcnMvZG93bnJldi54bWxEj91qwkAUhO8LvsNyBG+KbrRQJbqKCIJS&#10;aevPAxyzxySYPRuypyZ9+26h0MthZr5hFqvOVepBTSg9GxiPElDEmbcl5wYu5+1wBioIssXKMxn4&#10;pgCrZe9pgan1LR/pcZJcRQiHFA0UInWqdcgKchhGviaO3s03DiXKJte2wTbCXaUnSfKqHZYcFwqs&#10;aVNQdj99OQPtffasz9c3dOMLfcj7/iCf+4Mxg363noMS6uQ//NfeWQPTF/j9En+AX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rjKsPEAAAA2wAAAA8AAAAAAAAAAAAAAAAA&#10;nwIAAGRycy9kb3ducmV2LnhtbFBLBQYAAAAABAAEAPcAAACQAwAAAAA=&#10;" stroked="t" strokecolor="black [3213]" strokeweight="2.25pt">
                    <v:imagedata r:id="rId171" o:title=""/>
                    <v:path arrowok="t"/>
                  </v:shape>
                </v:group>
                <v:shape id="Text Box 76" o:spid="_x0000_s1246" type="#_x0000_t202" style="position:absolute;top:17716;width:56007;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530157" w:rsidRPr="00FA06D1" w:rsidRDefault="00530157" w:rsidP="008A0FCA">
                        <w:pPr>
                          <w:pStyle w:val="Caption"/>
                          <w:rPr>
                            <w:noProof/>
                            <w:sz w:val="24"/>
                            <w:szCs w:val="20"/>
                          </w:rPr>
                        </w:pPr>
                        <w:bookmarkStart w:id="170" w:name="_Toc406140363"/>
                        <w:r>
                          <w:t xml:space="preserve">Figure </w:t>
                        </w:r>
                        <w:fldSimple w:instr=" SEQ Figure \* ARABIC ">
                          <w:r>
                            <w:rPr>
                              <w:noProof/>
                            </w:rPr>
                            <w:t>46</w:t>
                          </w:r>
                        </w:fldSimple>
                        <w:r>
                          <w:rPr>
                            <w:noProof/>
                          </w:rPr>
                          <w:t xml:space="preserve"> -</w:t>
                        </w:r>
                        <w:r>
                          <w:t xml:space="preserve"> green when correct, red when wrong</w:t>
                        </w:r>
                        <w:bookmarkEnd w:id="170"/>
                      </w:p>
                    </w:txbxContent>
                  </v:textbox>
                </v:shape>
                <w10:wrap type="square"/>
              </v:group>
            </w:pict>
          </mc:Fallback>
        </mc:AlternateContent>
      </w:r>
      <w:r w:rsidR="005D6E8F" w:rsidRPr="00131217">
        <w:t xml:space="preserve">Similarly, two </w:t>
      </w:r>
      <w:r w:rsidR="00FF73C7" w:rsidRPr="00131217">
        <w:t xml:space="preserve">Android </w:t>
      </w:r>
      <w:r w:rsidR="005D6E8F" w:rsidRPr="00131217">
        <w:t xml:space="preserve">apps were written for this </w:t>
      </w:r>
      <w:r w:rsidR="00FF73C7" w:rsidRPr="00131217">
        <w:t xml:space="preserve">study. One gives the user control of the sensory experience by giving control over the sensitivity rang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peltiers and give a countdown of how many turns were left. Three buttons corresponded to the three modules to allow the subject to enter their guess. At the end of the session the app would notify the subject that they were done and </w:t>
      </w:r>
      <w:r w:rsidR="00FF73C7" w:rsidRPr="00131217">
        <w:lastRenderedPageBreak/>
        <w:t>would give them the score out of twelve of correct responses.</w:t>
      </w:r>
    </w:p>
    <w:p w:rsidR="00475673" w:rsidRPr="00131217" w:rsidRDefault="00475673" w:rsidP="005925B5"/>
    <w:p w:rsidR="007F1C90" w:rsidRPr="00131217" w:rsidRDefault="007F1C90" w:rsidP="007F1C90">
      <w:pPr>
        <w:pStyle w:val="Heading3"/>
      </w:pPr>
      <w:bookmarkStart w:id="171" w:name="_Toc406140235"/>
      <w:r w:rsidRPr="00131217">
        <w:t>Procedure</w:t>
      </w:r>
      <w:bookmarkEnd w:id="171"/>
    </w:p>
    <w:p w:rsidR="00FF73C7" w:rsidRPr="00131217" w:rsidRDefault="00FF73C7" w:rsidP="00FF73C7">
      <w:r w:rsidRPr="00131217">
        <w:t>The subjects were seated in front of three peltier devices. At a given moment, only one of these devices would be hotter than the others. The subject’s task was to guess which device was hot.</w:t>
      </w:r>
    </w:p>
    <w:p w:rsidR="00FF73C7" w:rsidRPr="00131217" w:rsidRDefault="00FF73C7" w:rsidP="00FF73C7">
      <w:r w:rsidRPr="00131217">
        <w:t>The subjects were given a head band that would hold the sensor, transducer, IOIO and power. That IOIO would be connected via Bluetooth to a mobile device that would give sensitivity control to the users. Another device would control the peltier modules so that when a button was pressed, the device would randomly activate one of the peltier modules. The UI peltier control device would offer a button to activate the peltiers and begin timing and three buttons that corresponded to the subject’s guess.</w:t>
      </w:r>
    </w:p>
    <w:p w:rsidR="002318D8" w:rsidRPr="00131217" w:rsidRDefault="00124729" w:rsidP="005B0259">
      <w:pPr>
        <w:keepNext/>
        <w:jc w:val="center"/>
      </w:pPr>
      <w:r w:rsidRPr="00131217">
        <w:rPr>
          <w:noProof/>
        </w:rPr>
        <w:drawing>
          <wp:inline distT="0" distB="0" distL="0" distR="0" wp14:anchorId="555E39A9" wp14:editId="1AD6DC9E">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inline>
        </w:drawing>
      </w:r>
    </w:p>
    <w:p w:rsidR="00124729" w:rsidRPr="00131217" w:rsidRDefault="002318D8" w:rsidP="002318D8">
      <w:pPr>
        <w:pStyle w:val="Caption"/>
      </w:pPr>
      <w:bookmarkStart w:id="172" w:name="_Toc406140364"/>
      <w:r w:rsidRPr="00131217">
        <w:t xml:space="preserve">Figure </w:t>
      </w:r>
      <w:fldSimple w:instr=" SEQ Figure \* ARABIC ">
        <w:r w:rsidR="005B0F85">
          <w:rPr>
            <w:noProof/>
          </w:rPr>
          <w:t>47</w:t>
        </w:r>
      </w:fldSimple>
      <w:r w:rsidR="00D0080B">
        <w:rPr>
          <w:noProof/>
        </w:rPr>
        <w:t xml:space="preserve"> </w:t>
      </w:r>
      <w:r w:rsidR="00BC5EB7">
        <w:rPr>
          <w:noProof/>
        </w:rPr>
        <w:t>-</w:t>
      </w:r>
      <w:r w:rsidR="00D0080B">
        <w:rPr>
          <w:noProof/>
        </w:rPr>
        <w:t xml:space="preserve"> average time taken by the users to give an answer</w:t>
      </w:r>
      <w:bookmarkEnd w:id="172"/>
    </w:p>
    <w:p w:rsidR="007A0B24" w:rsidRPr="00131217" w:rsidRDefault="007A0B24" w:rsidP="005B0259">
      <w:pPr>
        <w:keepNext/>
        <w:jc w:val="center"/>
      </w:pPr>
      <w:r w:rsidRPr="00131217">
        <w:rPr>
          <w:noProof/>
        </w:rPr>
        <w:lastRenderedPageBreak/>
        <w:drawing>
          <wp:inline distT="0" distB="0" distL="0" distR="0" wp14:anchorId="3FDA532B" wp14:editId="35B5742F">
            <wp:extent cx="5830214" cy="2743200"/>
            <wp:effectExtent l="0" t="0" r="18415"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3"/>
              </a:graphicData>
            </a:graphic>
          </wp:inline>
        </w:drawing>
      </w:r>
    </w:p>
    <w:p w:rsidR="00124729" w:rsidRPr="00131217" w:rsidRDefault="00124729" w:rsidP="00124729">
      <w:pPr>
        <w:pStyle w:val="Caption"/>
      </w:pPr>
      <w:bookmarkStart w:id="173" w:name="_Toc406140365"/>
      <w:r w:rsidRPr="00131217">
        <w:t xml:space="preserve">Figure </w:t>
      </w:r>
      <w:fldSimple w:instr=" SEQ Figure \* ARABIC ">
        <w:r w:rsidR="005B0F85">
          <w:rPr>
            <w:noProof/>
          </w:rPr>
          <w:t>48</w:t>
        </w:r>
      </w:fldSimple>
      <w:r w:rsidR="00D0080B">
        <w:rPr>
          <w:noProof/>
        </w:rPr>
        <w:t xml:space="preserve"> </w:t>
      </w:r>
      <w:r w:rsidR="00BC5EB7">
        <w:rPr>
          <w:noProof/>
        </w:rPr>
        <w:t>-</w:t>
      </w:r>
      <w:r w:rsidR="00D0080B">
        <w:rPr>
          <w:noProof/>
        </w:rPr>
        <w:t xml:space="preserve"> Average accuracy of the users’ responses</w:t>
      </w:r>
      <w:bookmarkEnd w:id="173"/>
    </w:p>
    <w:p w:rsidR="00FF73C7" w:rsidRPr="00131217" w:rsidRDefault="00FF73C7" w:rsidP="00FF73C7">
      <w:r w:rsidRPr="00131217">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131217" w:rsidRDefault="007F1C90" w:rsidP="007F1C90">
      <w:pPr>
        <w:pStyle w:val="Heading3"/>
      </w:pPr>
      <w:bookmarkStart w:id="174" w:name="_Toc406140236"/>
      <w:r w:rsidRPr="00131217">
        <w:t>Results</w:t>
      </w:r>
      <w:bookmarkEnd w:id="174"/>
    </w:p>
    <w:p w:rsidR="005B4148" w:rsidRPr="00131217" w:rsidRDefault="00887708" w:rsidP="0020690D">
      <w:r w:rsidRPr="00131217">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rsidRPr="00131217">
        <w:t xml:space="preserve">l we see that the time per turn </w:t>
      </w:r>
      <w:r w:rsidRPr="00131217">
        <w:t>go</w:t>
      </w:r>
      <w:r w:rsidR="0020690D" w:rsidRPr="00131217">
        <w:t>es</w:t>
      </w:r>
      <w:r w:rsidRPr="00131217">
        <w:t xml:space="preserve"> down (table </w:t>
      </w:r>
      <w:r w:rsidR="0020690D" w:rsidRPr="00131217">
        <w:t>4</w:t>
      </w:r>
      <w:r w:rsidRPr="00131217">
        <w:t>)</w:t>
      </w:r>
      <w:r w:rsidR="0020690D" w:rsidRPr="00131217">
        <w:t>, and when compared with the average of right or wrong answer, the accuracy tends to remain well above 50%.</w:t>
      </w:r>
    </w:p>
    <w:p w:rsidR="004B750C" w:rsidRPr="00131217" w:rsidRDefault="004E742E" w:rsidP="004B750C">
      <w:r w:rsidRPr="00131217">
        <w:t>Another interesting result was the relation between time and the visual feedback. For 6 of the 12 turns the subject received a green light for correct answers and a red light of wrong answers. T</w:t>
      </w:r>
      <w:r w:rsidR="0049049C" w:rsidRPr="00131217">
        <w:t>he results show that there was no significant advantage to having the visual feedback come at the beginning or at the end.</w:t>
      </w:r>
      <w:r w:rsidR="00547350" w:rsidRPr="00131217">
        <w:t xml:space="preserve"> The data was analyzed to compare the average time per turn when the visual feedback came first against when it came second</w:t>
      </w:r>
      <w:r w:rsidR="00BA443E" w:rsidRPr="00131217">
        <w:t xml:space="preserve"> (table 5)</w:t>
      </w:r>
      <w:r w:rsidR="00547350" w:rsidRPr="00131217">
        <w:t xml:space="preserve">, then the average time of the 6 turns with no feedback when </w:t>
      </w:r>
      <w:r w:rsidR="004B750C" w:rsidRPr="00131217">
        <w:t xml:space="preserve">these came before against when these came after and finally the average time of the last six turns when the feedback came first against </w:t>
      </w:r>
    </w:p>
    <w:p w:rsidR="00921927" w:rsidRDefault="007F1C90" w:rsidP="00921927">
      <w:pPr>
        <w:pStyle w:val="Heading3"/>
      </w:pPr>
      <w:bookmarkStart w:id="175" w:name="_Toc406140237"/>
      <w:r w:rsidRPr="00131217">
        <w:t>Evaluation</w:t>
      </w:r>
      <w:bookmarkEnd w:id="175"/>
    </w:p>
    <w:p w:rsidR="00315840" w:rsidRPr="00315840" w:rsidRDefault="00315840" w:rsidP="00315840">
      <w:r w:rsidRPr="00131217">
        <w:t>I expected to see the users get better as they performed the task and this is shown by the</w:t>
      </w:r>
      <w:r w:rsidRPr="00315840">
        <w:t xml:space="preserve"> </w:t>
      </w:r>
      <w:r w:rsidRPr="00131217">
        <w:t>average time per turn decreasing to an average of little more than 30 seconds. This means that</w:t>
      </w:r>
      <w:r w:rsidRPr="00315840">
        <w:t xml:space="preserve"> </w:t>
      </w:r>
      <w:r w:rsidRPr="00131217">
        <w:t>the user learns to understand their sense, but also that they get used to the task. For instance</w:t>
      </w:r>
    </w:p>
    <w:tbl>
      <w:tblPr>
        <w:tblStyle w:val="LightShading-Accent1"/>
        <w:tblpPr w:leftFromText="180" w:rightFromText="180" w:vertAnchor="text" w:tblpY="1"/>
        <w:tblOverlap w:val="never"/>
        <w:tblW w:w="5414" w:type="dxa"/>
        <w:tblLook w:val="0480" w:firstRow="0" w:lastRow="0" w:firstColumn="1" w:lastColumn="0" w:noHBand="0" w:noVBand="1"/>
      </w:tblPr>
      <w:tblGrid>
        <w:gridCol w:w="2006"/>
        <w:gridCol w:w="1756"/>
        <w:gridCol w:w="1652"/>
      </w:tblGrid>
      <w:tr w:rsidR="00921927"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921927" w:rsidRPr="00131217" w:rsidRDefault="00921927" w:rsidP="00315840">
            <w:pPr>
              <w:jc w:val="center"/>
            </w:pPr>
            <w:r w:rsidRPr="00131217">
              <w:rPr>
                <w:sz w:val="28"/>
              </w:rPr>
              <w:lastRenderedPageBreak/>
              <w:t>Time and Accuracy of the last 6 turns, when feedback came first vs. second</w:t>
            </w:r>
          </w:p>
        </w:tc>
      </w:tr>
      <w:tr w:rsidR="00921927"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921927" w:rsidRPr="00131217" w:rsidRDefault="00921927"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921927"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first</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8.01</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66.67</w:t>
            </w:r>
          </w:p>
        </w:tc>
      </w:tr>
      <w:tr w:rsidR="00921927"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Second</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0.22</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3.33</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bl>
    <w:tbl>
      <w:tblPr>
        <w:tblStyle w:val="LightShading-Accent1"/>
        <w:tblpPr w:leftFromText="180" w:rightFromText="180" w:vertAnchor="text" w:horzAnchor="margin" w:tblpY="2662"/>
        <w:tblOverlap w:val="never"/>
        <w:tblW w:w="5414" w:type="dxa"/>
        <w:tblCellMar>
          <w:left w:w="115" w:type="dxa"/>
          <w:right w:w="115" w:type="dxa"/>
        </w:tblCellMar>
        <w:tblLook w:val="0480" w:firstRow="0" w:lastRow="0" w:firstColumn="1" w:lastColumn="0" w:noHBand="0" w:noVBand="1"/>
      </w:tblPr>
      <w:tblGrid>
        <w:gridCol w:w="1873"/>
        <w:gridCol w:w="1824"/>
        <w:gridCol w:w="1717"/>
      </w:tblGrid>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315840" w:rsidRPr="00131217" w:rsidRDefault="00315840" w:rsidP="00315840">
            <w:pPr>
              <w:jc w:val="center"/>
            </w:pPr>
            <w:r w:rsidRPr="00131217">
              <w:rPr>
                <w:sz w:val="28"/>
              </w:rPr>
              <w:t>Average time of feedback Vs no feedback</w:t>
            </w:r>
          </w:p>
        </w:tc>
      </w:tr>
      <w:tr w:rsidR="00315840"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315840" w:rsidRPr="00131217" w:rsidRDefault="00315840"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 xml:space="preserve">Feedback </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7.99</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0</w:t>
            </w:r>
          </w:p>
        </w:tc>
      </w:tr>
      <w:tr w:rsidR="00315840"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No Feedback</w:t>
            </w:r>
          </w:p>
        </w:tc>
        <w:tc>
          <w:tcPr>
            <w:tcW w:w="0" w:type="auto"/>
            <w:vAlign w:val="center"/>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9.93</w:t>
            </w:r>
          </w:p>
        </w:tc>
        <w:tc>
          <w:tcPr>
            <w:tcW w:w="0" w:type="auto"/>
            <w:vAlign w:val="center"/>
          </w:tcPr>
          <w:p w:rsidR="00315840" w:rsidRPr="00131217" w:rsidRDefault="00315840" w:rsidP="00315840">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75</w:t>
            </w:r>
          </w:p>
        </w:tc>
      </w:tr>
    </w:tbl>
    <w:p w:rsidR="00FC2CE3" w:rsidRPr="00131217" w:rsidRDefault="00315840" w:rsidP="008D5118">
      <w:r w:rsidRPr="00131217">
        <w:t xml:space="preserve"> </w:t>
      </w:r>
      <w:r w:rsidR="008D5118" w:rsidRPr="00131217">
        <w:t>in most cases the middle peltier which was smaller than the other two was not really checked but chosen when the others were not giving a signal, so by elimination it had to be number two. But as the test advanced, the subjects obtained a better picture of where the sensor was in their foreheads and how to properly align it to the peltier module in question. This is what I was looking for, to see how qu</w:t>
      </w:r>
      <w:r w:rsidR="00FC2CE3" w:rsidRPr="00131217">
        <w:t>ickly the subjects would adapt.</w:t>
      </w:r>
    </w:p>
    <w:p w:rsidR="008D5118" w:rsidRPr="00131217" w:rsidRDefault="008D5118" w:rsidP="008D5118">
      <w:r w:rsidRPr="00131217">
        <w:t>I didn’t expect to find that there was no significant difference from when the visual feedback</w:t>
      </w:r>
      <w:r w:rsidR="00FC2CE3" w:rsidRPr="00131217">
        <w:t xml:space="preserve"> was offered. I expected</w:t>
      </w:r>
      <w:r w:rsidRPr="00131217">
        <w:t xml:space="preserve"> that when the visual feedback came first, it would help the learning curve and then it would make the last 6 turn</w:t>
      </w:r>
      <w:r w:rsidR="00FC2CE3" w:rsidRPr="00131217">
        <w:t>s</w:t>
      </w:r>
      <w:r w:rsidRPr="00131217">
        <w:t xml:space="preserve"> be faster and more accurate. I found that the average time in the last 6 turns remained at around 50 seconds.</w:t>
      </w:r>
      <w:r w:rsidR="00FC2CE3" w:rsidRPr="00131217">
        <w:t xml:space="preserve"> Even so, there is an effect to having a visual feedback but this is only in the behavior of the subjects. Having a visual feedback of the result made the experience more enjoyable like a game. This means that the subjects felt more involved in the experience and tried extra hard to get it right, this was reflected in</w:t>
      </w:r>
      <w:r w:rsidR="004D1076" w:rsidRPr="00131217">
        <w:t xml:space="preserve"> a slight increase in time when feedback was given over when there was none.</w:t>
      </w:r>
    </w:p>
    <w:p w:rsidR="00F16820" w:rsidRPr="00131217" w:rsidRDefault="004D1076" w:rsidP="004D1076">
      <w:r w:rsidRPr="00131217">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rsidRPr="00131217">
        <w:br w:type="page"/>
      </w:r>
    </w:p>
    <w:p w:rsidR="00F31C6F" w:rsidRPr="00131217" w:rsidRDefault="00EA27CE" w:rsidP="00D45C97">
      <w:pPr>
        <w:pStyle w:val="Heading2"/>
      </w:pPr>
      <w:bookmarkStart w:id="176" w:name="_Toc406140238"/>
      <w:r w:rsidRPr="00131217">
        <w:lastRenderedPageBreak/>
        <w:t>Cell Sensors</w:t>
      </w:r>
      <w:r w:rsidR="00F31C6F" w:rsidRPr="00131217">
        <w:t xml:space="preserve"> to </w:t>
      </w:r>
      <w:r w:rsidR="00841375" w:rsidRPr="00131217">
        <w:t>Sound</w:t>
      </w:r>
      <w:bookmarkEnd w:id="176"/>
    </w:p>
    <w:p w:rsidR="00530219" w:rsidRPr="00131217" w:rsidRDefault="00530219" w:rsidP="00530219">
      <w:r w:rsidRPr="00131217">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Pr="00131217" w:rsidRDefault="00D45C97" w:rsidP="00D45C97">
      <w:pPr>
        <w:pStyle w:val="Heading3"/>
      </w:pPr>
      <w:bookmarkStart w:id="177" w:name="_Toc406140239"/>
      <w:r w:rsidRPr="00131217">
        <w:t>Preparation</w:t>
      </w:r>
      <w:bookmarkEnd w:id="177"/>
    </w:p>
    <w:p w:rsidR="00CF355A" w:rsidRPr="00131217" w:rsidRDefault="00CF355A" w:rsidP="00CF355A">
      <w:r w:rsidRPr="00131217">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Pr="00131217" w:rsidRDefault="005B0259" w:rsidP="00574170">
      <w:pPr>
        <w:pStyle w:val="Heading4"/>
        <w:rPr>
          <w:color w:val="FF0000"/>
        </w:rPr>
      </w:pPr>
      <w:r>
        <w:rPr>
          <w:noProof/>
        </w:rPr>
        <w:drawing>
          <wp:anchor distT="0" distB="0" distL="114300" distR="114300" simplePos="0" relativeHeight="251803648" behindDoc="0" locked="0" layoutInCell="1" allowOverlap="1" wp14:anchorId="5E8AE47C" wp14:editId="116C3F84">
            <wp:simplePos x="0" y="0"/>
            <wp:positionH relativeFrom="column">
              <wp:posOffset>5715</wp:posOffset>
            </wp:positionH>
            <wp:positionV relativeFrom="paragraph">
              <wp:posOffset>85725</wp:posOffset>
            </wp:positionV>
            <wp:extent cx="2334260" cy="3532505"/>
            <wp:effectExtent l="0" t="0" r="8890" b="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a:picLocks noChangeAspect="1"/>
                    </pic:cNvPicPr>
                  </pic:nvPicPr>
                  <pic:blipFill>
                    <a:blip r:embed="rId174">
                      <a:extLst>
                        <a:ext uri="{28A0092B-C50C-407E-A947-70E740481C1C}">
                          <a14:useLocalDpi xmlns:a14="http://schemas.microsoft.com/office/drawing/2010/main" val="0"/>
                        </a:ext>
                      </a:extLst>
                    </a:blip>
                    <a:stretch>
                      <a:fillRect/>
                    </a:stretch>
                  </pic:blipFill>
                  <pic:spPr bwMode="auto">
                    <a:xfrm>
                      <a:off x="0" y="0"/>
                      <a:ext cx="2334260" cy="3532505"/>
                    </a:xfrm>
                    <a:prstGeom prst="rect">
                      <a:avLst/>
                    </a:prstGeom>
                    <a:ln>
                      <a:noFill/>
                    </a:ln>
                    <a:extLst>
                      <a:ext uri="{53640926-AAD7-44D8-BBD7-CCE9431645EC}">
                        <a14:shadowObscured xmlns:a14="http://schemas.microsoft.com/office/drawing/2010/main"/>
                      </a:ext>
                    </a:extLst>
                  </pic:spPr>
                </pic:pic>
              </a:graphicData>
            </a:graphic>
          </wp:anchor>
        </w:drawing>
      </w:r>
      <w:r w:rsidR="00574170">
        <w:rPr>
          <w:noProof/>
        </w:rPr>
        <mc:AlternateContent>
          <mc:Choice Requires="wps">
            <w:drawing>
              <wp:anchor distT="0" distB="0" distL="114300" distR="114300" simplePos="0" relativeHeight="251805696" behindDoc="0" locked="0" layoutInCell="1" allowOverlap="1" wp14:anchorId="5B920189" wp14:editId="0B51DCA9">
                <wp:simplePos x="0" y="0"/>
                <wp:positionH relativeFrom="column">
                  <wp:posOffset>-14605</wp:posOffset>
                </wp:positionH>
                <wp:positionV relativeFrom="paragraph">
                  <wp:posOffset>3675380</wp:posOffset>
                </wp:positionV>
                <wp:extent cx="2334260" cy="635"/>
                <wp:effectExtent l="0" t="0" r="0" b="0"/>
                <wp:wrapSquare wrapText="bothSides"/>
                <wp:docPr id="150" name="Text Box 150"/>
                <wp:cNvGraphicFramePr/>
                <a:graphic xmlns:a="http://schemas.openxmlformats.org/drawingml/2006/main">
                  <a:graphicData uri="http://schemas.microsoft.com/office/word/2010/wordprocessingShape">
                    <wps:wsp>
                      <wps:cNvSpPr txBox="1"/>
                      <wps:spPr>
                        <a:xfrm>
                          <a:off x="0" y="0"/>
                          <a:ext cx="2334260" cy="635"/>
                        </a:xfrm>
                        <a:prstGeom prst="rect">
                          <a:avLst/>
                        </a:prstGeom>
                        <a:solidFill>
                          <a:prstClr val="white"/>
                        </a:solidFill>
                        <a:ln>
                          <a:noFill/>
                        </a:ln>
                        <a:effectLst/>
                      </wps:spPr>
                      <wps:txbx>
                        <w:txbxContent>
                          <w:p w:rsidR="00530157" w:rsidRPr="00B4476C" w:rsidRDefault="00530157" w:rsidP="00574170">
                            <w:pPr>
                              <w:pStyle w:val="Caption"/>
                              <w:rPr>
                                <w:bCs w:val="0"/>
                                <w:smallCaps/>
                                <w:noProof/>
                                <w:spacing w:val="10"/>
                              </w:rPr>
                            </w:pPr>
                            <w:bookmarkStart w:id="178" w:name="_Ref404437000"/>
                            <w:bookmarkStart w:id="179" w:name="_Toc406140366"/>
                            <w:r>
                              <w:t xml:space="preserve">Figure </w:t>
                            </w:r>
                            <w:fldSimple w:instr=" SEQ Figure \* ARABIC ">
                              <w:r>
                                <w:rPr>
                                  <w:noProof/>
                                </w:rPr>
                                <w:t>49</w:t>
                              </w:r>
                            </w:fldSimple>
                            <w:bookmarkEnd w:id="178"/>
                            <w:r>
                              <w:t xml:space="preserve"> - Board Top</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0" o:spid="_x0000_s1247" type="#_x0000_t202" style="position:absolute;margin-left:-1.15pt;margin-top:289.4pt;width:183.8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" stroked="f">
                <v:textbox style="mso-fit-shape-to-text:t" inset="0,0,0,0">
                  <w:txbxContent>
                    <w:p w:rsidR="00530157" w:rsidRPr="00B4476C" w:rsidRDefault="00530157" w:rsidP="00574170">
                      <w:pPr>
                        <w:pStyle w:val="Caption"/>
                        <w:rPr>
                          <w:bCs w:val="0"/>
                          <w:smallCaps/>
                          <w:noProof/>
                          <w:spacing w:val="10"/>
                        </w:rPr>
                      </w:pPr>
                      <w:bookmarkStart w:id="180" w:name="_Ref404437000"/>
                      <w:bookmarkStart w:id="181" w:name="_Toc406140366"/>
                      <w:r>
                        <w:t xml:space="preserve">Figure </w:t>
                      </w:r>
                      <w:fldSimple w:instr=" SEQ Figure \* ARABIC ">
                        <w:r>
                          <w:rPr>
                            <w:noProof/>
                          </w:rPr>
                          <w:t>49</w:t>
                        </w:r>
                      </w:fldSimple>
                      <w:bookmarkEnd w:id="180"/>
                      <w:r>
                        <w:t xml:space="preserve"> - Board Top</w:t>
                      </w:r>
                      <w:bookmarkEnd w:id="181"/>
                    </w:p>
                  </w:txbxContent>
                </v:textbox>
                <w10:wrap type="square"/>
              </v:shape>
            </w:pict>
          </mc:Fallback>
        </mc:AlternateContent>
      </w:r>
      <w:r w:rsidR="00CF355A" w:rsidRPr="00131217">
        <w:t>Hardware</w:t>
      </w:r>
    </w:p>
    <w:p w:rsidR="004D1076" w:rsidRPr="00131217" w:rsidRDefault="004D1076" w:rsidP="00CF355A">
      <w:r w:rsidRPr="00131217">
        <w:t>The hardware designed for this test was more simple that the others because all the sensors were already working in the mobile device. I designed a board</w:t>
      </w:r>
      <w:r w:rsidR="00574170">
        <w:t xml:space="preserve"> (</w:t>
      </w:r>
      <w:r w:rsidR="00574170">
        <w:fldChar w:fldCharType="begin"/>
      </w:r>
      <w:r w:rsidR="00574170">
        <w:instrText xml:space="preserve"> REF _Ref404437000 \h </w:instrText>
      </w:r>
      <w:r w:rsidR="00574170">
        <w:fldChar w:fldCharType="separate"/>
      </w:r>
      <w:r w:rsidR="00C55C8C">
        <w:t xml:space="preserve">Figure </w:t>
      </w:r>
      <w:r w:rsidR="00C55C8C">
        <w:rPr>
          <w:noProof/>
        </w:rPr>
        <w:t>48</w:t>
      </w:r>
      <w:r w:rsidR="00574170">
        <w:fldChar w:fldCharType="end"/>
      </w:r>
      <w:r w:rsidR="00574170">
        <w:t>)</w:t>
      </w:r>
      <w:r w:rsidRPr="00131217">
        <w:t xml:space="preserve"> that would connect to the IOIO board and control the transducer. The IOIO would receive the </w:t>
      </w:r>
      <w:r w:rsidR="008B24CB" w:rsidRPr="00131217">
        <w:t>data from the device via Bluetooth and transmit the frequency to the transducer.</w:t>
      </w:r>
    </w:p>
    <w:p w:rsidR="00CF355A" w:rsidRPr="00131217" w:rsidRDefault="00CF355A" w:rsidP="006E7D58">
      <w:pPr>
        <w:pStyle w:val="Heading4"/>
      </w:pPr>
      <w:r w:rsidRPr="00131217">
        <w:t>Software</w:t>
      </w:r>
    </w:p>
    <w:p w:rsidR="00CF355A" w:rsidRPr="00131217" w:rsidRDefault="00CF355A" w:rsidP="00CF355A">
      <w:r w:rsidRPr="00131217">
        <w:t>I wrote an app that scans the device for any and all available sensors and creates a button for each one as well as WiFi strength and surrounding sound levels.</w:t>
      </w:r>
      <w:r w:rsidR="00DD0CB0" w:rsidRPr="00131217">
        <w:t xml:space="preserve"> When </w:t>
      </w:r>
      <w:r w:rsidR="00115565">
        <w:t>a</w:t>
      </w:r>
      <w:r w:rsidR="00DD0CB0" w:rsidRPr="00131217">
        <w:t xml:space="preserve"> sensor is selected, the app gives access to a sliding scale that controls the sensitivity as well as to a numeric feedback of the raw sensor value and the mapped value used as frequency. Finally a real-time scrolling graph gave additional visual feedback</w:t>
      </w:r>
      <w:r w:rsidR="000645D1">
        <w:t xml:space="preserve"> (</w:t>
      </w:r>
      <w:r w:rsidR="000645D1">
        <w:fldChar w:fldCharType="begin"/>
      </w:r>
      <w:r w:rsidR="000645D1">
        <w:instrText xml:space="preserve"> REF _Ref404437367 \h </w:instrText>
      </w:r>
      <w:r w:rsidR="000645D1">
        <w:fldChar w:fldCharType="separate"/>
      </w:r>
      <w:r w:rsidR="00C55C8C">
        <w:t xml:space="preserve">Figure </w:t>
      </w:r>
      <w:r w:rsidR="00C55C8C">
        <w:rPr>
          <w:noProof/>
        </w:rPr>
        <w:t>50</w:t>
      </w:r>
      <w:r w:rsidR="000645D1">
        <w:fldChar w:fldCharType="end"/>
      </w:r>
      <w:r w:rsidR="000645D1">
        <w:t>)</w:t>
      </w:r>
      <w:r w:rsidR="00DD0CB0" w:rsidRPr="00131217">
        <w:t>.</w:t>
      </w:r>
    </w:p>
    <w:p w:rsidR="00115565" w:rsidRPr="00131217" w:rsidRDefault="00DD0CB0" w:rsidP="00CF355A">
      <w:r w:rsidRPr="00131217">
        <w:t>The app offers an interface to the examiner, which I described above, and a different interface to the subject</w:t>
      </w:r>
      <w:r w:rsidR="000645D1">
        <w:t xml:space="preserve"> (</w:t>
      </w:r>
      <w:r w:rsidR="000645D1">
        <w:fldChar w:fldCharType="begin"/>
      </w:r>
      <w:r w:rsidR="000645D1">
        <w:instrText xml:space="preserve"> REF _Ref404437394 \h </w:instrText>
      </w:r>
      <w:r w:rsidR="000645D1">
        <w:fldChar w:fldCharType="separate"/>
      </w:r>
      <w:r w:rsidR="00C55C8C">
        <w:t xml:space="preserve">Figure </w:t>
      </w:r>
      <w:r w:rsidR="00C55C8C">
        <w:rPr>
          <w:noProof/>
        </w:rPr>
        <w:t>49</w:t>
      </w:r>
      <w:r w:rsidR="000645D1">
        <w:fldChar w:fldCharType="end"/>
      </w:r>
      <w:r w:rsidR="000645D1">
        <w:t>)</w:t>
      </w:r>
      <w:r w:rsidRPr="00131217">
        <w:t xml:space="preserve">. This second interface hides all the sensor buttons as well as all the </w:t>
      </w:r>
      <w:r w:rsidR="005B0259">
        <w:rPr>
          <w:noProof/>
        </w:rPr>
        <w:lastRenderedPageBreak/>
        <mc:AlternateContent>
          <mc:Choice Requires="wpg">
            <w:drawing>
              <wp:anchor distT="0" distB="0" distL="114300" distR="114300" simplePos="0" relativeHeight="251811840" behindDoc="0" locked="0" layoutInCell="1" allowOverlap="1" wp14:anchorId="2999A967" wp14:editId="0704ABA3">
                <wp:simplePos x="0" y="0"/>
                <wp:positionH relativeFrom="column">
                  <wp:posOffset>3160395</wp:posOffset>
                </wp:positionH>
                <wp:positionV relativeFrom="paragraph">
                  <wp:posOffset>0</wp:posOffset>
                </wp:positionV>
                <wp:extent cx="2743200" cy="5235575"/>
                <wp:effectExtent l="38100" t="38100" r="38100" b="3175"/>
                <wp:wrapSquare wrapText="bothSides"/>
                <wp:docPr id="156" name="Group 156"/>
                <wp:cNvGraphicFramePr/>
                <a:graphic xmlns:a="http://schemas.openxmlformats.org/drawingml/2006/main">
                  <a:graphicData uri="http://schemas.microsoft.com/office/word/2010/wordprocessingGroup">
                    <wpg:wgp>
                      <wpg:cNvGrpSpPr/>
                      <wpg:grpSpPr>
                        <a:xfrm>
                          <a:off x="0" y="0"/>
                          <a:ext cx="2743200" cy="5235575"/>
                          <a:chOff x="0" y="0"/>
                          <a:chExt cx="2743200" cy="5235575"/>
                        </a:xfrm>
                      </wpg:grpSpPr>
                      <pic:pic xmlns:pic="http://schemas.openxmlformats.org/drawingml/2006/picture">
                        <pic:nvPicPr>
                          <pic:cNvPr id="153" name="Picture 153"/>
                          <pic:cNvPicPr>
                            <a:picLocks noChangeAspect="1"/>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2743200" cy="4879238"/>
                          </a:xfrm>
                          <a:prstGeom prst="rect">
                            <a:avLst/>
                          </a:prstGeom>
                          <a:ln w="28575">
                            <a:solidFill>
                              <a:schemeClr val="tx1"/>
                            </a:solidFill>
                          </a:ln>
                        </pic:spPr>
                      </pic:pic>
                      <wps:wsp>
                        <wps:cNvPr id="155" name="Text Box 155"/>
                        <wps:cNvSpPr txBox="1"/>
                        <wps:spPr>
                          <a:xfrm>
                            <a:off x="0" y="4930140"/>
                            <a:ext cx="2743200" cy="305435"/>
                          </a:xfrm>
                          <a:prstGeom prst="rect">
                            <a:avLst/>
                          </a:prstGeom>
                          <a:solidFill>
                            <a:prstClr val="white"/>
                          </a:solidFill>
                          <a:ln>
                            <a:noFill/>
                          </a:ln>
                          <a:effectLst/>
                        </wps:spPr>
                        <wps:txbx>
                          <w:txbxContent>
                            <w:p w:rsidR="00530157" w:rsidRPr="00153470" w:rsidRDefault="00530157" w:rsidP="000645D1">
                              <w:pPr>
                                <w:pStyle w:val="Caption"/>
                                <w:rPr>
                                  <w:sz w:val="24"/>
                                  <w:szCs w:val="20"/>
                                </w:rPr>
                              </w:pPr>
                              <w:bookmarkStart w:id="182" w:name="_Ref404437394"/>
                              <w:bookmarkStart w:id="183" w:name="_Toc406140367"/>
                              <w:r>
                                <w:t xml:space="preserve">Figure </w:t>
                              </w:r>
                              <w:fldSimple w:instr=" SEQ Figure \* ARABIC ">
                                <w:r>
                                  <w:rPr>
                                    <w:noProof/>
                                  </w:rPr>
                                  <w:t>50</w:t>
                                </w:r>
                              </w:fldSimple>
                              <w:bookmarkEnd w:id="182"/>
                              <w:r>
                                <w:t xml:space="preserve"> - Ui for the subject</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6" o:spid="_x0000_s1248" style="position:absolute;left:0;text-align:left;margin-left:248.85pt;margin-top:0;width:3in;height:412.25pt;z-index:251811840;mso-position-horizontal-relative:text;mso-position-vertical-relative:text" coordsize="27432,523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">
                <v:shape id="Picture 153" o:spid="_x0000_s1249" type="#_x0000_t75" style="position:absolute;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gpV+/AAAA3AAAAA8AAABkcnMvZG93bnJldi54bWxET02LwjAQvQv+hzCCF9F0VyxSjaJCwZvY&#10;XfA6NGNbbCaliRr/vREW9jaP9znrbTCteFDvGssKvmYJCOLS6oYrBb8/+XQJwnlkja1lUvAiB9vN&#10;cLDGTNsnn+lR+ErEEHYZKqi97zIpXVmTQTezHXHkrrY36CPsK6l7fMZw08rvJEmlwYZjQ40dHWoq&#10;b8XdKGgPIdfH+2TPu+KiT3lI03BFpcajsFuB8BT8v/jPfdRx/mIOn2fiBXLzB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GIKVfvwAAANwAAAAPAAAAAAAAAAAAAAAAAJ8CAABk&#10;cnMvZG93bnJldi54bWxQSwUGAAAAAAQABAD3AAAAiwMAAAAA&#10;" stroked="t" strokecolor="black [3213]" strokeweight="2.25pt">
                  <v:imagedata r:id="rId176" o:title=""/>
                  <v:path arrowok="t"/>
                </v:shape>
                <v:shape id="Text Box 155" o:spid="_x0000_s1250" type="#_x0000_t202" style="position:absolute;top:49301;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Kl88QA&#10;AADcAAAADwAAAGRycy9kb3ducmV2LnhtbERPTWsCMRC9F/ofwhR6KZptqyKrUURaaHsRVy/ehs24&#10;WbuZLElW139vCgVv83ifM1/2thFn8qF2rOB1mIEgLp2uuVKw330OpiBCRNbYOCYFVwqwXDw+zDHX&#10;7sJbOhexEimEQ44KTIxtLmUoDVkMQ9cSJ+7ovMWYoK+k9nhJ4baRb1k2kRZrTg0GW1obKn+LzirY&#10;jA4b89IdP35Wo3f/ve/Wk1NVKPX81K9mICL18S7+d3/pNH88hr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ypfPEAAAA3AAAAA8AAAAAAAAAAAAAAAAAmAIAAGRycy9k&#10;b3ducmV2LnhtbFBLBQYAAAAABAAEAPUAAACJAwAAAAA=&#10;" stroked="f">
                  <v:textbox style="mso-fit-shape-to-text:t" inset="0,0,0,0">
                    <w:txbxContent>
                      <w:p w:rsidR="00530157" w:rsidRPr="00153470" w:rsidRDefault="00530157" w:rsidP="000645D1">
                        <w:pPr>
                          <w:pStyle w:val="Caption"/>
                          <w:rPr>
                            <w:sz w:val="24"/>
                            <w:szCs w:val="20"/>
                          </w:rPr>
                        </w:pPr>
                        <w:bookmarkStart w:id="184" w:name="_Ref404437394"/>
                        <w:bookmarkStart w:id="185" w:name="_Toc406140367"/>
                        <w:r>
                          <w:t xml:space="preserve">Figure </w:t>
                        </w:r>
                        <w:fldSimple w:instr=" SEQ Figure \* ARABIC ">
                          <w:r>
                            <w:rPr>
                              <w:noProof/>
                            </w:rPr>
                            <w:t>50</w:t>
                          </w:r>
                        </w:fldSimple>
                        <w:bookmarkEnd w:id="184"/>
                        <w:r>
                          <w:t xml:space="preserve"> - Ui for the subject</w:t>
                        </w:r>
                        <w:bookmarkEnd w:id="185"/>
                      </w:p>
                    </w:txbxContent>
                  </v:textbox>
                </v:shape>
                <w10:wrap type="square"/>
              </v:group>
            </w:pict>
          </mc:Fallback>
        </mc:AlternateContent>
      </w:r>
      <w:r w:rsidRPr="00131217">
        <w:t>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45C97" w:rsidRPr="00131217" w:rsidRDefault="005B0259" w:rsidP="00D45C97">
      <w:pPr>
        <w:pStyle w:val="Heading3"/>
      </w:pPr>
      <w:bookmarkStart w:id="186" w:name="_Toc406140240"/>
      <w:r>
        <w:rPr>
          <w:noProof/>
        </w:rPr>
        <mc:AlternateContent>
          <mc:Choice Requires="wpg">
            <w:drawing>
              <wp:anchor distT="0" distB="0" distL="114300" distR="114300" simplePos="0" relativeHeight="251808768" behindDoc="0" locked="0" layoutInCell="1" allowOverlap="1" wp14:anchorId="5939502C" wp14:editId="06C59E86">
                <wp:simplePos x="0" y="0"/>
                <wp:positionH relativeFrom="column">
                  <wp:posOffset>56515</wp:posOffset>
                </wp:positionH>
                <wp:positionV relativeFrom="paragraph">
                  <wp:posOffset>-1624330</wp:posOffset>
                </wp:positionV>
                <wp:extent cx="2778760" cy="5235575"/>
                <wp:effectExtent l="38100" t="38100" r="2540" b="3175"/>
                <wp:wrapSquare wrapText="bothSides"/>
                <wp:docPr id="154" name="Group 154"/>
                <wp:cNvGraphicFramePr/>
                <a:graphic xmlns:a="http://schemas.openxmlformats.org/drawingml/2006/main">
                  <a:graphicData uri="http://schemas.microsoft.com/office/word/2010/wordprocessingGroup">
                    <wpg:wgp>
                      <wpg:cNvGrpSpPr/>
                      <wpg:grpSpPr>
                        <a:xfrm>
                          <a:off x="0" y="0"/>
                          <a:ext cx="2778760" cy="5235575"/>
                          <a:chOff x="0" y="-438912"/>
                          <a:chExt cx="2779517" cy="5236022"/>
                        </a:xfrm>
                      </wpg:grpSpPr>
                      <pic:pic xmlns:pic="http://schemas.openxmlformats.org/drawingml/2006/picture">
                        <pic:nvPicPr>
                          <pic:cNvPr id="151" name="Picture 151"/>
                          <pic:cNvPicPr>
                            <a:picLocks noChangeAspect="1"/>
                          </pic:cNvPicPr>
                        </pic:nvPicPr>
                        <pic:blipFill>
                          <a:blip r:embed="rId177" cstate="print">
                            <a:extLst>
                              <a:ext uri="{28A0092B-C50C-407E-A947-70E740481C1C}">
                                <a14:useLocalDpi xmlns:a14="http://schemas.microsoft.com/office/drawing/2010/main" val="0"/>
                              </a:ext>
                            </a:extLst>
                          </a:blip>
                          <a:stretch>
                            <a:fillRect/>
                          </a:stretch>
                        </pic:blipFill>
                        <pic:spPr>
                          <a:xfrm>
                            <a:off x="0" y="-438912"/>
                            <a:ext cx="2743200" cy="4879239"/>
                          </a:xfrm>
                          <a:prstGeom prst="rect">
                            <a:avLst/>
                          </a:prstGeom>
                          <a:ln w="28575">
                            <a:solidFill>
                              <a:schemeClr val="tx1"/>
                            </a:solidFill>
                          </a:ln>
                        </pic:spPr>
                      </pic:pic>
                      <wps:wsp>
                        <wps:cNvPr id="152" name="Text Box 152"/>
                        <wps:cNvSpPr txBox="1"/>
                        <wps:spPr>
                          <a:xfrm>
                            <a:off x="36576" y="4491650"/>
                            <a:ext cx="2742941" cy="305460"/>
                          </a:xfrm>
                          <a:prstGeom prst="rect">
                            <a:avLst/>
                          </a:prstGeom>
                          <a:solidFill>
                            <a:prstClr val="white"/>
                          </a:solidFill>
                          <a:ln>
                            <a:noFill/>
                          </a:ln>
                          <a:effectLst/>
                        </wps:spPr>
                        <wps:txbx>
                          <w:txbxContent>
                            <w:p w:rsidR="00530157" w:rsidRPr="006562E1" w:rsidRDefault="00530157" w:rsidP="000645D1">
                              <w:pPr>
                                <w:pStyle w:val="Caption"/>
                                <w:rPr>
                                  <w:noProof/>
                                  <w:sz w:val="24"/>
                                  <w:szCs w:val="20"/>
                                </w:rPr>
                              </w:pPr>
                              <w:bookmarkStart w:id="187" w:name="_Ref404437367"/>
                              <w:bookmarkStart w:id="188" w:name="_Toc406140368"/>
                              <w:r>
                                <w:t xml:space="preserve">Figure </w:t>
                              </w:r>
                              <w:fldSimple w:instr=" SEQ Figure \* ARABIC ">
                                <w:r>
                                  <w:rPr>
                                    <w:noProof/>
                                  </w:rPr>
                                  <w:t>51</w:t>
                                </w:r>
                              </w:fldSimple>
                              <w:bookmarkEnd w:id="187"/>
                              <w:r>
                                <w:t xml:space="preserve"> - UI for the researcher</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54" o:spid="_x0000_s1251" style="position:absolute;margin-left:4.45pt;margin-top:-127.9pt;width:218.8pt;height:412.25pt;z-index:251808768;mso-position-horizontal-relative:text;mso-position-vertical-relative:text;mso-width-relative:margin;mso-height-relative:margin" coordorigin=",-4389" coordsize="27795,52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">
                <v:shape id="Picture 151" o:spid="_x0000_s1252" type="#_x0000_t75" style="position:absolute;top:-4389;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bu7nBAAAA3AAAAA8AAABkcnMvZG93bnJldi54bWxET02LwjAQvQv7H8Is7E1ThWrpGmVZENSD&#10;oJU9D83YVptJaaLt+uuNIHibx/uc+bI3tbhR6yrLCsajCARxbnXFhYJjthomIJxH1lhbJgX/5GC5&#10;+BjMMdW24z3dDr4QIYRdigpK75tUSpeXZNCNbEMcuJNtDfoA20LqFrsQbmo5iaKpNFhxaCixod+S&#10;8svhahTM7vEszs6nepPs+nuXyevW/ZFSX5/9zzcIT71/i1/utQ7z4zE8nwkX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Xbu7nBAAAA3AAAAA8AAAAAAAAAAAAAAAAAnwIA&#10;AGRycy9kb3ducmV2LnhtbFBLBQYAAAAABAAEAPcAAACNAwAAAAA=&#10;" stroked="t" strokecolor="black [3213]" strokeweight="2.25pt">
                  <v:imagedata r:id="rId178" o:title=""/>
                  <v:path arrowok="t"/>
                </v:shape>
                <v:shape id="Text Box 152" o:spid="_x0000_s1253" type="#_x0000_t202" style="position:absolute;left:365;top:44916;width:27430;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s9h8QA&#10;AADcAAAADwAAAGRycy9kb3ducmV2LnhtbERPTWsCMRC9C/0PYQpeRLO1VmQ1ikiFthfp1ou3YTNu&#10;VjeTJcnq9t83hUJv83ifs9r0thE38qF2rOBpkoEgLp2uuVJw/NqPFyBCRNbYOCYF3xRgs34YrDDX&#10;7s6fdCtiJVIIhxwVmBjbXMpQGrIYJq4lTtzZeYsxQV9J7fGewm0jp1k2lxZrTg0GW9oZKq9FZxUc&#10;ZqeDGXXn14/t7Nm/H7vd/FIVSg0f++0SRKQ+/ov/3G86zX+Z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PYfEAAAA3AAAAA8AAAAAAAAAAAAAAAAAmAIAAGRycy9k&#10;b3ducmV2LnhtbFBLBQYAAAAABAAEAPUAAACJAwAAAAA=&#10;" stroked="f">
                  <v:textbox style="mso-fit-shape-to-text:t" inset="0,0,0,0">
                    <w:txbxContent>
                      <w:p w:rsidR="00530157" w:rsidRPr="006562E1" w:rsidRDefault="00530157" w:rsidP="000645D1">
                        <w:pPr>
                          <w:pStyle w:val="Caption"/>
                          <w:rPr>
                            <w:noProof/>
                            <w:sz w:val="24"/>
                            <w:szCs w:val="20"/>
                          </w:rPr>
                        </w:pPr>
                        <w:bookmarkStart w:id="189" w:name="_Ref404437367"/>
                        <w:bookmarkStart w:id="190" w:name="_Toc406140368"/>
                        <w:r>
                          <w:t xml:space="preserve">Figure </w:t>
                        </w:r>
                        <w:fldSimple w:instr=" SEQ Figure \* ARABIC ">
                          <w:r>
                            <w:rPr>
                              <w:noProof/>
                            </w:rPr>
                            <w:t>51</w:t>
                          </w:r>
                        </w:fldSimple>
                        <w:bookmarkEnd w:id="189"/>
                        <w:r>
                          <w:t xml:space="preserve"> - UI for the researcher</w:t>
                        </w:r>
                        <w:bookmarkEnd w:id="190"/>
                      </w:p>
                    </w:txbxContent>
                  </v:textbox>
                </v:shape>
                <w10:wrap type="square"/>
              </v:group>
            </w:pict>
          </mc:Fallback>
        </mc:AlternateContent>
      </w:r>
      <w:r w:rsidR="00D45C97" w:rsidRPr="00131217">
        <w:t>Test Procedure</w:t>
      </w:r>
      <w:bookmarkEnd w:id="186"/>
    </w:p>
    <w:p w:rsidR="00DD0CB0" w:rsidRPr="00131217" w:rsidRDefault="00DD0CB0" w:rsidP="00DD0CB0">
      <w:r w:rsidRPr="00131217">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rsidRPr="00131217">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w:t>
      </w:r>
      <w:r w:rsidR="00724E6B" w:rsidRPr="00131217">
        <w:lastRenderedPageBreak/>
        <w:t>correlation between the signal and their surroundings. Lastly, the examiner ensures that the timer has started and sends the subject on their way.</w:t>
      </w:r>
    </w:p>
    <w:p w:rsidR="008B017B" w:rsidRPr="00131217" w:rsidRDefault="008B017B" w:rsidP="00DD0CB0">
      <w:r w:rsidRPr="00131217">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RPr="00131217"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Sensor \ Device Model</w:t>
            </w:r>
          </w:p>
        </w:tc>
        <w:tc>
          <w:tcPr>
            <w:tcW w:w="2250"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4</w:t>
            </w:r>
          </w:p>
        </w:tc>
        <w:tc>
          <w:tcPr>
            <w:tcW w:w="2394"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3</w:t>
            </w:r>
          </w:p>
        </w:tc>
        <w:tc>
          <w:tcPr>
            <w:tcW w:w="2394"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Huawei Ascend P6</w:t>
            </w: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Light Sensor</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Tilt Sensor</w:t>
            </w:r>
            <w:r w:rsidR="002A218D" w:rsidRPr="00131217">
              <w:t xml:space="preserve"> / Accel</w:t>
            </w:r>
          </w:p>
        </w:tc>
        <w:tc>
          <w:tcPr>
            <w:tcW w:w="2250"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Magnetometer</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Barometer</w:t>
            </w:r>
          </w:p>
        </w:tc>
        <w:tc>
          <w:tcPr>
            <w:tcW w:w="2250"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Temperature</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Humidity</w:t>
            </w:r>
          </w:p>
        </w:tc>
        <w:tc>
          <w:tcPr>
            <w:tcW w:w="2250" w:type="dxa"/>
            <w:vAlign w:val="center"/>
          </w:tcPr>
          <w:p w:rsidR="00B079C8" w:rsidRPr="00131217" w:rsidRDefault="008B017B"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Pr="00131217" w:rsidRDefault="00B079C8" w:rsidP="008B017B">
            <w:pPr>
              <w:jc w:val="center"/>
            </w:pPr>
            <w:r w:rsidRPr="00131217">
              <w:t>WiFi</w:t>
            </w:r>
          </w:p>
        </w:tc>
        <w:tc>
          <w:tcPr>
            <w:tcW w:w="2250" w:type="dxa"/>
            <w:vAlign w:val="center"/>
          </w:tcPr>
          <w:p w:rsidR="00B079C8" w:rsidRPr="00131217" w:rsidRDefault="00B079C8" w:rsidP="00B079C8">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B079C8"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Pr="00131217" w:rsidRDefault="00B079C8" w:rsidP="008B017B">
            <w:pPr>
              <w:jc w:val="center"/>
            </w:pPr>
            <w:r w:rsidRPr="00131217">
              <w:t>Sound</w:t>
            </w:r>
          </w:p>
        </w:tc>
        <w:tc>
          <w:tcPr>
            <w:tcW w:w="2250" w:type="dxa"/>
            <w:vAlign w:val="center"/>
          </w:tcPr>
          <w:p w:rsidR="00B079C8" w:rsidRPr="00131217" w:rsidRDefault="00B079C8"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bl>
    <w:p w:rsidR="008B017B" w:rsidRPr="00131217" w:rsidRDefault="008B017B" w:rsidP="00DD0CB0"/>
    <w:p w:rsidR="00DD0CB0" w:rsidRPr="00131217" w:rsidRDefault="00DD0CB0" w:rsidP="006E7D58">
      <w:pPr>
        <w:pStyle w:val="Heading4"/>
      </w:pPr>
      <w:r w:rsidRPr="00131217">
        <w:t>Setting sensitivity values</w:t>
      </w:r>
    </w:p>
    <w:p w:rsidR="00B83DCF" w:rsidRPr="00131217" w:rsidRDefault="00B83DCF" w:rsidP="00B83DCF">
      <w:r w:rsidRPr="00131217">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131217" w:rsidRDefault="000645D1" w:rsidP="00B83DCF">
      <w:r>
        <w:rPr>
          <w:noProof/>
        </w:rPr>
        <mc:AlternateContent>
          <mc:Choice Requires="wpg">
            <w:drawing>
              <wp:anchor distT="0" distB="0" distL="114300" distR="114300" simplePos="0" relativeHeight="251685888" behindDoc="0" locked="0" layoutInCell="1" allowOverlap="1" wp14:anchorId="447D841F" wp14:editId="1E427547">
                <wp:simplePos x="0" y="0"/>
                <wp:positionH relativeFrom="column">
                  <wp:posOffset>0</wp:posOffset>
                </wp:positionH>
                <wp:positionV relativeFrom="paragraph">
                  <wp:posOffset>21590</wp:posOffset>
                </wp:positionV>
                <wp:extent cx="3657600" cy="3114078"/>
                <wp:effectExtent l="0" t="0" r="19050" b="0"/>
                <wp:wrapSquare wrapText="bothSides"/>
                <wp:docPr id="157" name="Group 157"/>
                <wp:cNvGraphicFramePr/>
                <a:graphic xmlns:a="http://schemas.openxmlformats.org/drawingml/2006/main">
                  <a:graphicData uri="http://schemas.microsoft.com/office/word/2010/wordprocessingGroup">
                    <wpg:wgp>
                      <wpg:cNvGrpSpPr/>
                      <wpg:grpSpPr>
                        <a:xfrm>
                          <a:off x="0" y="0"/>
                          <a:ext cx="3657600" cy="3114078"/>
                          <a:chOff x="0" y="0"/>
                          <a:chExt cx="3657600" cy="3114514"/>
                        </a:xfrm>
                      </wpg:grpSpPr>
                      <wpg:graphicFrame>
                        <wpg:cNvPr id="13" name="Chart 13"/>
                        <wpg:cNvFrPr/>
                        <wpg:xfrm>
                          <a:off x="0" y="0"/>
                          <a:ext cx="3657600" cy="2743200"/>
                        </wpg:xfrm>
                        <a:graphic>
                          <a:graphicData uri="http://schemas.openxmlformats.org/drawingml/2006/chart">
                            <c:chart xmlns:c="http://schemas.openxmlformats.org/drawingml/2006/chart" xmlns:r="http://schemas.openxmlformats.org/officeDocument/2006/relationships" r:id="rId179"/>
                          </a:graphicData>
                        </a:graphic>
                      </wpg:graphicFrame>
                      <wps:wsp>
                        <wps:cNvPr id="15" name="Text Box 15"/>
                        <wps:cNvSpPr txBox="1"/>
                        <wps:spPr>
                          <a:xfrm>
                            <a:off x="0" y="2809036"/>
                            <a:ext cx="3657600" cy="305478"/>
                          </a:xfrm>
                          <a:prstGeom prst="rect">
                            <a:avLst/>
                          </a:prstGeom>
                          <a:solidFill>
                            <a:prstClr val="white"/>
                          </a:solidFill>
                          <a:ln>
                            <a:noFill/>
                          </a:ln>
                          <a:effectLst/>
                        </wps:spPr>
                        <wps:txbx>
                          <w:txbxContent>
                            <w:p w:rsidR="00530157" w:rsidRPr="0069430D" w:rsidRDefault="00530157" w:rsidP="002A218D">
                              <w:pPr>
                                <w:pStyle w:val="Caption"/>
                                <w:rPr>
                                  <w:bCs w:val="0"/>
                                  <w:smallCaps/>
                                  <w:noProof/>
                                  <w:spacing w:val="5"/>
                                  <w:sz w:val="24"/>
                                  <w:szCs w:val="24"/>
                                </w:rPr>
                              </w:pPr>
                              <w:bookmarkStart w:id="191" w:name="_Toc406140369"/>
                              <w:r>
                                <w:t xml:space="preserve">Figure </w:t>
                              </w:r>
                              <w:r>
                                <w:fldChar w:fldCharType="begin"/>
                              </w:r>
                              <w:r w:rsidRPr="000645D1">
                                <w:instrText xml:space="preserve"> SEQ Figure \* ARABIC </w:instrText>
                              </w:r>
                              <w:r>
                                <w:fldChar w:fldCharType="separate"/>
                              </w:r>
                              <w:r>
                                <w:rPr>
                                  <w:noProof/>
                                </w:rPr>
                                <w:t>52</w:t>
                              </w:r>
                              <w:r>
                                <w:fldChar w:fldCharType="end"/>
                              </w:r>
                              <w:r>
                                <w:t xml:space="preserve"> – Percentage of correct answers</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7" o:spid="_x0000_s1254" style="position:absolute;left:0;text-align:left;margin-left:0;margin-top:1.7pt;width:4in;height:245.2pt;z-index:251685888;mso-position-horizontal-relative:text;mso-position-vertical-relative:text" coordsize="36576,31145"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">
                <v:shape id="Chart 13" o:spid="_x0000_s1255" type="#_x0000_t75" style="position:absolute;left:-121;top:-121;width:36818;height:2767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">
                  <v:imagedata r:id="rId180" o:title=""/>
                  <o:lock v:ext="edit" aspectratio="f"/>
                </v:shape>
                <v:shape id="Text Box 15" o:spid="_x0000_s1256" type="#_x0000_t202" style="position:absolute;top:28090;width:36576;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530157" w:rsidRPr="0069430D" w:rsidRDefault="00530157" w:rsidP="002A218D">
                        <w:pPr>
                          <w:pStyle w:val="Caption"/>
                          <w:rPr>
                            <w:bCs w:val="0"/>
                            <w:smallCaps/>
                            <w:noProof/>
                            <w:spacing w:val="5"/>
                            <w:sz w:val="24"/>
                            <w:szCs w:val="24"/>
                          </w:rPr>
                        </w:pPr>
                        <w:bookmarkStart w:id="192" w:name="_Toc406140369"/>
                        <w:r>
                          <w:t xml:space="preserve">Figure </w:t>
                        </w:r>
                        <w:r>
                          <w:fldChar w:fldCharType="begin"/>
                        </w:r>
                        <w:r w:rsidRPr="000645D1">
                          <w:instrText xml:space="preserve"> SEQ Figure \* ARABIC </w:instrText>
                        </w:r>
                        <w:r>
                          <w:fldChar w:fldCharType="separate"/>
                        </w:r>
                        <w:r>
                          <w:rPr>
                            <w:noProof/>
                          </w:rPr>
                          <w:t>52</w:t>
                        </w:r>
                        <w:r>
                          <w:fldChar w:fldCharType="end"/>
                        </w:r>
                        <w:r>
                          <w:t xml:space="preserve"> – Percentage of correct answers</w:t>
                        </w:r>
                        <w:bookmarkEnd w:id="192"/>
                      </w:p>
                    </w:txbxContent>
                  </v:textbox>
                </v:shape>
                <w10:wrap type="square"/>
              </v:group>
              <o:OLEObject Type="Embed" ProgID="Excel.Chart.8" ShapeID="Chart 13" DrawAspect="Content" ObjectID="_1479995303" r:id="rId181">
                <o:FieldCodes>\s</o:FieldCodes>
              </o:OLEObject>
            </w:pict>
          </mc:Fallback>
        </mc:AlternateContent>
      </w:r>
      <w:r w:rsidR="00B83DCF" w:rsidRPr="00131217">
        <w:t>They were then asked to try and do this without looking at the visual feedback since there was not going to be any during the test.</w:t>
      </w:r>
    </w:p>
    <w:p w:rsidR="00D45C97" w:rsidRPr="00131217" w:rsidRDefault="00D45C97" w:rsidP="00D45C97">
      <w:pPr>
        <w:pStyle w:val="Heading3"/>
      </w:pPr>
      <w:bookmarkStart w:id="193" w:name="_Toc406140241"/>
      <w:r w:rsidRPr="00131217">
        <w:t>Results</w:t>
      </w:r>
      <w:bookmarkEnd w:id="193"/>
    </w:p>
    <w:p w:rsidR="00B83DCF" w:rsidRPr="00131217" w:rsidRDefault="00B83DCF" w:rsidP="00B83DCF">
      <w:r w:rsidRPr="00131217">
        <w:t>A total of 17 subjects were tested with a percentage of correct answers of 47%.</w:t>
      </w:r>
      <w:r w:rsidR="008B017B" w:rsidRPr="00131217">
        <w:t xml:space="preserve"> The total amount of possible sensors in the </w:t>
      </w:r>
      <w:r w:rsidR="00B079C8" w:rsidRPr="00131217">
        <w:t xml:space="preserve">devices was 9 which give a minimum percentage of random at 11%. The correct results were guessed during the first 10 minutes of the </w:t>
      </w:r>
      <w:r w:rsidR="00B079C8" w:rsidRPr="00131217">
        <w:lastRenderedPageBreak/>
        <w:t>test, with the last 5 minutes used to confirm and “play” with the sensor.</w:t>
      </w:r>
    </w:p>
    <w:p w:rsidR="00F31C6F" w:rsidRPr="00131217" w:rsidRDefault="00F31C6F" w:rsidP="00D45C97">
      <w:pPr>
        <w:pStyle w:val="Heading3"/>
      </w:pPr>
      <w:bookmarkStart w:id="194" w:name="_Toc406140242"/>
      <w:r w:rsidRPr="00131217">
        <w:t>Evaluation</w:t>
      </w:r>
      <w:bookmarkEnd w:id="194"/>
    </w:p>
    <w:p w:rsidR="001E11AE" w:rsidRPr="00131217" w:rsidRDefault="003F5B23" w:rsidP="001E11AE">
      <w:r w:rsidRPr="00131217">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rsidRPr="00131217">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RPr="00131217"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31217" w:rsidRDefault="001E11AE" w:rsidP="0017203F">
            <w:pPr>
              <w:jc w:val="center"/>
              <w:rPr>
                <w:sz w:val="32"/>
              </w:rPr>
            </w:pPr>
            <w:r w:rsidRPr="00131217">
              <w:rPr>
                <w:sz w:val="32"/>
              </w:rPr>
              <w:t>The wrong responses</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center"/>
            </w:pPr>
            <w:r w:rsidRPr="00131217">
              <w:t xml:space="preserve">Sensor </w:t>
            </w:r>
          </w:p>
        </w:tc>
        <w:tc>
          <w:tcPr>
            <w:tcW w:w="5612" w:type="dxa"/>
            <w:vAlign w:val="center"/>
          </w:tcPr>
          <w:p w:rsidR="001E11AE" w:rsidRPr="00131217"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31217">
              <w:rPr>
                <w:b/>
              </w:rPr>
              <w:t>Response</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Sound</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Wind or weather related</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Pressure</w:t>
            </w:r>
          </w:p>
        </w:tc>
        <w:tc>
          <w:tcPr>
            <w:tcW w:w="5612" w:type="dxa"/>
            <w:vAlign w:val="center"/>
          </w:tcPr>
          <w:p w:rsidR="001E11AE" w:rsidRPr="00131217" w:rsidRDefault="001E11AE" w:rsidP="001E11AE">
            <w:pPr>
              <w:jc w:val="left"/>
              <w:cnfStyle w:val="000000100000" w:firstRow="0" w:lastRow="0" w:firstColumn="0" w:lastColumn="0" w:oddVBand="0" w:evenVBand="0" w:oddHBand="1" w:evenHBand="0" w:firstRowFirstColumn="0" w:firstRowLastColumn="0" w:lastRowFirstColumn="0" w:lastRowLastColumn="0"/>
            </w:pPr>
            <w:r w:rsidRPr="00131217">
              <w:t>Has to do with the stairs. Shape, Distance or Materials</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Temperature</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No Idea</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Accelerometer</w:t>
            </w:r>
          </w:p>
        </w:tc>
        <w:tc>
          <w:tcPr>
            <w:tcW w:w="5612" w:type="dxa"/>
            <w:vAlign w:val="center"/>
          </w:tcPr>
          <w:p w:rsidR="001E11AE" w:rsidRPr="00131217" w:rsidRDefault="001E11AE" w:rsidP="000645D1">
            <w:pPr>
              <w:keepNext/>
              <w:jc w:val="left"/>
              <w:cnfStyle w:val="000000100000" w:firstRow="0" w:lastRow="0" w:firstColumn="0" w:lastColumn="0" w:oddVBand="0" w:evenVBand="0" w:oddHBand="1" w:evenHBand="0" w:firstRowFirstColumn="0" w:firstRowLastColumn="0" w:lastRowFirstColumn="0" w:lastRowLastColumn="0"/>
            </w:pPr>
            <w:r w:rsidRPr="00131217">
              <w:t>Screens or Bluish light</w:t>
            </w:r>
          </w:p>
        </w:tc>
      </w:tr>
    </w:tbl>
    <w:p w:rsidR="00BB5B21" w:rsidRDefault="00BB5B21" w:rsidP="008F699C"/>
    <w:p w:rsidR="003F5B23" w:rsidRPr="00131217" w:rsidRDefault="003F5B23" w:rsidP="008F699C">
      <w:r w:rsidRPr="00131217">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Pr="00131217" w:rsidRDefault="003F5B23" w:rsidP="008F699C">
      <w:r w:rsidRPr="00131217">
        <w:t>The most successful sensor was light intensity. It also created one of the most enjoyable experiences because it had a good range of change that was easy to feel and going from room</w:t>
      </w:r>
      <w:r w:rsidR="00203546" w:rsidRPr="00131217">
        <w:t xml:space="preserve"> to room there was always a change, but it wasn’t until the subject went down a hallway when a series of quick changes would happen and it became evident because the subject was walking under a series of light fixtures.</w:t>
      </w:r>
    </w:p>
    <w:p w:rsidR="006E7D58" w:rsidRPr="00131217" w:rsidRDefault="006E7D58">
      <w:r w:rsidRPr="00131217">
        <w:br w:type="page"/>
      </w:r>
    </w:p>
    <w:p w:rsidR="006E7D58" w:rsidRPr="00131217" w:rsidRDefault="006E7D58" w:rsidP="006E7D58">
      <w:pPr>
        <w:pStyle w:val="Heading2"/>
      </w:pPr>
      <w:bookmarkStart w:id="195" w:name="_Toc406140243"/>
      <w:r w:rsidRPr="00131217">
        <w:lastRenderedPageBreak/>
        <w:t>Smell Explorations</w:t>
      </w:r>
      <w:bookmarkEnd w:id="195"/>
    </w:p>
    <w:p w:rsidR="006E7D58" w:rsidRPr="00131217" w:rsidRDefault="006E7D58" w:rsidP="006E7D58">
      <w:r w:rsidRPr="00131217">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Pr="00131217" w:rsidRDefault="006E7D58" w:rsidP="001962AB">
      <w:pPr>
        <w:pStyle w:val="Heading3"/>
      </w:pPr>
      <w:bookmarkStart w:id="196" w:name="_Toc406140244"/>
      <w:r w:rsidRPr="00131217">
        <w:t>Smell Explorations 1 “</w:t>
      </w:r>
      <w:r w:rsidR="001962AB" w:rsidRPr="00131217">
        <w:t>The F</w:t>
      </w:r>
      <w:r w:rsidRPr="00131217">
        <w:t>oodcam”</w:t>
      </w:r>
      <w:bookmarkEnd w:id="196"/>
    </w:p>
    <w:p w:rsidR="001962AB" w:rsidRPr="00131217" w:rsidRDefault="001962AB" w:rsidP="001962AB">
      <w:r w:rsidRPr="00131217">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Pr="00131217" w:rsidRDefault="006E7D58" w:rsidP="001962AB">
      <w:pPr>
        <w:pStyle w:val="Heading3"/>
      </w:pPr>
      <w:bookmarkStart w:id="197" w:name="_Toc406140245"/>
      <w:r w:rsidRPr="00131217">
        <w:t>Preparation</w:t>
      </w:r>
      <w:bookmarkEnd w:id="197"/>
    </w:p>
    <w:p w:rsidR="006E7D58" w:rsidRPr="00131217" w:rsidRDefault="001962AB" w:rsidP="001962AB">
      <w:r w:rsidRPr="00131217">
        <w:t>I designed a system that would listen to any activity in the foodcam camera feed and also listen to the emails coming out of the foodcam account.</w:t>
      </w:r>
    </w:p>
    <w:p w:rsidR="006E7D58" w:rsidRPr="00131217" w:rsidRDefault="006E7D58" w:rsidP="006E7D58">
      <w:pPr>
        <w:pStyle w:val="Heading4"/>
      </w:pPr>
      <w:r w:rsidRPr="00131217">
        <w:t>Hardware</w:t>
      </w:r>
    </w:p>
    <w:p w:rsidR="001962AB" w:rsidRPr="00131217" w:rsidRDefault="001962AB" w:rsidP="001962AB">
      <w:r w:rsidRPr="00131217">
        <w:t>I bought an “Air Wick® Freshmatic | Automatic Air Freshener dispenser and Spray” which is an aroma dispenser that can be programed to release a puff of aroma at a set time frame. It was easy enough to bypass the power</w:t>
      </w:r>
      <w:r w:rsidR="00614829" w:rsidRPr="00131217">
        <w:t>,</w:t>
      </w:r>
      <w:r w:rsidRPr="00131217">
        <w:t xml:space="preserve"> from the batteries to the servo-motor that would press the</w:t>
      </w:r>
      <w:r w:rsidR="00614829" w:rsidRPr="00131217">
        <w:t xml:space="preserve"> canister of scent, through a MOSFET so I could control the actuation with a IOIO OTG board. This board would be connected to a Sony Tablet device.</w:t>
      </w:r>
    </w:p>
    <w:p w:rsidR="006E7D58" w:rsidRPr="00131217" w:rsidRDefault="006E7D58" w:rsidP="006E7D58">
      <w:pPr>
        <w:pStyle w:val="Heading4"/>
      </w:pPr>
      <w:r w:rsidRPr="00131217">
        <w:t>Software</w:t>
      </w:r>
    </w:p>
    <w:p w:rsidR="00614829" w:rsidRPr="00131217" w:rsidRDefault="00614829" w:rsidP="00614829">
      <w:r w:rsidRPr="00131217">
        <w:t>An app was created to regularly look at the foodcam live feed for changes and to listen to the emails being sent. When activity was seen on the camera a signal would be sent to the IOIO to activate the servo for a very small amount of smell to be released. One the foodcam button was pushed the IOIO would send the signal to release a full burst of scent into my office.</w:t>
      </w:r>
    </w:p>
    <w:p w:rsidR="006E7D58" w:rsidRPr="00131217" w:rsidRDefault="006E7D58" w:rsidP="006E7D58">
      <w:pPr>
        <w:pStyle w:val="Heading3"/>
      </w:pPr>
      <w:bookmarkStart w:id="198" w:name="_Toc406140246"/>
      <w:r w:rsidRPr="00131217">
        <w:t>Evaluation</w:t>
      </w:r>
      <w:bookmarkEnd w:id="198"/>
    </w:p>
    <w:p w:rsidR="006E7D58" w:rsidRPr="00131217" w:rsidRDefault="009A6A4F" w:rsidP="00722B0E">
      <w:r w:rsidRPr="00131217">
        <w:t>The experience of having a smell release when the foodcam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foodcam the smell was to remain. This would not only be inconvenient but in the cases when the foodcam was pressed in close succession, the second puff of scent would be unnoticeable. But the problem of the lingering smell showed a positive angle when I realized that I could broadly estimate the time passed since a foodcam signal was triggered by how faint the smell was.</w:t>
      </w:r>
      <w:r w:rsidR="006E7D58" w:rsidRPr="00131217">
        <w:br w:type="page"/>
      </w:r>
    </w:p>
    <w:p w:rsidR="006E7D58" w:rsidRPr="00131217" w:rsidRDefault="001C6CC5" w:rsidP="006E7D58">
      <w:pPr>
        <w:pStyle w:val="Heading2"/>
      </w:pPr>
      <w:bookmarkStart w:id="199" w:name="_Toc406140247"/>
      <w:r>
        <w:rPr>
          <w:noProof/>
        </w:rPr>
        <w:lastRenderedPageBreak/>
        <w:drawing>
          <wp:anchor distT="0" distB="0" distL="114300" distR="114300" simplePos="0" relativeHeight="251904000" behindDoc="0" locked="0" layoutInCell="1" allowOverlap="1" wp14:anchorId="23BC2AC8" wp14:editId="04C21267">
            <wp:simplePos x="0" y="0"/>
            <wp:positionH relativeFrom="column">
              <wp:posOffset>0</wp:posOffset>
            </wp:positionH>
            <wp:positionV relativeFrom="paragraph">
              <wp:posOffset>345440</wp:posOffset>
            </wp:positionV>
            <wp:extent cx="3657600" cy="1816100"/>
            <wp:effectExtent l="38100" t="38100" r="38100" b="31750"/>
            <wp:wrapSquare wrapText="bothSides"/>
            <wp:docPr id="10244" name="Picture 10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34.JPG"/>
                    <pic:cNvPicPr/>
                  </pic:nvPicPr>
                  <pic:blipFill rotWithShape="1">
                    <a:blip r:embed="rId182" cstate="print">
                      <a:extLst>
                        <a:ext uri="{28A0092B-C50C-407E-A947-70E740481C1C}">
                          <a14:useLocalDpi xmlns:a14="http://schemas.microsoft.com/office/drawing/2010/main" val="0"/>
                        </a:ext>
                      </a:extLst>
                    </a:blip>
                    <a:srcRect t="17169" b="16610"/>
                    <a:stretch/>
                  </pic:blipFill>
                  <pic:spPr bwMode="auto">
                    <a:xfrm>
                      <a:off x="0" y="0"/>
                      <a:ext cx="3657600" cy="1816100"/>
                    </a:xfrm>
                    <a:prstGeom prst="rect">
                      <a:avLst/>
                    </a:prstGeom>
                    <a:ln w="285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7D58" w:rsidRPr="00131217">
        <w:t>Smell Explorations 2 “The smell-mixer”</w:t>
      </w:r>
      <w:bookmarkEnd w:id="199"/>
    </w:p>
    <w:p w:rsidR="006E7D58" w:rsidRPr="00131217" w:rsidRDefault="00722B0E" w:rsidP="006E7D58">
      <w:r w:rsidRPr="00131217">
        <w:t xml:space="preserve">Another difficulty when working with smells is the creation of new smells. </w:t>
      </w:r>
      <w:r w:rsidR="00D51F8A" w:rsidRPr="00131217">
        <w:t xml:space="preserve">To this end, </w:t>
      </w:r>
      <w:r w:rsidR="00C50A65" w:rsidRPr="00131217">
        <w:t>we</w:t>
      </w:r>
      <w:r w:rsidR="00C50A65" w:rsidRPr="00131217">
        <w:rPr>
          <w:rStyle w:val="FootnoteReference"/>
        </w:rPr>
        <w:footnoteReference w:id="3"/>
      </w:r>
      <w:r w:rsidRPr="00131217">
        <w:t xml:space="preserve"> created a </w:t>
      </w:r>
      <w:r w:rsidR="00D51F8A" w:rsidRPr="00131217">
        <w:t xml:space="preserve">system of </w:t>
      </w:r>
      <w:r w:rsidR="004F1B38" w:rsidRPr="00131217">
        <w:t>eight</w:t>
      </w:r>
      <w:r w:rsidR="00D51F8A" w:rsidRPr="00131217">
        <w:t xml:space="preserve"> bottles and a pump that could be used to mix essential oils in different ratios to consistently create different smells.</w:t>
      </w:r>
    </w:p>
    <w:p w:rsidR="006E7D58" w:rsidRPr="00131217" w:rsidRDefault="001C6CC5" w:rsidP="006E7D58">
      <w:pPr>
        <w:pStyle w:val="Heading3"/>
      </w:pPr>
      <w:bookmarkStart w:id="200" w:name="_Toc406140248"/>
      <w:r>
        <w:rPr>
          <w:noProof/>
        </w:rPr>
        <mc:AlternateContent>
          <mc:Choice Requires="wps">
            <w:drawing>
              <wp:anchor distT="0" distB="0" distL="114300" distR="114300" simplePos="0" relativeHeight="251906048" behindDoc="0" locked="0" layoutInCell="1" allowOverlap="1" wp14:anchorId="2448A16F" wp14:editId="1165D2A7">
                <wp:simplePos x="0" y="0"/>
                <wp:positionH relativeFrom="column">
                  <wp:posOffset>-3804920</wp:posOffset>
                </wp:positionH>
                <wp:positionV relativeFrom="paragraph">
                  <wp:posOffset>70485</wp:posOffset>
                </wp:positionV>
                <wp:extent cx="3657600" cy="635"/>
                <wp:effectExtent l="0" t="0" r="0" b="0"/>
                <wp:wrapSquare wrapText="bothSides"/>
                <wp:docPr id="10246" name="Text Box 10246"/>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530157" w:rsidRPr="008839C8" w:rsidRDefault="00530157" w:rsidP="000C4EC2">
                            <w:pPr>
                              <w:pStyle w:val="Caption"/>
                              <w:rPr>
                                <w:noProof/>
                                <w:sz w:val="24"/>
                                <w:szCs w:val="20"/>
                              </w:rPr>
                            </w:pPr>
                            <w:bookmarkStart w:id="201" w:name="_Ref405301661"/>
                            <w:bookmarkStart w:id="202" w:name="_Toc406140370"/>
                            <w:r>
                              <w:t xml:space="preserve">Figure </w:t>
                            </w:r>
                            <w:r>
                              <w:fldChar w:fldCharType="begin"/>
                            </w:r>
                            <w:r w:rsidRPr="001C6CC5">
                              <w:instrText xml:space="preserve"> SEQ Figure \* ARABIC </w:instrText>
                            </w:r>
                            <w:r>
                              <w:fldChar w:fldCharType="separate"/>
                            </w:r>
                            <w:r>
                              <w:rPr>
                                <w:noProof/>
                              </w:rPr>
                              <w:t>53</w:t>
                            </w:r>
                            <w:r>
                              <w:fldChar w:fldCharType="end"/>
                            </w:r>
                            <w:bookmarkEnd w:id="201"/>
                            <w:r>
                              <w:t xml:space="preserve"> - The Smell Mixer</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46" o:spid="_x0000_s1257" type="#_x0000_t202" style="position:absolute;margin-left:-299.6pt;margin-top:5.55pt;width:4in;height:.0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" stroked="f">
                <v:textbox style="mso-fit-shape-to-text:t" inset="0,0,0,0">
                  <w:txbxContent>
                    <w:p w:rsidR="00530157" w:rsidRPr="008839C8" w:rsidRDefault="00530157" w:rsidP="000C4EC2">
                      <w:pPr>
                        <w:pStyle w:val="Caption"/>
                        <w:rPr>
                          <w:noProof/>
                          <w:sz w:val="24"/>
                          <w:szCs w:val="20"/>
                        </w:rPr>
                      </w:pPr>
                      <w:bookmarkStart w:id="203" w:name="_Ref405301661"/>
                      <w:bookmarkStart w:id="204" w:name="_Toc406140370"/>
                      <w:r>
                        <w:t xml:space="preserve">Figure </w:t>
                      </w:r>
                      <w:r>
                        <w:fldChar w:fldCharType="begin"/>
                      </w:r>
                      <w:r w:rsidRPr="001C6CC5">
                        <w:instrText xml:space="preserve"> SEQ Figure \* ARABIC </w:instrText>
                      </w:r>
                      <w:r>
                        <w:fldChar w:fldCharType="separate"/>
                      </w:r>
                      <w:r>
                        <w:rPr>
                          <w:noProof/>
                        </w:rPr>
                        <w:t>53</w:t>
                      </w:r>
                      <w:r>
                        <w:fldChar w:fldCharType="end"/>
                      </w:r>
                      <w:bookmarkEnd w:id="203"/>
                      <w:r>
                        <w:t xml:space="preserve"> - The Smell Mixer</w:t>
                      </w:r>
                      <w:bookmarkEnd w:id="204"/>
                    </w:p>
                  </w:txbxContent>
                </v:textbox>
                <w10:wrap type="square"/>
              </v:shape>
            </w:pict>
          </mc:Fallback>
        </mc:AlternateContent>
      </w:r>
      <w:r w:rsidR="006E7D58" w:rsidRPr="00131217">
        <w:t>Preparation</w:t>
      </w:r>
      <w:bookmarkEnd w:id="200"/>
    </w:p>
    <w:p w:rsidR="00D51F8A" w:rsidRPr="00131217" w:rsidRDefault="00D51F8A" w:rsidP="00D51F8A">
      <w:r w:rsidRPr="00131217">
        <w:t>Based on the science of p</w:t>
      </w:r>
      <w:r w:rsidR="003914C8" w:rsidRPr="00131217">
        <w:t xml:space="preserve">erfumery, to create a smell you need at least 2 different scents, a base scent and a top scent. </w:t>
      </w:r>
      <w:r w:rsidR="004F1B38" w:rsidRPr="00131217">
        <w:t>We have set up eight bottles to do just that.</w:t>
      </w:r>
      <w:r w:rsidR="000C4EC2">
        <w:t xml:space="preserve"> (</w:t>
      </w:r>
      <w:fldSimple w:instr=" REF _Ref405301661 ">
        <w:r w:rsidR="00C55C8C">
          <w:t xml:space="preserve">Figure </w:t>
        </w:r>
        <w:r w:rsidR="00C55C8C">
          <w:rPr>
            <w:noProof/>
          </w:rPr>
          <w:t>52</w:t>
        </w:r>
      </w:fldSimple>
      <w:r w:rsidR="000C4EC2">
        <w:t>)</w:t>
      </w:r>
    </w:p>
    <w:p w:rsidR="006E7D58" w:rsidRPr="00131217" w:rsidRDefault="006E7D58" w:rsidP="006E7D58">
      <w:pPr>
        <w:pStyle w:val="Heading4"/>
      </w:pPr>
      <w:r w:rsidRPr="00131217">
        <w:t>Hardware</w:t>
      </w:r>
    </w:p>
    <w:p w:rsidR="004F1B38" w:rsidRDefault="00FF095D" w:rsidP="004F1B38">
      <w:r w:rsidRPr="00131217">
        <w:t>A regular pump is hooked to all eight bottles with plastic tubing that goes through a solenoid that controls the flow of air. The solenoids are controlled by relays that respond to a IOIO OTG board.</w:t>
      </w:r>
    </w:p>
    <w:p w:rsidR="00B75833" w:rsidRDefault="00B75833" w:rsidP="00B75833">
      <w:pPr>
        <w:keepNext/>
      </w:pPr>
      <w:r>
        <w:rPr>
          <w:noProof/>
        </w:rPr>
        <w:drawing>
          <wp:inline distT="0" distB="0" distL="0" distR="0" wp14:anchorId="0A4F1468" wp14:editId="16CE950D">
            <wp:extent cx="5943600" cy="2894330"/>
            <wp:effectExtent l="38100" t="38100" r="38100" b="39370"/>
            <wp:docPr id="10248" name="Picture 10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png"/>
                    <pic:cNvPicPr/>
                  </pic:nvPicPr>
                  <pic:blipFill>
                    <a:blip r:embed="rId183">
                      <a:extLst>
                        <a:ext uri="{28A0092B-C50C-407E-A947-70E740481C1C}">
                          <a14:useLocalDpi xmlns:a14="http://schemas.microsoft.com/office/drawing/2010/main" val="0"/>
                        </a:ext>
                      </a:extLst>
                    </a:blip>
                    <a:stretch>
                      <a:fillRect/>
                    </a:stretch>
                  </pic:blipFill>
                  <pic:spPr>
                    <a:xfrm>
                      <a:off x="0" y="0"/>
                      <a:ext cx="5943600" cy="2894330"/>
                    </a:xfrm>
                    <a:prstGeom prst="rect">
                      <a:avLst/>
                    </a:prstGeom>
                    <a:ln w="28575">
                      <a:solidFill>
                        <a:schemeClr val="tx1"/>
                      </a:solidFill>
                    </a:ln>
                  </pic:spPr>
                </pic:pic>
              </a:graphicData>
            </a:graphic>
          </wp:inline>
        </w:drawing>
      </w:r>
    </w:p>
    <w:p w:rsidR="00B75833" w:rsidRDefault="00B75833" w:rsidP="00B75833">
      <w:pPr>
        <w:pStyle w:val="Caption"/>
      </w:pPr>
      <w:bookmarkStart w:id="205" w:name="_Toc406140371"/>
      <w:r>
        <w:t xml:space="preserve">Figure </w:t>
      </w:r>
      <w:fldSimple w:instr=" SEQ Figure \* ARABIC ">
        <w:r w:rsidR="005B0F85">
          <w:rPr>
            <w:noProof/>
          </w:rPr>
          <w:t>54</w:t>
        </w:r>
      </w:fldSimple>
      <w:r>
        <w:t xml:space="preserve"> – Smell mixerr shematic</w:t>
      </w:r>
      <w:bookmarkEnd w:id="205"/>
    </w:p>
    <w:p w:rsidR="00B75833" w:rsidRPr="00B75833" w:rsidRDefault="00B75833" w:rsidP="00B75833">
      <w:r>
        <w:lastRenderedPageBreak/>
        <w:t>The solenoids operate at 12V but the normal output of the IOIO board is 3.3V, so the 3.3V from the pins is used to control eight relays that allow for the 12V to pass to the solenoids.</w:t>
      </w:r>
    </w:p>
    <w:p w:rsidR="000C4EC2" w:rsidRDefault="000C4EC2" w:rsidP="005B0259">
      <w:pPr>
        <w:pStyle w:val="Heading4"/>
        <w:keepNext/>
        <w:jc w:val="center"/>
      </w:pPr>
      <w:r>
        <w:rPr>
          <w:noProof/>
        </w:rPr>
        <w:drawing>
          <wp:inline distT="0" distB="0" distL="0" distR="0" wp14:anchorId="0E38E134" wp14:editId="37243453">
            <wp:extent cx="5486400" cy="3429000"/>
            <wp:effectExtent l="38100" t="38100" r="38100" b="38100"/>
            <wp:docPr id="10247" name="Picture 1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84">
                      <a:extLst>
                        <a:ext uri="{28A0092B-C50C-407E-A947-70E740481C1C}">
                          <a14:useLocalDpi xmlns:a14="http://schemas.microsoft.com/office/drawing/2010/main" val="0"/>
                        </a:ext>
                      </a:extLst>
                    </a:blip>
                    <a:stretch>
                      <a:fillRect/>
                    </a:stretch>
                  </pic:blipFill>
                  <pic:spPr>
                    <a:xfrm>
                      <a:off x="0" y="0"/>
                      <a:ext cx="5486400" cy="3429000"/>
                    </a:xfrm>
                    <a:prstGeom prst="rect">
                      <a:avLst/>
                    </a:prstGeom>
                    <a:ln w="28575">
                      <a:solidFill>
                        <a:schemeClr val="tx1"/>
                      </a:solidFill>
                    </a:ln>
                  </pic:spPr>
                </pic:pic>
              </a:graphicData>
            </a:graphic>
          </wp:inline>
        </w:drawing>
      </w:r>
    </w:p>
    <w:p w:rsidR="000C4EC2" w:rsidRDefault="000C4EC2" w:rsidP="000C4EC2">
      <w:pPr>
        <w:pStyle w:val="Caption"/>
      </w:pPr>
      <w:bookmarkStart w:id="206" w:name="_Ref405301688"/>
      <w:bookmarkStart w:id="207" w:name="_Toc406140372"/>
      <w:r>
        <w:t xml:space="preserve">Figure </w:t>
      </w:r>
      <w:fldSimple w:instr=" SEQ Figure \* ARABIC ">
        <w:r w:rsidR="005B0F85">
          <w:rPr>
            <w:noProof/>
          </w:rPr>
          <w:t>55</w:t>
        </w:r>
      </w:fldSimple>
      <w:bookmarkEnd w:id="206"/>
      <w:r>
        <w:t xml:space="preserve"> - Smell mixer screenshot</w:t>
      </w:r>
      <w:bookmarkEnd w:id="207"/>
    </w:p>
    <w:p w:rsidR="006E7D58" w:rsidRPr="00131217" w:rsidRDefault="006E7D58" w:rsidP="006E7D58">
      <w:pPr>
        <w:pStyle w:val="Heading4"/>
      </w:pPr>
      <w:r w:rsidRPr="00131217">
        <w:t>Software</w:t>
      </w:r>
    </w:p>
    <w:p w:rsidR="00FF095D" w:rsidRPr="00131217" w:rsidRDefault="00FF095D" w:rsidP="00FF095D">
      <w:r w:rsidRPr="00131217">
        <w:t>An app was created</w:t>
      </w:r>
      <w:r w:rsidR="000C4EC2">
        <w:t xml:space="preserve"> (</w:t>
      </w:r>
      <w:fldSimple w:instr=" REF _Ref405301688 ">
        <w:r w:rsidR="00C55C8C">
          <w:t xml:space="preserve">Figure </w:t>
        </w:r>
        <w:r w:rsidR="00C55C8C">
          <w:rPr>
            <w:noProof/>
          </w:rPr>
          <w:t>54</w:t>
        </w:r>
      </w:fldSimple>
      <w:r w:rsidR="000C4EC2">
        <w:t>)</w:t>
      </w:r>
      <w:r w:rsidRPr="00131217">
        <w:t xml:space="preserve"> to offer a user two choices of bottle, a base and a top scent</w:t>
      </w:r>
      <w:r w:rsidR="00D820AC" w:rsidRPr="00131217">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Pr="00131217" w:rsidRDefault="006E7D58" w:rsidP="006E7D58">
      <w:pPr>
        <w:pStyle w:val="Heading3"/>
      </w:pPr>
      <w:bookmarkStart w:id="208" w:name="_Toc406140249"/>
      <w:r w:rsidRPr="00131217">
        <w:t>Results</w:t>
      </w:r>
      <w:bookmarkEnd w:id="208"/>
    </w:p>
    <w:p w:rsidR="00B75833" w:rsidRPr="001C6CC5" w:rsidRDefault="001C6CC5">
      <w:r w:rsidRPr="001C6CC5">
        <w:t>The system is very good at creating new smells. With two bases and six top notes, the system can create a total of 12 aromas. This total can be increased by adding more bottles, especially bases. We discovered that there was a small breeze in the space where we set up this demo, this allowed us to experiment by quickly changing the smells because the breeze would quickly get rid of the previous smell. I could see adding a simple vacuum to activate when we want to try a new aroma. This system is ready to start some interesting smell interfaces.</w:t>
      </w:r>
      <w:r w:rsidR="00B75833" w:rsidRPr="001C6CC5">
        <w:br w:type="page"/>
      </w:r>
    </w:p>
    <w:p w:rsidR="00B41478" w:rsidRPr="00131217" w:rsidRDefault="00B41478" w:rsidP="004F2708">
      <w:pPr>
        <w:pStyle w:val="Heading2"/>
      </w:pPr>
      <w:bookmarkStart w:id="209" w:name="_Toc406140250"/>
      <w:r w:rsidRPr="00131217">
        <w:lastRenderedPageBreak/>
        <w:t>User Studies (the less successful ones)</w:t>
      </w:r>
      <w:bookmarkEnd w:id="209"/>
    </w:p>
    <w:p w:rsidR="00B41478" w:rsidRPr="00131217" w:rsidRDefault="00C618DB" w:rsidP="00B41478">
      <w:pPr>
        <w:pStyle w:val="Heading2"/>
      </w:pPr>
      <w:bookmarkStart w:id="210" w:name="_Toc406140251"/>
      <w:r w:rsidRPr="00131217">
        <w:t>Stress</w:t>
      </w:r>
      <w:r w:rsidR="00B41478" w:rsidRPr="00131217">
        <w:t xml:space="preserve"> to </w:t>
      </w:r>
      <w:r w:rsidRPr="00131217">
        <w:t>Sound</w:t>
      </w:r>
      <w:bookmarkEnd w:id="210"/>
      <w:r w:rsidR="00B41478" w:rsidRPr="00131217">
        <w:t xml:space="preserve"> </w:t>
      </w:r>
    </w:p>
    <w:p w:rsidR="00B41478" w:rsidRPr="00131217" w:rsidRDefault="00B41478" w:rsidP="00B41478">
      <w:r w:rsidRPr="00131217">
        <w:t>Working with a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Pr="00131217" w:rsidRDefault="00B41478" w:rsidP="00B41478">
      <w:r w:rsidRPr="00131217">
        <w:t>There is literature that supports how small changes in a person’s facial temperature are related to that person’s emotional state</w:t>
      </w:r>
      <w:r w:rsidR="0021455B" w:rsidRPr="00131217">
        <w:fldChar w:fldCharType="begin" w:fldLock="1"/>
      </w:r>
      <w:r w:rsidR="006A79C3">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formattedCitation" : "(Sung and Pentland)", "plainTextFormattedCitation" : "(Sung and Pentland)", "previouslyFormattedCitation" : "(Sung and Pentland)" }, "properties" : { "noteIndex" : 0 }, "schema" : "https://github.com/citation-style-language/schema/raw/master/csl-citation.json" }</w:instrText>
      </w:r>
      <w:r w:rsidR="0021455B" w:rsidRPr="00131217">
        <w:fldChar w:fldCharType="separate"/>
      </w:r>
      <w:r w:rsidR="006A79C3" w:rsidRPr="006A79C3">
        <w:rPr>
          <w:noProof/>
        </w:rPr>
        <w:t>(Sung and Pentland)</w:t>
      </w:r>
      <w:r w:rsidR="0021455B" w:rsidRPr="00131217">
        <w:fldChar w:fldCharType="end"/>
      </w:r>
      <w:r w:rsidRPr="00131217">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73447A" w:rsidRDefault="0073447A" w:rsidP="0073447A">
      <w:r>
        <w:rPr>
          <w:noProof/>
        </w:rPr>
        <mc:AlternateContent>
          <mc:Choice Requires="wpg">
            <w:drawing>
              <wp:anchor distT="0" distB="0" distL="114300" distR="114300" simplePos="0" relativeHeight="251912192" behindDoc="0" locked="0" layoutInCell="1" allowOverlap="1" wp14:anchorId="02F822FB" wp14:editId="0462ADF6">
                <wp:simplePos x="0" y="0"/>
                <wp:positionH relativeFrom="column">
                  <wp:posOffset>129209</wp:posOffset>
                </wp:positionH>
                <wp:positionV relativeFrom="paragraph">
                  <wp:posOffset>1882527</wp:posOffset>
                </wp:positionV>
                <wp:extent cx="5685155" cy="2265680"/>
                <wp:effectExtent l="38100" t="38100" r="29845" b="1270"/>
                <wp:wrapSquare wrapText="bothSides"/>
                <wp:docPr id="10257" name="Group 10257"/>
                <wp:cNvGraphicFramePr/>
                <a:graphic xmlns:a="http://schemas.openxmlformats.org/drawingml/2006/main">
                  <a:graphicData uri="http://schemas.microsoft.com/office/word/2010/wordprocessingGroup">
                    <wpg:wgp>
                      <wpg:cNvGrpSpPr/>
                      <wpg:grpSpPr>
                        <a:xfrm>
                          <a:off x="0" y="0"/>
                          <a:ext cx="5685155" cy="2265680"/>
                          <a:chOff x="0" y="0"/>
                          <a:chExt cx="5685155" cy="2265680"/>
                        </a:xfrm>
                      </wpg:grpSpPr>
                      <wpg:grpSp>
                        <wpg:cNvPr id="10254" name="Group 10254"/>
                        <wpg:cNvGrpSpPr/>
                        <wpg:grpSpPr>
                          <a:xfrm>
                            <a:off x="0" y="0"/>
                            <a:ext cx="5685155" cy="2265680"/>
                            <a:chOff x="0" y="0"/>
                            <a:chExt cx="5685182" cy="2266122"/>
                          </a:xfrm>
                        </wpg:grpSpPr>
                        <wpg:grpSp>
                          <wpg:cNvPr id="10252" name="Group 10252"/>
                          <wpg:cNvGrpSpPr/>
                          <wpg:grpSpPr>
                            <a:xfrm>
                              <a:off x="0" y="0"/>
                              <a:ext cx="5685182" cy="2057876"/>
                              <a:chOff x="0" y="0"/>
                              <a:chExt cx="5685182" cy="2057876"/>
                            </a:xfrm>
                          </wpg:grpSpPr>
                          <pic:pic xmlns:pic="http://schemas.openxmlformats.org/drawingml/2006/picture">
                            <pic:nvPicPr>
                              <pic:cNvPr id="10250" name="Picture 10250"/>
                              <pic:cNvPicPr>
                                <a:picLocks noChangeAspect="1"/>
                              </pic:cNvPicPr>
                            </pic:nvPicPr>
                            <pic:blipFill>
                              <a:blip r:embed="rId185" cstate="print">
                                <a:extLst>
                                  <a:ext uri="{28A0092B-C50C-407E-A947-70E740481C1C}">
                                    <a14:useLocalDpi xmlns:a14="http://schemas.microsoft.com/office/drawing/2010/main" val="0"/>
                                  </a:ext>
                                </a:extLst>
                              </a:blip>
                              <a:stretch>
                                <a:fillRect/>
                              </a:stretch>
                            </pic:blipFill>
                            <pic:spPr>
                              <a:xfrm>
                                <a:off x="0" y="476"/>
                                <a:ext cx="2743200" cy="2057400"/>
                              </a:xfrm>
                              <a:prstGeom prst="rect">
                                <a:avLst/>
                              </a:prstGeom>
                              <a:ln w="28575">
                                <a:solidFill>
                                  <a:schemeClr val="tx1"/>
                                </a:solidFill>
                              </a:ln>
                            </pic:spPr>
                          </pic:pic>
                          <pic:pic xmlns:pic="http://schemas.openxmlformats.org/drawingml/2006/picture">
                            <pic:nvPicPr>
                              <pic:cNvPr id="10251" name="Picture 10251"/>
                              <pic:cNvPicPr>
                                <a:picLocks noChangeAspect="1"/>
                              </pic:cNvPicPr>
                            </pic:nvPicPr>
                            <pic:blipFill>
                              <a:blip r:embed="rId186" cstate="print">
                                <a:extLst>
                                  <a:ext uri="{28A0092B-C50C-407E-A947-70E740481C1C}">
                                    <a14:useLocalDpi xmlns:a14="http://schemas.microsoft.com/office/drawing/2010/main" val="0"/>
                                  </a:ext>
                                </a:extLst>
                              </a:blip>
                              <a:stretch>
                                <a:fillRect/>
                              </a:stretch>
                            </pic:blipFill>
                            <pic:spPr>
                              <a:xfrm>
                                <a:off x="2941982" y="0"/>
                                <a:ext cx="2743200" cy="2057400"/>
                              </a:xfrm>
                              <a:prstGeom prst="rect">
                                <a:avLst/>
                              </a:prstGeom>
                              <a:ln w="28575">
                                <a:solidFill>
                                  <a:schemeClr val="tx1"/>
                                </a:solidFill>
                              </a:ln>
                            </pic:spPr>
                          </pic:pic>
                        </wpg:grpSp>
                        <wps:wsp>
                          <wps:cNvPr id="10253" name="Text Box 10253"/>
                          <wps:cNvSpPr txBox="1"/>
                          <wps:spPr>
                            <a:xfrm>
                              <a:off x="0" y="2116456"/>
                              <a:ext cx="5685155" cy="149666"/>
                            </a:xfrm>
                            <a:prstGeom prst="rect">
                              <a:avLst/>
                            </a:prstGeom>
                            <a:solidFill>
                              <a:prstClr val="white"/>
                            </a:solidFill>
                            <a:ln>
                              <a:noFill/>
                            </a:ln>
                            <a:effectLst/>
                          </wps:spPr>
                          <wps:txbx>
                            <w:txbxContent>
                              <w:p w:rsidR="00530157" w:rsidRPr="009D24C7" w:rsidRDefault="00530157" w:rsidP="0073447A">
                                <w:pPr>
                                  <w:pStyle w:val="Caption"/>
                                  <w:rPr>
                                    <w:bCs w:val="0"/>
                                    <w:smallCaps/>
                                    <w:noProof/>
                                    <w:spacing w:val="5"/>
                                    <w:sz w:val="24"/>
                                    <w:szCs w:val="24"/>
                                  </w:rPr>
                                </w:pPr>
                                <w:bookmarkStart w:id="211" w:name="_Ref405539950"/>
                                <w:bookmarkStart w:id="212" w:name="_Ref405539941"/>
                                <w:bookmarkStart w:id="213" w:name="_Toc406140373"/>
                                <w:r>
                                  <w:t xml:space="preserve">Figure </w:t>
                                </w:r>
                                <w:r>
                                  <w:fldChar w:fldCharType="begin"/>
                                </w:r>
                                <w:r w:rsidRPr="00BC5EB7">
                                  <w:instrText xml:space="preserve"> SEQ Figure \* ARABIC </w:instrText>
                                </w:r>
                                <w:r>
                                  <w:fldChar w:fldCharType="separate"/>
                                </w:r>
                                <w:r>
                                  <w:rPr>
                                    <w:noProof/>
                                  </w:rPr>
                                  <w:t>56</w:t>
                                </w:r>
                                <w:r>
                                  <w:rPr>
                                    <w:noProof/>
                                  </w:rPr>
                                  <w:fldChar w:fldCharType="end"/>
                                </w:r>
                                <w:bookmarkEnd w:id="211"/>
                                <w:r>
                                  <w:t xml:space="preserve"> - Group playing liar's dice</w:t>
                                </w:r>
                                <w:bookmarkEnd w:id="212"/>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0256" name="Oval Callout 10256"/>
                        <wps:cNvSpPr/>
                        <wps:spPr>
                          <a:xfrm>
                            <a:off x="4263887" y="198782"/>
                            <a:ext cx="1271905" cy="317500"/>
                          </a:xfrm>
                          <a:prstGeom prst="wedgeEllipseCallout">
                            <a:avLst>
                              <a:gd name="adj1" fmla="val -27085"/>
                              <a:gd name="adj2" fmla="val 107163"/>
                            </a:avLst>
                          </a:prstGeom>
                        </wps:spPr>
                        <wps:style>
                          <a:lnRef idx="2">
                            <a:schemeClr val="dk1"/>
                          </a:lnRef>
                          <a:fillRef idx="1">
                            <a:schemeClr val="lt1"/>
                          </a:fillRef>
                          <a:effectRef idx="0">
                            <a:schemeClr val="dk1"/>
                          </a:effectRef>
                          <a:fontRef idx="minor">
                            <a:schemeClr val="dk1"/>
                          </a:fontRef>
                        </wps:style>
                        <wps:txbx>
                          <w:txbxContent>
                            <w:p w:rsidR="00530157" w:rsidRDefault="00530157" w:rsidP="0073447A">
                              <w:pPr>
                                <w:pStyle w:val="CartoonNormal"/>
                              </w:pPr>
                              <w:r>
                                <w:t>Sensor C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0257" o:spid="_x0000_s1258" style="position:absolute;left:0;text-align:left;margin-left:10.15pt;margin-top:148.25pt;width:447.65pt;height:178.4pt;z-index:251912192;mso-position-horizontal-relative:text;mso-position-vertical-relative:text" coordsize="56851,226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">
                <v:group id="Group 10254" o:spid="_x0000_s1259" style="position:absolute;width:56851;height:22656" coordsize="56851,226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cESoMYAAADeAAAADwAAAGRycy9kb3ducmV2LnhtbERPTWvCQBC9F/wPywi9&#10;NZvYpkjMKiJWPIRCVSi9DdkxCWZnQ3abxH/fLRR6m8f7nHwzmVYM1LvGsoIkikEQl1Y3XCm4nN+e&#10;liCcR9bYWiYFd3KwWc8ecsy0HfmDhpOvRAhhl6GC2vsuk9KVNRl0ke2IA3e1vUEfYF9J3eMYwk0r&#10;F3H8Kg02HBpq7GhXU3k7fRsFhxHH7XOyH4rbdXf/Oqfvn0VCSj3Op+0KhKfJ/4v/3Ecd5seL9AV+&#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wRKgxgAAAN4A&#10;AAAPAAAAAAAAAAAAAAAAAKoCAABkcnMvZG93bnJldi54bWxQSwUGAAAAAAQABAD6AAAAnQMAAAAA&#10;">
                  <v:group id="Group 10252" o:spid="_x0000_s1260" style="position:absolute;width:56851;height:20578" coordsize="56851,20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WQvT8QAAADeAAAA&#10;DwAAAAAAAAAAAAAAAACqAgAAZHJzL2Rvd25yZXYueG1sUEsFBgAAAAAEAAQA+gAAAJsDAAAAAA==&#10;">
                    <v:shape id="Picture 10250" o:spid="_x0000_s1261" type="#_x0000_t75" style="position:absolute;top:4;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LneXHAAAA3gAAAA8AAABkcnMvZG93bnJldi54bWxEj0FrwkAQhe+C/2EZoTfdGNpSo6vUQqE9&#10;ibGX3IbsmAR3Z0N2q2l/fecg9DbDvHnvfZvd6J260hC7wAaWiwwUcR1sx42Br9P7/AVUTMgWXWAy&#10;8EMRdtvpZIOFDTc+0rVMjRITjgUaaFPqC61j3ZLHuAg9sdzOYfCYZB0abQe8ibl3Os+yZ+2xY0lo&#10;sae3lupL+e0NuNXxV1eW3KF83F9yu/9cVqvKmIfZ+LoGlWhM/+L794eV+ln+JACCIzPo7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ALneXHAAAA3gAAAA8AAAAAAAAAAAAA&#10;AAAAnwIAAGRycy9kb3ducmV2LnhtbFBLBQYAAAAABAAEAPcAAACTAwAAAAA=&#10;" stroked="t" strokecolor="black [3213]" strokeweight="2.25pt">
                      <v:imagedata r:id="rId187" o:title=""/>
                      <v:path arrowok="t"/>
                    </v:shape>
                    <v:shape id="Picture 10251" o:spid="_x0000_s1262" type="#_x0000_t75" style="position:absolute;left:29419;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qpB/CAAAA3gAAAA8AAABkcnMvZG93bnJldi54bWxET0trAjEQvgv+hzAFbzXrikW2RhHR0h59&#10;oNdxM90N3UyWJNVtf70RBG/z8T1ntuhsIy7kg3GsYDTMQBCXThuuFBz2m9cpiBCRNTaOScEfBVjM&#10;+70ZFtpdeUuXXaxECuFQoII6xraQMpQ1WQxD1xIn7tt5izFBX0nt8ZrCbSPzLHuTFg2nhhpbWtVU&#10;/ux+rYLoz+ex/8iXHZ7M5Musp//tMSg1eOmW7yAidfEpfrg/dZqf5ZMR3N9JN8j5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6qQfwgAAAN4AAAAPAAAAAAAAAAAAAAAAAJ8C&#10;AABkcnMvZG93bnJldi54bWxQSwUGAAAAAAQABAD3AAAAjgMAAAAA&#10;" stroked="t" strokecolor="black [3213]" strokeweight="2.25pt">
                      <v:imagedata r:id="rId188" o:title=""/>
                      <v:path arrowok="t"/>
                    </v:shape>
                  </v:group>
                  <v:shape id="Text Box 10253" o:spid="_x0000_s1263" type="#_x0000_t202" style="position:absolute;top:21164;width:56851;height:14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P8vsQA&#10;AADeAAAADwAAAGRycy9kb3ducmV2LnhtbERPS4vCMBC+L/gfwgh7WTTdyopUo7i6wh7Wgw88D83Y&#10;FptJSaKt/34jCN7m43vObNGZWtzI+cqygs9hAoI4t7riQsHxsBlMQPiArLG2TAru5GEx773NMNO2&#10;5R3d9qEQMYR9hgrKEJpMSp+XZNAPbUMcubN1BkOErpDaYRvDTS3TJBlLgxXHhhIbWpWUX/ZXo2C8&#10;dtd2x6uP9fHnD7dNkZ6+7yel3vvdcgoiUBde4qf7V8f5Sfo1gsc78QY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T/L7EAAAA3gAAAA8AAAAAAAAAAAAAAAAAmAIAAGRycy9k&#10;b3ducmV2LnhtbFBLBQYAAAAABAAEAPUAAACJAwAAAAA=&#10;" stroked="f">
                    <v:textbox inset="0,0,0,0">
                      <w:txbxContent>
                        <w:p w:rsidR="00530157" w:rsidRPr="009D24C7" w:rsidRDefault="00530157" w:rsidP="0073447A">
                          <w:pPr>
                            <w:pStyle w:val="Caption"/>
                            <w:rPr>
                              <w:bCs w:val="0"/>
                              <w:smallCaps/>
                              <w:noProof/>
                              <w:spacing w:val="5"/>
                              <w:sz w:val="24"/>
                              <w:szCs w:val="24"/>
                            </w:rPr>
                          </w:pPr>
                          <w:bookmarkStart w:id="214" w:name="_Ref405539950"/>
                          <w:bookmarkStart w:id="215" w:name="_Ref405539941"/>
                          <w:bookmarkStart w:id="216" w:name="_Toc406140373"/>
                          <w:r>
                            <w:t xml:space="preserve">Figure </w:t>
                          </w:r>
                          <w:r>
                            <w:fldChar w:fldCharType="begin"/>
                          </w:r>
                          <w:r w:rsidRPr="00BC5EB7">
                            <w:instrText xml:space="preserve"> SEQ Figure \* ARABIC </w:instrText>
                          </w:r>
                          <w:r>
                            <w:fldChar w:fldCharType="separate"/>
                          </w:r>
                          <w:r>
                            <w:rPr>
                              <w:noProof/>
                            </w:rPr>
                            <w:t>56</w:t>
                          </w:r>
                          <w:r>
                            <w:rPr>
                              <w:noProof/>
                            </w:rPr>
                            <w:fldChar w:fldCharType="end"/>
                          </w:r>
                          <w:bookmarkEnd w:id="214"/>
                          <w:r>
                            <w:t xml:space="preserve"> - Group playing liar's dice</w:t>
                          </w:r>
                          <w:bookmarkEnd w:id="215"/>
                          <w:bookmarkEnd w:id="216"/>
                        </w:p>
                      </w:txbxContent>
                    </v:textbox>
                  </v:shape>
                </v:group>
                <v:shape id="Oval Callout 10256" o:spid="_x0000_s1264" type="#_x0000_t63" style="position:absolute;left:42638;top:1987;width:1271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T38cQA&#10;AADeAAAADwAAAGRycy9kb3ducmV2LnhtbERPTWvCQBC9F/oflil4q5tGDCW6hjZUUXqq7cHjmB2T&#10;kOxsyK4x+fduodDbPN7nrLPRtGKg3tWWFbzMIxDEhdU1lwp+vrfPryCcR9bYWiYFEznINo8Pa0y1&#10;vfEXDUdfihDCLkUFlfddKqUrKjLo5rYjDtzF9gZ9gH0pdY+3EG5aGUdRIg3WHBoq7CivqGiOV6Og&#10;ef9IhuZwOuvP5dQ4zqdyscuVmj2NbysQnkb/L/5z73WYH8XLBH7fCTf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E9/HEAAAA3gAAAA8AAAAAAAAAAAAAAAAAmAIAAGRycy9k&#10;b3ducmV2LnhtbFBLBQYAAAAABAAEAPUAAACJAwAAAAA=&#10;" adj="4950,33947" fillcolor="white [3201]" strokecolor="black [3200]" strokeweight="2pt">
                  <v:textbox>
                    <w:txbxContent>
                      <w:p w:rsidR="00530157" w:rsidRDefault="00530157" w:rsidP="0073447A">
                        <w:pPr>
                          <w:pStyle w:val="CartoonNormal"/>
                        </w:pPr>
                        <w:r>
                          <w:t>Sensor Cap</w:t>
                        </w:r>
                      </w:p>
                    </w:txbxContent>
                  </v:textbox>
                </v:shape>
                <w10:wrap type="square"/>
              </v:group>
            </w:pict>
          </mc:Fallback>
        </mc:AlternateContent>
      </w:r>
      <w:r w:rsidR="00B41478" w:rsidRPr="00131217">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r>
        <w:t xml:space="preserve">    </w:t>
      </w:r>
    </w:p>
    <w:p w:rsidR="0073447A" w:rsidRDefault="0073447A" w:rsidP="0032014A"/>
    <w:p w:rsidR="00B41478" w:rsidRPr="00131217" w:rsidRDefault="00B41478" w:rsidP="0073447A">
      <w:pPr>
        <w:pStyle w:val="Heading3"/>
      </w:pPr>
      <w:bookmarkStart w:id="217" w:name="_Toc406140252"/>
      <w:r w:rsidRPr="00131217">
        <w:t>Preparation</w:t>
      </w:r>
      <w:bookmarkEnd w:id="217"/>
    </w:p>
    <w:p w:rsidR="00B41478" w:rsidRPr="00131217" w:rsidRDefault="00B41478" w:rsidP="00B41478">
      <w:r w:rsidRPr="00131217">
        <w:t>A subject out of 4 to 6 subjects would wear a baseball cap with an IR sensor facing out from the forehead and a vibrating transducer on the temple. A game of Liar’s Dice</w:t>
      </w:r>
      <w:r w:rsidR="00721CB2">
        <w:t xml:space="preserve"> </w:t>
      </w:r>
      <w:r w:rsidR="00721CB2">
        <w:fldChar w:fldCharType="begin" w:fldLock="1"/>
      </w:r>
      <w:r w:rsidR="00447045">
        <w:instrText>ADDIN CSL_CITATION { "citationItems" : [ { "id" : "ITEM-1", "itemData" : { "ISBN" : "978-0451204844", "author" : [ { "dropping-particle" : "", "family" : "Morehead", "given" : "Albert", "non-dropping-particle" : "", "parse-names" : false, "suffix" : "" }, { "dropping-particle" : "", "family" : "Mott-Smith", "given" : "Geoffrey", "non-dropping-particle" : "", "parse-names" : false, "suffix" : "" }, { "dropping-particle" : "", "family" : "Morehead", "given" : "Philip D.", "non-dropping-particle" : "", "parse-names" : false, "suffix" : "" } ], "id" : "ITEM-1", "issued" : { "date-parts" : [ [ "2001" ] ] }, "page" : "384", "title" : "Hoyle's Rules of Games", "type" : "book" }, "uris" : [ "http://www.mendeley.com/documents/?uuid=7e7f470c-8c04-4719-b7e3-64207fab19bb" ] } ], "mendeley" : { "formattedCitation" : "(Morehead, Mott-Smith, and Morehead 2001)", "plainTextFormattedCitation" : "(Morehead, Mott-Smith, and Morehead 2001)", "previouslyFormattedCitation" : "(Morehead, Mott-Smith, and Morehead 2001)" }, "properties" : { "noteIndex" : 0 }, "schema" : "https://github.com/citation-style-language/schema/raw/master/csl-citation.json" }</w:instrText>
      </w:r>
      <w:r w:rsidR="00721CB2">
        <w:fldChar w:fldCharType="separate"/>
      </w:r>
      <w:r w:rsidR="00721CB2" w:rsidRPr="00721CB2">
        <w:rPr>
          <w:noProof/>
        </w:rPr>
        <w:t>(Morehead, Mott-</w:t>
      </w:r>
      <w:r w:rsidR="00856D5D">
        <w:rPr>
          <w:noProof/>
        </w:rPr>
        <w:lastRenderedPageBreak/>
        <mc:AlternateContent>
          <mc:Choice Requires="wps">
            <w:drawing>
              <wp:anchor distT="0" distB="0" distL="114300" distR="114300" simplePos="0" relativeHeight="251919360" behindDoc="0" locked="0" layoutInCell="1" allowOverlap="1" wp14:anchorId="58B86161" wp14:editId="347C9AC1">
                <wp:simplePos x="0" y="0"/>
                <wp:positionH relativeFrom="column">
                  <wp:posOffset>3190240</wp:posOffset>
                </wp:positionH>
                <wp:positionV relativeFrom="paragraph">
                  <wp:posOffset>2430145</wp:posOffset>
                </wp:positionV>
                <wp:extent cx="2752725" cy="635"/>
                <wp:effectExtent l="0" t="0" r="0" b="0"/>
                <wp:wrapSquare wrapText="bothSides"/>
                <wp:docPr id="10262" name="Text Box 10262"/>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a:effectLst/>
                      </wps:spPr>
                      <wps:txbx>
                        <w:txbxContent>
                          <w:p w:rsidR="00530157" w:rsidRPr="00135AC7" w:rsidRDefault="00530157" w:rsidP="00856D5D">
                            <w:pPr>
                              <w:pStyle w:val="Caption"/>
                              <w:rPr>
                                <w:sz w:val="24"/>
                                <w:szCs w:val="20"/>
                              </w:rPr>
                            </w:pPr>
                            <w:bookmarkStart w:id="218" w:name="_Ref405540343"/>
                            <w:bookmarkStart w:id="219" w:name="_Toc406140374"/>
                            <w:r>
                              <w:t xml:space="preserve">Figure </w:t>
                            </w:r>
                            <w:fldSimple w:instr=" SEQ Figure \* ARABIC ">
                              <w:r>
                                <w:rPr>
                                  <w:noProof/>
                                </w:rPr>
                                <w:t>57</w:t>
                              </w:r>
                            </w:fldSimple>
                            <w:bookmarkEnd w:id="218"/>
                            <w:r>
                              <w:t xml:space="preserve"> - Cap with IOIO, battery and vibrator</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62" o:spid="_x0000_s1265" type="#_x0000_t202" style="position:absolute;left:0;text-align:left;margin-left:251.2pt;margin-top:191.35pt;width:216.75pt;height:.0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" stroked="f">
                <v:textbox style="mso-fit-shape-to-text:t" inset="0,0,0,0">
                  <w:txbxContent>
                    <w:p w:rsidR="00530157" w:rsidRPr="00135AC7" w:rsidRDefault="00530157" w:rsidP="00856D5D">
                      <w:pPr>
                        <w:pStyle w:val="Caption"/>
                        <w:rPr>
                          <w:sz w:val="24"/>
                          <w:szCs w:val="20"/>
                        </w:rPr>
                      </w:pPr>
                      <w:bookmarkStart w:id="220" w:name="_Ref405540343"/>
                      <w:bookmarkStart w:id="221" w:name="_Toc406140374"/>
                      <w:r>
                        <w:t xml:space="preserve">Figure </w:t>
                      </w:r>
                      <w:fldSimple w:instr=" SEQ Figure \* ARABIC ">
                        <w:r>
                          <w:rPr>
                            <w:noProof/>
                          </w:rPr>
                          <w:t>57</w:t>
                        </w:r>
                      </w:fldSimple>
                      <w:bookmarkEnd w:id="220"/>
                      <w:r>
                        <w:t xml:space="preserve"> - Cap with IOIO, battery and vibrator</w:t>
                      </w:r>
                      <w:bookmarkEnd w:id="221"/>
                    </w:p>
                  </w:txbxContent>
                </v:textbox>
                <w10:wrap type="square"/>
              </v:shape>
            </w:pict>
          </mc:Fallback>
        </mc:AlternateContent>
      </w:r>
      <w:r w:rsidR="00721CB2" w:rsidRPr="00721CB2">
        <w:rPr>
          <w:noProof/>
        </w:rPr>
        <w:t>Smith, and Morehead 2001)</w:t>
      </w:r>
      <w:r w:rsidR="00721CB2">
        <w:fldChar w:fldCharType="end"/>
      </w:r>
      <w:r w:rsidR="00856D5D">
        <w:t xml:space="preserve"> </w:t>
      </w:r>
      <w:r w:rsidR="004F6543">
        <w:t>(</w:t>
      </w:r>
      <w:r w:rsidR="00856D5D">
        <w:fldChar w:fldCharType="begin"/>
      </w:r>
      <w:r w:rsidR="00856D5D">
        <w:instrText xml:space="preserve"> REF _Ref405539950 \h </w:instrText>
      </w:r>
      <w:r w:rsidR="00856D5D">
        <w:fldChar w:fldCharType="separate"/>
      </w:r>
      <w:r w:rsidR="00C55C8C">
        <w:t xml:space="preserve">Figure </w:t>
      </w:r>
      <w:r w:rsidR="00C55C8C">
        <w:rPr>
          <w:noProof/>
        </w:rPr>
        <w:t>55</w:t>
      </w:r>
      <w:r w:rsidR="00856D5D">
        <w:fldChar w:fldCharType="end"/>
      </w:r>
      <w:r w:rsidR="004F6543">
        <w:t>)</w:t>
      </w:r>
      <w:r w:rsidR="00721CB2">
        <w:t xml:space="preserve"> </w:t>
      </w:r>
      <w:r w:rsidRPr="00131217">
        <w:t>was set up and the rules explained. The group would play until the player with the cap was out and then another session would commence.</w:t>
      </w:r>
    </w:p>
    <w:p w:rsidR="00B41478" w:rsidRPr="00131217" w:rsidRDefault="00856D5D" w:rsidP="00B41478">
      <w:pPr>
        <w:pStyle w:val="Heading4"/>
      </w:pPr>
      <w:r>
        <w:rPr>
          <w:noProof/>
        </w:rPr>
        <mc:AlternateContent>
          <mc:Choice Requires="wpg">
            <w:drawing>
              <wp:anchor distT="0" distB="0" distL="114300" distR="114300" simplePos="0" relativeHeight="251921408" behindDoc="0" locked="0" layoutInCell="1" allowOverlap="1" wp14:anchorId="2B49AC1D" wp14:editId="445CB1BF">
                <wp:simplePos x="0" y="0"/>
                <wp:positionH relativeFrom="column">
                  <wp:posOffset>3190461</wp:posOffset>
                </wp:positionH>
                <wp:positionV relativeFrom="paragraph">
                  <wp:posOffset>-535112</wp:posOffset>
                </wp:positionV>
                <wp:extent cx="2752725" cy="2355215"/>
                <wp:effectExtent l="38100" t="38100" r="47625" b="45085"/>
                <wp:wrapSquare wrapText="bothSides"/>
                <wp:docPr id="10264" name="Group 10264"/>
                <wp:cNvGraphicFramePr/>
                <a:graphic xmlns:a="http://schemas.openxmlformats.org/drawingml/2006/main">
                  <a:graphicData uri="http://schemas.microsoft.com/office/word/2010/wordprocessingGroup">
                    <wpg:wgp>
                      <wpg:cNvGrpSpPr/>
                      <wpg:grpSpPr>
                        <a:xfrm>
                          <a:off x="0" y="0"/>
                          <a:ext cx="2752725" cy="2355215"/>
                          <a:chOff x="0" y="0"/>
                          <a:chExt cx="2752725" cy="2355215"/>
                        </a:xfrm>
                      </wpg:grpSpPr>
                      <wpg:grpSp>
                        <wpg:cNvPr id="10261" name="Group 10261"/>
                        <wpg:cNvGrpSpPr/>
                        <wpg:grpSpPr>
                          <a:xfrm>
                            <a:off x="0" y="0"/>
                            <a:ext cx="2752725" cy="2355215"/>
                            <a:chOff x="0" y="0"/>
                            <a:chExt cx="2753139" cy="2355573"/>
                          </a:xfrm>
                        </wpg:grpSpPr>
                        <pic:pic xmlns:pic="http://schemas.openxmlformats.org/drawingml/2006/picture">
                          <pic:nvPicPr>
                            <pic:cNvPr id="10258" name="Picture 10258"/>
                            <pic:cNvPicPr>
                              <a:picLocks noChangeAspect="1"/>
                            </pic:cNvPicPr>
                          </pic:nvPicPr>
                          <pic:blipFill rotWithShape="1">
                            <a:blip r:embed="rId189" cstate="print">
                              <a:extLst>
                                <a:ext uri="{28A0092B-C50C-407E-A947-70E740481C1C}">
                                  <a14:useLocalDpi xmlns:a14="http://schemas.microsoft.com/office/drawing/2010/main" val="0"/>
                                </a:ext>
                              </a:extLst>
                            </a:blip>
                            <a:srcRect l="15119" t="11521" r="27997" b="154"/>
                            <a:stretch/>
                          </pic:blipFill>
                          <pic:spPr bwMode="auto">
                            <a:xfrm rot="5400000">
                              <a:off x="198783" y="-198783"/>
                              <a:ext cx="2355573" cy="2753139"/>
                            </a:xfrm>
                            <a:prstGeom prst="rect">
                              <a:avLst/>
                            </a:prstGeom>
                            <a:ln w="28575">
                              <a:solidFill>
                                <a:schemeClr val="tx1"/>
                              </a:solidFill>
                            </a:ln>
                            <a:extLst>
                              <a:ext uri="{53640926-AAD7-44D8-BBD7-CCE9431645EC}">
                                <a14:shadowObscured xmlns:a14="http://schemas.microsoft.com/office/drawing/2010/main"/>
                              </a:ext>
                            </a:extLst>
                          </pic:spPr>
                        </pic:pic>
                        <wps:wsp>
                          <wps:cNvPr id="10259" name="Oval Callout 10259"/>
                          <wps:cNvSpPr/>
                          <wps:spPr>
                            <a:xfrm>
                              <a:off x="49703" y="406952"/>
                              <a:ext cx="963930" cy="317500"/>
                            </a:xfrm>
                            <a:prstGeom prst="wedgeEllipseCallout">
                              <a:avLst>
                                <a:gd name="adj1" fmla="val 91805"/>
                                <a:gd name="adj2" fmla="val 132196"/>
                              </a:avLst>
                            </a:prstGeom>
                          </wps:spPr>
                          <wps:style>
                            <a:lnRef idx="2">
                              <a:schemeClr val="dk1"/>
                            </a:lnRef>
                            <a:fillRef idx="1">
                              <a:schemeClr val="lt1"/>
                            </a:fillRef>
                            <a:effectRef idx="0">
                              <a:schemeClr val="dk1"/>
                            </a:effectRef>
                            <a:fontRef idx="minor">
                              <a:schemeClr val="dk1"/>
                            </a:fontRef>
                          </wps:style>
                          <wps:txbx>
                            <w:txbxContent>
                              <w:p w:rsidR="00530157" w:rsidRDefault="00530157" w:rsidP="00856D5D">
                                <w:pPr>
                                  <w:pStyle w:val="CartoonNormal"/>
                                </w:pPr>
                                <w:r>
                                  <w:t>batt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60" name="Oval Callout 10260"/>
                          <wps:cNvSpPr/>
                          <wps:spPr>
                            <a:xfrm>
                              <a:off x="1222697" y="59392"/>
                              <a:ext cx="1410970" cy="467139"/>
                            </a:xfrm>
                            <a:prstGeom prst="wedgeEllipseCallout">
                              <a:avLst>
                                <a:gd name="adj1" fmla="val 12635"/>
                                <a:gd name="adj2" fmla="val 115013"/>
                              </a:avLst>
                            </a:prstGeom>
                          </wps:spPr>
                          <wps:style>
                            <a:lnRef idx="2">
                              <a:schemeClr val="dk1"/>
                            </a:lnRef>
                            <a:fillRef idx="1">
                              <a:schemeClr val="lt1"/>
                            </a:fillRef>
                            <a:effectRef idx="0">
                              <a:schemeClr val="dk1"/>
                            </a:effectRef>
                            <a:fontRef idx="minor">
                              <a:schemeClr val="dk1"/>
                            </a:fontRef>
                          </wps:style>
                          <wps:txbx>
                            <w:txbxContent>
                              <w:p w:rsidR="00530157" w:rsidRDefault="00530157" w:rsidP="00856D5D">
                                <w:pPr>
                                  <w:pStyle w:val="CartoonNormal"/>
                                </w:pPr>
                                <w:r>
                                  <w:t>IOIO and custom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263" name="Oval Callout 10263"/>
                        <wps:cNvSpPr/>
                        <wps:spPr>
                          <a:xfrm>
                            <a:off x="129209" y="1789044"/>
                            <a:ext cx="952500" cy="337820"/>
                          </a:xfrm>
                          <a:prstGeom prst="wedgeEllipseCallout">
                            <a:avLst>
                              <a:gd name="adj1" fmla="val 184823"/>
                              <a:gd name="adj2" fmla="val -51210"/>
                            </a:avLst>
                          </a:prstGeom>
                        </wps:spPr>
                        <wps:style>
                          <a:lnRef idx="2">
                            <a:schemeClr val="dk1"/>
                          </a:lnRef>
                          <a:fillRef idx="1">
                            <a:schemeClr val="lt1"/>
                          </a:fillRef>
                          <a:effectRef idx="0">
                            <a:schemeClr val="dk1"/>
                          </a:effectRef>
                          <a:fontRef idx="minor">
                            <a:schemeClr val="dk1"/>
                          </a:fontRef>
                        </wps:style>
                        <wps:txbx>
                          <w:txbxContent>
                            <w:p w:rsidR="00530157" w:rsidRDefault="00530157" w:rsidP="00856D5D">
                              <w:pPr>
                                <w:pStyle w:val="CartoonNormal"/>
                              </w:pPr>
                              <w:r>
                                <w:t>vib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0264" o:spid="_x0000_s1266" style="position:absolute;margin-left:251.2pt;margin-top:-42.15pt;width:216.75pt;height:185.45pt;z-index:251921408;mso-position-horizontal-relative:text;mso-position-vertical-relative:text" coordsize="27527,235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">
                <v:group id="Group 10261" o:spid="_x0000_s1267" style="position:absolute;width:27527;height:23552" coordsize="27531,23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ae4XFAAAA3gAA&#10;AA8AAAAAAAAAAAAAAAAAqgIAAGRycy9kb3ducmV2LnhtbFBLBQYAAAAABAAEAPoAAACcAwAAAAA=&#10;">
                  <v:shape id="Picture 10258" o:spid="_x0000_s1268" type="#_x0000_t75" style="position:absolute;left:1988;top:-1988;width:23555;height:275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fd5DHAAAA3gAAAA8AAABkcnMvZG93bnJldi54bWxEj0FPwzAMhe9I/IfISLuxlEpDU1k2IdC0&#10;nYboetnNakzbrXFKEtbu3+MDEjdb7/m9z6vN5Hp1pRA7zwae5hko4trbjhsD1XH7uAQVE7LF3jMZ&#10;uFGEzfr+boWF9SN/0rVMjZIQjgUaaFMaCq1j3ZLDOPcDsWhfPjhMsoZG24CjhLte51n2rB12LA0t&#10;DvTWUn0pf5yBZRXK6mNbfeP7eTfuDnvnTsfcmNnD9PoCKtGU/s1/13sr+Fm+EF55R2bQ6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Rfd5DHAAAA3gAAAA8AAAAAAAAAAAAA&#10;AAAAnwIAAGRycy9kb3ducmV2LnhtbFBLBQYAAAAABAAEAPcAAACTAwAAAAA=&#10;" stroked="t" strokecolor="black [3213]" strokeweight="2.25pt">
                    <v:imagedata r:id="rId190" o:title="" croptop="7550f" cropbottom="101f" cropleft="9908f" cropright="18348f"/>
                    <v:path arrowok="t"/>
                  </v:shape>
                  <v:shape id="Oval Callout 10259" o:spid="_x0000_s1269" type="#_x0000_t63" style="position:absolute;left:497;top:4069;width:963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Z5osQA&#10;AADeAAAADwAAAGRycy9kb3ducmV2LnhtbERPTWsCMRC9F/wPYYTeatZFxa5GEVEoloLa9j5uxuzi&#10;ZrIkqW776xuh0Ns83ufMl51txJV8qB0rGA4yEMSl0zUbBR/v26cpiBCRNTaOScE3BVgueg9zLLS7&#10;8YGux2hECuFQoIIqxraQMpQVWQwD1xIn7uy8xZigN1J7vKVw28g8yybSYs2pocKW1hWVl+OXVbD9&#10;GeW7087Y8Loemc3bp6/345NSj/1uNQMRqYv/4j/3i07zs3z8DPd30g1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WeaLEAAAA3gAAAA8AAAAAAAAAAAAAAAAAmAIAAGRycy9k&#10;b3ducmV2LnhtbFBLBQYAAAAABAAEAPUAAACJAwAAAAA=&#10;" adj="30630,39354" fillcolor="white [3201]" strokecolor="black [3200]" strokeweight="2pt">
                    <v:textbox>
                      <w:txbxContent>
                        <w:p w:rsidR="00530157" w:rsidRDefault="00530157" w:rsidP="00856D5D">
                          <w:pPr>
                            <w:pStyle w:val="CartoonNormal"/>
                          </w:pPr>
                          <w:r>
                            <w:t>battery</w:t>
                          </w:r>
                        </w:p>
                      </w:txbxContent>
                    </v:textbox>
                  </v:shape>
                  <v:shape id="Oval Callout 10260" o:spid="_x0000_s1270" type="#_x0000_t63" style="position:absolute;left:12226;top:593;width:14110;height:46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pr3cYA&#10;AADeAAAADwAAAGRycy9kb3ducmV2LnhtbESPQWvCQBCF74X+h2WE3nQ3QoOkriJKS8VDqfYHDNkx&#10;CcnOhuw2pv/eOQi9zTBv3nvfejv5To00xCawhWxhQBGXwTVcWfi5vM9XoGJCdtgFJgt/FGG7eX5a&#10;Y+HCjb9pPKdKiQnHAi3UKfWF1rGsyWNchJ5YbtcweEyyDpV2A97E3Hd6aUyuPTYsCTX2tK+pbM+/&#10;3sIh9hWNWfv6cTKn/Hj4Mscsb619mU27N1CJpvQvfnx/OqlvlrkACI7Mo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Xpr3cYAAADeAAAADwAAAAAAAAAAAAAAAACYAgAAZHJz&#10;L2Rvd25yZXYueG1sUEsFBgAAAAAEAAQA9QAAAIsDAAAAAA==&#10;" adj="13529,35643" fillcolor="white [3201]" strokecolor="black [3200]" strokeweight="2pt">
                    <v:textbox>
                      <w:txbxContent>
                        <w:p w:rsidR="00530157" w:rsidRDefault="00530157" w:rsidP="00856D5D">
                          <w:pPr>
                            <w:pStyle w:val="CartoonNormal"/>
                          </w:pPr>
                          <w:r>
                            <w:t>IOIO and custom board</w:t>
                          </w:r>
                        </w:p>
                      </w:txbxContent>
                    </v:textbox>
                  </v:shape>
                </v:group>
                <v:shape id="Oval Callout 10263" o:spid="_x0000_s1271" type="#_x0000_t63" style="position:absolute;left:1292;top:17890;width:9525;height:3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mi6MQA&#10;AADeAAAADwAAAGRycy9kb3ducmV2LnhtbERPTWvCQBC9F/wPywi9NRtTKiVmFVEs0oPQ1IPHYXdM&#10;gtnZJbtq+u+7BaG3ebzPqVaj7cWNhtA5VjDLchDE2pmOGwXH793LO4gQkQ32jknBDwVYLSdPFZbG&#10;3fmLbnVsRArhUKKCNkZfShl0SxZD5jxx4s5usBgTHBppBryncNvLIs/n0mLHqaFFT5uW9KW+WgVv&#10;wc/2+ui3p+1oPhvXFbU5fCj1PB3XCxCRxvgvfrj3Js3Pi/kr/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JoujEAAAA3gAAAA8AAAAAAAAAAAAAAAAAmAIAAGRycy9k&#10;b3ducmV2LnhtbFBLBQYAAAAABAAEAPUAAACJAwAAAAA=&#10;" adj="50722,-261" fillcolor="white [3201]" strokecolor="black [3200]" strokeweight="2pt">
                  <v:textbox>
                    <w:txbxContent>
                      <w:p w:rsidR="00530157" w:rsidRDefault="00530157" w:rsidP="00856D5D">
                        <w:pPr>
                          <w:pStyle w:val="CartoonNormal"/>
                        </w:pPr>
                        <w:r>
                          <w:t>vibrator</w:t>
                        </w:r>
                      </w:p>
                    </w:txbxContent>
                  </v:textbox>
                </v:shape>
                <w10:wrap type="square"/>
              </v:group>
            </w:pict>
          </mc:Fallback>
        </mc:AlternateContent>
      </w:r>
      <w:r w:rsidR="00B41478" w:rsidRPr="00131217">
        <w:t>Hardware</w:t>
      </w:r>
    </w:p>
    <w:p w:rsidR="00B41478" w:rsidRPr="00131217" w:rsidRDefault="00B41478" w:rsidP="00B41478">
      <w:r w:rsidRPr="00131217">
        <w:t>A baseball cap was fitted to support a 9V battery, a IOIO Board, an IR Sensor and a tran</w:t>
      </w:r>
      <w:r w:rsidR="00FB1A4D">
        <w:t>s</w:t>
      </w:r>
      <w:r w:rsidRPr="00131217">
        <w:t>ducer</w:t>
      </w:r>
      <w:r w:rsidR="00856D5D">
        <w:t xml:space="preserve"> (</w:t>
      </w:r>
      <w:r w:rsidR="00856D5D">
        <w:fldChar w:fldCharType="begin"/>
      </w:r>
      <w:r w:rsidR="00856D5D">
        <w:instrText xml:space="preserve"> REF _Ref405540343 \h </w:instrText>
      </w:r>
      <w:r w:rsidR="00856D5D">
        <w:fldChar w:fldCharType="separate"/>
      </w:r>
      <w:r w:rsidR="00C55C8C">
        <w:t xml:space="preserve">Figure </w:t>
      </w:r>
      <w:r w:rsidR="00C55C8C">
        <w:rPr>
          <w:noProof/>
        </w:rPr>
        <w:t>56</w:t>
      </w:r>
      <w:r w:rsidR="00856D5D">
        <w:fldChar w:fldCharType="end"/>
      </w:r>
      <w:r w:rsidR="00856D5D">
        <w:t>)</w:t>
      </w:r>
      <w:r w:rsidRPr="00131217">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131217" w:rsidRDefault="00B41478" w:rsidP="00B41478">
      <w:pPr>
        <w:pStyle w:val="Heading4"/>
      </w:pPr>
      <w:r w:rsidRPr="00131217">
        <w:t>Software</w:t>
      </w:r>
    </w:p>
    <w:p w:rsidR="00B41478" w:rsidRPr="00131217" w:rsidRDefault="00856D5D" w:rsidP="00B41478">
      <w:r>
        <w:rPr>
          <w:noProof/>
        </w:rPr>
        <mc:AlternateContent>
          <mc:Choice Requires="wpg">
            <w:drawing>
              <wp:anchor distT="0" distB="0" distL="114300" distR="114300" simplePos="0" relativeHeight="251923456" behindDoc="0" locked="0" layoutInCell="1" allowOverlap="1" wp14:anchorId="331BC4BA" wp14:editId="4B56F354">
                <wp:simplePos x="0" y="0"/>
                <wp:positionH relativeFrom="column">
                  <wp:posOffset>-9525</wp:posOffset>
                </wp:positionH>
                <wp:positionV relativeFrom="paragraph">
                  <wp:posOffset>1621155</wp:posOffset>
                </wp:positionV>
                <wp:extent cx="2743200" cy="2421890"/>
                <wp:effectExtent l="38100" t="38100" r="38100" b="0"/>
                <wp:wrapSquare wrapText="bothSides"/>
                <wp:docPr id="10266" name="Group 10266"/>
                <wp:cNvGraphicFramePr/>
                <a:graphic xmlns:a="http://schemas.openxmlformats.org/drawingml/2006/main">
                  <a:graphicData uri="http://schemas.microsoft.com/office/word/2010/wordprocessingGroup">
                    <wpg:wgp>
                      <wpg:cNvGrpSpPr/>
                      <wpg:grpSpPr>
                        <a:xfrm>
                          <a:off x="0" y="0"/>
                          <a:ext cx="2743200" cy="2421890"/>
                          <a:chOff x="0" y="0"/>
                          <a:chExt cx="2743200" cy="2421890"/>
                        </a:xfrm>
                      </wpg:grpSpPr>
                      <pic:pic xmlns:pic="http://schemas.openxmlformats.org/drawingml/2006/picture">
                        <pic:nvPicPr>
                          <pic:cNvPr id="10249" name="Picture 10249"/>
                          <pic:cNvPicPr>
                            <a:picLocks noChangeAspect="1"/>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a:ln w="28575">
                            <a:solidFill>
                              <a:schemeClr val="tx1"/>
                            </a:solidFill>
                          </a:ln>
                        </pic:spPr>
                      </pic:pic>
                      <wps:wsp>
                        <wps:cNvPr id="10265" name="Text Box 10265"/>
                        <wps:cNvSpPr txBox="1"/>
                        <wps:spPr>
                          <a:xfrm>
                            <a:off x="0" y="2116455"/>
                            <a:ext cx="2743200" cy="305435"/>
                          </a:xfrm>
                          <a:prstGeom prst="rect">
                            <a:avLst/>
                          </a:prstGeom>
                          <a:solidFill>
                            <a:prstClr val="white"/>
                          </a:solidFill>
                          <a:ln>
                            <a:noFill/>
                          </a:ln>
                          <a:effectLst/>
                        </wps:spPr>
                        <wps:txbx>
                          <w:txbxContent>
                            <w:p w:rsidR="00530157" w:rsidRPr="00B3533F" w:rsidRDefault="00530157" w:rsidP="00856D5D">
                              <w:pPr>
                                <w:pStyle w:val="Caption"/>
                                <w:rPr>
                                  <w:noProof/>
                                  <w:color w:val="FF0000"/>
                                  <w:sz w:val="24"/>
                                  <w:szCs w:val="20"/>
                                </w:rPr>
                              </w:pPr>
                              <w:bookmarkStart w:id="222" w:name="_Toc406140375"/>
                              <w:r>
                                <w:t xml:space="preserve">Figure </w:t>
                              </w:r>
                              <w:fldSimple w:instr=" SEQ Figure \* ARABIC ">
                                <w:r>
                                  <w:rPr>
                                    <w:noProof/>
                                  </w:rPr>
                                  <w:t>58</w:t>
                                </w:r>
                              </w:fldSimple>
                              <w:r>
                                <w:t xml:space="preserve"> - User with cap</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66" o:spid="_x0000_s1272" style="position:absolute;left:0;text-align:left;margin-left:-.75pt;margin-top:127.65pt;width:3in;height:190.7pt;z-index:251923456;mso-position-horizontal-relative:text;mso-position-vertical-relative:text" coordsize="27432,242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&#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">
                <v:shape id="Picture 10249" o:spid="_x0000_s1273" type="#_x0000_t75" style="position:absolute;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cimnFAAAA3gAAAA8AAABkcnMvZG93bnJldi54bWxET9tqAjEQfRf8hzBC3zRRitXVKFKwLcVS&#10;r6Bvw2bcXbqZLJtUt39vhIJvczjXmc4bW4oL1b5wrKHfUyCIU2cKzjTsd8vuCIQPyAZLx6ThjzzM&#10;Z+3WFBPjrryhyzZkIoawT1BDHkKVSOnTnCz6nquII3d2tcUQYZ1JU+M1httSDpQaSosFx4YcK3rN&#10;Kf3Z/loN3+fPw6r62vFy/bIx63d/VKc3p/VTp1lMQARqwkP87/4wcb4aPI/h/k68Qc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HIppxQAAAN4AAAAPAAAAAAAAAAAAAAAA&#10;AJ8CAABkcnMvZG93bnJldi54bWxQSwUGAAAAAAQABAD3AAAAkQMAAAAA&#10;" stroked="t" strokecolor="black [3213]" strokeweight="2.25pt">
                  <v:imagedata r:id="rId192" o:title=""/>
                  <v:path arrowok="t"/>
                </v:shape>
                <v:shape id="Text Box 10265" o:spid="_x0000_s1274" type="#_x0000_t202" style="position:absolute;top:21164;width:27432;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XccYA&#10;AADeAAAADwAAAGRycy9kb3ducmV2LnhtbERPTUvDQBC9C/6HZYRexG5sa5DYbSnFQu2lGHPxNmSn&#10;2Wh2Nuxu2vjvXaHgbR7vc5br0XbiTD60jhU8TjMQxLXTLTcKqo/dwzOIEJE1do5JwQ8FWK9ub5ZY&#10;aHfhdzqXsREphEOBCkyMfSFlqA1ZDFPXEyfu5LzFmKBvpPZ4SeG2k7Msy6XFllODwZ62hurvcrAK&#10;jovPo7kfTq+HzWLu36phm381pVKTu3HzAiLSGP/FV/dep/nZLH+C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SXccYAAADeAAAADwAAAAAAAAAAAAAAAACYAgAAZHJz&#10;L2Rvd25yZXYueG1sUEsFBgAAAAAEAAQA9QAAAIsDAAAAAA==&#10;" stroked="f">
                  <v:textbox style="mso-fit-shape-to-text:t" inset="0,0,0,0">
                    <w:txbxContent>
                      <w:p w:rsidR="00530157" w:rsidRPr="00B3533F" w:rsidRDefault="00530157" w:rsidP="00856D5D">
                        <w:pPr>
                          <w:pStyle w:val="Caption"/>
                          <w:rPr>
                            <w:noProof/>
                            <w:color w:val="FF0000"/>
                            <w:sz w:val="24"/>
                            <w:szCs w:val="20"/>
                          </w:rPr>
                        </w:pPr>
                        <w:bookmarkStart w:id="223" w:name="_Toc406140375"/>
                        <w:r>
                          <w:t xml:space="preserve">Figure </w:t>
                        </w:r>
                        <w:fldSimple w:instr=" SEQ Figure \* ARABIC ">
                          <w:r>
                            <w:rPr>
                              <w:noProof/>
                            </w:rPr>
                            <w:t>58</w:t>
                          </w:r>
                        </w:fldSimple>
                        <w:r>
                          <w:t xml:space="preserve"> - User with cap</w:t>
                        </w:r>
                        <w:bookmarkEnd w:id="223"/>
                      </w:p>
                    </w:txbxContent>
                  </v:textbox>
                </v:shape>
                <w10:wrap type="square"/>
              </v:group>
            </w:pict>
          </mc:Fallback>
        </mc:AlternateContent>
      </w:r>
      <w:r w:rsidR="00B41478" w:rsidRPr="00131217">
        <w:t>Using and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Pr="00131217" w:rsidRDefault="00B41478" w:rsidP="004A16DC">
      <w:pPr>
        <w:pStyle w:val="Heading3"/>
      </w:pPr>
      <w:bookmarkStart w:id="224" w:name="_Toc406140253"/>
      <w:r w:rsidRPr="00131217">
        <w:t>Evaluation</w:t>
      </w:r>
      <w:bookmarkEnd w:id="224"/>
    </w:p>
    <w:p w:rsidR="00B41478" w:rsidRPr="00131217" w:rsidRDefault="00856D5D" w:rsidP="00B41478">
      <w:r>
        <w:rPr>
          <w:noProof/>
        </w:rPr>
        <mc:AlternateContent>
          <mc:Choice Requires="wps">
            <w:drawing>
              <wp:anchor distT="0" distB="0" distL="114300" distR="114300" simplePos="0" relativeHeight="251925504" behindDoc="0" locked="0" layoutInCell="1" allowOverlap="1" wp14:anchorId="61C1BC99" wp14:editId="606D26AD">
                <wp:simplePos x="0" y="0"/>
                <wp:positionH relativeFrom="column">
                  <wp:posOffset>-2832912</wp:posOffset>
                </wp:positionH>
                <wp:positionV relativeFrom="paragraph">
                  <wp:posOffset>763108</wp:posOffset>
                </wp:positionV>
                <wp:extent cx="1509395" cy="337820"/>
                <wp:effectExtent l="0" t="628650" r="0" b="43180"/>
                <wp:wrapNone/>
                <wp:docPr id="10267" name="Oval Callout 10267"/>
                <wp:cNvGraphicFramePr/>
                <a:graphic xmlns:a="http://schemas.openxmlformats.org/drawingml/2006/main">
                  <a:graphicData uri="http://schemas.microsoft.com/office/word/2010/wordprocessingShape">
                    <wps:wsp>
                      <wps:cNvSpPr/>
                      <wps:spPr>
                        <a:xfrm>
                          <a:off x="0" y="0"/>
                          <a:ext cx="1509395" cy="337820"/>
                        </a:xfrm>
                        <a:prstGeom prst="wedgeEllipseCallout">
                          <a:avLst>
                            <a:gd name="adj1" fmla="val -10678"/>
                            <a:gd name="adj2" fmla="val -228560"/>
                          </a:avLst>
                        </a:prstGeom>
                      </wps:spPr>
                      <wps:style>
                        <a:lnRef idx="2">
                          <a:schemeClr val="dk1"/>
                        </a:lnRef>
                        <a:fillRef idx="1">
                          <a:schemeClr val="lt1"/>
                        </a:fillRef>
                        <a:effectRef idx="0">
                          <a:schemeClr val="dk1"/>
                        </a:effectRef>
                        <a:fontRef idx="minor">
                          <a:schemeClr val="dk1"/>
                        </a:fontRef>
                      </wps:style>
                      <wps:txbx>
                        <w:txbxContent>
                          <w:p w:rsidR="00530157" w:rsidRDefault="00530157" w:rsidP="00856D5D">
                            <w:pPr>
                              <w:pStyle w:val="CartoonNormal"/>
                            </w:pPr>
                            <w:r>
                              <w:t>IR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Oval Callout 10267" o:spid="_x0000_s1275" type="#_x0000_t63" style="position:absolute;left:0;text-align:left;margin-left:-223.05pt;margin-top:60.1pt;width:118.85pt;height:26.6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" adj="8494,-38569" fillcolor="white [3201]" strokecolor="black [3200]" strokeweight="2pt">
                <v:textbox>
                  <w:txbxContent>
                    <w:p w:rsidR="00530157" w:rsidRDefault="00530157" w:rsidP="00856D5D">
                      <w:pPr>
                        <w:pStyle w:val="CartoonNormal"/>
                      </w:pPr>
                      <w:r>
                        <w:t>IR sensor</w:t>
                      </w:r>
                    </w:p>
                  </w:txbxContent>
                </v:textbox>
              </v:shape>
            </w:pict>
          </mc:Fallback>
        </mc:AlternateContent>
      </w:r>
      <w:r w:rsidR="00B41478" w:rsidRPr="00131217">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r w:rsidR="00D37143">
        <w:t xml:space="preserve"> (</w:t>
      </w:r>
      <w:r w:rsidR="00D37143">
        <w:fldChar w:fldCharType="begin"/>
      </w:r>
      <w:r w:rsidR="00D37143">
        <w:instrText xml:space="preserve"> REF _Ref405557506 \h </w:instrText>
      </w:r>
      <w:r w:rsidR="00D37143">
        <w:fldChar w:fldCharType="separate"/>
      </w:r>
      <w:r w:rsidR="00C55C8C">
        <w:t xml:space="preserve">Figure </w:t>
      </w:r>
      <w:r w:rsidR="00C55C8C">
        <w:rPr>
          <w:noProof/>
        </w:rPr>
        <w:t>58</w:t>
      </w:r>
      <w:r w:rsidR="00D37143">
        <w:fldChar w:fldCharType="end"/>
      </w:r>
      <w:r w:rsidR="00D37143">
        <w:t>,</w:t>
      </w:r>
      <w:r w:rsidR="004F6543">
        <w:t xml:space="preserve"> </w:t>
      </w:r>
      <w:fldSimple w:instr=" REF _Ref405557509 ">
        <w:r w:rsidR="00C55C8C">
          <w:t xml:space="preserve">Figure </w:t>
        </w:r>
        <w:r w:rsidR="00C55C8C">
          <w:rPr>
            <w:noProof/>
          </w:rPr>
          <w:t>59</w:t>
        </w:r>
      </w:fldSimple>
      <w:r w:rsidR="00DA6B75">
        <w:t>,</w:t>
      </w:r>
      <w:r w:rsidR="004F6543">
        <w:t xml:space="preserve"> </w:t>
      </w:r>
      <w:fldSimple w:instr=" REF _Ref405557512 ">
        <w:r w:rsidR="00C55C8C">
          <w:t xml:space="preserve">Figure </w:t>
        </w:r>
        <w:r w:rsidR="00C55C8C">
          <w:rPr>
            <w:noProof/>
          </w:rPr>
          <w:t>60</w:t>
        </w:r>
      </w:fldSimple>
      <w:r w:rsidR="00DA6B75">
        <w:t>,</w:t>
      </w:r>
      <w:r w:rsidR="004F6543">
        <w:t xml:space="preserve"> </w:t>
      </w:r>
      <w:fldSimple w:instr=" REF _Ref405557513 ">
        <w:r w:rsidR="00C55C8C">
          <w:t xml:space="preserve">Figure </w:t>
        </w:r>
        <w:r w:rsidR="00C55C8C">
          <w:rPr>
            <w:noProof/>
          </w:rPr>
          <w:t>61</w:t>
        </w:r>
      </w:fldSimple>
      <w:r w:rsidR="00D37143">
        <w:t>)</w:t>
      </w:r>
    </w:p>
    <w:p w:rsidR="004A16DC" w:rsidRPr="00131217" w:rsidRDefault="00B41478" w:rsidP="00B41478">
      <w:pPr>
        <w:rPr>
          <w:noProof/>
        </w:rPr>
      </w:pPr>
      <w:r w:rsidRPr="00131217">
        <w:lastRenderedPageBreak/>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rsidRPr="00131217">
        <w:t xml:space="preserve">no-limit poker when the subjects use their own money. It might be that the game of Liar’s Dice, as exciting as it may be, was not stressful enough to generate a noticeable difference in the </w:t>
      </w:r>
      <w:r w:rsidR="00AB5679" w:rsidRPr="00131217">
        <w:t>subject’s</w:t>
      </w:r>
      <w:r w:rsidR="00F46F64" w:rsidRPr="00131217">
        <w:t xml:space="preserve"> temperature.</w:t>
      </w:r>
      <w:r w:rsidR="004A16DC" w:rsidRPr="00131217">
        <w:rPr>
          <w:noProof/>
        </w:rPr>
        <w:t xml:space="preserve"> </w:t>
      </w:r>
    </w:p>
    <w:p w:rsidR="00D37143" w:rsidRDefault="004A16DC" w:rsidP="00D37143">
      <w:pPr>
        <w:keepNext/>
      </w:pPr>
      <w:r w:rsidRPr="00131217">
        <w:rPr>
          <w:noProof/>
        </w:rPr>
        <w:drawing>
          <wp:inline distT="0" distB="0" distL="0" distR="0" wp14:anchorId="5671A6AB" wp14:editId="6113D692">
            <wp:extent cx="5486400" cy="2743200"/>
            <wp:effectExtent l="0" t="0" r="1905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rsidR="00B41478" w:rsidRPr="00131217" w:rsidRDefault="00D37143" w:rsidP="00D37143">
      <w:pPr>
        <w:pStyle w:val="Caption"/>
      </w:pPr>
      <w:bookmarkStart w:id="225" w:name="_Ref405557506"/>
      <w:bookmarkStart w:id="226" w:name="_Toc406140376"/>
      <w:r>
        <w:t xml:space="preserve">Figure </w:t>
      </w:r>
      <w:fldSimple w:instr=" SEQ Figure \* ARABIC ">
        <w:r w:rsidR="005B0F85">
          <w:rPr>
            <w:noProof/>
          </w:rPr>
          <w:t>59</w:t>
        </w:r>
      </w:fldSimple>
      <w:bookmarkEnd w:id="225"/>
      <w:r>
        <w:t xml:space="preserve"> - REsults of stress study, user 1</w:t>
      </w:r>
      <w:bookmarkEnd w:id="226"/>
    </w:p>
    <w:p w:rsidR="004A16DC" w:rsidRPr="00131217" w:rsidRDefault="004A16DC" w:rsidP="006036A6"/>
    <w:p w:rsidR="00D37143" w:rsidRDefault="004A16DC" w:rsidP="00D37143">
      <w:pPr>
        <w:keepNext/>
      </w:pPr>
      <w:r w:rsidRPr="00131217">
        <w:rPr>
          <w:noProof/>
        </w:rPr>
        <w:lastRenderedPageBreak/>
        <w:drawing>
          <wp:inline distT="0" distB="0" distL="0" distR="0" wp14:anchorId="511B80D2" wp14:editId="2729D3B4">
            <wp:extent cx="5486400" cy="274320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rsidR="004A16DC" w:rsidRPr="00131217" w:rsidRDefault="00D37143" w:rsidP="00D37143">
      <w:pPr>
        <w:pStyle w:val="Caption"/>
      </w:pPr>
      <w:bookmarkStart w:id="227" w:name="_Ref405557509"/>
      <w:bookmarkStart w:id="228" w:name="_Toc406140377"/>
      <w:r>
        <w:t xml:space="preserve">Figure </w:t>
      </w:r>
      <w:fldSimple w:instr=" SEQ Figure \* ARABIC ">
        <w:r w:rsidR="005B0F85">
          <w:rPr>
            <w:noProof/>
          </w:rPr>
          <w:t>60</w:t>
        </w:r>
      </w:fldSimple>
      <w:bookmarkEnd w:id="227"/>
      <w:r w:rsidRPr="00092023">
        <w:t>-</w:t>
      </w:r>
      <w:r>
        <w:t xml:space="preserve"> RESULTS OF STRESS STUDY, USER 2</w:t>
      </w:r>
      <w:bookmarkEnd w:id="228"/>
    </w:p>
    <w:p w:rsidR="004A16DC" w:rsidRPr="00131217" w:rsidRDefault="004A16DC" w:rsidP="006036A6"/>
    <w:p w:rsidR="00D37143" w:rsidRDefault="004A16DC" w:rsidP="00D37143">
      <w:pPr>
        <w:keepNext/>
      </w:pPr>
      <w:r w:rsidRPr="00131217">
        <w:rPr>
          <w:noProof/>
        </w:rPr>
        <w:drawing>
          <wp:inline distT="0" distB="0" distL="0" distR="0" wp14:anchorId="0AAB6AF3" wp14:editId="6D32957C">
            <wp:extent cx="5486400" cy="27432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p>
    <w:p w:rsidR="004A16DC" w:rsidRPr="00131217" w:rsidRDefault="00D37143" w:rsidP="00D37143">
      <w:pPr>
        <w:pStyle w:val="Caption"/>
      </w:pPr>
      <w:bookmarkStart w:id="229" w:name="_Ref405557512"/>
      <w:bookmarkStart w:id="230" w:name="_Toc406140378"/>
      <w:r>
        <w:t xml:space="preserve">Figure </w:t>
      </w:r>
      <w:fldSimple w:instr=" SEQ Figure \* ARABIC ">
        <w:r w:rsidR="005B0F85">
          <w:rPr>
            <w:noProof/>
          </w:rPr>
          <w:t>61</w:t>
        </w:r>
      </w:fldSimple>
      <w:bookmarkEnd w:id="229"/>
      <w:r w:rsidRPr="00756636">
        <w:t>-</w:t>
      </w:r>
      <w:r>
        <w:t xml:space="preserve"> RESULTS OF STRESS STUDY, USER 3</w:t>
      </w:r>
      <w:bookmarkEnd w:id="230"/>
    </w:p>
    <w:p w:rsidR="004A16DC" w:rsidRPr="00131217" w:rsidRDefault="004A16DC" w:rsidP="006036A6"/>
    <w:p w:rsidR="00D37143" w:rsidRDefault="004A16DC" w:rsidP="00D37143">
      <w:pPr>
        <w:keepNext/>
      </w:pPr>
      <w:r w:rsidRPr="00131217">
        <w:rPr>
          <w:noProof/>
        </w:rPr>
        <w:lastRenderedPageBreak/>
        <w:drawing>
          <wp:inline distT="0" distB="0" distL="0" distR="0" wp14:anchorId="489DB281" wp14:editId="64D5CD76">
            <wp:extent cx="5486400" cy="2743200"/>
            <wp:effectExtent l="0" t="0" r="19050" b="190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6"/>
              </a:graphicData>
            </a:graphic>
          </wp:inline>
        </w:drawing>
      </w:r>
    </w:p>
    <w:p w:rsidR="006036A6" w:rsidRPr="00131217" w:rsidRDefault="00D37143" w:rsidP="00D37143">
      <w:pPr>
        <w:pStyle w:val="Caption"/>
      </w:pPr>
      <w:bookmarkStart w:id="231" w:name="_Ref405557513"/>
      <w:bookmarkStart w:id="232" w:name="_Toc406140379"/>
      <w:r>
        <w:t xml:space="preserve">Figure </w:t>
      </w:r>
      <w:fldSimple w:instr=" SEQ Figure \* ARABIC ">
        <w:r w:rsidR="005B0F85">
          <w:rPr>
            <w:noProof/>
          </w:rPr>
          <w:t>62</w:t>
        </w:r>
      </w:fldSimple>
      <w:bookmarkEnd w:id="231"/>
      <w:r w:rsidRPr="005E284D">
        <w:t>-</w:t>
      </w:r>
      <w:r>
        <w:t xml:space="preserve"> RESULTS OF STRESS STUDY, USER 4</w:t>
      </w:r>
      <w:bookmarkEnd w:id="232"/>
    </w:p>
    <w:p w:rsidR="00B41478" w:rsidRPr="00131217" w:rsidRDefault="00B41478" w:rsidP="006036A6">
      <w:r w:rsidRPr="00131217">
        <w:br w:type="page"/>
      </w:r>
    </w:p>
    <w:p w:rsidR="00B41478" w:rsidRPr="00131217" w:rsidRDefault="001F156F" w:rsidP="00B41478">
      <w:pPr>
        <w:pStyle w:val="Heading2"/>
      </w:pPr>
      <w:bookmarkStart w:id="233" w:name="_Toc406140254"/>
      <w:r w:rsidRPr="00131217">
        <w:lastRenderedPageBreak/>
        <w:t>Location</w:t>
      </w:r>
      <w:r w:rsidR="00B41478" w:rsidRPr="00131217">
        <w:t xml:space="preserve"> to temperature</w:t>
      </w:r>
      <w:bookmarkEnd w:id="233"/>
    </w:p>
    <w:p w:rsidR="00B41478" w:rsidRPr="00131217" w:rsidRDefault="00B41478" w:rsidP="00B41478">
      <w:r w:rsidRPr="00131217">
        <w:t>This user study was designed to test a subject in the identification of an unknown signal. It is also the only study I made using a peltier device as the feedback mechanism, essentially using temperature as an output.</w:t>
      </w:r>
    </w:p>
    <w:p w:rsidR="00B41478" w:rsidRPr="00131217" w:rsidRDefault="00B41478" w:rsidP="00B41478">
      <w:pPr>
        <w:pStyle w:val="Heading3"/>
      </w:pPr>
      <w:bookmarkStart w:id="234" w:name="_Toc406140255"/>
      <w:r w:rsidRPr="00131217">
        <w:t>Preparation</w:t>
      </w:r>
      <w:bookmarkEnd w:id="234"/>
    </w:p>
    <w:p w:rsidR="00B41478" w:rsidRPr="00131217" w:rsidRDefault="00B41478" w:rsidP="00B41478">
      <w:pPr>
        <w:pStyle w:val="Heading4"/>
      </w:pPr>
      <w:r w:rsidRPr="00131217">
        <w:t>Hardware</w:t>
      </w:r>
    </w:p>
    <w:p w:rsidR="00B41478" w:rsidRPr="00131217" w:rsidRDefault="00B41478" w:rsidP="00B41478">
      <w:r w:rsidRPr="00131217">
        <w:t>The hardware configuration for this study was very similar to the ones discussed before. Incoming data was received by a IOIO OTG board and sent via PWM through a MOSFET to the Peltier Device. The data that the IOIO received was collected from the DoppelLab project at the MIT Media Lab.</w:t>
      </w:r>
    </w:p>
    <w:p w:rsidR="00B41478" w:rsidRPr="00131217" w:rsidRDefault="00B41478" w:rsidP="00B41478">
      <w:r w:rsidRPr="00131217">
        <w:t>The subject would wear a lanyard around their neck where the IOIO and power source would be hanging at their chest, while the peltier device would be in the back of the neck, against the skin. Since peltier devices can be used either on the warm or cold side, for this study only the cold side was used.</w:t>
      </w:r>
    </w:p>
    <w:p w:rsidR="00B41478" w:rsidRPr="00131217" w:rsidRDefault="00B41478" w:rsidP="00B41478">
      <w:pPr>
        <w:pStyle w:val="Heading4"/>
      </w:pPr>
      <w:r w:rsidRPr="00131217">
        <w:t>Software</w:t>
      </w:r>
    </w:p>
    <w:p w:rsidR="00B41478" w:rsidRPr="00131217" w:rsidRDefault="00B41478" w:rsidP="00B41478">
      <w:pPr>
        <w:tabs>
          <w:tab w:val="center" w:pos="4680"/>
        </w:tabs>
      </w:pPr>
      <w:r w:rsidRPr="00131217">
        <w:t>The DoppelLab project uses a sensor network that reports a variety of real-time information to the web. An app was written to take the data from DoppelLab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131217" w:rsidRDefault="00B41478" w:rsidP="00B41478">
      <w:pPr>
        <w:tabs>
          <w:tab w:val="center" w:pos="4680"/>
        </w:tabs>
      </w:pPr>
      <w:r w:rsidRPr="00131217">
        <w:t>The app creates a listener in the DoppelLab stream that is constantly looking for a specific ID. Once the ID is found, the signal would be sent to the IOIO to control the PWM to set the temperature of the peltier according to the distance between the subject’s current position and the location of their final objective.</w:t>
      </w:r>
    </w:p>
    <w:p w:rsidR="00B41478" w:rsidRPr="00131217" w:rsidRDefault="00B41478" w:rsidP="00B41478">
      <w:pPr>
        <w:pStyle w:val="Heading3"/>
      </w:pPr>
      <w:bookmarkStart w:id="235" w:name="_Toc406140256"/>
      <w:r w:rsidRPr="00131217">
        <w:t>Procedure</w:t>
      </w:r>
      <w:bookmarkEnd w:id="235"/>
    </w:p>
    <w:p w:rsidR="00B41478" w:rsidRPr="00131217" w:rsidRDefault="00B41478" w:rsidP="00B41478">
      <w:r w:rsidRPr="00131217">
        <w:t>Ahead of time, a specific sensor in the lab was selected. The subject’s task was to find this specific sensor by interpreting the signal in the back of their neck. The peltier would cold when passing in front of a sensor that was far away from the objective and would feel warmer as they got closer.</w:t>
      </w:r>
    </w:p>
    <w:p w:rsidR="00B41478" w:rsidRPr="00131217" w:rsidRDefault="00B41478" w:rsidP="00B41478">
      <w:pPr>
        <w:pStyle w:val="Heading3"/>
      </w:pPr>
      <w:bookmarkStart w:id="236" w:name="_Toc406140257"/>
      <w:r w:rsidRPr="00131217">
        <w:t>Results</w:t>
      </w:r>
      <w:bookmarkEnd w:id="236"/>
    </w:p>
    <w:p w:rsidR="00B41478" w:rsidRPr="00131217" w:rsidRDefault="00B41478" w:rsidP="00B41478">
      <w:r w:rsidRPr="00131217">
        <w:t>This experiment was not completed because it became clear early on that the temperature feedback was not clear enough for the users to be successful. But some important lessons where found from this experience.</w:t>
      </w:r>
    </w:p>
    <w:p w:rsidR="00B41478" w:rsidRPr="00131217" w:rsidRDefault="00B41478" w:rsidP="00B41478">
      <w:pPr>
        <w:pStyle w:val="Heading3"/>
      </w:pPr>
      <w:bookmarkStart w:id="237" w:name="_Toc406140258"/>
      <w:r w:rsidRPr="00131217">
        <w:lastRenderedPageBreak/>
        <w:t>Evaluation</w:t>
      </w:r>
      <w:bookmarkEnd w:id="237"/>
    </w:p>
    <w:p w:rsidR="00B41478" w:rsidRPr="00131217" w:rsidRDefault="00B41478" w:rsidP="00B41478">
      <w:r w:rsidRPr="00131217">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Pr="00131217" w:rsidRDefault="00B41478" w:rsidP="00B41478">
      <w:r w:rsidRPr="00131217">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131217" w:rsidRDefault="00B41478" w:rsidP="00B41478">
      <w:r w:rsidRPr="00131217">
        <w:t>The third finding was that once the brain had assimilated a constant temperature, stopping the signal would feel like a signal in itself. So if the first signal was cold, and it was kept at a constant temperature, the brain would ignore it after a while, if then I turned the peltier off, the brain would interpret that a big jump in temperature towards heat, even giving the illusion of close to burning. Even though I knew that the peltier was simply going from cold to room temperature. Again, there might be a future use for this effect where the user would feel a big change while not really needing to use any extreme temperatures that could be dangerous.</w:t>
      </w:r>
    </w:p>
    <w:p w:rsidR="00B41478" w:rsidRPr="00131217" w:rsidRDefault="00B41478" w:rsidP="00B41478">
      <w:r w:rsidRPr="00131217">
        <w:br w:type="page"/>
      </w:r>
    </w:p>
    <w:p w:rsidR="00C618DB" w:rsidRPr="00131217" w:rsidRDefault="00C618DB" w:rsidP="00C618DB">
      <w:pPr>
        <w:pStyle w:val="Heading2"/>
      </w:pPr>
      <w:bookmarkStart w:id="238" w:name="_Toc406140259"/>
      <w:r w:rsidRPr="00131217">
        <w:lastRenderedPageBreak/>
        <w:t>User Studies Summary</w:t>
      </w:r>
      <w:bookmarkEnd w:id="238"/>
    </w:p>
    <w:tbl>
      <w:tblPr>
        <w:tblStyle w:val="MediumGrid1-Accent1"/>
        <w:tblW w:w="0" w:type="auto"/>
        <w:tblLook w:val="04A0" w:firstRow="1" w:lastRow="0" w:firstColumn="1" w:lastColumn="0" w:noHBand="0" w:noVBand="1"/>
      </w:tblPr>
      <w:tblGrid>
        <w:gridCol w:w="3258"/>
        <w:gridCol w:w="6318"/>
      </w:tblGrid>
      <w:tr w:rsidR="00C618DB" w:rsidRPr="00131217" w:rsidTr="000174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rsidR="00C618DB" w:rsidRPr="00131217" w:rsidRDefault="00C618DB" w:rsidP="00192737">
            <w:pPr>
              <w:pStyle w:val="Heading1"/>
              <w:outlineLvl w:val="0"/>
            </w:pPr>
            <w:bookmarkStart w:id="239" w:name="_Toc406140260"/>
            <w:r w:rsidRPr="00131217">
              <w:t>User Studies</w:t>
            </w:r>
            <w:bookmarkEnd w:id="239"/>
          </w:p>
        </w:tc>
        <w:tc>
          <w:tcPr>
            <w:tcW w:w="6318" w:type="dxa"/>
          </w:tcPr>
          <w:p w:rsidR="00C618DB" w:rsidRPr="00131217" w:rsidRDefault="00C618DB" w:rsidP="00192737">
            <w:pPr>
              <w:pStyle w:val="Heading1"/>
              <w:outlineLvl w:val="0"/>
              <w:cnfStyle w:val="100000000000" w:firstRow="1" w:lastRow="0" w:firstColumn="0" w:lastColumn="0" w:oddVBand="0" w:evenVBand="0" w:oddHBand="0" w:evenHBand="0" w:firstRowFirstColumn="0" w:firstRowLastColumn="0" w:lastRowFirstColumn="0" w:lastRowLastColumn="0"/>
            </w:pPr>
            <w:bookmarkStart w:id="240" w:name="_Toc406140261"/>
            <w:r w:rsidRPr="00131217">
              <w:t>Results and Conclusions</w:t>
            </w:r>
            <w:bookmarkEnd w:id="240"/>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Proximity to Vibration</w:t>
            </w:r>
          </w:p>
        </w:tc>
        <w:tc>
          <w:tcPr>
            <w:tcW w:w="6318" w:type="dxa"/>
          </w:tcPr>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Users are able to quickly learn to use the sense and identify the objects with high accuracy rate. </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The ability to confirm their guess greatly increases the learning curve.</w:t>
            </w:r>
          </w:p>
          <w:p w:rsidR="00C618DB"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Changing the sensitivity does affect the outcome and the users report an understanding of how it works.</w:t>
            </w:r>
          </w:p>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Objects may have peculiar signatures that would be difficult to predict but are easy to identify and learn experientially</w:t>
            </w:r>
            <w:r w:rsidR="00192737">
              <w:rPr>
                <w:sz w:val="22"/>
              </w:rPr>
              <w:t>.</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Temperature to Sound</w:t>
            </w:r>
          </w:p>
        </w:tc>
        <w:tc>
          <w:tcPr>
            <w:tcW w:w="6318" w:type="dxa"/>
          </w:tcPr>
          <w:p w:rsidR="00C618DB"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Users are able to quickly learn the sense but have a hard time since they can’t see where the sensor is precisely.</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Offering feedback to tell the user if they were correct or not, not only helped the learning process but also their performance, making the experience more enjoyable.</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The results show how the time per turn goes down while the accuracy tends to remain constant, showing that the users are becoming more comfortable and efficient with the experience.</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Cellphone Sensors to Sound</w:t>
            </w:r>
          </w:p>
        </w:tc>
        <w:tc>
          <w:tcPr>
            <w:tcW w:w="6318" w:type="dxa"/>
          </w:tcPr>
          <w:p w:rsidR="00C618DB"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With no contextual information, the users felt the need to guess at their artificial sense; this guess was for the most part accurate.</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When the guess was wrong, it was very interesting to see how the users </w:t>
            </w:r>
            <w:r w:rsidR="00192737">
              <w:rPr>
                <w:sz w:val="22"/>
              </w:rPr>
              <w:t>would use their context to venture a guess. This is important because it begins to show how the brain tries to make sense of the signal.</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mell Notification</w:t>
            </w:r>
          </w:p>
        </w:tc>
        <w:tc>
          <w:tcPr>
            <w:tcW w:w="6318" w:type="dxa"/>
          </w:tcPr>
          <w:p w:rsidR="00C618DB"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Great for more than one user with a single signal.</w:t>
            </w:r>
          </w:p>
          <w:p w:rsidR="00192737" w:rsidRPr="00017457"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slow dissipation of the smell can be an indicator of passed time since the signal.</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mell Creation</w:t>
            </w:r>
          </w:p>
        </w:tc>
        <w:tc>
          <w:tcPr>
            <w:tcW w:w="6318" w:type="dxa"/>
          </w:tcPr>
          <w:p w:rsidR="00C618DB"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he creation of different smells with a single machine starts to become a possibility.</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tress to Sound</w:t>
            </w:r>
          </w:p>
        </w:tc>
        <w:tc>
          <w:tcPr>
            <w:tcW w:w="6318" w:type="dxa"/>
          </w:tcPr>
          <w:p w:rsidR="00C618DB"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distance between the sensor and the target was too far; this affects the accuracy of the sensor and of the user aiming at that target.</w:t>
            </w:r>
          </w:p>
          <w:p w:rsidR="00192737" w:rsidRPr="00017457"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changes in temperature that I was interested in were too small, I either needed a better sensor or an activity that created more dramatic changes in the target’s emotions.</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Glass Infrastructure to Temperature</w:t>
            </w:r>
          </w:p>
        </w:tc>
        <w:tc>
          <w:tcPr>
            <w:tcW w:w="6318" w:type="dxa"/>
          </w:tcPr>
          <w:p w:rsidR="00C618DB"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emperature is a great feedback for binary signals, not so much for analog.</w:t>
            </w:r>
          </w:p>
          <w:p w:rsidR="00192737"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Using temperature will allow for a long term wearable that will not be annoying to the user and noticeable enough when the change happens.</w:t>
            </w:r>
          </w:p>
        </w:tc>
      </w:tr>
    </w:tbl>
    <w:p w:rsidR="00C618DB" w:rsidRPr="00131217" w:rsidRDefault="00C618DB" w:rsidP="00C618DB"/>
    <w:p w:rsidR="00C618DB" w:rsidRPr="00131217" w:rsidRDefault="00C618DB">
      <w:r w:rsidRPr="00131217">
        <w:lastRenderedPageBreak/>
        <w:br w:type="page"/>
      </w:r>
    </w:p>
    <w:p w:rsidR="00C618DB" w:rsidRPr="00131217" w:rsidRDefault="00C618DB" w:rsidP="00B41478"/>
    <w:p w:rsidR="00660AB6" w:rsidRPr="00131217" w:rsidRDefault="00660AB6" w:rsidP="00660AB6">
      <w:pPr>
        <w:pStyle w:val="Heading1"/>
      </w:pPr>
      <w:bookmarkStart w:id="241" w:name="_Toc406140262"/>
      <w:r w:rsidRPr="00131217">
        <w:t>Research Questions</w:t>
      </w:r>
      <w:bookmarkEnd w:id="241"/>
    </w:p>
    <w:p w:rsidR="001D1D3A" w:rsidRPr="00131217" w:rsidRDefault="0067265E" w:rsidP="00660AB6">
      <w:r w:rsidRPr="00131217">
        <w:t>Overall, all studies were looking to understand the ways in which the brain is able to take a very basic artificial input and create a useful, coherent picture from that input and any other clues from the body and the context.</w:t>
      </w:r>
      <w:r w:rsidR="001D1D3A" w:rsidRPr="00131217">
        <w:t xml:space="preserve"> Other questions to be addressed were </w:t>
      </w:r>
      <w:r w:rsidR="00660AB6" w:rsidRPr="00131217">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Pr="00131217" w:rsidRDefault="001D1D3A" w:rsidP="00660AB6">
      <w:r w:rsidRPr="00131217">
        <w:t xml:space="preserve">A more detailed list of questions that were addressed </w:t>
      </w:r>
      <w:r w:rsidR="00333297" w:rsidRPr="00131217">
        <w:t>is</w:t>
      </w:r>
      <w:r w:rsidRPr="00131217">
        <w:t>:</w:t>
      </w:r>
    </w:p>
    <w:p w:rsidR="00660AB6" w:rsidRPr="00131217" w:rsidRDefault="00660AB6" w:rsidP="00660AB6">
      <w:pPr>
        <w:pStyle w:val="Heading2"/>
      </w:pPr>
      <w:bookmarkStart w:id="242" w:name="_Toc406140263"/>
      <w:r w:rsidRPr="00131217">
        <w:t>Discreet and Continuous Data</w:t>
      </w:r>
      <w:bookmarkEnd w:id="242"/>
    </w:p>
    <w:p w:rsidR="00660AB6" w:rsidRPr="00131217" w:rsidRDefault="00660AB6" w:rsidP="00660AB6">
      <w:r w:rsidRPr="00131217">
        <w:t>1. Will a discreet signal that just turns on and off to get the user’s attention be more effective than a continuous signal that requires the user’s interpretation of changing data?</w:t>
      </w:r>
    </w:p>
    <w:p w:rsidR="00333297" w:rsidRPr="00131217" w:rsidRDefault="00333297" w:rsidP="00660AB6">
      <w:r w:rsidRPr="00131217">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rsidRPr="00131217">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Pr="00131217" w:rsidRDefault="00660AB6" w:rsidP="00660AB6">
      <w:pPr>
        <w:pStyle w:val="Heading2"/>
      </w:pPr>
      <w:bookmarkStart w:id="243" w:name="_Toc406140264"/>
      <w:r w:rsidRPr="00131217">
        <w:t>Sensory Substitution</w:t>
      </w:r>
      <w:bookmarkEnd w:id="243"/>
    </w:p>
    <w:p w:rsidR="00660AB6" w:rsidRPr="00131217" w:rsidRDefault="00C469F7" w:rsidP="00660AB6">
      <w:r w:rsidRPr="00131217">
        <w:t>2</w:t>
      </w:r>
      <w:r w:rsidR="00660AB6" w:rsidRPr="00131217">
        <w:t>. In a situation where vision is used to make a quick decision, will Digital Synesthesia prove to be a valid alternative to accomplishing the same task or part of that task?</w:t>
      </w:r>
    </w:p>
    <w:p w:rsidR="00C469F7" w:rsidRPr="00131217" w:rsidRDefault="00C469F7" w:rsidP="00660AB6">
      <w:r w:rsidRPr="00131217">
        <w:t>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vision, greatly increased the ability to learn and understand the new experience. So even if we might not be able to replicate the functionality of vision, it is thanks to vision that artificial senses can be learned quickly and accurately.</w:t>
      </w:r>
    </w:p>
    <w:p w:rsidR="00660AB6" w:rsidRPr="00131217" w:rsidRDefault="00660AB6" w:rsidP="00660AB6">
      <w:pPr>
        <w:pStyle w:val="Heading2"/>
      </w:pPr>
      <w:bookmarkStart w:id="244" w:name="_Toc406140265"/>
      <w:r w:rsidRPr="00131217">
        <w:lastRenderedPageBreak/>
        <w:t>Sensory Augmentation</w:t>
      </w:r>
      <w:bookmarkEnd w:id="244"/>
    </w:p>
    <w:p w:rsidR="00443CCB" w:rsidRPr="00131217" w:rsidRDefault="00443CCB" w:rsidP="00443CCB">
      <w:r w:rsidRPr="00131217">
        <w:t>3. Will users be able to understand the ability to fine tune the sensitivity of an artificial sense?</w:t>
      </w:r>
    </w:p>
    <w:p w:rsidR="0039550B" w:rsidRPr="00131217" w:rsidRDefault="0039550B" w:rsidP="00443CCB">
      <w:r w:rsidRPr="00131217">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Pr="00131217" w:rsidRDefault="00C94633" w:rsidP="00443CCB">
      <w:r w:rsidRPr="00131217">
        <w:t>In</w:t>
      </w:r>
      <w:r w:rsidR="0039550B" w:rsidRPr="00131217">
        <w:t xml:space="preserve"> the second and third studies</w:t>
      </w:r>
      <w:r w:rsidRPr="00131217">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Pr="00131217" w:rsidRDefault="00C94633" w:rsidP="00443CCB">
      <w:r w:rsidRPr="00131217">
        <w:t xml:space="preserve">During the third study, the subjects again had access to the sensitivity levels but in this case they had no </w:t>
      </w:r>
      <w:r w:rsidR="0039550B" w:rsidRPr="00131217">
        <w:t>idea</w:t>
      </w:r>
      <w:r w:rsidRPr="00131217">
        <w:t xml:space="preserve"> what was being sensed</w:t>
      </w:r>
      <w:r w:rsidR="0039550B" w:rsidRPr="00131217">
        <w:t>,</w:t>
      </w:r>
      <w:r w:rsidRPr="00131217">
        <w:t xml:space="preserve"> so the </w:t>
      </w:r>
      <w:r w:rsidR="0039550B" w:rsidRPr="00131217">
        <w:t>experience</w:t>
      </w:r>
      <w:r w:rsidRPr="00131217">
        <w:t xml:space="preserve"> had to </w:t>
      </w:r>
      <w:r w:rsidR="0039550B" w:rsidRPr="00131217">
        <w:t xml:space="preserve">bring together </w:t>
      </w:r>
      <w:r w:rsidRPr="00131217">
        <w:t xml:space="preserve">a combination of </w:t>
      </w:r>
      <w:r w:rsidR="0039550B" w:rsidRPr="00131217">
        <w:t>their exploration of the space and experimentation with the sensitivity level as they tested different theories of their experiences.</w:t>
      </w:r>
    </w:p>
    <w:p w:rsidR="0039550B" w:rsidRPr="00131217" w:rsidRDefault="0039550B" w:rsidP="00443CCB">
      <w:r w:rsidRPr="00131217">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rsidRPr="00131217">
        <w:t>sensitivity</w:t>
      </w:r>
      <w:r w:rsidRPr="00131217">
        <w:t xml:space="preserve"> and the accuracy of the test proves that users would very quickly understand the concept of variable sensitivity.</w:t>
      </w:r>
    </w:p>
    <w:p w:rsidR="00660AB6" w:rsidRPr="00131217" w:rsidRDefault="00660AB6" w:rsidP="00660AB6">
      <w:pPr>
        <w:pStyle w:val="Heading2"/>
      </w:pPr>
      <w:bookmarkStart w:id="245" w:name="_Toc406140266"/>
      <w:r w:rsidRPr="00131217">
        <w:t>New Senses</w:t>
      </w:r>
      <w:bookmarkEnd w:id="245"/>
    </w:p>
    <w:p w:rsidR="0039550B" w:rsidRPr="00131217" w:rsidRDefault="0039550B" w:rsidP="0039550B">
      <w:r w:rsidRPr="00131217">
        <w:t>4. Is the user able to understand and correctly interpret a new artificial sense that the body previously did not have?</w:t>
      </w:r>
    </w:p>
    <w:p w:rsidR="0039550B" w:rsidRPr="00131217" w:rsidRDefault="005A2D09" w:rsidP="0039550B">
      <w:r w:rsidRPr="00131217">
        <w:t>Arguably, all three studies 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131217" w:rsidRDefault="00660AB6" w:rsidP="00660AB6">
      <w:pPr>
        <w:pStyle w:val="Heading2"/>
      </w:pPr>
      <w:bookmarkStart w:id="246" w:name="_Toc406140267"/>
      <w:r w:rsidRPr="00131217">
        <w:t>The User and the New Stimuli</w:t>
      </w:r>
      <w:bookmarkEnd w:id="246"/>
    </w:p>
    <w:p w:rsidR="00660AB6" w:rsidRPr="00131217" w:rsidRDefault="0039550B" w:rsidP="00660AB6">
      <w:r w:rsidRPr="00131217">
        <w:lastRenderedPageBreak/>
        <w:t>5</w:t>
      </w:r>
      <w:r w:rsidR="00660AB6" w:rsidRPr="00131217">
        <w:t xml:space="preserve">. How accurate is the interpretation of data when experienced through new </w:t>
      </w:r>
      <w:r w:rsidR="001D1D3A" w:rsidRPr="00131217">
        <w:t>artificial</w:t>
      </w:r>
      <w:r w:rsidR="00660AB6" w:rsidRPr="00131217">
        <w:t xml:space="preserve"> senses?</w:t>
      </w:r>
    </w:p>
    <w:p w:rsidR="00660AB6" w:rsidRPr="00131217" w:rsidRDefault="0039550B" w:rsidP="00660AB6">
      <w:r w:rsidRPr="00131217">
        <w:t>6</w:t>
      </w:r>
      <w:r w:rsidR="00660AB6" w:rsidRPr="00131217">
        <w:t>. Will there be feelings of “phantom sense” where the user will feel the effects of a stimulation that is not present anymore?</w:t>
      </w:r>
    </w:p>
    <w:p w:rsidR="0035113F" w:rsidRPr="00131217" w:rsidRDefault="0035113F" w:rsidP="00660AB6">
      <w:r w:rsidRPr="00131217">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Pr="00131217" w:rsidRDefault="00660AB6" w:rsidP="00660AB6">
      <w:pPr>
        <w:pStyle w:val="Heading2"/>
      </w:pPr>
      <w:bookmarkStart w:id="247" w:name="_Toc406140268"/>
      <w:r w:rsidRPr="00131217">
        <w:t>Escaping the visual user interface</w:t>
      </w:r>
      <w:bookmarkEnd w:id="247"/>
    </w:p>
    <w:p w:rsidR="00660AB6" w:rsidRPr="00131217" w:rsidRDefault="00660AB6" w:rsidP="00660AB6">
      <w:r w:rsidRPr="00131217">
        <w:t>Because visual interfaces are the most common, we tend to think of the interfacing with new senses in purely visual terms, where input signal is translated to numeric data and transmitted to the eyes.</w:t>
      </w:r>
    </w:p>
    <w:p w:rsidR="00660AB6" w:rsidRPr="00131217" w:rsidRDefault="00194615" w:rsidP="00660AB6">
      <w:r w:rsidRPr="00131217">
        <w:t>7</w:t>
      </w:r>
      <w:r w:rsidR="00660AB6" w:rsidRPr="00131217">
        <w:t>. Can this research start to uncover the particular ways in which information should be understood and interpreted when transmitted to the skin (or other senses)? Perhaps the idea of “value” is mostly a visual construct.</w:t>
      </w:r>
    </w:p>
    <w:p w:rsidR="006F00B6" w:rsidRPr="00131217" w:rsidRDefault="0035113F" w:rsidP="00660AB6">
      <w:r w:rsidRPr="00131217">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Pr="00131217" w:rsidRDefault="006F00B6" w:rsidP="006F00B6">
      <w:r w:rsidRPr="00131217">
        <w:br w:type="page"/>
      </w:r>
    </w:p>
    <w:p w:rsidR="00660AB6" w:rsidRPr="00131217" w:rsidRDefault="00660AB6" w:rsidP="006F00B6">
      <w:pPr>
        <w:pStyle w:val="Heading1"/>
      </w:pPr>
      <w:bookmarkStart w:id="248" w:name="_Toc406140269"/>
      <w:r w:rsidRPr="00131217">
        <w:lastRenderedPageBreak/>
        <w:t>Design Thinking</w:t>
      </w:r>
      <w:bookmarkEnd w:id="248"/>
    </w:p>
    <w:p w:rsidR="006F00B6" w:rsidRPr="00131217" w:rsidRDefault="0059676A" w:rsidP="006F00B6">
      <w:r w:rsidRPr="00131217">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Default="0059676A" w:rsidP="006F00B6">
      <w:r w:rsidRPr="00131217">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FC0D1B" w:rsidRDefault="00FC0D1B" w:rsidP="006F00B6">
      <w:r>
        <w:t>The beginning of a pattern language that will apply to artificial sensory experiences might look like this.</w:t>
      </w:r>
    </w:p>
    <w:p w:rsidR="00FC0D1B" w:rsidRPr="00131217" w:rsidRDefault="00FC0D1B" w:rsidP="006F00B6"/>
    <w:p w:rsidR="00EB14FF" w:rsidRDefault="00EB14FF" w:rsidP="00FC0D1B">
      <w:pPr>
        <w:pStyle w:val="Heading2"/>
      </w:pPr>
      <w:bookmarkStart w:id="249" w:name="_Toc406140270"/>
      <w:r w:rsidRPr="00131217">
        <w:t xml:space="preserve">What is the </w:t>
      </w:r>
      <w:r w:rsidR="00D24BFF" w:rsidRPr="00131217">
        <w:t>main</w:t>
      </w:r>
      <w:r w:rsidRPr="00131217">
        <w:t xml:space="preserve"> activity?</w:t>
      </w:r>
      <w:bookmarkEnd w:id="249"/>
      <w:r w:rsidRPr="00131217">
        <w:t xml:space="preserve"> </w:t>
      </w:r>
    </w:p>
    <w:p w:rsidR="00FC0D1B" w:rsidRDefault="00FC0D1B" w:rsidP="007416D2">
      <w:r>
        <w:t>The first step is</w:t>
      </w:r>
      <w:r w:rsidR="007416D2">
        <w:t xml:space="preserve"> the part of the language that will define the encompassing activity these patterns are the constraints within which the artificial sensory experience will work. They come first because they will inform every other pattern to come.</w:t>
      </w:r>
    </w:p>
    <w:p w:rsidR="007416D2" w:rsidRDefault="007416D2" w:rsidP="007416D2">
      <w:pPr>
        <w:pStyle w:val="ListParagraph"/>
        <w:numPr>
          <w:ilvl w:val="0"/>
          <w:numId w:val="15"/>
        </w:numPr>
      </w:pPr>
      <w:r>
        <w:t xml:space="preserve">The </w:t>
      </w:r>
      <w:r w:rsidR="00642301">
        <w:t>S</w:t>
      </w:r>
      <w:r w:rsidR="003B58CE">
        <w:t xml:space="preserve">urrounding </w:t>
      </w:r>
      <w:r w:rsidR="00642301">
        <w:t>S</w:t>
      </w:r>
      <w:r>
        <w:t>pace</w:t>
      </w:r>
    </w:p>
    <w:p w:rsidR="007416D2" w:rsidRDefault="007416D2" w:rsidP="007416D2">
      <w:pPr>
        <w:pStyle w:val="ListParagraph"/>
        <w:numPr>
          <w:ilvl w:val="0"/>
          <w:numId w:val="15"/>
        </w:numPr>
      </w:pPr>
      <w:r>
        <w:t>H</w:t>
      </w:r>
      <w:r w:rsidR="00642301">
        <w:t>ow Active is the U</w:t>
      </w:r>
      <w:r>
        <w:t>ser</w:t>
      </w:r>
    </w:p>
    <w:p w:rsidR="007416D2" w:rsidRDefault="00642301" w:rsidP="007416D2">
      <w:pPr>
        <w:pStyle w:val="ListParagraph"/>
        <w:numPr>
          <w:ilvl w:val="0"/>
          <w:numId w:val="15"/>
        </w:numPr>
      </w:pPr>
      <w:r>
        <w:t>The U</w:t>
      </w:r>
      <w:r w:rsidR="007416D2">
        <w:t>niforms</w:t>
      </w:r>
    </w:p>
    <w:p w:rsidR="007416D2" w:rsidRDefault="00642301" w:rsidP="007416D2">
      <w:pPr>
        <w:pStyle w:val="ListParagraph"/>
        <w:numPr>
          <w:ilvl w:val="0"/>
          <w:numId w:val="15"/>
        </w:numPr>
      </w:pPr>
      <w:r>
        <w:t>The D</w:t>
      </w:r>
      <w:r w:rsidR="007416D2">
        <w:t>uration</w:t>
      </w:r>
      <w:r>
        <w:t xml:space="preserve"> of the A</w:t>
      </w:r>
      <w:r w:rsidR="007416D2">
        <w:t>ctivity</w:t>
      </w:r>
    </w:p>
    <w:p w:rsidR="007416D2" w:rsidRDefault="00642301" w:rsidP="007416D2">
      <w:pPr>
        <w:pStyle w:val="ListParagraph"/>
        <w:numPr>
          <w:ilvl w:val="0"/>
          <w:numId w:val="15"/>
        </w:numPr>
      </w:pPr>
      <w:r>
        <w:t>The Level of F</w:t>
      </w:r>
      <w:r w:rsidR="007416D2">
        <w:t>ocus</w:t>
      </w:r>
    </w:p>
    <w:p w:rsidR="00EB14FF" w:rsidRDefault="00EB14FF" w:rsidP="007416D2">
      <w:pPr>
        <w:pStyle w:val="Heading2"/>
      </w:pPr>
      <w:bookmarkStart w:id="250" w:name="_Toc406140271"/>
      <w:r w:rsidRPr="00131217">
        <w:t xml:space="preserve">What type of </w:t>
      </w:r>
      <w:r w:rsidR="007416D2">
        <w:t>signal</w:t>
      </w:r>
      <w:r w:rsidRPr="00131217">
        <w:t xml:space="preserve"> do we want to </w:t>
      </w:r>
      <w:r w:rsidR="007416D2">
        <w:t>track</w:t>
      </w:r>
      <w:r w:rsidRPr="00131217">
        <w:t>?</w:t>
      </w:r>
      <w:bookmarkEnd w:id="250"/>
    </w:p>
    <w:p w:rsidR="007416D2" w:rsidRDefault="007416D2" w:rsidP="007416D2">
      <w:r>
        <w:t>Once we know the patterns that define the activity, we look into what are the signals that the user is interested in feeling.</w:t>
      </w:r>
    </w:p>
    <w:p w:rsidR="007416D2" w:rsidRDefault="00EA19E5" w:rsidP="007416D2">
      <w:pPr>
        <w:pStyle w:val="ListParagraph"/>
        <w:numPr>
          <w:ilvl w:val="0"/>
          <w:numId w:val="15"/>
        </w:numPr>
      </w:pPr>
      <w:r>
        <w:t xml:space="preserve">Nature of </w:t>
      </w:r>
      <w:r w:rsidR="00642301">
        <w:t>S</w:t>
      </w:r>
      <w:r>
        <w:t>ignal</w:t>
      </w:r>
    </w:p>
    <w:p w:rsidR="00EA19E5" w:rsidRDefault="00EA19E5" w:rsidP="007416D2">
      <w:pPr>
        <w:pStyle w:val="ListParagraph"/>
        <w:numPr>
          <w:ilvl w:val="0"/>
          <w:numId w:val="15"/>
        </w:numPr>
      </w:pPr>
      <w:r>
        <w:t>Range</w:t>
      </w:r>
      <w:r w:rsidR="00642301">
        <w:t xml:space="preserve"> of S</w:t>
      </w:r>
      <w:r>
        <w:t>ignal</w:t>
      </w:r>
    </w:p>
    <w:p w:rsidR="00EA19E5" w:rsidRDefault="00642301" w:rsidP="007416D2">
      <w:pPr>
        <w:pStyle w:val="ListParagraph"/>
        <w:numPr>
          <w:ilvl w:val="0"/>
          <w:numId w:val="15"/>
        </w:numPr>
      </w:pPr>
      <w:r>
        <w:t>Rate of C</w:t>
      </w:r>
      <w:r w:rsidR="00EA19E5">
        <w:t>hange</w:t>
      </w:r>
    </w:p>
    <w:p w:rsidR="001637C8" w:rsidRPr="007416D2" w:rsidRDefault="001637C8" w:rsidP="007416D2">
      <w:pPr>
        <w:pStyle w:val="ListParagraph"/>
        <w:numPr>
          <w:ilvl w:val="0"/>
          <w:numId w:val="15"/>
        </w:numPr>
      </w:pPr>
      <w:r>
        <w:t>Quantification</w:t>
      </w:r>
    </w:p>
    <w:p w:rsidR="00EB14FF" w:rsidRDefault="00EB14FF" w:rsidP="00EA19E5">
      <w:pPr>
        <w:pStyle w:val="Heading2"/>
      </w:pPr>
      <w:bookmarkStart w:id="251" w:name="_Toc406140272"/>
      <w:r w:rsidRPr="00131217">
        <w:t xml:space="preserve">What kind of </w:t>
      </w:r>
      <w:r w:rsidR="007416D2">
        <w:t>sense do we want to create</w:t>
      </w:r>
      <w:r w:rsidRPr="00131217">
        <w:t>?</w:t>
      </w:r>
      <w:bookmarkEnd w:id="251"/>
    </w:p>
    <w:p w:rsidR="00EA19E5" w:rsidRDefault="00EA19E5" w:rsidP="00EA19E5">
      <w:r>
        <w:t>The type of signal to be tracked will suggest the best sensory feedback for the user to interpret.</w:t>
      </w:r>
    </w:p>
    <w:p w:rsidR="00EA19E5" w:rsidRDefault="00642301" w:rsidP="00EA19E5">
      <w:pPr>
        <w:pStyle w:val="ListParagraph"/>
        <w:numPr>
          <w:ilvl w:val="0"/>
          <w:numId w:val="15"/>
        </w:numPr>
      </w:pPr>
      <w:r>
        <w:lastRenderedPageBreak/>
        <w:t>User Involvement</w:t>
      </w:r>
    </w:p>
    <w:p w:rsidR="00642301" w:rsidRDefault="00642301" w:rsidP="00EA19E5">
      <w:pPr>
        <w:pStyle w:val="ListParagraph"/>
        <w:numPr>
          <w:ilvl w:val="0"/>
          <w:numId w:val="15"/>
        </w:numPr>
      </w:pPr>
      <w:r>
        <w:t>Time of Response</w:t>
      </w:r>
    </w:p>
    <w:p w:rsidR="00642301" w:rsidRDefault="00642301" w:rsidP="00EA19E5">
      <w:pPr>
        <w:pStyle w:val="ListParagraph"/>
        <w:numPr>
          <w:ilvl w:val="0"/>
          <w:numId w:val="15"/>
        </w:numPr>
      </w:pPr>
      <w:r>
        <w:t>Sensory Metaphors</w:t>
      </w:r>
    </w:p>
    <w:p w:rsidR="00642301" w:rsidRDefault="00642301" w:rsidP="00EA19E5">
      <w:pPr>
        <w:pStyle w:val="ListParagraph"/>
        <w:numPr>
          <w:ilvl w:val="0"/>
          <w:numId w:val="15"/>
        </w:numPr>
      </w:pPr>
      <w:r>
        <w:t>User Control</w:t>
      </w:r>
    </w:p>
    <w:p w:rsidR="006F00B6" w:rsidRDefault="00EB14FF" w:rsidP="00642301">
      <w:pPr>
        <w:pStyle w:val="Heading2"/>
      </w:pPr>
      <w:bookmarkStart w:id="252" w:name="_Toc406140273"/>
      <w:r w:rsidRPr="00131217">
        <w:t>Are there any redundancies with other senses?</w:t>
      </w:r>
      <w:bookmarkEnd w:id="252"/>
      <w:r w:rsidRPr="00131217">
        <w:t xml:space="preserve"> </w:t>
      </w:r>
    </w:p>
    <w:p w:rsidR="00642301" w:rsidRDefault="00642301" w:rsidP="00642301">
      <w:r>
        <w:t>Redundancies with natural senses are important in order to increase accuracy, learning time and training strategies.</w:t>
      </w:r>
    </w:p>
    <w:p w:rsidR="00642301" w:rsidRDefault="00642301" w:rsidP="00642301">
      <w:pPr>
        <w:pStyle w:val="ListParagraph"/>
        <w:numPr>
          <w:ilvl w:val="0"/>
          <w:numId w:val="15"/>
        </w:numPr>
      </w:pPr>
      <w:r>
        <w:t>Natural Redundancies</w:t>
      </w:r>
    </w:p>
    <w:p w:rsidR="00642301" w:rsidRDefault="00642301" w:rsidP="00642301">
      <w:pPr>
        <w:pStyle w:val="ListParagraph"/>
        <w:numPr>
          <w:ilvl w:val="0"/>
          <w:numId w:val="15"/>
        </w:numPr>
      </w:pPr>
      <w:r>
        <w:t>Multiple Feedbacks</w:t>
      </w:r>
    </w:p>
    <w:p w:rsidR="00642301" w:rsidRDefault="00642301" w:rsidP="00642301">
      <w:pPr>
        <w:pStyle w:val="ListParagraph"/>
        <w:numPr>
          <w:ilvl w:val="0"/>
          <w:numId w:val="15"/>
        </w:numPr>
      </w:pPr>
      <w:r>
        <w:t>Sensory Enhancement</w:t>
      </w:r>
    </w:p>
    <w:p w:rsidR="00642301" w:rsidRPr="00642301" w:rsidRDefault="00642301" w:rsidP="00642301">
      <w:pPr>
        <w:pStyle w:val="ListParagraph"/>
        <w:numPr>
          <w:ilvl w:val="0"/>
          <w:numId w:val="15"/>
        </w:numPr>
      </w:pPr>
      <w:r>
        <w:t>Sensory Substitution</w:t>
      </w:r>
    </w:p>
    <w:p w:rsidR="00FC0663" w:rsidRDefault="00FC0663" w:rsidP="00642301">
      <w:pPr>
        <w:pStyle w:val="Heading2"/>
      </w:pPr>
      <w:bookmarkStart w:id="253" w:name="_Toc406140274"/>
      <w:r w:rsidRPr="00131217">
        <w:t xml:space="preserve">What type of </w:t>
      </w:r>
      <w:r w:rsidR="00D24BFF" w:rsidRPr="00131217">
        <w:t>feedback</w:t>
      </w:r>
      <w:r w:rsidRPr="00131217">
        <w:t xml:space="preserve"> can we use?</w:t>
      </w:r>
      <w:bookmarkEnd w:id="253"/>
    </w:p>
    <w:p w:rsidR="00642301" w:rsidRDefault="00642301" w:rsidP="00642301">
      <w:pPr>
        <w:pStyle w:val="ListParagraph"/>
        <w:numPr>
          <w:ilvl w:val="0"/>
          <w:numId w:val="15"/>
        </w:numPr>
      </w:pPr>
      <w:r>
        <w:t>Vibration</w:t>
      </w:r>
    </w:p>
    <w:p w:rsidR="00642301" w:rsidRDefault="00642301" w:rsidP="00642301">
      <w:pPr>
        <w:pStyle w:val="ListParagraph"/>
        <w:numPr>
          <w:ilvl w:val="0"/>
          <w:numId w:val="15"/>
        </w:numPr>
      </w:pPr>
      <w:r>
        <w:t>Sound</w:t>
      </w:r>
    </w:p>
    <w:p w:rsidR="00642301" w:rsidRDefault="00642301" w:rsidP="00642301">
      <w:pPr>
        <w:pStyle w:val="ListParagraph"/>
        <w:numPr>
          <w:ilvl w:val="0"/>
          <w:numId w:val="15"/>
        </w:numPr>
      </w:pPr>
      <w:r>
        <w:t>Thermal</w:t>
      </w:r>
    </w:p>
    <w:p w:rsidR="00642301" w:rsidRPr="00642301" w:rsidRDefault="00642301" w:rsidP="00642301">
      <w:pPr>
        <w:pStyle w:val="ListParagraph"/>
        <w:numPr>
          <w:ilvl w:val="0"/>
          <w:numId w:val="15"/>
        </w:numPr>
      </w:pPr>
      <w:r>
        <w:t>Olfactory</w:t>
      </w:r>
    </w:p>
    <w:p w:rsidR="00EB14FF" w:rsidRDefault="00FC0663" w:rsidP="002D3791">
      <w:pPr>
        <w:pStyle w:val="Heading2"/>
      </w:pPr>
      <w:bookmarkStart w:id="254" w:name="_Toc406140275"/>
      <w:r w:rsidRPr="00131217">
        <w:t>Where are</w:t>
      </w:r>
      <w:r w:rsidR="00EB14FF" w:rsidRPr="00131217">
        <w:t xml:space="preserve"> the sensor </w:t>
      </w:r>
      <w:r w:rsidRPr="00131217">
        <w:t>and</w:t>
      </w:r>
      <w:r w:rsidR="00EB14FF" w:rsidRPr="00131217">
        <w:t xml:space="preserve"> </w:t>
      </w:r>
      <w:r w:rsidR="00D24BFF" w:rsidRPr="00131217">
        <w:t>feedback</w:t>
      </w:r>
      <w:r w:rsidR="00EB14FF" w:rsidRPr="00131217">
        <w:t xml:space="preserve"> located?</w:t>
      </w:r>
      <w:bookmarkEnd w:id="254"/>
    </w:p>
    <w:p w:rsidR="002D3791" w:rsidRDefault="002D3791" w:rsidP="002D3791">
      <w:pPr>
        <w:pStyle w:val="ListParagraph"/>
        <w:numPr>
          <w:ilvl w:val="0"/>
          <w:numId w:val="15"/>
        </w:numPr>
      </w:pPr>
      <w:r>
        <w:t>Sensitivity</w:t>
      </w:r>
    </w:p>
    <w:p w:rsidR="00AA3EA9" w:rsidRDefault="00AA3EA9" w:rsidP="002D3791">
      <w:pPr>
        <w:pStyle w:val="ListParagraph"/>
        <w:numPr>
          <w:ilvl w:val="0"/>
          <w:numId w:val="15"/>
        </w:numPr>
      </w:pPr>
      <w:r>
        <w:t>Comfort</w:t>
      </w:r>
    </w:p>
    <w:p w:rsidR="002D3791" w:rsidRDefault="002D3791" w:rsidP="002D3791">
      <w:pPr>
        <w:pStyle w:val="ListParagraph"/>
        <w:numPr>
          <w:ilvl w:val="0"/>
          <w:numId w:val="15"/>
        </w:numPr>
      </w:pPr>
      <w:r>
        <w:t>Metaphor</w:t>
      </w:r>
    </w:p>
    <w:p w:rsidR="002D3791" w:rsidRDefault="002D3791" w:rsidP="002D3791">
      <w:pPr>
        <w:pStyle w:val="ListParagraph"/>
        <w:numPr>
          <w:ilvl w:val="0"/>
          <w:numId w:val="15"/>
        </w:numPr>
      </w:pPr>
      <w:r>
        <w:t>Upper Extremities</w:t>
      </w:r>
    </w:p>
    <w:p w:rsidR="002D3791" w:rsidRDefault="002D3791" w:rsidP="002D3791">
      <w:pPr>
        <w:pStyle w:val="ListParagraph"/>
        <w:numPr>
          <w:ilvl w:val="0"/>
          <w:numId w:val="15"/>
        </w:numPr>
      </w:pPr>
      <w:r>
        <w:t>Fingers</w:t>
      </w:r>
    </w:p>
    <w:p w:rsidR="002D3791" w:rsidRDefault="002D3791" w:rsidP="002D3791">
      <w:pPr>
        <w:pStyle w:val="ListParagraph"/>
        <w:numPr>
          <w:ilvl w:val="0"/>
          <w:numId w:val="15"/>
        </w:numPr>
      </w:pPr>
      <w:r>
        <w:t>Lower Extremities</w:t>
      </w:r>
    </w:p>
    <w:p w:rsidR="002D3791" w:rsidRDefault="002D3791" w:rsidP="002D3791">
      <w:pPr>
        <w:pStyle w:val="ListParagraph"/>
        <w:numPr>
          <w:ilvl w:val="0"/>
          <w:numId w:val="15"/>
        </w:numPr>
      </w:pPr>
      <w:r>
        <w:t>Core</w:t>
      </w:r>
      <w:r w:rsidRPr="002D3791">
        <w:t xml:space="preserve"> </w:t>
      </w:r>
    </w:p>
    <w:p w:rsidR="002D3791" w:rsidRDefault="002D3791" w:rsidP="002D3791">
      <w:pPr>
        <w:pStyle w:val="ListParagraph"/>
        <w:numPr>
          <w:ilvl w:val="0"/>
          <w:numId w:val="15"/>
        </w:numPr>
      </w:pPr>
      <w:r>
        <w:t>Front or Back</w:t>
      </w:r>
    </w:p>
    <w:p w:rsidR="002D3791" w:rsidRDefault="002D3791" w:rsidP="002D3791">
      <w:pPr>
        <w:pStyle w:val="ListParagraph"/>
        <w:numPr>
          <w:ilvl w:val="0"/>
          <w:numId w:val="15"/>
        </w:numPr>
      </w:pPr>
      <w:r>
        <w:t>Head</w:t>
      </w:r>
    </w:p>
    <w:p w:rsidR="007C77B6" w:rsidRDefault="00EB14FF" w:rsidP="002D3791">
      <w:pPr>
        <w:pStyle w:val="Heading2"/>
      </w:pPr>
      <w:bookmarkStart w:id="255" w:name="_Toc406140276"/>
      <w:r w:rsidRPr="00131217">
        <w:t>Can we set up a learning environment?</w:t>
      </w:r>
      <w:bookmarkEnd w:id="255"/>
    </w:p>
    <w:p w:rsidR="002D3791" w:rsidRDefault="002D3791" w:rsidP="002D3791">
      <w:pPr>
        <w:pStyle w:val="ListParagraph"/>
        <w:numPr>
          <w:ilvl w:val="0"/>
          <w:numId w:val="15"/>
        </w:numPr>
      </w:pPr>
      <w:r>
        <w:t>Training</w:t>
      </w:r>
    </w:p>
    <w:p w:rsidR="002D3791" w:rsidRPr="002D3791" w:rsidRDefault="002D3791" w:rsidP="002D3791">
      <w:pPr>
        <w:pStyle w:val="ListParagraph"/>
        <w:numPr>
          <w:ilvl w:val="0"/>
          <w:numId w:val="15"/>
        </w:numPr>
      </w:pPr>
      <w:r>
        <w:t>Simulation</w:t>
      </w:r>
    </w:p>
    <w:p w:rsidR="00C97FA1" w:rsidRDefault="00C97FA1">
      <w:r>
        <w:br w:type="page"/>
      </w:r>
    </w:p>
    <w:p w:rsidR="007C77B6" w:rsidRPr="00131217" w:rsidRDefault="00C97FA1" w:rsidP="007C77B6">
      <w:pPr>
        <w:pStyle w:val="Heading2"/>
      </w:pPr>
      <w:bookmarkStart w:id="256" w:name="_Toc406140277"/>
      <w:r>
        <w:rPr>
          <w:noProof/>
        </w:rPr>
        <w:lastRenderedPageBreak/>
        <mc:AlternateContent>
          <mc:Choice Requires="wpg">
            <w:drawing>
              <wp:anchor distT="0" distB="0" distL="114300" distR="114300" simplePos="0" relativeHeight="251941888" behindDoc="0" locked="0" layoutInCell="1" allowOverlap="1" wp14:anchorId="225969DA" wp14:editId="5B3E9E58">
                <wp:simplePos x="0" y="0"/>
                <wp:positionH relativeFrom="column">
                  <wp:posOffset>116840</wp:posOffset>
                </wp:positionH>
                <wp:positionV relativeFrom="paragraph">
                  <wp:posOffset>20955</wp:posOffset>
                </wp:positionV>
                <wp:extent cx="5709285" cy="3865957"/>
                <wp:effectExtent l="38100" t="38100" r="43815" b="1270"/>
                <wp:wrapSquare wrapText="bothSides"/>
                <wp:docPr id="11291" name="Group 11291"/>
                <wp:cNvGraphicFramePr/>
                <a:graphic xmlns:a="http://schemas.openxmlformats.org/drawingml/2006/main">
                  <a:graphicData uri="http://schemas.microsoft.com/office/word/2010/wordprocessingGroup">
                    <wpg:wgp>
                      <wpg:cNvGrpSpPr/>
                      <wpg:grpSpPr>
                        <a:xfrm>
                          <a:off x="0" y="0"/>
                          <a:ext cx="5709285" cy="3865957"/>
                          <a:chOff x="0" y="0"/>
                          <a:chExt cx="5709285" cy="3867063"/>
                        </a:xfrm>
                      </wpg:grpSpPr>
                      <wpg:grpSp>
                        <wpg:cNvPr id="11289" name="Group 11289"/>
                        <wpg:cNvGrpSpPr/>
                        <wpg:grpSpPr>
                          <a:xfrm>
                            <a:off x="0" y="0"/>
                            <a:ext cx="5709285" cy="3455117"/>
                            <a:chOff x="0" y="0"/>
                            <a:chExt cx="5709683" cy="3455582"/>
                          </a:xfrm>
                        </wpg:grpSpPr>
                        <pic:pic xmlns:pic="http://schemas.openxmlformats.org/drawingml/2006/picture">
                          <pic:nvPicPr>
                            <pic:cNvPr id="11283" name="Picture 4" descr="C:\Users\TitoAlfaro\Documents\GitHub\PhDThesis\Presentations\Proposal\ColoredSketches\runner.jpg"/>
                            <pic:cNvPicPr>
                              <a:picLocks noChangeAspect="1"/>
                            </pic:cNvPicPr>
                          </pic:nvPicPr>
                          <pic:blipFill rotWithShape="1">
                            <a:blip r:embed="rId197" cstate="print">
                              <a:extLst>
                                <a:ext uri="{28A0092B-C50C-407E-A947-70E740481C1C}">
                                  <a14:useLocalDpi xmlns:a14="http://schemas.microsoft.com/office/drawing/2010/main" val="0"/>
                                </a:ext>
                              </a:extLst>
                            </a:blip>
                            <a:srcRect l="32147" t="23202" r="42276" b="34284"/>
                            <a:stretch/>
                          </pic:blipFill>
                          <pic:spPr bwMode="auto">
                            <a:xfrm>
                              <a:off x="0" y="0"/>
                              <a:ext cx="2732567" cy="3455582"/>
                            </a:xfrm>
                            <a:prstGeom prst="rect">
                              <a:avLst/>
                            </a:prstGeom>
                            <a:noFill/>
                            <a:ln w="28575">
                              <a:solidFill>
                                <a:schemeClr val="tx1"/>
                              </a:solidFill>
                            </a:ln>
                            <a:extLst/>
                          </pic:spPr>
                        </pic:pic>
                        <pic:pic xmlns:pic="http://schemas.openxmlformats.org/drawingml/2006/picture">
                          <pic:nvPicPr>
                            <pic:cNvPr id="11284" name="Picture 2" descr="C:\Users\TitoAlfaro\Documents\PhDThesis\images\sailing.jpg"/>
                            <pic:cNvPicPr>
                              <a:picLocks noChangeAspect="1"/>
                            </pic:cNvPicPr>
                          </pic:nvPicPr>
                          <pic:blipFill rotWithShape="1">
                            <a:blip r:embed="rId198" cstate="print">
                              <a:extLst>
                                <a:ext uri="{28A0092B-C50C-407E-A947-70E740481C1C}">
                                  <a14:useLocalDpi xmlns:a14="http://schemas.microsoft.com/office/drawing/2010/main" val="0"/>
                                </a:ext>
                              </a:extLst>
                            </a:blip>
                            <a:srcRect t="1525" b="6177"/>
                            <a:stretch/>
                          </pic:blipFill>
                          <pic:spPr bwMode="auto">
                            <a:xfrm>
                              <a:off x="2966483" y="1743740"/>
                              <a:ext cx="2732568" cy="1711842"/>
                            </a:xfrm>
                            <a:prstGeom prst="rect">
                              <a:avLst/>
                            </a:prstGeom>
                            <a:noFill/>
                            <a:ln w="28575">
                              <a:solidFill>
                                <a:schemeClr val="tx1"/>
                              </a:solidFill>
                            </a:ln>
                            <a:extLst/>
                          </pic:spPr>
                        </pic:pic>
                        <wpg:grpSp>
                          <wpg:cNvPr id="11288" name="Group 11288"/>
                          <wpg:cNvGrpSpPr/>
                          <wpg:grpSpPr>
                            <a:xfrm>
                              <a:off x="2966483" y="0"/>
                              <a:ext cx="2743200" cy="1560195"/>
                              <a:chOff x="0" y="0"/>
                              <a:chExt cx="2743200" cy="1560353"/>
                            </a:xfrm>
                          </wpg:grpSpPr>
                          <pic:pic xmlns:pic="http://schemas.openxmlformats.org/drawingml/2006/picture">
                            <pic:nvPicPr>
                              <pic:cNvPr id="11282" name="Picture 3" descr="C:\Users\TitoAlfaro\Documents\GitHub\PhDThesis\Presentations\Proposal\ColoredSketches\nature.jpg"/>
                              <pic:cNvPicPr>
                                <a:picLocks noChangeAspect="1"/>
                              </pic:cNvPicPr>
                            </pic:nvPicPr>
                            <pic:blipFill rotWithShape="1">
                              <a:blip r:embed="rId199" cstate="print">
                                <a:extLst>
                                  <a:ext uri="{28A0092B-C50C-407E-A947-70E740481C1C}">
                                    <a14:useLocalDpi xmlns:a14="http://schemas.microsoft.com/office/drawing/2010/main" val="0"/>
                                  </a:ext>
                                </a:extLst>
                              </a:blip>
                              <a:srcRect l="31422" t="28453" r="25917" b="41885"/>
                              <a:stretch/>
                            </pic:blipFill>
                            <pic:spPr bwMode="auto">
                              <a:xfrm>
                                <a:off x="0" y="0"/>
                                <a:ext cx="2743200" cy="1560353"/>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g:cNvPr id="11285" name="Group 11"/>
                            <wpg:cNvGrpSpPr/>
                            <wpg:grpSpPr>
                              <a:xfrm>
                                <a:off x="936410" y="242181"/>
                                <a:ext cx="508608" cy="1318124"/>
                                <a:chOff x="-1992774" y="-1443885"/>
                                <a:chExt cx="823802" cy="2136337"/>
                              </a:xfrm>
                            </wpg:grpSpPr>
                            <pic:pic xmlns:pic="http://schemas.openxmlformats.org/drawingml/2006/picture">
                              <pic:nvPicPr>
                                <pic:cNvPr id="11286" name="Picture 11286" descr="C:\Users\TitoAlfaro\Documents\GitHub\PhDThesis\Presentations\Proposal\ColoredSketches\walker.jpg"/>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l="50315" t="33747" r="43765" b="47309"/>
                                <a:stretch/>
                              </pic:blipFill>
                              <pic:spPr bwMode="auto">
                                <a:xfrm flipH="1">
                                  <a:off x="-1992774" y="-1443885"/>
                                  <a:ext cx="823802" cy="2136337"/>
                                </a:xfrm>
                                <a:prstGeom prst="rect">
                                  <a:avLst/>
                                </a:prstGeom>
                                <a:noFill/>
                                <a:extLst>
                                  <a:ext uri="{909E8E84-426E-40DD-AFC4-6F175D3DCCD1}">
                                    <a14:hiddenFill xmlns:a14="http://schemas.microsoft.com/office/drawing/2010/main">
                                      <a:solidFill>
                                        <a:srgbClr val="FFFFFF"/>
                                      </a:solidFill>
                                    </a14:hiddenFill>
                                  </a:ext>
                                </a:extLst>
                              </pic:spPr>
                            </pic:pic>
                            <w14:contentPart bwMode="auto" r:id="rId201">
                              <w14:nvContentPartPr>
                                <w14:cNvPr id="11287" name="Ink 11287"/>
                                <w14:cNvContentPartPr/>
                              </w14:nvContentPartPr>
                              <w14:xfrm>
                                <a:off x="-1402127" y="355766"/>
                                <a:ext cx="78877" cy="120654"/>
                              </w14:xfrm>
                            </w14:contentPart>
                          </wpg:grpSp>
                        </wpg:grpSp>
                      </wpg:grpSp>
                      <wps:wsp>
                        <wps:cNvPr id="11290" name="Text Box 11290"/>
                        <wps:cNvSpPr txBox="1"/>
                        <wps:spPr>
                          <a:xfrm>
                            <a:off x="0" y="3561541"/>
                            <a:ext cx="5709285" cy="305522"/>
                          </a:xfrm>
                          <a:prstGeom prst="rect">
                            <a:avLst/>
                          </a:prstGeom>
                          <a:solidFill>
                            <a:prstClr val="white"/>
                          </a:solidFill>
                          <a:ln>
                            <a:noFill/>
                          </a:ln>
                          <a:effectLst/>
                        </wps:spPr>
                        <wps:txbx>
                          <w:txbxContent>
                            <w:p w:rsidR="00530157" w:rsidRPr="00C17BF3" w:rsidRDefault="00530157" w:rsidP="00C97FA1">
                              <w:pPr>
                                <w:pStyle w:val="Caption"/>
                                <w:rPr>
                                  <w:b w:val="0"/>
                                  <w:bCs w:val="0"/>
                                  <w:smallCaps/>
                                  <w:noProof/>
                                  <w:spacing w:val="5"/>
                                  <w:sz w:val="28"/>
                                  <w:szCs w:val="28"/>
                                </w:rPr>
                              </w:pPr>
                              <w:bookmarkStart w:id="257" w:name="_Toc406140380"/>
                              <w:r>
                                <w:t xml:space="preserve">Figure </w:t>
                              </w:r>
                              <w:fldSimple w:instr=" SEQ Figure \* ARABIC ">
                                <w:r>
                                  <w:rPr>
                                    <w:noProof/>
                                  </w:rPr>
                                  <w:t>63</w:t>
                                </w:r>
                              </w:fldSimple>
                              <w:r>
                                <w:t xml:space="preserve"> - Main activity can be running, sailing or a leisure stroll</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1291" o:spid="_x0000_s1276" style="position:absolute;margin-left:9.2pt;margin-top:1.65pt;width:449.55pt;height:304.4pt;z-index:251941888;mso-position-horizontal-relative:text;mso-position-vertical-relative:text;mso-height-relative:margin" coordsize="57092,38670"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P+/PTgQAAAAYBg0f+orHK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sS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M8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XvLjyEUmUR5YDLd+elWAc8ioZ4BcKuVB2sGGfUVM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bJvxhKcDkZqG4DM8e2Tb82T7&#10;ipVORQAt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TXjV2G4frTq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K960qmMpHu&#10;/eAN7DuanUYGKiuMrNFtLD5ucDrxUq9MigBa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BkrBRgttyetPHSobhQxUNFu+b+70qYDAx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NlLAcUAO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wOu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psgDLhjQA6igc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bhnGaFzjm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junaOEukZbH8IqSmTLvUoWKj1WgBynPalpEIIyKW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I2SMzrIfvYO2pM1G8UbzLIw+ZAdvtUi9Ol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VDfDdayKw48s9PpU1DHA6UAQ2OfsseQfu&#10;Dr9KmpE6Zx+dL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GKKKKACiiigAooooAKKKKACiiigAooooAKKKKACiiigAIzRRRQAUUUUAFFFFABRRRQAY5zRRR&#10;QAUUUUAFFFFABRgelFFABgUUUUANaJHGGFAiRfurTqKADA9KMD0oooAMD0owPSiigBCqntSCGMdq&#10;dRQAUUUUAFBAPWiigAAA6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">
                <v:group id="Group 11289" o:spid="_x0000_s1277" style="position:absolute;width:57092;height:34551" coordsize="57096,34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tqwMYAAADeAAAADwAAAGRycy9kb3ducmV2LnhtbERPTWvCQBC9F/wPyxS8&#10;NZsoLTHNKiJWPIRCVSi9DdkxCWZnQ3abxH/fLRR6m8f7nHwzmVYM1LvGsoIkikEQl1Y3XCm4nN+e&#10;UhDOI2tsLZOCOznYrGcPOWbajvxBw8lXIoSwy1BB7X2XSenKmgy6yHbEgbva3qAPsK+k7nEM4aaV&#10;izh+kQYbDg01drSrqbydvo2Cw4jjdpnsh+J23d2/zs/vn0VCSs0fp+0rCE+T/xf/uY86zE8W6Qp+&#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e2rAxgAAAN4A&#10;AAAPAAAAAAAAAAAAAAAAAKoCAABkcnMvZG93bnJldi54bWxQSwUGAAAAAAQABAD6AAAAnQMAAAAA&#10;">
                  <v:shape id="Picture 4" o:spid="_x0000_s1278" type="#_x0000_t75" style="position:absolute;width:27325;height:345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b5NjFAAAA3gAAAA8AAABkcnMvZG93bnJldi54bWxEj0FrwzAMhe+D/gejwm6L44yVNqtb2sFg&#10;16U99ChiLckWy8H2muTfz4NCbxLvfU9P2/1ke3ElHzrHGlSWgyCunem40XA+vT+tQYSIbLB3TBpm&#10;CrDfLR62WBo38iddq9iIFMKhRA1tjEMpZahbshgyNxAn7ct5izGtvpHG45jCbS+LPF9Jix2nCy0O&#10;9NZS/VP92lRjc5zVpVCbMfhqqufv7qVQldaPy+nwCiLSFO/mG/1hEqeK9TP8v5NmkL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G+TYxQAAAN4AAAAPAAAAAAAAAAAAAAAA&#10;AJ8CAABkcnMvZG93bnJldi54bWxQSwUGAAAAAAQABAD3AAAAkQMAAAAA&#10;" stroked="t" strokecolor="black [3213]" strokeweight="2.25pt">
                    <v:imagedata r:id="rId202" o:title="runner" croptop="15206f" cropbottom="22468f" cropleft="21068f" cropright="27706f"/>
                    <v:path arrowok="t"/>
                  </v:shape>
                  <v:shape id="Picture 2" o:spid="_x0000_s1279" type="#_x0000_t75" style="position:absolute;left:29664;top:17437;width:27326;height:171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Y17fCAAAA3gAAAA8AAABkcnMvZG93bnJldi54bWxET0uLwjAQvgv7H8IIXmRNre4itVEWQdir&#10;WjwPzWyfmZQmatdfbwTB23x8z0m3g2nFlXpXWVYwn0UgiHOrKy4UZKf95wqE88gaW8uk4J8cbDcf&#10;oxQTbW98oOvRFyKEsEtQQel9l0jp8pIMupntiAP3Z3uDPsC+kLrHWwg3rYyj6FsarDg0lNjRrqS8&#10;OV6MgsU+xq86as7Fabq7t0N9l9mhVmoyHn7WIDwN/i1+uX91mD+PV0t4vhNukJ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GNe3wgAAAN4AAAAPAAAAAAAAAAAAAAAAAJ8C&#10;AABkcnMvZG93bnJldi54bWxQSwUGAAAAAAQABAD3AAAAjgMAAAAA&#10;" stroked="t" strokecolor="black [3213]" strokeweight="2.25pt">
                    <v:imagedata r:id="rId203" o:title="sailing" croptop="999f" cropbottom="4048f"/>
                    <v:path arrowok="t"/>
                  </v:shape>
                  <v:group id="Group 11288" o:spid="_x0000_s1280" style="position:absolute;left:29664;width:27432;height:15601" coordsize="27432,156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jfPW8cAAADe&#10;AAAADwAAAAAAAAAAAAAAAACqAgAAZHJzL2Rvd25yZXYueG1sUEsFBgAAAAAEAAQA+gAAAJ4DAAAA&#10;AA==&#10;">
                    <v:shape id="Picture 3" o:spid="_x0000_s1281" type="#_x0000_t75" style="position:absolute;width:27432;height:15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YyNTDAAAA3gAAAA8AAABkcnMvZG93bnJldi54bWxET01rg0AQvRf6H5YJ9FbXWLBiswlpQRLI&#10;qVp6Htypiu6s7G4T+++7gUBu83ifs9ktZhJncn6wrGCdpCCIW6sH7hR8NdVzAcIHZI2TZVLwRx52&#10;28eHDZbaXviTznXoRAxhX6KCPoS5lNK3PRn0iZ2JI/djncEQoeukdniJ4WaSWZrm0uDAsaHHmT56&#10;asf61ygI32MzHwqbv+rx/eT08cVk1UGpp9WyfwMRaAl38c191HH+OisyuL4Tb5Db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ljI1MMAAADeAAAADwAAAAAAAAAAAAAAAACf&#10;AgAAZHJzL2Rvd25yZXYueG1sUEsFBgAAAAAEAAQA9wAAAI8DAAAAAA==&#10;" stroked="t" strokecolor="black [3213]" strokeweight="2.25pt">
                      <v:imagedata r:id="rId204" o:title="nature" croptop="18647f" cropbottom="27450f" cropleft="20593f" cropright="16985f"/>
                      <v:path arrowok="t"/>
                    </v:shape>
                    <v:group id="Group 11" o:spid="_x0000_s1282" style="position:absolute;left:9364;top:2421;width:5086;height:13182" coordorigin="-19927,-14438" coordsize="8238,21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DZgxcQAAADeAAAA&#10;DwAAAAAAAAAAAAAAAACqAgAAZHJzL2Rvd25yZXYueG1sUEsFBgAAAAAEAAQA+gAAAJsDAAAAAA==&#10;">
                      <v:shape id="Picture 11286" o:spid="_x0000_s1283" type="#_x0000_t75" style="position:absolute;left:-19927;top:-14438;width:8238;height:2136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ZXK/FAAAA3gAAAA8AAABkcnMvZG93bnJldi54bWxET01rg0AQvQf6H5YJ9JaskTYNxlVKICD0&#10;UGoK7XFwJyq6s+JujO2v7xYCuc3jfU6az6YXE42utaxgs45AEFdWt1wr+DwdVzsQziNr7C2Tgh9y&#10;kGcPixQTba/8QVPpaxFC2CWooPF+SKR0VUMG3doOxIE729GgD3CspR7xGsJNL+Mo2kqDLYeGBgc6&#10;NFR15cUo+Loc4+nl8Dx1T29n997Hxa/hb6Uel/PrHoSn2d/FN3ehw/xNvNvC/zvhBpn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2VyvxQAAAN4AAAAPAAAAAAAAAAAAAAAA&#10;AJ8CAABkcnMvZG93bnJldi54bWxQSwUGAAAAAAQABAD3AAAAkQMAAAAA&#10;">
                        <v:imagedata r:id="rId205" o:title="walker" croptop="22116f" cropbottom="31004f" cropleft="32974f" cropright="28682f"/>
                      </v:shape>
                      <v:shape id="Ink 11287" o:spid="_x0000_s1284" type="#_x0000_t75" style="position:absolute;left:-14311;top:3266;width:1369;height:1789;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">
                        <v:imagedata r:id="rId206" o:title=""/>
                      </v:shape>
                    </v:group>
                  </v:group>
                </v:group>
                <v:shape id="Text Box 11290" o:spid="_x0000_s1285" type="#_x0000_t202" style="position:absolute;top:35615;width:57092;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d8kA&#10;AADeAAAADwAAAGRycy9kb3ducmV2LnhtbESPQU/DMAyF70j8h8hIXNCWbkwTlGXTNIEEXCbKLrtZ&#10;jdcUGqdK0q38e3xA4mbLz++9b7UZfafOFFMb2MBsWoAiroNtuTFw+HyZPIBKGdliF5gM/FCCzfr6&#10;aoWlDRf+oHOVGyUmnEo04HLuS61T7chjmoaeWG6nED1mWWOjbcSLmPtOz4tiqT22LAkOe9o5qr+r&#10;wRvYL457dzecnt+3i/v4dhh2y6+mMub2Ztw+gco05n/x3/erlfqz+aMACI7MoN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2/d8kAAADeAAAADwAAAAAAAAAAAAAAAACYAgAA&#10;ZHJzL2Rvd25yZXYueG1sUEsFBgAAAAAEAAQA9QAAAI4DAAAAAA==&#10;" stroked="f">
                  <v:textbox style="mso-fit-shape-to-text:t" inset="0,0,0,0">
                    <w:txbxContent>
                      <w:p w:rsidR="00530157" w:rsidRPr="00C17BF3" w:rsidRDefault="00530157" w:rsidP="00C97FA1">
                        <w:pPr>
                          <w:pStyle w:val="Caption"/>
                          <w:rPr>
                            <w:b w:val="0"/>
                            <w:bCs w:val="0"/>
                            <w:smallCaps/>
                            <w:noProof/>
                            <w:spacing w:val="5"/>
                            <w:sz w:val="28"/>
                            <w:szCs w:val="28"/>
                          </w:rPr>
                        </w:pPr>
                        <w:bookmarkStart w:id="258" w:name="_Toc406140380"/>
                        <w:r>
                          <w:t xml:space="preserve">Figure </w:t>
                        </w:r>
                        <w:fldSimple w:instr=" SEQ Figure \* ARABIC ">
                          <w:r>
                            <w:rPr>
                              <w:noProof/>
                            </w:rPr>
                            <w:t>63</w:t>
                          </w:r>
                        </w:fldSimple>
                        <w:r>
                          <w:t xml:space="preserve"> - Main activity can be running, sailing or a leisure stroll</w:t>
                        </w:r>
                        <w:bookmarkEnd w:id="258"/>
                      </w:p>
                    </w:txbxContent>
                  </v:textbox>
                </v:shape>
                <w10:wrap type="square"/>
              </v:group>
            </w:pict>
          </mc:Fallback>
        </mc:AlternateContent>
      </w:r>
      <w:r w:rsidR="007C77B6" w:rsidRPr="00131217">
        <w:t xml:space="preserve">The </w:t>
      </w:r>
      <w:r w:rsidR="000C2714" w:rsidRPr="00131217">
        <w:t>Main</w:t>
      </w:r>
      <w:r w:rsidR="007C77B6" w:rsidRPr="00131217">
        <w:t xml:space="preserve"> activity</w:t>
      </w:r>
      <w:bookmarkEnd w:id="256"/>
    </w:p>
    <w:p w:rsidR="0058262E" w:rsidRDefault="007C77B6" w:rsidP="007C77B6">
      <w:r w:rsidRPr="00131217">
        <w:t xml:space="preserve">It is important to remember that digital synesthesia is not an end to itself but a means to enhance an experience by creating richer connections between the user and the environment. So the </w:t>
      </w:r>
      <w:r w:rsidR="000C2714" w:rsidRPr="00131217">
        <w:t>main</w:t>
      </w:r>
      <w:r w:rsidRPr="00131217">
        <w:t xml:space="preserve"> activity is that </w:t>
      </w:r>
      <w:r w:rsidR="006C1C8A" w:rsidRPr="00131217">
        <w:t xml:space="preserve">in </w:t>
      </w:r>
      <w:r w:rsidRPr="00131217">
        <w:t>which the user will be taking part in and in which Digital Synesthesia will be a part of.</w:t>
      </w:r>
      <w:r w:rsidR="006C1C8A" w:rsidRPr="00131217">
        <w:t xml:space="preserve"> </w:t>
      </w:r>
      <w:r w:rsidR="0058262E" w:rsidRPr="00131217">
        <w:t xml:space="preserve">For the designer it will be important to be aware of how much attention does the activity demand of the user because the artificial senses will </w:t>
      </w:r>
      <w:r w:rsidR="000C2714" w:rsidRPr="00131217">
        <w:t>need</w:t>
      </w:r>
      <w:r w:rsidR="0058262E" w:rsidRPr="00131217">
        <w:t xml:space="preserve"> to make room in the </w:t>
      </w:r>
      <w:r w:rsidR="000C2714" w:rsidRPr="00131217">
        <w:t>user’s</w:t>
      </w:r>
      <w:r w:rsidR="0058262E" w:rsidRPr="00131217">
        <w:t xml:space="preserve"> attention span.</w:t>
      </w:r>
    </w:p>
    <w:p w:rsidR="001637C8" w:rsidRPr="00131217" w:rsidRDefault="001637C8" w:rsidP="007C77B6">
      <w:r>
        <w:t>The patterns in this section look into the space were the activity is taking place, if the user is outdoors, or if it is a particularly extreme scenario. Pattern two looks at whether the user will be moving and fully occupied or if they will be relaxed and calm. We also look at what type of clothing will the user be wearing, how long the activity takes and how focused does the user have to be during that time.</w:t>
      </w:r>
    </w:p>
    <w:p w:rsidR="00C97FA1" w:rsidRDefault="000C2714" w:rsidP="00C97FA1">
      <w:r w:rsidRPr="00131217">
        <w:t>Take for example sailing as a</w:t>
      </w:r>
      <w:r w:rsidR="00942036" w:rsidRPr="00131217">
        <w:t xml:space="preserve"> </w:t>
      </w:r>
      <w:r w:rsidRPr="00131217">
        <w:t>main</w:t>
      </w:r>
      <w:r w:rsidR="00942036" w:rsidRPr="00131217">
        <w:t xml:space="preserve"> activity. The main experience should remain the same; the user wants to go out sailing in the same manner as before. </w:t>
      </w:r>
      <w:r w:rsidR="001637C8">
        <w:t>But we know that it is an outdoor activity with possibly a lot of noise, a lot of movement and some extreme condition like risk of getting wet. The user will need some basic equipment like a life jacket and depending on the level of expertise, more specialized equipment like boots or gloves. Also depending on expertise and intention, the level of focus will change.</w:t>
      </w:r>
      <w:r w:rsidR="00C97FA1">
        <w:br w:type="page"/>
      </w:r>
    </w:p>
    <w:p w:rsidR="00AC314A" w:rsidRDefault="00AC314A" w:rsidP="005B0259">
      <w:pPr>
        <w:jc w:val="center"/>
      </w:pPr>
      <w:r>
        <w:rPr>
          <w:noProof/>
        </w:rPr>
        <w:lastRenderedPageBreak/>
        <mc:AlternateContent>
          <mc:Choice Requires="wpg">
            <w:drawing>
              <wp:inline distT="0" distB="0" distL="0" distR="0">
                <wp:extent cx="5486400" cy="3267075"/>
                <wp:effectExtent l="38100" t="38100" r="38100" b="47625"/>
                <wp:docPr id="11297" name="Group 11297"/>
                <wp:cNvGraphicFramePr/>
                <a:graphic xmlns:a="http://schemas.openxmlformats.org/drawingml/2006/main">
                  <a:graphicData uri="http://schemas.microsoft.com/office/word/2010/wordprocessingGroup">
                    <wpg:wgp>
                      <wpg:cNvGrpSpPr/>
                      <wpg:grpSpPr>
                        <a:xfrm>
                          <a:off x="0" y="0"/>
                          <a:ext cx="5486400" cy="3267075"/>
                          <a:chOff x="765545" y="807940"/>
                          <a:chExt cx="5956240" cy="3267545"/>
                        </a:xfrm>
                      </wpg:grpSpPr>
                      <pic:pic xmlns:pic="http://schemas.openxmlformats.org/drawingml/2006/picture">
                        <pic:nvPicPr>
                          <pic:cNvPr id="11298" name="Picture 2" descr="C:\Users\TitoAlfaro\Documents\PhDThesis\images\temperature.jpg"/>
                          <pic:cNvPicPr>
                            <a:picLocks noChangeAspect="1"/>
                          </pic:cNvPicPr>
                        </pic:nvPicPr>
                        <pic:blipFill>
                          <a:blip r:embed="rId207">
                            <a:extLst>
                              <a:ext uri="{28A0092B-C50C-407E-A947-70E740481C1C}">
                                <a14:useLocalDpi xmlns:a14="http://schemas.microsoft.com/office/drawing/2010/main" val="0"/>
                              </a:ext>
                            </a:extLst>
                          </a:blip>
                          <a:srcRect/>
                          <a:stretch>
                            <a:fillRect/>
                          </a:stretch>
                        </pic:blipFill>
                        <pic:spPr bwMode="auto">
                          <a:xfrm>
                            <a:off x="765545" y="808075"/>
                            <a:ext cx="2926080" cy="192306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99" name="Picture 3" descr="C:\Users\TitoAlfaro\Documents\PhDThesis\images\stock.jpg"/>
                          <pic:cNvPicPr>
                            <a:picLocks noChangeAspect="1"/>
                          </pic:cNvPicPr>
                        </pic:nvPicPr>
                        <pic:blipFill rotWithShape="1">
                          <a:blip r:embed="rId208" cstate="print">
                            <a:extLst>
                              <a:ext uri="{28A0092B-C50C-407E-A947-70E740481C1C}">
                                <a14:useLocalDpi xmlns:a14="http://schemas.microsoft.com/office/drawing/2010/main" val="0"/>
                              </a:ext>
                            </a:extLst>
                          </a:blip>
                          <a:srcRect t="42521"/>
                          <a:stretch/>
                        </pic:blipFill>
                        <pic:spPr bwMode="auto">
                          <a:xfrm>
                            <a:off x="765545" y="2906561"/>
                            <a:ext cx="2926080" cy="1168924"/>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1300" name="TextBox 7"/>
                        <wps:cNvSpPr txBox="1"/>
                        <wps:spPr>
                          <a:xfrm>
                            <a:off x="861114" y="1179397"/>
                            <a:ext cx="1658776" cy="245232"/>
                          </a:xfrm>
                          <a:prstGeom prst="rect">
                            <a:avLst/>
                          </a:prstGeom>
                          <a:solidFill>
                            <a:schemeClr val="bg1"/>
                          </a:solidFill>
                          <a:ln w="19050">
                            <a:solidFill>
                              <a:schemeClr val="tx1"/>
                            </a:solidFill>
                          </a:ln>
                        </wps:spPr>
                        <wps:txbx>
                          <w:txbxContent>
                            <w:p w:rsidR="00530157" w:rsidRPr="00EA19E5" w:rsidRDefault="00530157" w:rsidP="00EA19E5">
                              <w:pPr>
                                <w:pStyle w:val="CartoonNormal"/>
                              </w:pPr>
                              <w:r w:rsidRPr="00EA19E5">
                                <w:t>Slow, gradual, long term</w:t>
                              </w:r>
                            </w:p>
                          </w:txbxContent>
                        </wps:txbx>
                        <wps:bodyPr wrap="square" rtlCol="0">
                          <a:noAutofit/>
                        </wps:bodyPr>
                      </wps:wsp>
                      <wps:wsp>
                        <wps:cNvPr id="11301" name="TextBox 8"/>
                        <wps:cNvSpPr txBox="1"/>
                        <wps:spPr>
                          <a:xfrm>
                            <a:off x="778265" y="2964392"/>
                            <a:ext cx="1337310" cy="356870"/>
                          </a:xfrm>
                          <a:prstGeom prst="rect">
                            <a:avLst/>
                          </a:prstGeom>
                          <a:solidFill>
                            <a:schemeClr val="bg1"/>
                          </a:solidFill>
                          <a:ln w="19050">
                            <a:solidFill>
                              <a:schemeClr val="tx1"/>
                            </a:solidFill>
                          </a:ln>
                        </wps:spPr>
                        <wps:txbx>
                          <w:txbxContent>
                            <w:p w:rsidR="00530157" w:rsidRPr="00EA19E5" w:rsidRDefault="00530157" w:rsidP="00EA19E5">
                              <w:pPr>
                                <w:pStyle w:val="CartoonNormal"/>
                              </w:pPr>
                              <w:r w:rsidRPr="00EA19E5">
                                <w:t>Choppy but long term</w:t>
                              </w:r>
                            </w:p>
                          </w:txbxContent>
                        </wps:txbx>
                        <wps:bodyPr wrap="square" rtlCol="0">
                          <a:spAutoFit/>
                        </wps:bodyPr>
                      </wps:wsp>
                      <pic:pic xmlns:pic="http://schemas.openxmlformats.org/drawingml/2006/picture">
                        <pic:nvPicPr>
                          <pic:cNvPr id="11302" name="Picture 2" descr="File:B747-cockpit.jpg"/>
                          <pic:cNvPicPr>
                            <a:picLocks noChangeAspect="1"/>
                          </pic:cNvPicPr>
                        </pic:nvPicPr>
                        <pic:blipFill rotWithShape="1">
                          <a:blip r:embed="rId209">
                            <a:extLst>
                              <a:ext uri="{28A0092B-C50C-407E-A947-70E740481C1C}">
                                <a14:useLocalDpi xmlns:a14="http://schemas.microsoft.com/office/drawing/2010/main" val="0"/>
                              </a:ext>
                            </a:extLst>
                          </a:blip>
                          <a:srcRect l="24623" t="1041" r="24626" b="23463"/>
                          <a:stretch/>
                        </pic:blipFill>
                        <pic:spPr bwMode="auto">
                          <a:xfrm>
                            <a:off x="3795763" y="807940"/>
                            <a:ext cx="2926022" cy="326710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1303" name="TextBox 11"/>
                        <wps:cNvSpPr txBox="1"/>
                        <wps:spPr>
                          <a:xfrm>
                            <a:off x="3921166" y="935349"/>
                            <a:ext cx="2180590" cy="356870"/>
                          </a:xfrm>
                          <a:prstGeom prst="rect">
                            <a:avLst/>
                          </a:prstGeom>
                          <a:solidFill>
                            <a:schemeClr val="bg1"/>
                          </a:solidFill>
                          <a:ln w="19050">
                            <a:solidFill>
                              <a:schemeClr val="tx1"/>
                            </a:solidFill>
                          </a:ln>
                        </wps:spPr>
                        <wps:txbx>
                          <w:txbxContent>
                            <w:p w:rsidR="00530157" w:rsidRPr="00EA19E5" w:rsidRDefault="00530157" w:rsidP="00EA19E5">
                              <w:pPr>
                                <w:pStyle w:val="CartoonNormal"/>
                              </w:pPr>
                              <w:r w:rsidRPr="00EA19E5">
                                <w:t>Smooth but needs constant attention</w:t>
                              </w:r>
                            </w:p>
                          </w:txbxContent>
                        </wps:txbx>
                        <wps:bodyPr wrap="square" rtlCol="0">
                          <a:spAutoFit/>
                        </wps:bodyPr>
                      </wps:wsp>
                    </wpg:wgp>
                  </a:graphicData>
                </a:graphic>
              </wp:inline>
            </w:drawing>
          </mc:Choice>
          <mc:Fallback>
            <w:pict>
              <v:group id="Group 11297" o:spid="_x0000_s1286" style="width:6in;height:257.25pt;mso-position-horizontal-relative:char;mso-position-vertical-relative:line" coordorigin="7655,8079" coordsize="59562,3267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">
                <v:shape id="Picture 2" o:spid="_x0000_s1287" type="#_x0000_t75" style="position:absolute;left:7655;top:8080;width:29261;height:192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fZYPHAAAA3gAAAA8AAABkcnMvZG93bnJldi54bWxEjzFvwkAMhXck/sPJlbqgcoEBlZQDNQgE&#10;Q5cEBkYrZ5KInC/krpD++3qo1M3We37v82ozuFY9qA+NZwOzaQKKuPS24crA+bR/ewcVIrLF1jMZ&#10;+KEAm/V4tMLU+ifn9ChipSSEQ4oG6hi7VOtQ1uQwTH1HLNrV9w6jrH2lbY9PCXetnifJQjtsWBpq&#10;7GhbU3krvp2Br/ue8yHP6LQ7TLI8W14Wx8PFmNeX4fMDVKQh/pv/ro9W8GfzpfDKOzKDXv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sfZYPHAAAA3gAAAA8AAAAAAAAAAAAA&#10;AAAAnwIAAGRycy9kb3ducmV2LnhtbFBLBQYAAAAABAAEAPcAAACTAwAAAAA=&#10;" stroked="t" strokecolor="black [3213]" strokeweight="2.25pt">
                  <v:imagedata r:id="rId210" o:title="temperature"/>
                  <v:path arrowok="t"/>
                </v:shape>
                <v:shape id="Picture 3" o:spid="_x0000_s1288" type="#_x0000_t75" style="position:absolute;left:7655;top:29065;width:29261;height:116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om2vDAAAA3gAAAA8AAABkcnMvZG93bnJldi54bWxET02LwjAQvS/4H8IIXhZN9SBajeIK6l5b&#10;Ba9DM7bFZlKbrLb+erMgeJvH+5zlujWVuFPjSssKxqMIBHFmdcm5gtNxN5yBcB5ZY2WZFHTkYL3q&#10;fS0x1vbBCd1Tn4sQwi5GBYX3dSylywoy6Ea2Jg7cxTYGfYBNLnWDjxBuKjmJoqk0WHJoKLCmbUHZ&#10;Nf0zCqqnnO7l7HC77s+X5HvbJbu0+1Fq0G83CxCeWv8Rv92/OswfT+Zz+H8n3CBX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Oiba8MAAADeAAAADwAAAAAAAAAAAAAAAACf&#10;AgAAZHJzL2Rvd25yZXYueG1sUEsFBgAAAAAEAAQA9wAAAI8DAAAAAA==&#10;" stroked="t" strokecolor="black [3213]" strokeweight="2.25pt">
                  <v:imagedata r:id="rId211" o:title="stock" croptop="27867f"/>
                  <v:path arrowok="t"/>
                </v:shape>
                <v:shape id="TextBox 7" o:spid="_x0000_s1289" type="#_x0000_t202" style="position:absolute;left:8611;top:11793;width:16587;height:2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FEO8cA&#10;AADeAAAADwAAAGRycy9kb3ducmV2LnhtbESPT2vDMAzF74V+B6PBbq2TDcbI6pbSUrbDLv3DIDdh&#10;a0lILKex12b99NVhsJuEnt57v8Vq9J260BCbwAbyeQaK2AbXcGXgdNzNXkHFhOywC0wGfinCajmd&#10;LLBw4cp7uhxSpcSEY4EG6pT6Qutoa/IY56Enltt3GDwmWYdKuwGvYu47/ZRlL9pjw5JQY0+bmmx7&#10;+PEGyiNt39tNeV63e7S3JrdfwX4a8/gwrt9AJRrTv/jv+8NJ/fw5EwDBkRn08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sBRDvHAAAA3gAAAA8AAAAAAAAAAAAAAAAAmAIAAGRy&#10;cy9kb3ducmV2LnhtbFBLBQYAAAAABAAEAPUAAACMAwAAAAA=&#10;" fillcolor="white [3212]" strokecolor="black [3213]" strokeweight="1.5pt">
                  <v:textbox>
                    <w:txbxContent>
                      <w:p w:rsidR="00530157" w:rsidRPr="00EA19E5" w:rsidRDefault="00530157" w:rsidP="00EA19E5">
                        <w:pPr>
                          <w:pStyle w:val="CartoonNormal"/>
                        </w:pPr>
                        <w:r w:rsidRPr="00EA19E5">
                          <w:t>Slow, gradual, long term</w:t>
                        </w:r>
                      </w:p>
                    </w:txbxContent>
                  </v:textbox>
                </v:shape>
                <v:shape id="_x0000_s1290" type="#_x0000_t202" style="position:absolute;left:7782;top:29643;width:13373;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eSbsQA&#10;AADeAAAADwAAAGRycy9kb3ducmV2LnhtbERP32vCMBB+H/g/hBvsRTSpgymdUUQQ9ujqpj4eza0p&#10;ay61yWq3v34RBnu7j+/nLdeDa0RPXag9a8imCgRx6U3NlYa3w26yABEissHGM2n4pgDr1ehuibnx&#10;V36lvoiVSCEcctRgY2xzKUNpyWGY+pY4cR++cxgT7CppOrymcNfImVJP0mHNqcFiS1tL5Wfx5TSo&#10;y/m9H+MRT5u9V/viZ2xnc9L64X7YPIOINMR/8Z/7xaT52aPK4PZOuk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3km7EAAAA3gAAAA8AAAAAAAAAAAAAAAAAmAIAAGRycy9k&#10;b3ducmV2LnhtbFBLBQYAAAAABAAEAPUAAACJAwAAAAA=&#10;" fillcolor="white [3212]" strokecolor="black [3213]" strokeweight="1.5pt">
                  <v:textbox style="mso-fit-shape-to-text:t">
                    <w:txbxContent>
                      <w:p w:rsidR="00530157" w:rsidRPr="00EA19E5" w:rsidRDefault="00530157" w:rsidP="00EA19E5">
                        <w:pPr>
                          <w:pStyle w:val="CartoonNormal"/>
                        </w:pPr>
                        <w:r w:rsidRPr="00EA19E5">
                          <w:t>Choppy but long term</w:t>
                        </w:r>
                      </w:p>
                    </w:txbxContent>
                  </v:textbox>
                </v:shape>
                <v:shape id="Picture 2" o:spid="_x0000_s1291" type="#_x0000_t75" alt="File:B747-cockpit.jpg" style="position:absolute;left:37957;top:8079;width:29260;height:326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OgWzEAAAA3gAAAA8AAABkcnMvZG93bnJldi54bWxET0trwkAQvhf8D8sIvdVNbCltdBWxD7wa&#10;ReptyI5JMDubZLdJ9Nd3BaG3+fieM18OphIdta60rCCeRCCIM6tLzhXsd19PbyCcR9ZYWSYFF3Kw&#10;XIwe5pho2/OWutTnIoSwS1BB4X2dSOmyggy6ia2JA3eyrUEfYJtL3WIfwk0lp1H0Kg2WHBoKrGld&#10;UHZOf42Cz8Pu5bqVsf5+/7g0x0b/lMZvlHocD6sZCE+D/xff3Rsd5sfP0RRu74Qb5OI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VOgWzEAAAA3gAAAA8AAAAAAAAAAAAAAAAA&#10;nwIAAGRycy9kb3ducmV2LnhtbFBLBQYAAAAABAAEAPcAAACQAwAAAAA=&#10;" stroked="t" strokecolor="black [3213]" strokeweight="2.25pt">
                  <v:imagedata r:id="rId212" o:title="B747-cockpit" croptop="682f" cropbottom="15377f" cropleft="16137f" cropright="16139f"/>
                  <v:path arrowok="t"/>
                </v:shape>
                <v:shape id="TextBox 11" o:spid="_x0000_s1292" type="#_x0000_t202" style="position:absolute;left:39211;top:9353;width:21806;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mpgsQA&#10;AADeAAAADwAAAGRycy9kb3ducmV2LnhtbERPS2sCMRC+C/6HMEIvookKrWyNIkKhR93ax3HYjJvF&#10;zWTdpOvaX98UCt7m43vOatO7WnTUhsqzhtlUgSAuvKm41HB8e5ksQYSIbLD2TBpuFGCzHg5WmBl/&#10;5QN1eSxFCuGQoQYbY5NJGQpLDsPUN8SJO/nWYUywLaVp8ZrCXS3nSj1KhxWnBosN7SwV5/zbaVCX&#10;r/dujB/4ud17tc9/xnb+RFo/jPrtM4hIfbyL/92vJs2fLdQC/t5JN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pqYLEAAAA3gAAAA8AAAAAAAAAAAAAAAAAmAIAAGRycy9k&#10;b3ducmV2LnhtbFBLBQYAAAAABAAEAPUAAACJAwAAAAA=&#10;" fillcolor="white [3212]" strokecolor="black [3213]" strokeweight="1.5pt">
                  <v:textbox style="mso-fit-shape-to-text:t">
                    <w:txbxContent>
                      <w:p w:rsidR="00530157" w:rsidRPr="00EA19E5" w:rsidRDefault="00530157" w:rsidP="00EA19E5">
                        <w:pPr>
                          <w:pStyle w:val="CartoonNormal"/>
                        </w:pPr>
                        <w:r w:rsidRPr="00EA19E5">
                          <w:t>Smooth but needs constant attention</w:t>
                        </w:r>
                      </w:p>
                    </w:txbxContent>
                  </v:textbox>
                </v:shape>
                <w10:anchorlock/>
              </v:group>
            </w:pict>
          </mc:Fallback>
        </mc:AlternateContent>
      </w:r>
    </w:p>
    <w:p w:rsidR="00AC314A" w:rsidRPr="00131217" w:rsidRDefault="00AC314A" w:rsidP="000A4982">
      <w:pPr>
        <w:pStyle w:val="Heading2"/>
      </w:pPr>
      <w:bookmarkStart w:id="259" w:name="_Toc406140278"/>
      <w:r w:rsidRPr="00131217">
        <w:t>Type of signal to be tracked</w:t>
      </w:r>
      <w:bookmarkEnd w:id="259"/>
    </w:p>
    <w:p w:rsidR="00AC314A" w:rsidRPr="00131217" w:rsidRDefault="00AC314A" w:rsidP="000C3E8C">
      <w:r w:rsidRPr="00131217">
        <w:t>The type of signal will determine how we present it to the user and how we do the translation. Is this a signal that changes quickly or slow? What is the range of change? Do we need continuous feel of will checking a value every once in a while be enough? Is it quantifiable as a single value that can be mapped to another sense or will it be more complex? Is there a better mental map of the signal than a simple quantity?</w:t>
      </w:r>
    </w:p>
    <w:p w:rsidR="00AC314A" w:rsidRDefault="00AC314A" w:rsidP="000C3E8C">
      <w:r w:rsidRPr="00131217">
        <w:t>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w:t>
      </w:r>
      <w:r>
        <w:t>,</w:t>
      </w:r>
      <w:r w:rsidRPr="00131217">
        <w:t xml:space="preserve"> and this might prove to be easier for the user to understand with less training.</w:t>
      </w:r>
    </w:p>
    <w:p w:rsidR="00AC314A" w:rsidRDefault="00AC314A" w:rsidP="007E049C">
      <w:r>
        <w:br w:type="page"/>
      </w:r>
    </w:p>
    <w:p w:rsidR="003044D4" w:rsidRPr="00131217" w:rsidRDefault="00C97FA1" w:rsidP="005B0259">
      <w:pPr>
        <w:jc w:val="center"/>
      </w:pPr>
      <w:r>
        <w:rPr>
          <w:noProof/>
        </w:rPr>
        <w:lastRenderedPageBreak/>
        <mc:AlternateContent>
          <mc:Choice Requires="wpg">
            <w:drawing>
              <wp:inline distT="0" distB="0" distL="0" distR="0" wp14:anchorId="2227B626" wp14:editId="6883817B">
                <wp:extent cx="5486400" cy="3902710"/>
                <wp:effectExtent l="38100" t="38100" r="38100" b="40640"/>
                <wp:docPr id="134" name="Group 134"/>
                <wp:cNvGraphicFramePr/>
                <a:graphic xmlns:a="http://schemas.openxmlformats.org/drawingml/2006/main">
                  <a:graphicData uri="http://schemas.microsoft.com/office/word/2010/wordprocessingGroup">
                    <wpg:wgp>
                      <wpg:cNvGrpSpPr/>
                      <wpg:grpSpPr>
                        <a:xfrm>
                          <a:off x="0" y="0"/>
                          <a:ext cx="5486400" cy="3902710"/>
                          <a:chOff x="499730" y="1308996"/>
                          <a:chExt cx="5956429" cy="3903941"/>
                        </a:xfrm>
                      </wpg:grpSpPr>
                      <pic:pic xmlns:pic="http://schemas.openxmlformats.org/drawingml/2006/picture">
                        <pic:nvPicPr>
                          <pic:cNvPr id="11294" name="Picture 4" descr="C:\Users\TitoAlfaro\Documents\PhDThesis\images\IMG_0045.JPG"/>
                          <pic:cNvPicPr>
                            <a:picLocks noChangeAspect="1"/>
                          </pic:cNvPicPr>
                        </pic:nvPicPr>
                        <pic:blipFill rotWithShape="1">
                          <a:blip r:embed="rId213" cstate="print">
                            <a:extLst>
                              <a:ext uri="{28A0092B-C50C-407E-A947-70E740481C1C}">
                                <a14:useLocalDpi xmlns:a14="http://schemas.microsoft.com/office/drawing/2010/main" val="0"/>
                              </a:ext>
                            </a:extLst>
                          </a:blip>
                          <a:srcRect l="33346" t="30128" r="38607" b="19878"/>
                          <a:stretch/>
                        </pic:blipFill>
                        <pic:spPr bwMode="auto">
                          <a:xfrm>
                            <a:off x="499730" y="1308996"/>
                            <a:ext cx="2926159" cy="3903941"/>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95" name="Picture 6"/>
                          <pic:cNvPicPr>
                            <a:picLocks noChangeAspect="1"/>
                          </pic:cNvPicPr>
                        </pic:nvPicPr>
                        <pic:blipFill>
                          <a:blip r:embed="rId214" cstate="print">
                            <a:extLst>
                              <a:ext uri="{28A0092B-C50C-407E-A947-70E740481C1C}">
                                <a14:useLocalDpi xmlns:a14="http://schemas.microsoft.com/office/drawing/2010/main" val="0"/>
                              </a:ext>
                            </a:extLst>
                          </a:blip>
                          <a:stretch>
                            <a:fillRect/>
                          </a:stretch>
                        </pic:blipFill>
                        <pic:spPr>
                          <a:xfrm flipH="1">
                            <a:off x="3530000" y="1308996"/>
                            <a:ext cx="2926159" cy="3903941"/>
                          </a:xfrm>
                          <a:prstGeom prst="rect">
                            <a:avLst/>
                          </a:prstGeom>
                          <a:ln w="28575">
                            <a:solidFill>
                              <a:schemeClr val="tx1"/>
                            </a:solidFill>
                          </a:ln>
                        </pic:spPr>
                      </pic:pic>
                      <wps:wsp>
                        <wps:cNvPr id="11292" name="TextBox 7"/>
                        <wps:cNvSpPr txBox="1"/>
                        <wps:spPr>
                          <a:xfrm>
                            <a:off x="627322" y="1479107"/>
                            <a:ext cx="946906" cy="233754"/>
                          </a:xfrm>
                          <a:prstGeom prst="rect">
                            <a:avLst/>
                          </a:prstGeom>
                          <a:solidFill>
                            <a:schemeClr val="bg1"/>
                          </a:solidFill>
                          <a:ln w="19050">
                            <a:solidFill>
                              <a:schemeClr val="tx1"/>
                            </a:solidFill>
                          </a:ln>
                        </wps:spPr>
                        <wps:txbx>
                          <w:txbxContent>
                            <w:p w:rsidR="00530157" w:rsidRDefault="00530157" w:rsidP="007E049C">
                              <w:pPr>
                                <w:pStyle w:val="CartoonNormal"/>
                              </w:pPr>
                              <w:r>
                                <w:t>passive</w:t>
                              </w:r>
                            </w:p>
                          </w:txbxContent>
                        </wps:txbx>
                        <wps:bodyPr wrap="square" rtlCol="0">
                          <a:spAutoFit/>
                        </wps:bodyPr>
                      </wps:wsp>
                      <wps:wsp>
                        <wps:cNvPr id="11293" name="TextBox 8"/>
                        <wps:cNvSpPr txBox="1"/>
                        <wps:spPr>
                          <a:xfrm>
                            <a:off x="3806159" y="1479107"/>
                            <a:ext cx="1023116" cy="233754"/>
                          </a:xfrm>
                          <a:prstGeom prst="rect">
                            <a:avLst/>
                          </a:prstGeom>
                          <a:solidFill>
                            <a:schemeClr val="bg1"/>
                          </a:solidFill>
                          <a:ln w="19050">
                            <a:solidFill>
                              <a:schemeClr val="tx1"/>
                            </a:solidFill>
                          </a:ln>
                        </wps:spPr>
                        <wps:txbx>
                          <w:txbxContent>
                            <w:p w:rsidR="00530157" w:rsidRDefault="00530157" w:rsidP="007E049C">
                              <w:pPr>
                                <w:pStyle w:val="CartoonNormal"/>
                              </w:pPr>
                              <w:r>
                                <w:t>active</w:t>
                              </w:r>
                            </w:p>
                          </w:txbxContent>
                        </wps:txbx>
                        <wps:bodyPr wrap="square" rtlCol="0">
                          <a:spAutoFit/>
                        </wps:bodyPr>
                      </wps:wsp>
                    </wpg:wgp>
                  </a:graphicData>
                </a:graphic>
              </wp:inline>
            </w:drawing>
          </mc:Choice>
          <mc:Fallback>
            <w:pict>
              <v:group id="Group 134" o:spid="_x0000_s1293" style="width:6in;height:307.3pt;mso-position-horizontal-relative:char;mso-position-vertical-relative:line" coordorigin="4997,13089" coordsize="59564,39039"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gAAEAAAACAAIAAgACAAAAAAAAAAAAAAAAAAAAAAAAAIoAAQAAAAQA&#10;CAAAAAAAAAAAAAAAAAAAAAAAAAAAAAAAAAAAAAAAAAAAAAAAAAAAAAAAAAAAAAAAAAAAAAAAAAAA&#10;AAAAAAAAAAAAAAAAAAAAAAAAAAAAAAAAAAAAAAAAAAAAAAAAAAAAAAAAAAAAAAAAAAAAAAAAAAAA&#10;AAAAAAAAAAAAAAAAAAAAAKABAAAAABAACAABAAEAgALgAQAAAAAAAAAAAAAIAI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">
                <v:shape id="Picture 4" o:spid="_x0000_s1294" type="#_x0000_t75" style="position:absolute;left:4997;top:13089;width:29261;height:39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VHurFAAAA3gAAAA8AAABkcnMvZG93bnJldi54bWxET99rwjAQfhf8H8IJvmmqTtHOKJsyJ2wg&#10;doOxt6O5tcXmUpKo3X+/DATf7uP7ect1a2pxIecrywpGwwQEcW51xYWCz4+XwRyED8gaa8uk4Jc8&#10;rFfdzhJTba98pEsWChFD2KeooAyhSaX0eUkG/dA2xJH7sc5giNAVUju8xnBTy3GSzKTBimNDiQ1t&#10;SspP2dkomPHmO99tT89+enC797fXr0nWsFL9Xvv0CCJQG+7im3uv4/zRePEA/+/EG+Tq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lR7qxQAAAN4AAAAPAAAAAAAAAAAAAAAA&#10;AJ8CAABkcnMvZG93bnJldi54bWxQSwUGAAAAAAQABAD3AAAAkQMAAAAA&#10;" stroked="t" strokecolor="black [3213]" strokeweight="2.25pt">
                  <v:imagedata r:id="rId215" o:title="IMG_0045" croptop="19745f" cropbottom="13027f" cropleft="21854f" cropright="25301f"/>
                  <v:path arrowok="t"/>
                </v:shape>
                <v:shape id="Picture 6" o:spid="_x0000_s1295" type="#_x0000_t75" style="position:absolute;left:35300;top:13089;width:29261;height:3904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6TaJ3EAAAA3gAAAA8AAABkcnMvZG93bnJldi54bWxET91qwjAUvhf2DuEMdlM0bWHiqlHGYEyG&#10;COoe4Ngcm7LmpCRZrW+/CIPdnY/v96w2o+3EQD60jhUUsxwEce10y42Cr9P7dAEiRGSNnWNScKMA&#10;m/XDZIWVdlc+0HCMjUghHCpUYGLsKylDbchimLmeOHEX5y3GBH0jtcdrCredLPN8Li22nBoM9vRm&#10;qP4+/lgF20ORlWagTx/3uxPeeH/OPjKlnh7H1yWISGP8F/+5tzrNL8qXZ7i/k26Q6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6TaJ3EAAAA3gAAAA8AAAAAAAAAAAAAAAAA&#10;nwIAAGRycy9kb3ducmV2LnhtbFBLBQYAAAAABAAEAPcAAACQAwAAAAA=&#10;" stroked="t" strokecolor="black [3213]" strokeweight="2.25pt">
                  <v:imagedata r:id="rId216" o:title=""/>
                  <v:path arrowok="t"/>
                </v:shape>
                <v:shape id="TextBox 7" o:spid="_x0000_s1296" type="#_x0000_t202" style="position:absolute;left:6273;top:14791;width:9469;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WA8QA&#10;AADeAAAADwAAAGRycy9kb3ducmV2LnhtbERPTWsCMRC9F/wPYQq9iCbuodWtUUQQerRrqx6HzXSz&#10;dDNZN+m67a9vhEJv83ifs1wPrhE9daH2rGE2VSCIS29qrjS8HXaTOYgQkQ02nknDNwVYr0Z3S8yN&#10;v/Ir9UWsRArhkKMGG2ObSxlKSw7D1LfEifvwncOYYFdJ0+E1hbtGZko9Soc1pwaLLW0tlZ/Fl9Og&#10;Luf3foxHPG32Xu2Ln7HNnkjrh/th8wwi0hD/xX/uF5Pmz7JFBrd30g1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OlgPEAAAA3gAAAA8AAAAAAAAAAAAAAAAAmAIAAGRycy9k&#10;b3ducmV2LnhtbFBLBQYAAAAABAAEAPUAAACJAwAAAAA=&#10;" fillcolor="white [3212]" strokecolor="black [3213]" strokeweight="1.5pt">
                  <v:textbox style="mso-fit-shape-to-text:t">
                    <w:txbxContent>
                      <w:p w:rsidR="00530157" w:rsidRDefault="00530157" w:rsidP="007E049C">
                        <w:pPr>
                          <w:pStyle w:val="CartoonNormal"/>
                        </w:pPr>
                        <w:r>
                          <w:t>passive</w:t>
                        </w:r>
                      </w:p>
                    </w:txbxContent>
                  </v:textbox>
                </v:shape>
                <v:shape id="_x0000_s1297" type="#_x0000_t202" style="position:absolute;left:38061;top:14791;width:10231;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IzmMUA&#10;AADeAAAADwAAAGRycy9kb3ducmV2LnhtbERP32vCMBB+H+x/CDfwRTSxg02rUUQQ9ujqNn08mltT&#10;1lxqk9Vuf/0yGOztPr6ft9oMrhE9daH2rGE2VSCIS29qrjS8HPeTOYgQkQ02nknDFwXYrG9vVpgb&#10;f+Vn6otYiRTCIUcNNsY2lzKUlhyGqW+JE/fuO4cxwa6SpsNrCneNzJR6kA5rTg0WW9pZKj+KT6dB&#10;Xc6v/Rjf8LQ9eHUovsc2eyStR3fDdgki0hD/xX/uJ5Pmz7LFPfy+k26Q6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AjOYxQAAAN4AAAAPAAAAAAAAAAAAAAAAAJgCAABkcnMv&#10;ZG93bnJldi54bWxQSwUGAAAAAAQABAD1AAAAigMAAAAA&#10;" fillcolor="white [3212]" strokecolor="black [3213]" strokeweight="1.5pt">
                  <v:textbox style="mso-fit-shape-to-text:t">
                    <w:txbxContent>
                      <w:p w:rsidR="00530157" w:rsidRDefault="00530157" w:rsidP="007E049C">
                        <w:pPr>
                          <w:pStyle w:val="CartoonNormal"/>
                        </w:pPr>
                        <w:r>
                          <w:t>active</w:t>
                        </w:r>
                      </w:p>
                    </w:txbxContent>
                  </v:textbox>
                </v:shape>
                <w10:anchorlock/>
              </v:group>
            </w:pict>
          </mc:Fallback>
        </mc:AlternateContent>
      </w:r>
    </w:p>
    <w:p w:rsidR="00EA19E5" w:rsidRPr="00131217" w:rsidRDefault="00EA19E5" w:rsidP="00EA19E5">
      <w:pPr>
        <w:pStyle w:val="Heading2"/>
      </w:pPr>
      <w:bookmarkStart w:id="260" w:name="_Toc406140279"/>
      <w:r w:rsidRPr="00131217">
        <w:t xml:space="preserve">What kind of </w:t>
      </w:r>
      <w:r>
        <w:t>sense do we want to create</w:t>
      </w:r>
      <w:r w:rsidRPr="00131217">
        <w:t>?</w:t>
      </w:r>
      <w:bookmarkEnd w:id="260"/>
    </w:p>
    <w:p w:rsidR="00C97FA1" w:rsidRPr="001637C8" w:rsidRDefault="000C3E8C" w:rsidP="00C97FA1">
      <w:r w:rsidRPr="00131217">
        <w:t xml:space="preserve">I have recognized two distinct categories of artificial sensing, active and passive sensing. </w:t>
      </w:r>
      <w:r w:rsidR="000D0A45" w:rsidRPr="00131217">
        <w:t>In passive sensing, the user does not need to be constantly aware of the sensory feedback being generated; rather, the user wants to either be aware of big changes or of when a signal passes a set threshold. This is also the case when the sense changes very slowly and the user want</w:t>
      </w:r>
      <w:r w:rsidR="001637C8">
        <w:t>s</w:t>
      </w:r>
      <w:r w:rsidR="000D0A45" w:rsidRPr="00131217">
        <w:t xml:space="preserve"> to track it during </w:t>
      </w:r>
      <w:r w:rsidR="001637C8">
        <w:t xml:space="preserve">a </w:t>
      </w:r>
      <w:r w:rsidR="000D0A45" w:rsidRPr="00131217">
        <w:t xml:space="preserve">long period of time. This means that the </w:t>
      </w:r>
      <w:r w:rsidR="00D24BFF" w:rsidRPr="00131217">
        <w:t>feedback</w:t>
      </w:r>
      <w:r w:rsidR="000D0A45" w:rsidRPr="00131217">
        <w:t xml:space="preserve"> giving the signal has to be discreet enough to not annoy the user but effective in grabbing the user’s attention when a threshold has been reached. Active sensing is when a signal is completely under the user’s control, it changes quickly and the user’s actions affect the way in which the user feels this signal. The </w:t>
      </w:r>
      <w:r w:rsidR="00D24BFF" w:rsidRPr="00131217">
        <w:t>feedback</w:t>
      </w:r>
      <w:r w:rsidR="000D0A45" w:rsidRPr="00131217">
        <w:t xml:space="preserve"> for an active sensing experience can be strong since the attention of the </w:t>
      </w:r>
      <w:r w:rsidR="000D0A45" w:rsidRPr="001637C8">
        <w:t>user will be placed on the sense and will last only as much as the activity lasts. It can be turned on and off easily so once the activity is done, the sense disappears.</w:t>
      </w:r>
    </w:p>
    <w:p w:rsidR="008E237F" w:rsidRPr="001637C8" w:rsidRDefault="001637C8" w:rsidP="008E237F">
      <w:r w:rsidRPr="001637C8">
        <w:t>In ou</w:t>
      </w:r>
      <w:r>
        <w:t>r</w:t>
      </w:r>
      <w:r w:rsidRPr="001637C8">
        <w:t xml:space="preserve"> sailing example, o</w:t>
      </w:r>
      <w:r w:rsidR="008E237F" w:rsidRPr="001637C8">
        <w:t xml:space="preserve">ur sailor is enhancing its sailing experience with </w:t>
      </w:r>
      <w:r w:rsidR="008B3191" w:rsidRPr="001637C8">
        <w:t xml:space="preserve">the artificial sensing of </w:t>
      </w:r>
      <w:r w:rsidR="008E237F" w:rsidRPr="001637C8">
        <w:t xml:space="preserve">wind speed, tilt of boat, north and depth. Some of these senses are completely out of the sailor’s control, like wind speed and north. Some are under partial control like depth </w:t>
      </w:r>
      <w:r w:rsidR="002659D5" w:rsidRPr="001637C8">
        <w:t>or</w:t>
      </w:r>
      <w:r w:rsidR="008E237F" w:rsidRPr="001637C8">
        <w:t xml:space="preserve"> tilt of boat, depending on the experience of our sailor.</w:t>
      </w:r>
      <w:r w:rsidR="002659D5" w:rsidRPr="001637C8">
        <w:t xml:space="preserve"> So if a signal is given to change with no action from the user, that sense is said to be completely outside of the user’s control. If the signal will </w:t>
      </w:r>
      <w:r w:rsidR="002659D5" w:rsidRPr="001637C8">
        <w:lastRenderedPageBreak/>
        <w:t>never change, but by direct action of the user, then the signal is under control. A signal like tilt of boat changes with the actions of the sailor but also because of environmental factors like wind or waves, so that signal is only under partial control.</w:t>
      </w:r>
    </w:p>
    <w:p w:rsidR="007E049C" w:rsidRPr="001637C8" w:rsidRDefault="008E237F" w:rsidP="008E237F">
      <w:r w:rsidRPr="001637C8">
        <w:t xml:space="preserve">In general, most senses that are out of user control are good for a passive experience. Since the user can’t control </w:t>
      </w:r>
      <w:r w:rsidR="008B3191" w:rsidRPr="001637C8">
        <w:t xml:space="preserve">the signal, they can </w:t>
      </w:r>
      <w:r w:rsidRPr="001637C8">
        <w:t>only be aware of the changes</w:t>
      </w:r>
      <w:r w:rsidR="008B3191" w:rsidRPr="001637C8">
        <w:t>.</w:t>
      </w:r>
      <w:r w:rsidRPr="001637C8">
        <w:t xml:space="preserve"> </w:t>
      </w:r>
      <w:r w:rsidR="008B3191" w:rsidRPr="001637C8">
        <w:t>D</w:t>
      </w:r>
      <w:r w:rsidRPr="001637C8">
        <w:t xml:space="preserve">epending on the importance of this signal to the </w:t>
      </w:r>
      <w:r w:rsidR="000C2714" w:rsidRPr="001637C8">
        <w:t>main</w:t>
      </w:r>
      <w:r w:rsidRPr="001637C8">
        <w:t xml:space="preserve"> experience, the user will want to be constantly aware of minor changes or simply notice big changes as they happen</w:t>
      </w:r>
      <w:r w:rsidR="0069165C" w:rsidRPr="001637C8">
        <w:t xml:space="preserve">, </w:t>
      </w:r>
      <w:r w:rsidR="00FD38FD">
        <w:t xml:space="preserve">this is the time of response of </w:t>
      </w:r>
      <w:r w:rsidR="0069165C" w:rsidRPr="001637C8">
        <w:t xml:space="preserve">the </w:t>
      </w:r>
      <w:r w:rsidR="00D24BFF" w:rsidRPr="001637C8">
        <w:t>feedback</w:t>
      </w:r>
      <w:r w:rsidR="0069165C" w:rsidRPr="001637C8">
        <w:t xml:space="preserve"> </w:t>
      </w:r>
      <w:r w:rsidR="00FD38FD">
        <w:t xml:space="preserve">and it </w:t>
      </w:r>
      <w:r w:rsidR="0069165C" w:rsidRPr="001637C8">
        <w:t xml:space="preserve">should be </w:t>
      </w:r>
      <w:r w:rsidR="00FD38FD">
        <w:t>used</w:t>
      </w:r>
      <w:r w:rsidR="0069165C" w:rsidRPr="001637C8">
        <w:t xml:space="preserve"> according to </w:t>
      </w:r>
      <w:r w:rsidR="00FD38FD">
        <w:t>the following</w:t>
      </w:r>
      <w:r w:rsidR="0069165C" w:rsidRPr="001637C8">
        <w:t xml:space="preserve"> conditions. The </w:t>
      </w:r>
      <w:r w:rsidR="00D24BFF" w:rsidRPr="001637C8">
        <w:t>feedback</w:t>
      </w:r>
      <w:r w:rsidR="0069165C" w:rsidRPr="001637C8">
        <w:t xml:space="preserve"> must be able to grab the attention of the user at the right moment</w:t>
      </w:r>
      <w:r w:rsidRPr="001637C8">
        <w:t>. A sense like depth or tilt of boat are under the user’s control in the sense that the user’s actions will immediately change the signal and the artificial sense will help create a close feedback loop that the user will use to successfully navigate the experience. So changes in the depth will inform the sailor on the best direction to steer the boat which will then change the depth as the boat sails to a different location.</w:t>
      </w:r>
      <w:r w:rsidR="004B26E9" w:rsidRPr="001637C8">
        <w:t xml:space="preserve"> That makes it an important sense for the experience and the translation of such sense should be clear </w:t>
      </w:r>
      <w:r w:rsidR="0069165C" w:rsidRPr="001637C8">
        <w:t xml:space="preserve">but since the signal will be under the user’s control then the attention of the user will be largely on the signal itself so the </w:t>
      </w:r>
      <w:r w:rsidR="00D24BFF" w:rsidRPr="001637C8">
        <w:t>feedback</w:t>
      </w:r>
      <w:r w:rsidR="0069165C" w:rsidRPr="001637C8">
        <w:t xml:space="preserve"> does not have to grab the attention, it simply needs to be clear and not intrusive in the active experience</w:t>
      </w:r>
      <w:r w:rsidR="004B26E9" w:rsidRPr="001637C8">
        <w:t>.</w:t>
      </w:r>
    </w:p>
    <w:p w:rsidR="007E049C" w:rsidRDefault="007E049C" w:rsidP="007E049C">
      <w:r>
        <w:br w:type="page"/>
      </w:r>
    </w:p>
    <w:p w:rsidR="008E237F" w:rsidRPr="00131217" w:rsidRDefault="007E049C" w:rsidP="005B0259">
      <w:pPr>
        <w:jc w:val="center"/>
      </w:pPr>
      <w:r>
        <w:rPr>
          <w:noProof/>
        </w:rPr>
        <w:lastRenderedPageBreak/>
        <mc:AlternateContent>
          <mc:Choice Requires="wpg">
            <w:drawing>
              <wp:inline distT="0" distB="0" distL="0" distR="0" wp14:anchorId="180B35EF" wp14:editId="0120DB09">
                <wp:extent cx="5486400" cy="4215136"/>
                <wp:effectExtent l="38100" t="38100" r="38100" b="33020"/>
                <wp:docPr id="2063" name="Group 2063"/>
                <wp:cNvGraphicFramePr/>
                <a:graphic xmlns:a="http://schemas.openxmlformats.org/drawingml/2006/main">
                  <a:graphicData uri="http://schemas.microsoft.com/office/word/2010/wordprocessingGroup">
                    <wpg:wgp>
                      <wpg:cNvGrpSpPr/>
                      <wpg:grpSpPr>
                        <a:xfrm>
                          <a:off x="0" y="0"/>
                          <a:ext cx="5486400" cy="4215136"/>
                          <a:chOff x="0" y="1"/>
                          <a:chExt cx="6000901" cy="4215136"/>
                        </a:xfrm>
                      </wpg:grpSpPr>
                      <pic:pic xmlns:pic="http://schemas.openxmlformats.org/drawingml/2006/picture">
                        <pic:nvPicPr>
                          <pic:cNvPr id="2061" name="Picture 5"/>
                          <pic:cNvPicPr>
                            <a:picLocks noChangeAspect="1"/>
                          </pic:cNvPicPr>
                        </pic:nvPicPr>
                        <pic:blipFill rotWithShape="1">
                          <a:blip r:embed="rId217" cstate="print">
                            <a:extLst>
                              <a:ext uri="{28A0092B-C50C-407E-A947-70E740481C1C}">
                                <a14:useLocalDpi xmlns:a14="http://schemas.microsoft.com/office/drawing/2010/main" val="0"/>
                              </a:ext>
                            </a:extLst>
                          </a:blip>
                          <a:srcRect r="2775" b="15437"/>
                          <a:stretch/>
                        </pic:blipFill>
                        <pic:spPr>
                          <a:xfrm>
                            <a:off x="0" y="77"/>
                            <a:ext cx="2926080" cy="4215060"/>
                          </a:xfrm>
                          <a:prstGeom prst="rect">
                            <a:avLst/>
                          </a:prstGeom>
                          <a:ln w="28575">
                            <a:solidFill>
                              <a:schemeClr val="tx1"/>
                            </a:solidFill>
                          </a:ln>
                        </pic:spPr>
                      </pic:pic>
                      <pic:pic xmlns:pic="http://schemas.openxmlformats.org/drawingml/2006/picture">
                        <pic:nvPicPr>
                          <pic:cNvPr id="2062" name="Picture 4" descr="C:\Users\TitoAlfaro\Documents\PhDThesis\images\20141027_141928.jpg"/>
                          <pic:cNvPicPr>
                            <a:picLocks noChangeAspect="1"/>
                          </pic:cNvPicPr>
                        </pic:nvPicPr>
                        <pic:blipFill rotWithShape="1">
                          <a:blip r:embed="rId218" cstate="print">
                            <a:extLst>
                              <a:ext uri="{28A0092B-C50C-407E-A947-70E740481C1C}">
                                <a14:useLocalDpi xmlns:a14="http://schemas.microsoft.com/office/drawing/2010/main" val="0"/>
                              </a:ext>
                            </a:extLst>
                          </a:blip>
                          <a:srcRect t="9714" r="7018" b="12195"/>
                          <a:stretch/>
                        </pic:blipFill>
                        <pic:spPr bwMode="auto">
                          <a:xfrm>
                            <a:off x="3074821" y="1"/>
                            <a:ext cx="2926080" cy="1846217"/>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2060" name="TextBox 7"/>
                        <wps:cNvSpPr txBox="1"/>
                        <wps:spPr>
                          <a:xfrm>
                            <a:off x="3074513" y="2008335"/>
                            <a:ext cx="2926080" cy="356870"/>
                          </a:xfrm>
                          <a:prstGeom prst="rect">
                            <a:avLst/>
                          </a:prstGeom>
                          <a:solidFill>
                            <a:schemeClr val="bg1"/>
                          </a:solidFill>
                          <a:ln w="19050">
                            <a:solidFill>
                              <a:schemeClr val="tx1"/>
                            </a:solidFill>
                          </a:ln>
                        </wps:spPr>
                        <wps:txbx>
                          <w:txbxContent>
                            <w:p w:rsidR="00530157" w:rsidRDefault="00530157" w:rsidP="007E049C">
                              <w:pPr>
                                <w:pStyle w:val="CartoonNormal"/>
                              </w:pPr>
                              <w:r>
                                <w:t>Redundancies help with learning and accommodation</w:t>
                              </w:r>
                            </w:p>
                          </w:txbxContent>
                        </wps:txbx>
                        <wps:bodyPr wrap="square" rtlCol="0">
                          <a:spAutoFit/>
                        </wps:bodyPr>
                      </wps:wsp>
                    </wpg:wgp>
                  </a:graphicData>
                </a:graphic>
              </wp:inline>
            </w:drawing>
          </mc:Choice>
          <mc:Fallback>
            <w:pict>
              <v:group id="Group 2063" o:spid="_x0000_s1298" style="width:6in;height:331.9pt;mso-position-horizontal-relative:char;mso-position-vertical-relative:line" coordorigin="" coordsize="60009,421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&#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">
                <v:shape id="Picture 5" o:spid="_x0000_s1299" type="#_x0000_t75" style="position:absolute;width:29260;height:42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aq5rGAAAA3QAAAA8AAABkcnMvZG93bnJldi54bWxEj81qwzAQhO+FvIPYQG6NHBNCcSybOhBI&#10;j3XaQ28ba/2TWitjqbGbp68KhR6HmfmGSfPZ9OJGo+ssK9isIxDEldUdNwrezsfHJxDOI2vsLZOC&#10;b3KQZ4uHFBNtJ36lW+kbESDsElTQej8kUrqqJYNubQfi4NV2NOiDHBupR5wC3PQyjqKdNNhxWGhx&#10;oENL1Wf5ZRR81HFxv7gCp5fT5Xq+F/3WlO9KrZbz8x6Ep9n/h//aJ60gjnYb+H0TnoDM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dqrmsYAAADdAAAADwAAAAAAAAAAAAAA&#10;AACfAgAAZHJzL2Rvd25yZXYueG1sUEsFBgAAAAAEAAQA9wAAAJIDAAAAAA==&#10;" stroked="t" strokecolor="black [3213]" strokeweight="2.25pt">
                  <v:imagedata r:id="rId219" o:title="" cropbottom="10117f" cropright="1819f"/>
                  <v:path arrowok="t"/>
                </v:shape>
                <v:shape id="Picture 4" o:spid="_x0000_s1300" type="#_x0000_t75" style="position:absolute;left:30748;width:29261;height:18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Ww+fIAAAA3QAAAA8AAABkcnMvZG93bnJldi54bWxEj0FrwkAUhO+F/oflFbwU3RhslNRViiJU&#10;kNKqaI/P7DMJzb4N2TXGf98VCj0OM/MNM513phItNa60rGA4iEAQZ1aXnCvY71b9CQjnkTVWlknB&#10;jRzMZ48PU0y1vfIXtVufiwBhl6KCwvs6ldJlBRl0A1sTB+9sG4M+yCaXusFrgJtKxlGUSIMlh4UC&#10;a1oUlP1sL0bBx/Jz1G6Oh2c7SvLv8cnHL+vqoFTvqXt7BeGp8//hv/a7VhBHSQz3N+EJyNkv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FsPnyAAAAN0AAAAPAAAAAAAAAAAA&#10;AAAAAJ8CAABkcnMvZG93bnJldi54bWxQSwUGAAAAAAQABAD3AAAAlAMAAAAA&#10;" stroked="t" strokecolor="black [3213]" strokeweight="2.25pt">
                  <v:imagedata r:id="rId220" o:title="20141027_141928" croptop="6366f" cropbottom="7992f" cropright="4599f"/>
                  <v:path arrowok="t"/>
                </v:shape>
                <v:shape id="TextBox 7" o:spid="_x0000_s1301" type="#_x0000_t202" style="position:absolute;left:30745;top:20083;width:29260;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OmsIA&#10;AADdAAAADwAAAGRycy9kb3ducmV2LnhtbERPTWvCMBi+D/wP4RW8iCb24KQaRYSBR9d96PGleW2K&#10;zZuuibXbr18Ogx0fnu/NbnCN6KkLtWcNi7kCQVx6U3Ol4f3tZbYCESKywcYzafimALvt6GmDufEP&#10;fqW+iJVIIRxy1GBjbHMpQ2nJYZj7ljhxV985jAl2lTQdPlK4a2Sm1FI6rDk1WGzpYKm8FXenQX1d&#10;PvopfuJ5f/LqVPxMbfZMWk/Gw34NItIQ/8V/7qPRkKll2p/epCc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5c6awgAAAN0AAAAPAAAAAAAAAAAAAAAAAJgCAABkcnMvZG93&#10;bnJldi54bWxQSwUGAAAAAAQABAD1AAAAhwMAAAAA&#10;" fillcolor="white [3212]" strokecolor="black [3213]" strokeweight="1.5pt">
                  <v:textbox style="mso-fit-shape-to-text:t">
                    <w:txbxContent>
                      <w:p w:rsidR="00530157" w:rsidRDefault="00530157" w:rsidP="007E049C">
                        <w:pPr>
                          <w:pStyle w:val="CartoonNormal"/>
                        </w:pPr>
                        <w:r>
                          <w:t>Redundancies help with learning and accommodation</w:t>
                        </w:r>
                      </w:p>
                    </w:txbxContent>
                  </v:textbox>
                </v:shape>
                <w10:anchorlock/>
              </v:group>
            </w:pict>
          </mc:Fallback>
        </mc:AlternateContent>
      </w:r>
    </w:p>
    <w:p w:rsidR="004B26E9" w:rsidRPr="00131217" w:rsidRDefault="004B26E9" w:rsidP="004B26E9">
      <w:pPr>
        <w:pStyle w:val="Heading2"/>
      </w:pPr>
      <w:bookmarkStart w:id="261" w:name="_Toc406140280"/>
      <w:r w:rsidRPr="00131217">
        <w:t>Are there any redundancies with other senses?</w:t>
      </w:r>
      <w:bookmarkEnd w:id="261"/>
    </w:p>
    <w:p w:rsidR="004B26E9" w:rsidRPr="00131217" w:rsidRDefault="0069165C" w:rsidP="004B26E9">
      <w:r w:rsidRPr="00131217">
        <w:t>Digital Synesthesia can be used to create sensory experiences that are completely outside of the sensory capabilities of our bodies, but also to enhance a sensory experience that might be sensed by the body in other ways. These sensory redundancies have resulted useful in different ways and the designer should be aware of the opportunities that these redundancies might present.</w:t>
      </w:r>
    </w:p>
    <w:p w:rsidR="0069165C" w:rsidRPr="00131217" w:rsidRDefault="0069165C" w:rsidP="004B26E9">
      <w:r w:rsidRPr="00131217">
        <w:t>If what is happening is a simple enhancement o</w:t>
      </w:r>
      <w:r w:rsidR="004858F3" w:rsidRPr="00131217">
        <w:t xml:space="preserve">f an existing sense, the artificial sensory experience is acting in a similar way to a natural experience that the user is used to. An example of this </w:t>
      </w:r>
      <w:r w:rsidR="00A23CAD" w:rsidRPr="00131217">
        <w:t>can be a pressure sensor on the tip of a finger. Even though the finger can feel pressure, the artificial sense can be dialed to be more sensitive than the natural counterpart. These redundancies allow the user to quickly understand and make sense of the new sensory experience.</w:t>
      </w:r>
    </w:p>
    <w:p w:rsidR="00A23CAD" w:rsidRPr="00131217" w:rsidRDefault="00A23CAD" w:rsidP="004B26E9">
      <w:r w:rsidRPr="00131217">
        <w:t xml:space="preserve">The artificial sense can also be a substitution of an existing sense, so like in the case of the first user study, the sensory experience was used to determine information that was readily attainable through the visual sense. This creates a very close feedback loop that will have </w:t>
      </w:r>
      <w:r w:rsidRPr="00131217">
        <w:lastRenderedPageBreak/>
        <w:t>important effects on the acceptance of the information through the artificial sense, learning will be quick and when time comes that the user can’t use the redundant natural sense, then the artificial sense will suffice.</w:t>
      </w:r>
      <w:r w:rsidR="004907CA" w:rsidRPr="00131217">
        <w:t xml:space="preserve"> If we think back to our sailing experience, wind </w:t>
      </w:r>
      <w:r w:rsidR="00AD7CED" w:rsidRPr="00131217">
        <w:t>speed</w:t>
      </w:r>
      <w:r w:rsidR="004907CA" w:rsidRPr="00131217">
        <w:t xml:space="preserve"> is something we can naturally feel through our skin and hair but our brain is not used to paying too much attention to these signals, so the artificial sense can be a way of helping the brain create an understandable experience of the natural sense until time comes that the artificial sense is no longer needed.</w:t>
      </w:r>
    </w:p>
    <w:p w:rsidR="007E049C" w:rsidRDefault="004907CA" w:rsidP="004B26E9">
      <w:r w:rsidRPr="00131217">
        <w:t xml:space="preserve">Lastly, the user might be using an artificial sense of a signal completely foreign to our five senses. As in the second user study, training is the hardest because there is no real feedback loop except trusting that they are correct in their assessment of the artificial sense. In these cases, extra care must be put into the learning process. The second study even though it showed that there was no difference between the </w:t>
      </w:r>
      <w:r w:rsidR="002908A4" w:rsidRPr="00131217">
        <w:t>times</w:t>
      </w:r>
      <w:r w:rsidRPr="00131217">
        <w:t xml:space="preserve"> when the users had a visual feedback and when they didn’t, it was clear that in every case, having the visual feedback made the learning experience more enjoyable and the results were more encouraging.</w:t>
      </w:r>
    </w:p>
    <w:p w:rsidR="007E049C" w:rsidRDefault="007E049C" w:rsidP="007E049C">
      <w:r>
        <w:br w:type="page"/>
      </w:r>
    </w:p>
    <w:p w:rsidR="004907CA" w:rsidRPr="00131217" w:rsidRDefault="007E049C" w:rsidP="005447A1">
      <w:pPr>
        <w:jc w:val="center"/>
      </w:pPr>
      <w:r>
        <w:rPr>
          <w:noProof/>
        </w:rPr>
        <w:lastRenderedPageBreak/>
        <mc:AlternateContent>
          <mc:Choice Requires="wpg">
            <w:drawing>
              <wp:inline distT="0" distB="0" distL="0" distR="0" wp14:anchorId="647F8723" wp14:editId="0B7043A1">
                <wp:extent cx="5486400" cy="4109884"/>
                <wp:effectExtent l="38100" t="38100" r="38100" b="43180"/>
                <wp:docPr id="2070" name="Group 2070"/>
                <wp:cNvGraphicFramePr/>
                <a:graphic xmlns:a="http://schemas.openxmlformats.org/drawingml/2006/main">
                  <a:graphicData uri="http://schemas.microsoft.com/office/word/2010/wordprocessingGroup">
                    <wpg:wgp>
                      <wpg:cNvGrpSpPr/>
                      <wpg:grpSpPr>
                        <a:xfrm>
                          <a:off x="0" y="0"/>
                          <a:ext cx="5486400" cy="4109884"/>
                          <a:chOff x="1201479" y="435800"/>
                          <a:chExt cx="5486400" cy="4109884"/>
                        </a:xfrm>
                      </wpg:grpSpPr>
                      <pic:pic xmlns:pic="http://schemas.openxmlformats.org/drawingml/2006/picture">
                        <pic:nvPicPr>
                          <pic:cNvPr id="2065" name="Picture 3" descr="C:\Users\TitoAlfaro\Documents\GitHub\PhDThesis\Presentations\Proposal\ColoredSketches\nature.jpg"/>
                          <pic:cNvPicPr>
                            <a:picLocks noChangeAspect="1"/>
                          </pic:cNvPicPr>
                        </pic:nvPicPr>
                        <pic:blipFill rotWithShape="1">
                          <a:blip r:embed="rId32" cstate="print">
                            <a:extLst>
                              <a:ext uri="{28A0092B-C50C-407E-A947-70E740481C1C}">
                                <a14:useLocalDpi xmlns:a14="http://schemas.microsoft.com/office/drawing/2010/main" val="0"/>
                              </a:ext>
                            </a:extLst>
                          </a:blip>
                          <a:srcRect l="31502" t="24805" r="25837" b="36193"/>
                          <a:stretch/>
                        </pic:blipFill>
                        <pic:spPr bwMode="auto">
                          <a:xfrm>
                            <a:off x="1201479" y="435800"/>
                            <a:ext cx="5486400" cy="4109884"/>
                          </a:xfrm>
                          <a:prstGeom prst="rect">
                            <a:avLst/>
                          </a:prstGeom>
                          <a:noFill/>
                          <a:ln w="28575">
                            <a:solidFill>
                              <a:schemeClr val="tx1"/>
                            </a:solidFill>
                          </a:ln>
                          <a:extLst/>
                        </pic:spPr>
                      </pic:pic>
                      <pic:pic xmlns:pic="http://schemas.openxmlformats.org/drawingml/2006/picture">
                        <pic:nvPicPr>
                          <pic:cNvPr id="2066" name="Picture 4" descr="C:\Users\TitoAlfaro\Documents\GitHub\PhDThesis\Presentations\Proposal\ColoredSketches\walker.jpg"/>
                          <pic:cNvPicPr>
                            <a:picLocks noChangeAspect="1"/>
                          </pic:cNvPicPr>
                        </pic:nvPicPr>
                        <pic:blipFill rotWithShape="1">
                          <a:blip r:embed="rId221" cstate="print">
                            <a:extLst>
                              <a:ext uri="{28A0092B-C50C-407E-A947-70E740481C1C}">
                                <a14:useLocalDpi xmlns:a14="http://schemas.microsoft.com/office/drawing/2010/main" val="0"/>
                              </a:ext>
                            </a:extLst>
                          </a:blip>
                          <a:srcRect l="50315" t="33747" r="43765" b="47309"/>
                          <a:stretch/>
                        </pic:blipFill>
                        <pic:spPr bwMode="auto">
                          <a:xfrm flipH="1">
                            <a:off x="2881429" y="2296640"/>
                            <a:ext cx="776177" cy="1998921"/>
                          </a:xfrm>
                          <a:prstGeom prst="rect">
                            <a:avLst/>
                          </a:prstGeom>
                          <a:noFill/>
                          <a:ln w="28575">
                            <a:noFill/>
                          </a:ln>
                          <a:extLst>
                            <a:ext uri="{909E8E84-426E-40DD-AFC4-6F175D3DCCD1}">
                              <a14:hiddenFill xmlns:a14="http://schemas.microsoft.com/office/drawing/2010/main">
                                <a:solidFill>
                                  <a:srgbClr val="FFFFFF"/>
                                </a:solidFill>
                              </a14:hiddenFill>
                            </a:ext>
                          </a:extLst>
                        </pic:spPr>
                      </pic:pic>
                      <mc:AlternateContent xmlns:a14="http://schemas.microsoft.com/office/drawing/2010/main">
                        <mc:Choice Requires="a14">
                          <w14:contentPart bwMode="auto" r:id="rId222">
                            <w14:nvContentPartPr>
                              <w14:cNvPr id="2064" name="Ink 17"/>
                              <w14:cNvContentPartPr/>
                            </w14:nvContentPartPr>
                            <w14:xfrm>
                              <a:off x="3413057" y="3976584"/>
                              <a:ext cx="73921" cy="113069"/>
                            </w14:xfrm>
                          </w14:contentPart>
                        </mc:Choice>
                        <mc:Fallback xmlns="" xmlns:lc="http://schemas.openxmlformats.org/drawingml/2006/lockedCanvas" xmlns:w="http://schemas.openxmlformats.org/wordprocessingml/2006/main" xmlns:w10="urn:schemas-microsoft-com:office:word" xmlns:v="urn:schemas-microsoft-com:vml" xmlns:o="urn:schemas-microsoft-com:office:office">
                          <a:pic>
                            <a:nvPicPr>
                              <a:cNvPr id="18" name="Ink 17"/>
                              <a:cNvPicPr/>
                            </a:nvPicPr>
                            <a:blipFill>
                              <a:blip xmlns:r="http://schemas.openxmlformats.org/officeDocument/2006/relationships" r:embed="rId223"/>
                              <a:stretch>
                                <a:fillRect/>
                              </a:stretch>
                            </a:blipFill>
                            <a:spPr>
                              <a:xfrm>
                                <a:off x="4377782" y="5416982"/>
                                <a:ext cx="102768" cy="141876"/>
                              </a:xfrm>
                              <a:prstGeom prst="rect">
                                <a:avLst/>
                              </a:prstGeom>
                            </a:spPr>
                          </a:pic>
                        </mc:Fallback>
                      </mc:AlternateContent>
                      <pic:pic xmlns:pic="http://schemas.openxmlformats.org/drawingml/2006/picture">
                        <pic:nvPicPr>
                          <pic:cNvPr id="2067" name="Picture 6" descr="C:\Users\TitoAlfaro\Documents\GitHub\PhDThesis\Presentations\Proposal\ColoredSketches\smell.jpg"/>
                          <pic:cNvPicPr>
                            <a:picLocks noChangeAspect="1"/>
                          </pic:cNvPicPr>
                        </pic:nvPicPr>
                        <pic:blipFill rotWithShape="1">
                          <a:blip r:embed="rId224" cstate="print">
                            <a:extLst>
                              <a:ext uri="{28A0092B-C50C-407E-A947-70E740481C1C}">
                                <a14:useLocalDpi xmlns:a14="http://schemas.microsoft.com/office/drawing/2010/main" val="0"/>
                              </a:ext>
                            </a:extLst>
                          </a:blip>
                          <a:srcRect l="50000" t="23749" r="33776" b="52534"/>
                          <a:stretch/>
                        </pic:blipFill>
                        <pic:spPr bwMode="auto">
                          <a:xfrm>
                            <a:off x="3700136" y="3030287"/>
                            <a:ext cx="691117"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7" descr="C:\Users\TitoAlfaro\Documents\GitHub\PhDThesis\Presentations\Proposal\ColoredSketches\touch.jpg"/>
                          <pic:cNvPicPr>
                            <a:picLocks noChangeAspect="1"/>
                          </pic:cNvPicPr>
                        </pic:nvPicPr>
                        <pic:blipFill rotWithShape="1">
                          <a:blip r:embed="rId225" cstate="print">
                            <a:extLst>
                              <a:ext uri="{28A0092B-C50C-407E-A947-70E740481C1C}">
                                <a14:useLocalDpi xmlns:a14="http://schemas.microsoft.com/office/drawing/2010/main" val="0"/>
                              </a:ext>
                            </a:extLst>
                          </a:blip>
                          <a:srcRect l="45233" t="28890" r="36087" b="48593"/>
                          <a:stretch/>
                        </pic:blipFill>
                        <pic:spPr bwMode="auto">
                          <a:xfrm>
                            <a:off x="2073355" y="3030287"/>
                            <a:ext cx="691116" cy="691116"/>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9" name="Picture 9" descr="C:\Users\TitoAlfaro\Documents\GitHub\PhDThesis\Presentations\Proposal\ColoredSketches\sound.jpg"/>
                          <pic:cNvPicPr>
                            <a:picLocks noChangeAspect="1"/>
                          </pic:cNvPicPr>
                        </pic:nvPicPr>
                        <pic:blipFill rotWithShape="1">
                          <a:blip r:embed="rId226" cstate="print">
                            <a:extLst>
                              <a:ext uri="{28A0092B-C50C-407E-A947-70E740481C1C}">
                                <a14:useLocalDpi xmlns:a14="http://schemas.microsoft.com/office/drawing/2010/main" val="0"/>
                              </a:ext>
                            </a:extLst>
                          </a:blip>
                          <a:srcRect l="35329" t="32954" r="44542" b="44306"/>
                          <a:stretch/>
                        </pic:blipFill>
                        <pic:spPr bwMode="auto">
                          <a:xfrm>
                            <a:off x="2870797" y="1499197"/>
                            <a:ext cx="691116" cy="691117"/>
                          </a:xfrm>
                          <a:prstGeom prst="ellipse">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070" o:spid="_x0000_s1026" style="width:6in;height:323.6pt;mso-position-horizontal-relative:char;mso-position-vertical-relative:line" coordorigin="12014,4358" coordsize="54864,41098" o:gfxdata="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f+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bvvsOruu888V+b3qtpNhjTJSRRbYywwdiAAeNuigA7PRk7PU5m0pNJcwEBkhDFdqYu&#10;s7szszszzszu7OxOSSIDkgBnyP52JoltQELY6XFMUeXzO+eKS2QiZVqKHL9ez/N+zi3nnib9+X0/&#10;H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4P9nDw4EAAAAAID8XxtB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ZX24JgAAAAAYdD6pzaGD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rDjMAAAATx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ZeHwD4WXh8A+Fl4fAPhZeHwD4WXh8A+Fl4fAPhZeHwD4WXh8A+Fl4fAPhZeHwD4WXh8A+F&#10;l4fAPhNY1mpot/8Af/8A/wD3Ph//xABDEQABAwIBCQQHCAMAAgEEAwABAAIDBBESBRATFCExMlFh&#10;ICJBcDAzQFBgcZEVI0JTobHB8FKB0UPh8QYkYuAWotD/2gAIAQIBAT8B/wD3MNbTYgDdap1WqdVq&#10;nVap1WqdVqnVap1WqdVqnVap1WqdVqnV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jI9aMgdTQAUUbh60bh60AFFG4etG4etABRRuHrRkHoaACiiigAooozjrQAUUbh60bh60AFFG4etG&#10;4etABRRuHrRuHrQAUUZB6GigAooyMZzRkHoa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Gz6UUUAN2nsMUbT/ep1FADdp/vU&#10;bT/ep1FADcEfxUbM96dRQA0IBzTiCehoooAbtP8Aeo2n+9TqKAG7T/eo2n+9TqKAG7T/AHqNp/vU&#10;6igBu0/3qNp/vU6igBu0/wB6jaf71OooAbtP96jaf71OooAQAjq1KBjg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">
                <v:shape id="Picture 3" o:spid="_x0000_s1027" type="#_x0000_t75" style="position:absolute;left:12014;top:4358;width:54864;height:41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lB0XEAAAA3QAAAA8AAABkcnMvZG93bnJldi54bWxEj82qwjAUhPeC7xCO4EY0vcJVqUYpguJd&#10;uPDnAQ7NMS02J7XJ1fr2RhBcDjPzDbNYtbYSd2p86VjBzygBQZw7XbJRcD5thjMQPiBrrByTgid5&#10;WC27nQWm2j34QPdjMCJC2KeooAihTqX0eUEW/cjVxNG7uMZiiLIxUjf4iHBbyXGSTKTFkuNCgTWt&#10;C8qvx3+rYD3Nq0M7zWbPzA7+9rdt5jfGKNXvtdkcRKA2fMOf9k4rGCeTX3i/iU9ALl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lB0XEAAAA3QAAAA8AAAAAAAAAAAAAAAAA&#10;nwIAAGRycy9kb3ducmV2LnhtbFBLBQYAAAAABAAEAPcAAACQAwAAAAA=&#10;" stroked="t" strokecolor="black [3213]" strokeweight="2.25pt">
                  <v:imagedata r:id="rId227" o:title="nature" croptop="16256f" cropbottom="23719f" cropleft="20645f" cropright="16933f"/>
                  <v:path arrowok="t"/>
                </v:shape>
                <v:shape id="Picture 4" o:spid="_x0000_s1028" type="#_x0000_t75" style="position:absolute;left:28814;top:22966;width:7762;height:19989;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hSpnGAAAA3QAAAA8AAABkcnMvZG93bnJldi54bWxEj81uwjAQhO+VeAdrK3ErTnNIIcUgfgTi&#10;VEHoA6ziJQnE6xAbCHn6ulKlHkcz841mOu9MLe7UusqygvdRBII4t7riQsH3cfM2BuE8ssbaMil4&#10;koP5bPAyxVTbBx/onvlCBAi7FBWU3jeplC4vyaAb2YY4eCfbGvRBtoXULT4C3NQyjqJEGqw4LJTY&#10;0Kqk/JLdjALsP7brfrXc18+vWPZ+fe4m16NSw9du8QnCU+f/w3/tnVYQR0kCv2/CE5Cz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OFKmcYAAADdAAAADwAAAAAAAAAAAAAA&#10;AACfAgAAZHJzL2Rvd25yZXYueG1sUEsFBgAAAAAEAAQA9wAAAJIDAAAAAA==&#10;" strokeweight="2.25pt">
                  <v:imagedata r:id="rId228" o:title="walker" croptop="22116f" cropbottom="31004f" cropleft="32974f" cropright="28682f"/>
                  <v:path arrowok="t"/>
                </v:shape>
                <v:shape id="Ink 17" o:spid="_x0000_s1029" type="#_x0000_t75" style="position:absolute;left:33987;top:39621;width:1026;height:1419;visibility:visible;mso-wrap-style:square" o:gfxdata="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">
                  <v:imagedata r:id="rId229" o:title=""/>
                </v:shape>
                <v:shape id="Picture 6" o:spid="_x0000_s1030" type="#_x0000_t75" style="position:absolute;left:37001;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YSM7EAAAA3QAAAA8AAABkcnMvZG93bnJldi54bWxEj0FrwkAUhO8F/8PyBG911yi2pK4iQqEe&#10;jR56fGRfkzTZtyG7auKvdwXB4zAz3zCrTW8bcaHOV441zKYKBHHuTMWFhtPx+/0ThA/IBhvHpGEg&#10;D5v16G2FqXFXPtAlC4WIEPYpaihDaFMpfV6SRT91LXH0/lxnMUTZFdJ0eI1w28hEqaW0WHFcKLGl&#10;XUl5nZ2thv/jfGiG2y7bL872pH5rtU/mtdaTcb/9AhGoD6/ws/1jNCRq+QGPN/EJyP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kYSM7EAAAA3QAAAA8AAAAAAAAAAAAAAAAA&#10;nwIAAGRycy9kb3ducmV2LnhtbFBLBQYAAAAABAAEAPcAAACQAwAAAAA=&#10;" stroked="t" strokecolor="black [3213]" strokeweight="2.25pt">
                  <v:imagedata r:id="rId230" o:title="smell" croptop="15564f" cropbottom="34429f" cropleft=".5" cropright="22135f"/>
                  <v:path arrowok="t"/>
                </v:shape>
                <v:shape id="Picture 7" o:spid="_x0000_s1031" type="#_x0000_t75" style="position:absolute;left:20733;top:30302;width:6911;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mXsfCAAAA3QAAAA8AAABkcnMvZG93bnJldi54bWxET8tqAjEU3Qv+Q7hCd5rRgo/RKCq0CHVT&#10;reLyMrlOBic3Q5Lq+PfNouDycN6LVWtrcScfKscKhoMMBHHhdMWlgp/jR38KIkRkjbVjUvCkAKtl&#10;t7PAXLsHf9P9EEuRQjjkqMDE2ORShsKQxTBwDXHirs5bjAn6UmqPjxRuaznKsrG0WHFqMNjQ1lBx&#10;O/xaBf6dZ8dL8Tldn87P4cbsJ7vNl1fqrdeu5yAitfEl/nfvtIJRNk5z05v0BOTy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Kpl7HwgAAAN0AAAAPAAAAAAAAAAAAAAAAAJ8C&#10;AABkcnMvZG93bnJldi54bWxQSwUGAAAAAAQABAD3AAAAjgMAAAAA&#10;" stroked="t" strokecolor="black [3213]" strokeweight="2.25pt">
                  <v:imagedata r:id="rId231" o:title="touch" croptop="18933f" cropbottom="31846f" cropleft="29644f" cropright="23650f"/>
                  <v:path arrowok="t"/>
                </v:shape>
                <v:shape id="Picture 9" o:spid="_x0000_s1032" type="#_x0000_t75" style="position:absolute;left:28707;top:14991;width:6912;height:6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13YzFAAAA3QAAAA8AAABkcnMvZG93bnJldi54bWxEj91qAjEUhO+FvkM4hd7VREtFV7OLCqUV&#10;KuLPAxw2x93FzcmSpLq+fVMoeDnMzDfMouhtK67kQ+NYw2ioQBCXzjRcaTgdP16nIEJENtg6Jg13&#10;ClDkT4MFZsbdeE/XQ6xEgnDIUEMdY5dJGcqaLIah64iTd3beYkzSV9J4vCW4beVYqYm02HBaqLGj&#10;dU3l5fBjNShcb/uNP23e3a65f3+upm+zc9D65blfzkFE6uMj/N/+MhrGajKDvzfpCcj8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Nd2MxQAAAN0AAAAPAAAAAAAAAAAAAAAA&#10;AJ8CAABkcnMvZG93bnJldi54bWxQSwUGAAAAAAQABAD3AAAAkQMAAAAA&#10;" stroked="t" strokecolor="black [3213]" strokeweight="2.25pt">
                  <v:imagedata r:id="rId232" o:title="sound" croptop="21597f" cropbottom="29036f" cropleft="23153f" cropright="29191f"/>
                  <v:path arrowok="t"/>
                </v:shape>
                <w10:anchorlock/>
              </v:group>
            </w:pict>
          </mc:Fallback>
        </mc:AlternateContent>
      </w:r>
    </w:p>
    <w:p w:rsidR="00FC0663" w:rsidRPr="00131217" w:rsidRDefault="00FC0663" w:rsidP="00FC0663">
      <w:pPr>
        <w:pStyle w:val="Heading2"/>
      </w:pPr>
      <w:bookmarkStart w:id="262" w:name="_Toc406140281"/>
      <w:r w:rsidRPr="00131217">
        <w:t xml:space="preserve">What type of </w:t>
      </w:r>
      <w:r w:rsidR="00D24BFF" w:rsidRPr="00131217">
        <w:t>feedback</w:t>
      </w:r>
      <w:r w:rsidRPr="00131217">
        <w:t xml:space="preserve"> can we use?</w:t>
      </w:r>
      <w:bookmarkEnd w:id="262"/>
    </w:p>
    <w:p w:rsidR="00FC0663" w:rsidRPr="00131217" w:rsidRDefault="004504CF" w:rsidP="00FC0663">
      <w:r w:rsidRPr="00131217">
        <w:t xml:space="preserve">In this project I centered in two types of </w:t>
      </w:r>
      <w:r w:rsidR="00D24BFF" w:rsidRPr="00131217">
        <w:t>feedback</w:t>
      </w:r>
      <w:r w:rsidRPr="00131217">
        <w:t>s that created three kinds of feeling. The peltier devices would generate temperature through the skin while the transducer could be used to create either vibration on the skin or sound through bone conduction.</w:t>
      </w:r>
    </w:p>
    <w:p w:rsidR="004504CF" w:rsidRPr="00131217" w:rsidRDefault="004504CF" w:rsidP="00FC0663">
      <w:r w:rsidRPr="00131217">
        <w:t>I have shown how a peltier device giving temperature signals will be better suited for a passive sensing experience where the user does not want to be aware of small changes but instead wishes to feel significant changes through long time periods. It might be possible to increase the opportunities for using temperature as a sense by using other devices than the peltiers given that some of the problems I had were because of physical constraints of the device and not of the experience.</w:t>
      </w:r>
    </w:p>
    <w:p w:rsidR="007E049C" w:rsidRDefault="004504CF" w:rsidP="004B26E9">
      <w:r w:rsidRPr="00131217">
        <w:t xml:space="preserve">The transducer, whether used for vibration or bone conduction, was very well suited for active sensing and quick changing signals. </w:t>
      </w:r>
      <w:r w:rsidR="000C2714" w:rsidRPr="00131217">
        <w:t xml:space="preserve">On the other hand, the transducer proves to be not adequate for passive sensing because the users reported not wanting to have that signal constantly during longer periods of time. </w:t>
      </w:r>
      <w:r w:rsidRPr="00131217">
        <w:t xml:space="preserve">I did not test for the advantages of bone conduction over vibration and this would be interesting to dive into. But for bone conduction to work, the </w:t>
      </w:r>
      <w:r w:rsidRPr="00131217">
        <w:lastRenderedPageBreak/>
        <w:t xml:space="preserve">transducer must be places close to the head and/or bone, and as we will see there are other constraints when it comes to the location of the </w:t>
      </w:r>
      <w:r w:rsidR="00D24BFF" w:rsidRPr="00131217">
        <w:t>feedback</w:t>
      </w:r>
      <w:r w:rsidRPr="00131217">
        <w:t>.</w:t>
      </w:r>
    </w:p>
    <w:p w:rsidR="007E049C" w:rsidRDefault="007E049C" w:rsidP="007E049C">
      <w:r>
        <w:br w:type="page"/>
      </w:r>
    </w:p>
    <w:p w:rsidR="00FC0663" w:rsidRPr="00131217" w:rsidRDefault="007E049C" w:rsidP="004B26E9">
      <w:r>
        <w:rPr>
          <w:noProof/>
        </w:rPr>
        <w:lastRenderedPageBreak/>
        <mc:AlternateContent>
          <mc:Choice Requires="wpg">
            <w:drawing>
              <wp:inline distT="0" distB="0" distL="0" distR="0" wp14:anchorId="6CDF245E" wp14:editId="478322C8">
                <wp:extent cx="5831056" cy="4045585"/>
                <wp:effectExtent l="38100" t="38100" r="36830" b="31115"/>
                <wp:docPr id="6161" name="Group 6161"/>
                <wp:cNvGraphicFramePr/>
                <a:graphic xmlns:a="http://schemas.openxmlformats.org/drawingml/2006/main">
                  <a:graphicData uri="http://schemas.microsoft.com/office/word/2010/wordprocessingGroup">
                    <wpg:wgp>
                      <wpg:cNvGrpSpPr/>
                      <wpg:grpSpPr>
                        <a:xfrm>
                          <a:off x="0" y="0"/>
                          <a:ext cx="5831056" cy="4045585"/>
                          <a:chOff x="0" y="91"/>
                          <a:chExt cx="5831231" cy="4046102"/>
                        </a:xfrm>
                      </wpg:grpSpPr>
                      <pic:pic xmlns:pic="http://schemas.openxmlformats.org/drawingml/2006/picture">
                        <pic:nvPicPr>
                          <pic:cNvPr id="373" name="Picture 5" descr="C:\Users\TitoAlfaro\Documents\PhDThesis\images\MaleFrontSketch.jpg"/>
                          <pic:cNvPicPr>
                            <a:picLocks noChangeAspect="1"/>
                          </pic:cNvPicPr>
                        </pic:nvPicPr>
                        <pic:blipFill rotWithShape="1">
                          <a:blip r:embed="rId233" cstate="print">
                            <a:extLst>
                              <a:ext uri="{28A0092B-C50C-407E-A947-70E740481C1C}">
                                <a14:useLocalDpi xmlns:a14="http://schemas.microsoft.com/office/drawing/2010/main" val="0"/>
                              </a:ext>
                            </a:extLst>
                          </a:blip>
                          <a:srcRect l="5102" t="3200" r="7143"/>
                          <a:stretch/>
                        </pic:blipFill>
                        <pic:spPr bwMode="auto">
                          <a:xfrm>
                            <a:off x="4002431"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9" name="Picture 5" descr="C:\Users\TitoAlfaro\Documents\PhDThesis\images\MaleFrontSketch.jpg"/>
                          <pic:cNvPicPr>
                            <a:picLocks noChangeAspect="1"/>
                          </pic:cNvPicPr>
                        </pic:nvPicPr>
                        <pic:blipFill rotWithShape="1">
                          <a:blip r:embed="rId233" cstate="print">
                            <a:extLst>
                              <a:ext uri="{28A0092B-C50C-407E-A947-70E740481C1C}">
                                <a14:useLocalDpi xmlns:a14="http://schemas.microsoft.com/office/drawing/2010/main" val="0"/>
                              </a:ext>
                            </a:extLst>
                          </a:blip>
                          <a:srcRect l="5102" t="3200" r="7143"/>
                          <a:stretch/>
                        </pic:blipFill>
                        <pic:spPr bwMode="auto">
                          <a:xfrm>
                            <a:off x="0" y="91"/>
                            <a:ext cx="1828800" cy="404610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58" name="Picture 2" descr="C:\Users\TitoAlfaro\Documents\PhDThesis\images\IMG_0017 (2).JPG"/>
                          <pic:cNvPicPr>
                            <a:picLocks noChangeAspect="1"/>
                          </pic:cNvPicPr>
                        </pic:nvPicPr>
                        <pic:blipFill rotWithShape="1">
                          <a:blip r:embed="rId234" cstate="print">
                            <a:extLst>
                              <a:ext uri="{28A0092B-C50C-407E-A947-70E740481C1C}">
                                <a14:useLocalDpi xmlns:a14="http://schemas.microsoft.com/office/drawing/2010/main" val="0"/>
                              </a:ext>
                            </a:extLst>
                          </a:blip>
                          <a:srcRect l="16326" t="6754" r="3973" b="30835"/>
                          <a:stretch/>
                        </pic:blipFill>
                        <pic:spPr bwMode="auto">
                          <a:xfrm>
                            <a:off x="2434274" y="117064"/>
                            <a:ext cx="1828551" cy="107402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60" name="Picture 8"/>
                          <pic:cNvPicPr>
                            <a:picLocks noChangeAspect="1"/>
                          </pic:cNvPicPr>
                        </pic:nvPicPr>
                        <pic:blipFill rotWithShape="1">
                          <a:blip r:embed="rId235">
                            <a:extLst>
                              <a:ext uri="{28A0092B-C50C-407E-A947-70E740481C1C}">
                                <a14:useLocalDpi xmlns:a14="http://schemas.microsoft.com/office/drawing/2010/main" val="0"/>
                              </a:ext>
                            </a:extLst>
                          </a:blip>
                          <a:srcRect l="14733" t="13446" r="29233" b="44036"/>
                          <a:stretch/>
                        </pic:blipFill>
                        <pic:spPr>
                          <a:xfrm>
                            <a:off x="1038410" y="2891718"/>
                            <a:ext cx="1828855" cy="1042617"/>
                          </a:xfrm>
                          <a:prstGeom prst="rect">
                            <a:avLst/>
                          </a:prstGeom>
                          <a:ln w="28575">
                            <a:solidFill>
                              <a:schemeClr val="tx1"/>
                            </a:solidFill>
                          </a:ln>
                        </pic:spPr>
                      </pic:pic>
                      <wps:wsp>
                        <wps:cNvPr id="6145" name="TextBox 10"/>
                        <wps:cNvSpPr txBox="1"/>
                        <wps:spPr>
                          <a:xfrm>
                            <a:off x="1392295" y="2242752"/>
                            <a:ext cx="2284164" cy="603327"/>
                          </a:xfrm>
                          <a:prstGeom prst="rect">
                            <a:avLst/>
                          </a:prstGeom>
                          <a:solidFill>
                            <a:schemeClr val="bg1"/>
                          </a:solidFill>
                          <a:ln w="19050">
                            <a:solidFill>
                              <a:schemeClr val="tx1"/>
                            </a:solidFill>
                          </a:ln>
                        </wps:spPr>
                        <wps:txbx>
                          <w:txbxContent>
                            <w:p w:rsidR="00530157" w:rsidRDefault="00530157" w:rsidP="007E049C">
                              <w:pPr>
                                <w:pStyle w:val="CartoonNormal"/>
                              </w:pPr>
                              <w:r>
                                <w:t>If the user can see the sensor, the sensor and actuator can be separate and independent</w:t>
                              </w:r>
                            </w:p>
                          </w:txbxContent>
                        </wps:txbx>
                        <wps:bodyPr wrap="square" rtlCol="0">
                          <a:spAutoFit/>
                        </wps:bodyPr>
                      </wps:wsp>
                      <wps:wsp>
                        <wps:cNvPr id="6150" name="Oval Callout 11"/>
                        <wps:cNvSpPr/>
                        <wps:spPr>
                          <a:xfrm flipH="1">
                            <a:off x="403997" y="2710928"/>
                            <a:ext cx="889541" cy="376123"/>
                          </a:xfrm>
                          <a:prstGeom prst="wedgeEllipseCallout">
                            <a:avLst>
                              <a:gd name="adj1" fmla="val 40837"/>
                              <a:gd name="adj2" fmla="val -193835"/>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30157" w:rsidRPr="007E049C" w:rsidRDefault="00530157" w:rsidP="007E049C">
                              <w:pPr>
                                <w:pStyle w:val="CartoonNormal"/>
                              </w:pPr>
                              <w:r w:rsidRPr="007E049C">
                                <w:t>sensor</w:t>
                              </w:r>
                            </w:p>
                          </w:txbxContent>
                        </wps:txbx>
                        <wps:bodyPr wrap="square" rtlCol="0" anchor="ctr">
                          <a:noAutofit/>
                        </wps:bodyPr>
                      </wps:wsp>
                      <wps:wsp>
                        <wps:cNvPr id="6151" name="Oval Callout 12"/>
                        <wps:cNvSpPr/>
                        <wps:spPr>
                          <a:xfrm flipH="1">
                            <a:off x="669800" y="1382104"/>
                            <a:ext cx="967614" cy="287144"/>
                          </a:xfrm>
                          <a:prstGeom prst="wedgeEllipseCallout">
                            <a:avLst>
                              <a:gd name="adj1" fmla="val 13618"/>
                              <a:gd name="adj2" fmla="val -138071"/>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30157" w:rsidRPr="007E049C" w:rsidRDefault="00530157" w:rsidP="007E049C">
                              <w:pPr>
                                <w:pStyle w:val="CartoonNormal"/>
                              </w:pPr>
                              <w:r w:rsidRPr="007E049C">
                                <w:rPr>
                                  <w:rStyle w:val="CartoonNormalChar"/>
                                  <w:caps/>
                                </w:rPr>
                                <w:t>actuato</w:t>
                              </w:r>
                              <w:r w:rsidRPr="007E049C">
                                <w:t>r</w:t>
                              </w:r>
                            </w:p>
                          </w:txbxContent>
                        </wps:txbx>
                        <wps:bodyPr rtlCol="0" anchor="ctr"/>
                      </wps:wsp>
                      <wps:wsp>
                        <wps:cNvPr id="6156" name="Oval Callout 16"/>
                        <wps:cNvSpPr/>
                        <wps:spPr>
                          <a:xfrm flipH="1">
                            <a:off x="4262804" y="1095223"/>
                            <a:ext cx="1371671" cy="436075"/>
                          </a:xfrm>
                          <a:prstGeom prst="wedgeEllipseCallout">
                            <a:avLst>
                              <a:gd name="adj1" fmla="val 1479"/>
                              <a:gd name="adj2" fmla="val -228259"/>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30157" w:rsidRDefault="00530157" w:rsidP="007E049C">
                              <w:pPr>
                                <w:pStyle w:val="CartoonNormal"/>
                              </w:pPr>
                              <w:r>
                                <w:t>Actuator and sensor</w:t>
                              </w:r>
                            </w:p>
                          </w:txbxContent>
                        </wps:txbx>
                        <wps:bodyPr wrap="square" rtlCol="0" anchor="ctr">
                          <a:noAutofit/>
                        </wps:bodyPr>
                      </wps:wsp>
                      <wps:wsp>
                        <wps:cNvPr id="6157" name="TextBox 17"/>
                        <wps:cNvSpPr txBox="1"/>
                        <wps:spPr>
                          <a:xfrm>
                            <a:off x="3677705" y="3439706"/>
                            <a:ext cx="2035871" cy="603327"/>
                          </a:xfrm>
                          <a:prstGeom prst="rect">
                            <a:avLst/>
                          </a:prstGeom>
                          <a:solidFill>
                            <a:schemeClr val="bg1"/>
                          </a:solidFill>
                          <a:ln w="19050">
                            <a:solidFill>
                              <a:schemeClr val="tx1"/>
                            </a:solidFill>
                          </a:ln>
                        </wps:spPr>
                        <wps:txbx>
                          <w:txbxContent>
                            <w:p w:rsidR="00530157" w:rsidRDefault="00530157" w:rsidP="00BA3075">
                              <w:pPr>
                                <w:pStyle w:val="CartoonNormal"/>
                              </w:pPr>
                              <w:r>
                                <w:t>If the user can’t see the sensor, the sensor and actuator must be in the same place</w:t>
                              </w:r>
                            </w:p>
                          </w:txbxContent>
                        </wps:txbx>
                        <wps:bodyPr wrap="square" rtlCol="0">
                          <a:spAutoFit/>
                        </wps:bodyPr>
                      </wps:wsp>
                    </wpg:wgp>
                  </a:graphicData>
                </a:graphic>
              </wp:inline>
            </w:drawing>
          </mc:Choice>
          <mc:Fallback>
            <w:pict>
              <v:group id="Group 6161" o:spid="_x0000_s1302" style="width:459.15pt;height:318.55pt;mso-position-horizontal-relative:char;mso-position-vertical-relative:line" coordorigin="" coordsize="58312,40461" o:gfxdata="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AABAAAA&#10;AgACAAIAAgAAAAAAAAAAAAAAAAAAAAAAAACKAAEAAAAEAAgAAAAAAAAAAAAAAAAAAAAAAAAAAAAA&#10;AAAAAAAAAAAAAAAAAAAAAAAAAAAAAAAAAAAAAAAAAAAAAAAAAAAAAAAAAAAAAAAAAAAAAAAAAAAA&#10;AAAAAAAAAAAAAAAAAAAAAAAAAAAAAAAAAAAAAAAAAAAAAAAAAAAAAAAAAAAAAAAAAACgAQAAAAAQ&#10;AAgAAQABAIAC4AEAAAAAAAAAAAAACAC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">
                <v:shape id="Picture 5" o:spid="_x0000_s1303" type="#_x0000_t75" style="position:absolute;left:40024;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Z15vEAAAA3AAAAA8AAABkcnMvZG93bnJldi54bWxEj0GLwjAUhO+C/yE8wZum6qJSjSKKsiws&#10;y1bB66N5tsXmpTap1n+/WRA8DjPfDLNct6YUd6pdYVnBaBiBIE6tLjhTcDruB3MQziNrLC2Tgic5&#10;WK+6nSXG2j74l+6Jz0QoYRejgtz7KpbSpTkZdENbEQfvYmuDPsg6k7rGRyg3pRxH0VQaLDgs5FjR&#10;Nqf0mjRGwWR6PMiv8a3hZvfxfS72ZvTzPCjV77WbBQhPrX+HX/SnDtxsAv9nwhGQq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HZ15vEAAAA3AAAAA8AAAAAAAAAAAAAAAAA&#10;nwIAAGRycy9kb3ducmV2LnhtbFBLBQYAAAAABAAEAPcAAACQAwAAAAA=&#10;" stroked="t" strokecolor="black [3213]" strokeweight="2.25pt">
                  <v:imagedata r:id="rId236" o:title="MaleFrontSketch" croptop="2097f" cropleft="3344f" cropright="4681f"/>
                  <v:path arrowok="t"/>
                </v:shape>
                <v:shape id="Picture 5" o:spid="_x0000_s1304" type="#_x0000_t75" style="position:absolute;width:18288;height:40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NpKPGAAAA3QAAAA8AAABkcnMvZG93bnJldi54bWxEj0FrwkAUhO8F/8PyBG91E7Whja4iilKE&#10;Imqh10f2mQSzb2N2o/Hfd4VCj8PMfMPMFp2pxI0aV1pWEA8jEMSZ1SXnCr5Pm9d3EM4ja6wsk4IH&#10;OVjMey8zTLW984FuR5+LAGGXooLC+zqV0mUFGXRDWxMH72wbgz7IJpe6wXuAm0qOoiiRBksOCwXW&#10;tCoouxxbo2CcnLZyN7q23K4nXz/lxsT7x1apQb9bTkF46vx/+K/9qRUk8dsHPN+EJyDn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Y2ko8YAAADdAAAADwAAAAAAAAAAAAAA&#10;AACfAgAAZHJzL2Rvd25yZXYueG1sUEsFBgAAAAAEAAQA9wAAAJIDAAAAAA==&#10;" stroked="t" strokecolor="black [3213]" strokeweight="2.25pt">
                  <v:imagedata r:id="rId236" o:title="MaleFrontSketch" croptop="2097f" cropleft="3344f" cropright="4681f"/>
                  <v:path arrowok="t"/>
                </v:shape>
                <v:shape id="Picture 2" o:spid="_x0000_s1305" type="#_x0000_t75" style="position:absolute;left:24342;top:1170;width:18286;height:107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soHLDAAAA3QAAAA8AAABkcnMvZG93bnJldi54bWxET8uKwjAU3QvzD+EOuNNUsUU7RhlExY2I&#10;zixcXprbx0xzU5qo1a83C8Hl4bzny87U4kqtqywrGA0jEMSZ1RUXCn5/NoMpCOeRNdaWScGdHCwX&#10;H705ptre+EjXky9ECGGXooLS+yaV0mUlGXRD2xAHLretQR9gW0jd4i2Em1qOoyiRBisODSU2tCop&#10;+z9djILJX364H7fZetw9knNuZ/Gk3sdK9T+77y8Qnjr/Fr/cO60gGcVhbngTnoBcP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qygcsMAAADdAAAADwAAAAAAAAAAAAAAAACf&#10;AgAAZHJzL2Rvd25yZXYueG1sUEsFBgAAAAAEAAQA9wAAAI8DAAAAAA==&#10;" stroked="t" strokecolor="black [3213]" strokeweight="2.25pt">
                  <v:imagedata r:id="rId237" o:title="IMG_0017 (2)" croptop="4426f" cropbottom="20208f" cropleft="10699f" cropright="2604f"/>
                  <v:path arrowok="t"/>
                </v:shape>
                <v:shape id="Picture 8" o:spid="_x0000_s1306" type="#_x0000_t75" style="position:absolute;left:10384;top:28917;width:18288;height:104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IxWrEAAAA3QAAAA8AAABkcnMvZG93bnJldi54bWxET89rwjAUvgv7H8ITdhmaOrCTzigycChe&#10;NvWy21vzbDqbl5pktv73y2Hg8eP7PV/2thFX8qF2rGAyzkAQl07XXCk4HtajGYgQkTU2jknBjQIs&#10;Fw+DORbadfxJ132sRArhUKACE2NbSBlKQxbD2LXEiTs5bzEm6CupPXYp3DbyOctyabHm1GCwpTdD&#10;5Xn/axVsdl8X08gOpy9P77w9/fiPVfmt1OOwX72CiNTHu/jfvdEK8kme9qc36Qn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WIxWrEAAAA3QAAAA8AAAAAAAAAAAAAAAAA&#10;nwIAAGRycy9kb3ducmV2LnhtbFBLBQYAAAAABAAEAPcAAACQAwAAAAA=&#10;" stroked="t" strokecolor="black [3213]" strokeweight="2.25pt">
                  <v:imagedata r:id="rId238" o:title="" croptop="8812f" cropbottom="28859f" cropleft="9655f" cropright="19158f"/>
                  <v:path arrowok="t"/>
                </v:shape>
                <v:shape id="TextBox 10" o:spid="_x0000_s1307" type="#_x0000_t202" style="position:absolute;left:13922;top:22427;width:22842;height:6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NCdcYA&#10;AADdAAAADwAAAGRycy9kb3ducmV2LnhtbESPQWsCMRSE7wX/Q3hCL1ITpbVlaxQpFHrUVdseH5vX&#10;zeLmZd2k6+qvb4SCx2FmvmHmy97VoqM2VJ41TMYKBHHhTcWlht32/eEFRIjIBmvPpOFMAZaLwd0c&#10;M+NPvKEuj6VIEA4ZarAxNpmUobDkMIx9Q5y8H986jEm2pTQtnhLc1XKq1Ew6rDgtWGzozVJxyH+d&#10;BnX83ncj/MSv1dqrdX4Z2ekzaX0/7FevICL18Rb+b38YDbPJ4xNc36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6NCdcYAAADdAAAADwAAAAAAAAAAAAAAAACYAgAAZHJz&#10;L2Rvd25yZXYueG1sUEsFBgAAAAAEAAQA9QAAAIsDAAAAAA==&#10;" fillcolor="white [3212]" strokecolor="black [3213]" strokeweight="1.5pt">
                  <v:textbox style="mso-fit-shape-to-text:t">
                    <w:txbxContent>
                      <w:p w:rsidR="00530157" w:rsidRDefault="00530157" w:rsidP="007E049C">
                        <w:pPr>
                          <w:pStyle w:val="CartoonNormal"/>
                        </w:pPr>
                        <w:r>
                          <w:t>If the user can see the sensor, the sensor and actuator can be separate and independent</w:t>
                        </w:r>
                      </w:p>
                    </w:txbxContent>
                  </v:textbox>
                </v:shape>
                <v:shape id="Oval Callout 11" o:spid="_x0000_s1308" type="#_x0000_t63" style="position:absolute;left:4039;top:27109;width:8896;height:37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heUcQA&#10;AADdAAAADwAAAGRycy9kb3ducmV2LnhtbERPz2vCMBS+C/sfwhO8yEwVldkZZRME50G0Cu74aJ5N&#10;WfNSmqjdf28OgseP7/d82dpK3KjxpWMFw0ECgjh3uuRCwem4fv8A4QOyxsoxKfgnD8vFW2eOqXZ3&#10;PtAtC4WIIexTVGBCqFMpfW7Ioh+4mjhyF9dYDBE2hdQN3mO4reQoSabSYsmxwWBNK0P5X3a1Cs4/&#10;290mu/b3o9K1BzN2++/fWaFUr9t+fYII1IaX+OneaAXT4STuj2/iE5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oXlHEAAAA3QAAAA8AAAAAAAAAAAAAAAAAmAIAAGRycy9k&#10;b3ducmV2LnhtbFBLBQYAAAAABAAEAPUAAACJAwAAAAA=&#10;" adj="19621,-31068" fillcolor="white [3212]" strokecolor="black [3213]" strokeweight="2pt">
                  <v:textbox>
                    <w:txbxContent>
                      <w:p w:rsidR="00530157" w:rsidRPr="007E049C" w:rsidRDefault="00530157" w:rsidP="007E049C">
                        <w:pPr>
                          <w:pStyle w:val="CartoonNormal"/>
                        </w:pPr>
                        <w:r w:rsidRPr="007E049C">
                          <w:t>sensor</w:t>
                        </w:r>
                      </w:p>
                    </w:txbxContent>
                  </v:textbox>
                </v:shape>
                <v:shape id="Oval Callout 12" o:spid="_x0000_s1309" type="#_x0000_t63" style="position:absolute;left:6698;top:13821;width:9676;height:287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TZnMQA&#10;AADdAAAADwAAAGRycy9kb3ducmV2LnhtbESPzWrDMBCE74W+g9hCb41s45jiRAmhTSHX/B16W6yN&#10;7cRaGUuV3bePCoUch5n5hlmuJ9OJQINrLStIZwkI4srqlmsFp+PX2zsI55E1dpZJwS85WK+en5ZY&#10;ajvynsLB1yJC2JWooPG+L6V0VUMG3cz2xNG72MGgj3KopR5wjHDTySxJCmmw5bjQYE8fDVW3w49R&#10;kIX5dx0+w16eswvmxZhvt9dcqdeXabMA4Wnyj/B/e6cVFOk8hb838Qn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U2ZzEAAAA3QAAAA8AAAAAAAAAAAAAAAAAmAIAAGRycy9k&#10;b3ducmV2LnhtbFBLBQYAAAAABAAEAPUAAACJAwAAAAA=&#10;" adj="13741,-19023" fillcolor="white [3212]" strokecolor="black [3213]" strokeweight="2pt">
                  <v:textbox>
                    <w:txbxContent>
                      <w:p w:rsidR="00530157" w:rsidRPr="007E049C" w:rsidRDefault="00530157" w:rsidP="007E049C">
                        <w:pPr>
                          <w:pStyle w:val="CartoonNormal"/>
                        </w:pPr>
                        <w:r w:rsidRPr="007E049C">
                          <w:rPr>
                            <w:rStyle w:val="CartoonNormalChar"/>
                            <w:caps/>
                          </w:rPr>
                          <w:t>actuato</w:t>
                        </w:r>
                        <w:r w:rsidRPr="007E049C">
                          <w:t>r</w:t>
                        </w:r>
                      </w:p>
                    </w:txbxContent>
                  </v:textbox>
                </v:shape>
                <v:shape id="Oval Callout 16" o:spid="_x0000_s1310" type="#_x0000_t63" style="position:absolute;left:42628;top:10952;width:13716;height:436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0HrsYA&#10;AADdAAAADwAAAGRycy9kb3ducmV2LnhtbESPQWuDQBSE74X+h+UVemtWhUiwWaUIhUDIoamEHB/u&#10;i0rdt8bdqO2v7xYKOQ4z8w2zLRbTi4lG11lWEK8iEMS11R03CqrP95cNCOeRNfaWScE3OSjyx4ct&#10;ZtrO/EHT0TciQNhlqKD1fsikdHVLBt3KDsTBu9jRoA9ybKQecQ5w08skilJpsOOw0OJAZUv11/Fm&#10;FJyH2/rnmthLKZP9Yaer6/lUpUo9Py1vryA8Lf4e/m/vtII0Xqfw9yY8AZ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K0HrsYAAADdAAAADwAAAAAAAAAAAAAAAACYAgAAZHJz&#10;L2Rvd25yZXYueG1sUEsFBgAAAAAEAAQA9QAAAIsDAAAAAA==&#10;" adj="11119,-38504" fillcolor="white [3212]" strokecolor="black [3213]" strokeweight="2pt">
                  <v:textbox>
                    <w:txbxContent>
                      <w:p w:rsidR="00530157" w:rsidRDefault="00530157" w:rsidP="007E049C">
                        <w:pPr>
                          <w:pStyle w:val="CartoonNormal"/>
                        </w:pPr>
                        <w:r>
                          <w:t>Actuator and sensor</w:t>
                        </w:r>
                      </w:p>
                    </w:txbxContent>
                  </v:textbox>
                </v:shape>
                <v:shape id="TextBox 17" o:spid="_x0000_s1311" type="#_x0000_t202" style="position:absolute;left:36777;top:34397;width:20358;height:6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TvRMUA&#10;AADdAAAADwAAAGRycy9kb3ducmV2LnhtbESPQWsCMRSE74L/ITyhF6mJglq2RhFB6NFute3xsXnd&#10;LN28rJu4bv31TaHgcZiZb5jVpne16KgNlWcN04kCQVx4U3Gp4fi2f3wCESKywdozafihAJv1cLDC&#10;zPgrv1KXx1IkCIcMNdgYm0zKUFhyGCa+IU7el28dxiTbUpoWrwnuajlTaiEdVpwWLDa0s1R85xen&#10;QZ0/T90Y3/Fje/DqkN/GdrYkrR9G/fYZRKQ+3sP/7RejYTGdL+HvTXo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5O9ExQAAAN0AAAAPAAAAAAAAAAAAAAAAAJgCAABkcnMv&#10;ZG93bnJldi54bWxQSwUGAAAAAAQABAD1AAAAigMAAAAA&#10;" fillcolor="white [3212]" strokecolor="black [3213]" strokeweight="1.5pt">
                  <v:textbox style="mso-fit-shape-to-text:t">
                    <w:txbxContent>
                      <w:p w:rsidR="00530157" w:rsidRDefault="00530157" w:rsidP="00BA3075">
                        <w:pPr>
                          <w:pStyle w:val="CartoonNormal"/>
                        </w:pPr>
                        <w:r>
                          <w:t>If the user can’t see the sensor, the sensor and actuator must be in the same place</w:t>
                        </w:r>
                      </w:p>
                    </w:txbxContent>
                  </v:textbox>
                </v:shape>
                <w10:anchorlock/>
              </v:group>
            </w:pict>
          </mc:Fallback>
        </mc:AlternateContent>
      </w:r>
    </w:p>
    <w:p w:rsidR="00FC0663" w:rsidRPr="00131217" w:rsidRDefault="00FC0663" w:rsidP="00FC0663">
      <w:pPr>
        <w:pStyle w:val="Heading2"/>
      </w:pPr>
      <w:bookmarkStart w:id="263" w:name="_Toc406140282"/>
      <w:r w:rsidRPr="00131217">
        <w:t xml:space="preserve">Where are the sensor and </w:t>
      </w:r>
      <w:r w:rsidR="00D24BFF" w:rsidRPr="00131217">
        <w:t>feedback</w:t>
      </w:r>
      <w:r w:rsidRPr="00131217">
        <w:t xml:space="preserve"> located?</w:t>
      </w:r>
      <w:bookmarkEnd w:id="263"/>
    </w:p>
    <w:p w:rsidR="00FC0663" w:rsidRPr="00131217" w:rsidRDefault="00FC0663" w:rsidP="00FC0663">
      <w:r w:rsidRPr="00131217">
        <w:t xml:space="preserve">Where to locate the sensor and the </w:t>
      </w:r>
      <w:r w:rsidR="00D24BFF" w:rsidRPr="00131217">
        <w:t>feedback</w:t>
      </w:r>
      <w:r w:rsidRPr="00131217">
        <w:t xml:space="preserve"> is a key question to be considered by the designer. All of the previous points I have discussed will have a direct effect on</w:t>
      </w:r>
      <w:r w:rsidR="000C2714" w:rsidRPr="00131217">
        <w:t xml:space="preserve"> this step. There are basic design issues like not allowing the sensor or </w:t>
      </w:r>
      <w:r w:rsidR="00D24BFF" w:rsidRPr="00131217">
        <w:t>feedback</w:t>
      </w:r>
      <w:r w:rsidR="000C2714" w:rsidRPr="00131217">
        <w:t xml:space="preserve"> to hinder the user’s natural ability to physically perform the main activity. So if the main activity requires the user to grip a controller then nor the sensor or </w:t>
      </w:r>
      <w:r w:rsidR="00D24BFF" w:rsidRPr="00131217">
        <w:t>feedback</w:t>
      </w:r>
      <w:r w:rsidR="000C2714" w:rsidRPr="00131217">
        <w:t xml:space="preserve"> should be in the palm of the hand where they would not allow the user to properly grip the control.</w:t>
      </w:r>
    </w:p>
    <w:p w:rsidR="000C2714" w:rsidRPr="00131217" w:rsidRDefault="000C2714" w:rsidP="00FC0663">
      <w:r w:rsidRPr="00131217">
        <w:t xml:space="preserve">The research has uncovered a more nuanced approach to the consideration of sensor and </w:t>
      </w:r>
      <w:r w:rsidR="00D24BFF" w:rsidRPr="00131217">
        <w:t>feedback</w:t>
      </w:r>
      <w:r w:rsidRPr="00131217">
        <w:t xml:space="preserve"> placement. When the experience is of passive sensing, the sensor can be anywhere, either on the user’s garments or on the mobile device, since the user will mostly not be aware of the sensing experience until a big change happens, the location of the sensor is irrelevant. The location of the </w:t>
      </w:r>
      <w:r w:rsidR="00D24BFF" w:rsidRPr="00131217">
        <w:t>feedback</w:t>
      </w:r>
      <w:r w:rsidRPr="00131217">
        <w:t xml:space="preserve"> is concerned only with the ability of this </w:t>
      </w:r>
      <w:r w:rsidR="00D24BFF" w:rsidRPr="00131217">
        <w:t>feedback</w:t>
      </w:r>
      <w:r w:rsidRPr="00131217">
        <w:t xml:space="preserve"> to grab the attention of the user at the given time and depending on how much attention is already being used by the main activity, the </w:t>
      </w:r>
      <w:r w:rsidR="00D24BFF" w:rsidRPr="00131217">
        <w:t>feedback</w:t>
      </w:r>
      <w:r w:rsidRPr="00131217">
        <w:t xml:space="preserve"> will have to be in more sensitive parts of the body. A good cold feeling down the neck and back should be able to give a good jolt of urgency to the user.</w:t>
      </w:r>
    </w:p>
    <w:p w:rsidR="000C2714" w:rsidRPr="00131217" w:rsidRDefault="000C2714" w:rsidP="00FC0663">
      <w:r w:rsidRPr="00131217">
        <w:lastRenderedPageBreak/>
        <w:t>For active sensing</w:t>
      </w:r>
      <w:r w:rsidR="00072BF1" w:rsidRPr="00131217">
        <w:t>,</w:t>
      </w:r>
      <w:r w:rsidRPr="00131217">
        <w:t xml:space="preserve"> there are two </w:t>
      </w:r>
      <w:r w:rsidR="00072BF1" w:rsidRPr="00131217">
        <w:t xml:space="preserve">situations to be examined. The users can have control of the sensor or not. When a user has no control over the sensor, it means that either they are not wearing the sensor or the sensor is tracking signals that have no influence by the users’ body movements. In these cases, the </w:t>
      </w:r>
      <w:r w:rsidR="00D24BFF" w:rsidRPr="00131217">
        <w:t>feedback</w:t>
      </w:r>
      <w:r w:rsidR="00072BF1" w:rsidRPr="00131217">
        <w:t xml:space="preserve"> can be anywhere on the body as long as it still obeys the rules previously discussed.</w:t>
      </w:r>
    </w:p>
    <w:p w:rsidR="00072BF1" w:rsidRPr="00131217" w:rsidRDefault="00072BF1" w:rsidP="00FC0663">
      <w:r w:rsidRPr="00131217">
        <w:t xml:space="preserve">If the users have full control over the sensor, it means that they are wearing it and that their body movements have a direct effect on how and what the sensor detects. </w:t>
      </w:r>
      <w:r w:rsidR="00036F77" w:rsidRPr="00131217">
        <w:t>Think of this as the way we use our nose to find a smell by moving it around looking for the strongest scent, or how we move our hands in front of our bodies in the temporary absence of vision</w:t>
      </w:r>
      <w:r w:rsidRPr="00131217">
        <w:t>. Here I have found some interesting situations, mainly having to do with whether the user can visually confirm the precise location of the sensor in the body. If the</w:t>
      </w:r>
      <w:r w:rsidR="004303C0" w:rsidRPr="00131217">
        <w:t xml:space="preserve"> user can see the actual sensor, the brain can create a very tight feedback loop with the movements of the sensor, the object or direction being sensed and the feeling of the </w:t>
      </w:r>
      <w:r w:rsidR="00D24BFF" w:rsidRPr="00131217">
        <w:t>feedback</w:t>
      </w:r>
      <w:r w:rsidR="004303C0" w:rsidRPr="00131217">
        <w:t xml:space="preserve">. This is a perfect situation for quick learning of the artificial sense and the most effective and accurate use of it. Also, in this situation, the location of the </w:t>
      </w:r>
      <w:r w:rsidR="00D24BFF" w:rsidRPr="00131217">
        <w:t>feedback</w:t>
      </w:r>
      <w:r w:rsidR="004303C0" w:rsidRPr="00131217">
        <w:t xml:space="preserve"> in relation to the sensor is not very important and some freedom can be taken in were to locate it.</w:t>
      </w:r>
    </w:p>
    <w:p w:rsidR="00BA3075" w:rsidRDefault="004303C0" w:rsidP="00FC0663">
      <w:r w:rsidRPr="00131217">
        <w:t>In the case that the user has no visual confirmation of the sensor’s precise position, like in the second study when the sensor was in the forehead, the accuracy of the experience goes down because of a low sense of proprioception of the user. The user might have an idea of where the sensor is by touching it but when it comes time to aim the sensor towards a particular direction I noticed that the users would not be accurate in where the sensor was or where it was pointed. In th</w:t>
      </w:r>
      <w:r w:rsidR="008A7850" w:rsidRPr="00131217">
        <w:t>e</w:t>
      </w:r>
      <w:r w:rsidRPr="00131217">
        <w:t>s</w:t>
      </w:r>
      <w:r w:rsidR="008A7850" w:rsidRPr="00131217">
        <w:t>e</w:t>
      </w:r>
      <w:r w:rsidRPr="00131217">
        <w:t xml:space="preserve"> cases, an effort must be made to locate the </w:t>
      </w:r>
      <w:r w:rsidR="00D24BFF" w:rsidRPr="00131217">
        <w:t>feedback</w:t>
      </w:r>
      <w:r w:rsidRPr="00131217">
        <w:t xml:space="preserve"> exactly behind the sensor, the </w:t>
      </w:r>
      <w:r w:rsidR="00D24BFF" w:rsidRPr="00131217">
        <w:t>feedback</w:t>
      </w:r>
      <w:r w:rsidRPr="00131217">
        <w:t xml:space="preserve"> becomes the only clue the user has </w:t>
      </w:r>
      <w:r w:rsidR="008A7850" w:rsidRPr="00131217">
        <w:t>to</w:t>
      </w:r>
      <w:r w:rsidRPr="00131217">
        <w:t xml:space="preserve"> the location of the sensor and so they will attempt to line up their sensor with the object or direction </w:t>
      </w:r>
      <w:r w:rsidR="008A7850" w:rsidRPr="00131217">
        <w:t xml:space="preserve">they are interested in </w:t>
      </w:r>
      <w:r w:rsidRPr="00131217">
        <w:t>by assuming the sensor is where the</w:t>
      </w:r>
      <w:r w:rsidR="008A7850" w:rsidRPr="00131217">
        <w:t xml:space="preserve">y feel the </w:t>
      </w:r>
      <w:r w:rsidR="00D24BFF" w:rsidRPr="00131217">
        <w:t>feedback</w:t>
      </w:r>
      <w:r w:rsidRPr="00131217">
        <w:t>.</w:t>
      </w:r>
    </w:p>
    <w:p w:rsidR="00BA3075" w:rsidRDefault="00BA3075" w:rsidP="00BA3075">
      <w:r>
        <w:br w:type="page"/>
      </w:r>
    </w:p>
    <w:p w:rsidR="004303C0" w:rsidRPr="00131217" w:rsidRDefault="00BA3075" w:rsidP="00470A55">
      <w:pPr>
        <w:jc w:val="center"/>
      </w:pPr>
      <w:r>
        <w:rPr>
          <w:noProof/>
        </w:rPr>
        <w:lastRenderedPageBreak/>
        <mc:AlternateContent>
          <mc:Choice Requires="wpg">
            <w:drawing>
              <wp:inline distT="0" distB="0" distL="0" distR="0" wp14:anchorId="0CDA3D6F" wp14:editId="2B737895">
                <wp:extent cx="5486624" cy="5067271"/>
                <wp:effectExtent l="38100" t="38100" r="38100" b="38735"/>
                <wp:docPr id="6167" name="Group 6167"/>
                <wp:cNvGraphicFramePr/>
                <a:graphic xmlns:a="http://schemas.openxmlformats.org/drawingml/2006/main">
                  <a:graphicData uri="http://schemas.microsoft.com/office/word/2010/wordprocessingGroup">
                    <wpg:wgp>
                      <wpg:cNvGrpSpPr/>
                      <wpg:grpSpPr>
                        <a:xfrm>
                          <a:off x="0" y="0"/>
                          <a:ext cx="5486624" cy="5067271"/>
                          <a:chOff x="0" y="0"/>
                          <a:chExt cx="5486624" cy="5067271"/>
                        </a:xfrm>
                      </wpg:grpSpPr>
                      <pic:pic xmlns:pic="http://schemas.openxmlformats.org/drawingml/2006/picture">
                        <pic:nvPicPr>
                          <pic:cNvPr id="6165" name="Picture 2" descr="C:\Users\TitoAlfaro\Documents\PhDThesis\images\SurgeryTraining.jpg"/>
                          <pic:cNvPicPr>
                            <a:picLocks noChangeAspect="1"/>
                          </pic:cNvPicPr>
                        </pic:nvPicPr>
                        <pic:blipFill rotWithShape="1">
                          <a:blip r:embed="rId239">
                            <a:extLst>
                              <a:ext uri="{28A0092B-C50C-407E-A947-70E740481C1C}">
                                <a14:useLocalDpi xmlns:a14="http://schemas.microsoft.com/office/drawing/2010/main" val="0"/>
                              </a:ext>
                            </a:extLst>
                          </a:blip>
                          <a:srcRect l="470" t="25446" b="30416"/>
                          <a:stretch/>
                        </pic:blipFill>
                        <pic:spPr bwMode="auto">
                          <a:xfrm>
                            <a:off x="224" y="0"/>
                            <a:ext cx="5486400" cy="2427515"/>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66" name="Picture 3" descr="C:\Users\TitoAlfaro\Documents\PhDThesis\images\RemoteSurgery.jpg"/>
                          <pic:cNvPicPr>
                            <a:picLocks noChangeAspect="1"/>
                          </pic:cNvPicPr>
                        </pic:nvPicPr>
                        <pic:blipFill rotWithShape="1">
                          <a:blip r:embed="rId240" cstate="print">
                            <a:extLst>
                              <a:ext uri="{28A0092B-C50C-407E-A947-70E740481C1C}">
                                <a14:useLocalDpi xmlns:a14="http://schemas.microsoft.com/office/drawing/2010/main" val="0"/>
                              </a:ext>
                            </a:extLst>
                          </a:blip>
                          <a:srcRect l="2098" t="19167" r="4089" b="15670"/>
                          <a:stretch/>
                        </pic:blipFill>
                        <pic:spPr bwMode="auto">
                          <a:xfrm>
                            <a:off x="0" y="2530549"/>
                            <a:ext cx="5486400" cy="2536722"/>
                          </a:xfrm>
                          <a:prstGeom prst="rect">
                            <a:avLst/>
                          </a:prstGeom>
                          <a:noFill/>
                          <a:ln w="28575">
                            <a:solidFill>
                              <a:schemeClr val="tx1"/>
                            </a:solidFill>
                          </a:ln>
                          <a:extLst/>
                        </pic:spPr>
                      </pic:pic>
                      <wps:wsp>
                        <wps:cNvPr id="6163" name="TextBox 7"/>
                        <wps:cNvSpPr txBox="1"/>
                        <wps:spPr>
                          <a:xfrm>
                            <a:off x="2944516" y="1977097"/>
                            <a:ext cx="2286000" cy="480060"/>
                          </a:xfrm>
                          <a:prstGeom prst="rect">
                            <a:avLst/>
                          </a:prstGeom>
                          <a:solidFill>
                            <a:schemeClr val="bg1"/>
                          </a:solidFill>
                          <a:ln w="19050">
                            <a:solidFill>
                              <a:schemeClr val="tx1"/>
                            </a:solidFill>
                          </a:ln>
                        </wps:spPr>
                        <wps:txbx>
                          <w:txbxContent>
                            <w:p w:rsidR="00530157" w:rsidRDefault="00530157" w:rsidP="00BA3075">
                              <w:pPr>
                                <w:pStyle w:val="CartoonNormal"/>
                              </w:pPr>
                              <w:r>
                                <w:t>A hands on training with redundant artificial sensors</w:t>
                              </w:r>
                            </w:p>
                          </w:txbxContent>
                        </wps:txbx>
                        <wps:bodyPr wrap="square" rtlCol="0">
                          <a:spAutoFit/>
                        </wps:bodyPr>
                      </wps:wsp>
                      <wps:wsp>
                        <wps:cNvPr id="6164" name="TextBox 8"/>
                        <wps:cNvSpPr txBox="1"/>
                        <wps:spPr>
                          <a:xfrm>
                            <a:off x="3008576" y="4685032"/>
                            <a:ext cx="2286000" cy="356870"/>
                          </a:xfrm>
                          <a:prstGeom prst="rect">
                            <a:avLst/>
                          </a:prstGeom>
                          <a:solidFill>
                            <a:schemeClr val="bg1"/>
                          </a:solidFill>
                          <a:ln w="19050">
                            <a:solidFill>
                              <a:schemeClr val="tx1"/>
                            </a:solidFill>
                          </a:ln>
                        </wps:spPr>
                        <wps:txbx>
                          <w:txbxContent>
                            <w:p w:rsidR="00530157" w:rsidRDefault="00530157" w:rsidP="00BA3075">
                              <w:pPr>
                                <w:pStyle w:val="CartoonNormal"/>
                              </w:pPr>
                              <w:r>
                                <w:t>Real situation with artificial sensor only</w:t>
                              </w:r>
                            </w:p>
                          </w:txbxContent>
                        </wps:txbx>
                        <wps:bodyPr wrap="square" rtlCol="0">
                          <a:spAutoFit/>
                        </wps:bodyPr>
                      </wps:wsp>
                    </wpg:wgp>
                  </a:graphicData>
                </a:graphic>
              </wp:inline>
            </w:drawing>
          </mc:Choice>
          <mc:Fallback>
            <w:pict>
              <v:group id="Group 6167" o:spid="_x0000_s1312" style="width:6in;height:399pt;mso-position-horizontal-relative:char;mso-position-vertical-relative:line" coordsize="54866,506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siABgBAABAABoA0gAAAOAIAADg&#10;CAAA/9sAQwABAQEBAQEBAQEBAQEBAQECAgEBAQEDAgICAgMDBAQDAwMDBAQGBQQEBQQDAwUHBQUG&#10;BgYGBgQFBwcHBgcGBgYG/9sAQwEBAQEBAQEDAgIDBgQDBAYGBgYGBgYGBgYGBgYGBgYGBgYGBgYG&#10;BgYGBgYGBgYGBgYGBgYGBgYGBgYGBgYGBgYG/8AAEQgEcwRz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">
                <v:shape id="Picture 2" o:spid="_x0000_s1313" type="#_x0000_t75" style="position:absolute;left:2;width:54864;height:242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Q6c7DAAAA3QAAAA8AAABkcnMvZG93bnJldi54bWxEj0uLAjEQhO+C/yG04E0zCo7LrFFEWFiW&#10;PfjCczPpeeCkM5tEZ/z3G0HwWFTVV9Rq05tG3Mn52rKC2TQBQZxbXXOp4Hz6mnyA8AFZY2OZFDzI&#10;w2Y9HKww07bjA92PoRQRwj5DBVUIbSalzysy6Ke2JY5eYZ3BEKUrpXbYRbhp5DxJUmmw5rhQYUu7&#10;ivLr8WYUhLPpLr9LfBT73V/ZFT/FxdVSqfGo336CCNSHd/jV/tYK0lm6gOeb+ATk+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hDpzsMAAADdAAAADwAAAAAAAAAAAAAAAACf&#10;AgAAZHJzL2Rvd25yZXYueG1sUEsFBgAAAAAEAAQA9wAAAI8DAAAAAA==&#10;" stroked="t" strokecolor="black [3213]" strokeweight="2.25pt">
                  <v:imagedata r:id="rId241" o:title="SurgeryTraining" croptop="16676f" cropbottom="19933f" cropleft="308f"/>
                  <v:path arrowok="t"/>
                </v:shape>
                <v:shape id="Picture 3" o:spid="_x0000_s1314" type="#_x0000_t75" style="position:absolute;top:25305;width:54864;height:253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kVR7FAAAA3QAAAA8AAABkcnMvZG93bnJldi54bWxEj1trAjEUhN8L/odwBN9q1gtBV6NYQRCh&#10;D10FXw+bsxfcnGw3Udd/3xQKfRxm5htmve1tIx7U+dqxhsk4AUGcO1NzqeFyPrwvQPiAbLBxTBpe&#10;5GG7GbytMTXuyV/0yEIpIoR9ihqqENpUSp9XZNGPXUscvcJ1FkOUXSlNh88It42cJomSFmuOCxW2&#10;tK8ov2V3q+HzUH+rfn+1WVHM8vny4zTPFietR8N+twIRqA//4b/20WhQE6Xg9018AnLz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pFUexQAAAN0AAAAPAAAAAAAAAAAAAAAA&#10;AJ8CAABkcnMvZG93bnJldi54bWxQSwUGAAAAAAQABAD3AAAAkQMAAAAA&#10;" stroked="t" strokecolor="black [3213]" strokeweight="2.25pt">
                  <v:imagedata r:id="rId242" o:title="RemoteSurgery" croptop="12561f" cropbottom="10269f" cropleft="1375f" cropright="2680f"/>
                  <v:path arrowok="t"/>
                </v:shape>
                <v:shape id="TextBox 7" o:spid="_x0000_s1315" type="#_x0000_t202" style="position:absolute;left:29445;top:19770;width:22860;height:48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j+sYA&#10;AADdAAAADwAAAGRycy9kb3ducmV2LnhtbESPQWsCMRSE74X+h/AKXkQTLWxlNYoUCh51a1uPj81z&#10;s7h52W7Sde2vbwqFHoeZ+YZZbQbXiJ66UHvWMJsqEMSlNzVXGo6vL5MFiBCRDTaeScONAmzW93cr&#10;zI2/8oH6IlYiQTjkqMHG2OZShtKSwzD1LXHyzr5zGJPsKmk6vCa4a+RcqUw6rDktWGzp2VJ5Kb6c&#10;BvV5euvH+I4f271X++J7bOdPpPXoYdguQUQa4n/4r70zGrJZ9g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Mj+sYAAADdAAAADwAAAAAAAAAAAAAAAACYAgAAZHJz&#10;L2Rvd25yZXYueG1sUEsFBgAAAAAEAAQA9QAAAIsDAAAAAA==&#10;" fillcolor="white [3212]" strokecolor="black [3213]" strokeweight="1.5pt">
                  <v:textbox style="mso-fit-shape-to-text:t">
                    <w:txbxContent>
                      <w:p w:rsidR="00530157" w:rsidRDefault="00530157" w:rsidP="00BA3075">
                        <w:pPr>
                          <w:pStyle w:val="CartoonNormal"/>
                        </w:pPr>
                        <w:r>
                          <w:t>A hands on training with redundant artificial sensors</w:t>
                        </w:r>
                      </w:p>
                    </w:txbxContent>
                  </v:textbox>
                </v:shape>
                <v:shape id="_x0000_s1316" type="#_x0000_t202" style="position:absolute;left:30085;top:46850;width:22860;height:3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q7jsYA&#10;AADdAAAADwAAAGRycy9kb3ducmV2LnhtbESPQWsCMRSE74X+h/AKXkQTpWxlNYoUCh51a1uPj81z&#10;s7h52W7Sde2vbwqFHoeZ+YZZbQbXiJ66UHvWMJsqEMSlNzVXGo6vL5MFiBCRDTaeScONAmzW93cr&#10;zI2/8oH6IlYiQTjkqMHG2OZShtKSwzD1LXHyzr5zGJPsKmk6vCa4a+RcqUw6rDktWGzp2VJ5Kb6c&#10;BvV5euvH+I4f271X++J7bOdPpPXoYdguQUQa4n/4r70zGrJZ9g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1q7jsYAAADdAAAADwAAAAAAAAAAAAAAAACYAgAAZHJz&#10;L2Rvd25yZXYueG1sUEsFBgAAAAAEAAQA9QAAAIsDAAAAAA==&#10;" fillcolor="white [3212]" strokecolor="black [3213]" strokeweight="1.5pt">
                  <v:textbox style="mso-fit-shape-to-text:t">
                    <w:txbxContent>
                      <w:p w:rsidR="00530157" w:rsidRDefault="00530157" w:rsidP="00BA3075">
                        <w:pPr>
                          <w:pStyle w:val="CartoonNormal"/>
                        </w:pPr>
                        <w:r>
                          <w:t>Real situation with artificial sensor only</w:t>
                        </w:r>
                      </w:p>
                    </w:txbxContent>
                  </v:textbox>
                </v:shape>
                <w10:anchorlock/>
              </v:group>
            </w:pict>
          </mc:Fallback>
        </mc:AlternateContent>
      </w:r>
    </w:p>
    <w:p w:rsidR="00FC0663" w:rsidRPr="00131217" w:rsidRDefault="00FC0663" w:rsidP="00FC0663">
      <w:pPr>
        <w:pStyle w:val="Heading2"/>
      </w:pPr>
      <w:bookmarkStart w:id="264" w:name="_Toc406140283"/>
      <w:r w:rsidRPr="00131217">
        <w:t>Can we set up a natural learning environment?</w:t>
      </w:r>
      <w:bookmarkEnd w:id="264"/>
    </w:p>
    <w:p w:rsidR="00207A08" w:rsidRPr="00131217" w:rsidRDefault="00004ACB" w:rsidP="00660AB6">
      <w:r w:rsidRPr="00131217">
        <w:t>An important element for the success of an artificial sensory experience is the training and learning phase. Some sensory experiences will be easier to learn than others. If there</w:t>
      </w:r>
      <w:r w:rsidR="00207A08" w:rsidRPr="00131217">
        <w:t xml:space="preserve"> is a redundancy between the</w:t>
      </w:r>
      <w:r w:rsidRPr="00131217">
        <w:t xml:space="preserve"> artificial </w:t>
      </w:r>
      <w:r w:rsidR="00207A08" w:rsidRPr="00131217">
        <w:t>sense and a natural sense then an activity should be created so that the users can get accustomed to the overlapping feelings between the artificial and natural senses, then the activity should change so that only the artificial sense is felt with the possibility of checking the users’ performance by confirming from time to time with the natural sense. This will not only generate valuable practice but also eventually will re-enforce the users’ confidence in their artificial sense.</w:t>
      </w:r>
    </w:p>
    <w:p w:rsidR="00004ACB" w:rsidRPr="00131217" w:rsidRDefault="00207A08" w:rsidP="00660AB6">
      <w:r w:rsidRPr="00131217">
        <w:t>When</w:t>
      </w:r>
      <w:r w:rsidR="00004ACB" w:rsidRPr="00131217">
        <w:t xml:space="preserve"> users can visually confirm the location of the sensor and </w:t>
      </w:r>
      <w:r w:rsidR="00D24BFF" w:rsidRPr="00131217">
        <w:t>feedback</w:t>
      </w:r>
      <w:r w:rsidR="00004ACB" w:rsidRPr="00131217">
        <w:t>s on their bodies, the learning process will be faster.</w:t>
      </w:r>
      <w:r w:rsidRPr="00131217">
        <w:t xml:space="preserve"> This applies to active sensing when the accuracy of the artificial sense is related to the user’s control of their body. Proprioception and Kinesthesis are senses </w:t>
      </w:r>
      <w:r w:rsidRPr="00131217">
        <w:lastRenderedPageBreak/>
        <w:t>that vary wildly from person to person and some users will only be able to master an artificial sense by being able to see how their movements affect the experience.</w:t>
      </w:r>
    </w:p>
    <w:p w:rsidR="005C311B" w:rsidRDefault="00004ACB" w:rsidP="00207A08">
      <w:r w:rsidRPr="00131217">
        <w:t xml:space="preserve">My results have shown that having confirmation of whether the users’ response is correct or not has no significant effect on learning, it does </w:t>
      </w:r>
      <w:r w:rsidR="00207A08" w:rsidRPr="00131217">
        <w:t xml:space="preserve">however, </w:t>
      </w:r>
      <w:r w:rsidRPr="00131217">
        <w:t>have an important effect on the experience of learning, making it more enjoyable and interesting and hence making it a better learning experience.</w:t>
      </w:r>
    </w:p>
    <w:p w:rsidR="00344342" w:rsidRDefault="00344342" w:rsidP="00FD38FD">
      <w:pPr>
        <w:keepNext/>
        <w:jc w:val="center"/>
      </w:pPr>
      <w:r>
        <w:rPr>
          <w:noProof/>
        </w:rPr>
        <w:drawing>
          <wp:inline distT="0" distB="0" distL="0" distR="0" wp14:anchorId="07E5BAE2" wp14:editId="133F1FE9">
            <wp:extent cx="5489673" cy="4117255"/>
            <wp:effectExtent l="38100" t="38100" r="34925" b="36195"/>
            <wp:docPr id="11321" name="Picture 11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ital Synesthesia Defense.jpg"/>
                    <pic:cNvPicPr/>
                  </pic:nvPicPr>
                  <pic:blipFill>
                    <a:blip r:embed="rId243">
                      <a:extLst>
                        <a:ext uri="{28A0092B-C50C-407E-A947-70E740481C1C}">
                          <a14:useLocalDpi xmlns:a14="http://schemas.microsoft.com/office/drawing/2010/main" val="0"/>
                        </a:ext>
                      </a:extLst>
                    </a:blip>
                    <a:stretch>
                      <a:fillRect/>
                    </a:stretch>
                  </pic:blipFill>
                  <pic:spPr bwMode="auto">
                    <a:xfrm>
                      <a:off x="0" y="0"/>
                      <a:ext cx="5489673" cy="4117255"/>
                    </a:xfrm>
                    <a:prstGeom prst="rect">
                      <a:avLst/>
                    </a:prstGeom>
                    <a:ln w="28575">
                      <a:solidFill>
                        <a:schemeClr val="tx1"/>
                      </a:solidFill>
                    </a:ln>
                    <a:extLst>
                      <a:ext uri="{53640926-AAD7-44D8-BBD7-CCE9431645EC}">
                        <a14:shadowObscured xmlns:a14="http://schemas.microsoft.com/office/drawing/2010/main"/>
                      </a:ext>
                    </a:extLst>
                  </pic:spPr>
                </pic:pic>
              </a:graphicData>
            </a:graphic>
          </wp:inline>
        </w:drawing>
      </w:r>
    </w:p>
    <w:p w:rsidR="00344342" w:rsidRPr="00131217" w:rsidRDefault="00344342" w:rsidP="00344342">
      <w:pPr>
        <w:pStyle w:val="Caption"/>
      </w:pPr>
      <w:bookmarkStart w:id="265" w:name="_Toc406140381"/>
      <w:r>
        <w:t xml:space="preserve">Figure </w:t>
      </w:r>
      <w:fldSimple w:instr=" SEQ Figure \* ARABIC ">
        <w:r w:rsidR="005B0F85">
          <w:rPr>
            <w:noProof/>
          </w:rPr>
          <w:t>64</w:t>
        </w:r>
      </w:fldSimple>
      <w:r>
        <w:t xml:space="preserve"> - basic chart of influences of the design strategy for digital synesthesia</w:t>
      </w:r>
      <w:bookmarkEnd w:id="265"/>
    </w:p>
    <w:p w:rsidR="00344342" w:rsidRDefault="00344342">
      <w:pPr>
        <w:rPr>
          <w:smallCaps/>
          <w:spacing w:val="5"/>
          <w:sz w:val="28"/>
          <w:szCs w:val="28"/>
        </w:rPr>
      </w:pPr>
      <w:r>
        <w:br w:type="page"/>
      </w:r>
    </w:p>
    <w:p w:rsidR="00DB4853" w:rsidRPr="00DB4853" w:rsidRDefault="00DB4853" w:rsidP="00DB4853">
      <w:pPr>
        <w:pStyle w:val="Heading1"/>
      </w:pPr>
      <w:bookmarkStart w:id="266" w:name="_Toc406140284"/>
      <w:r w:rsidRPr="00DB4853">
        <w:lastRenderedPageBreak/>
        <w:t>Application to Current designs</w:t>
      </w:r>
      <w:bookmarkEnd w:id="266"/>
    </w:p>
    <w:p w:rsidR="00DB4853" w:rsidRPr="00031521" w:rsidRDefault="00DB4853" w:rsidP="00DB4853">
      <w:pPr>
        <w:pStyle w:val="Heading2"/>
      </w:pPr>
      <w:bookmarkStart w:id="267" w:name="_Toc406140285"/>
      <w:r w:rsidRPr="00031521">
        <w:t>Feelspace belt</w:t>
      </w:r>
      <w:r w:rsidR="00346A49">
        <w:t xml:space="preserve"> </w:t>
      </w:r>
      <w:r w:rsidR="00346A49">
        <w:fldChar w:fldCharType="begin" w:fldLock="1"/>
      </w:r>
      <w:r w:rsidR="009E78BC">
        <w:instrText>ADDIN CSL_CITATION { "citationItems" : [ { "id" : "ITEM-1", "itemData" : { "DOI" : "10.1088/1741-2560/2/4/R02", "ISSN" : "1741-2560", "PMID" : "16317228",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faa52e35-7107-4a64-bef6-9b7fb0faabfc" ] } ], "mendeley" : { "formattedCitation" : "(Nagel et al. 2005b)", "plainTextFormattedCitation" : "(Nagel et al. 2005b)", "previouslyFormattedCitation" : "(Nagel et al. 2005b)" }, "properties" : { "noteIndex" : 0 }, "schema" : "https://github.com/citation-style-language/schema/raw/master/csl-citation.json" }</w:instrText>
      </w:r>
      <w:r w:rsidR="00346A49">
        <w:fldChar w:fldCharType="separate"/>
      </w:r>
      <w:r w:rsidR="00346A49" w:rsidRPr="00346A49">
        <w:rPr>
          <w:smallCaps w:val="0"/>
          <w:noProof/>
        </w:rPr>
        <w:t>(Nagel et al. 2005b)</w:t>
      </w:r>
      <w:bookmarkEnd w:id="267"/>
      <w:r w:rsidR="00346A49">
        <w:fldChar w:fldCharType="end"/>
      </w:r>
    </w:p>
    <w:p w:rsidR="00BA2B93" w:rsidRDefault="00BA2B93" w:rsidP="00BA2B93">
      <w:r>
        <w:t>The Feelspace Belt is designed to be worn for extended periods of time and give a constant signal that will change with the movements of the user. It also employs a mental mapping of the cardinal plane perpendicular to the user’s vertical axis, this allows the user to understand the signal and interpret it quickly.</w:t>
      </w:r>
    </w:p>
    <w:p w:rsidR="00BA2B93" w:rsidRDefault="00BA2B93" w:rsidP="00BA2B93">
      <w:r>
        <w:t>The following are the patterns that would have been relevant when designing the Feelspace Belt system and we can see how it fits nicely and even gives us some new ways of looking at the project from interesting angles.</w:t>
      </w:r>
    </w:p>
    <w:p w:rsidR="00DB4853" w:rsidRDefault="00DB4853" w:rsidP="00DB4853">
      <w:pPr>
        <w:pStyle w:val="Heading3"/>
      </w:pPr>
      <w:bookmarkStart w:id="268" w:name="_Toc406140286"/>
      <w:r w:rsidRPr="00131217">
        <w:t>What is the main activity?</w:t>
      </w:r>
      <w:bookmarkEnd w:id="268"/>
      <w:r w:rsidRPr="00131217">
        <w:t xml:space="preserve"> </w:t>
      </w:r>
    </w:p>
    <w:p w:rsidR="008C2F52" w:rsidRDefault="008C2F52" w:rsidP="008C2F52">
      <w:pPr>
        <w:pStyle w:val="ListParagraph"/>
        <w:numPr>
          <w:ilvl w:val="0"/>
          <w:numId w:val="16"/>
        </w:numPr>
      </w:pPr>
      <w:r>
        <w:t>The Surrounding Space</w:t>
      </w:r>
    </w:p>
    <w:p w:rsidR="00DB4853" w:rsidRDefault="00DB4853" w:rsidP="008C2F52">
      <w:pPr>
        <w:pStyle w:val="ListParagraph"/>
        <w:ind w:left="1080"/>
      </w:pPr>
      <w:r>
        <w:t>Outdoors</w:t>
      </w:r>
      <w:r w:rsidR="00BA2B93">
        <w:t>, mainly</w:t>
      </w:r>
    </w:p>
    <w:p w:rsidR="00DB4853" w:rsidRDefault="00DB4853" w:rsidP="00DB4853">
      <w:pPr>
        <w:pStyle w:val="ListParagraph"/>
        <w:numPr>
          <w:ilvl w:val="0"/>
          <w:numId w:val="16"/>
        </w:numPr>
      </w:pPr>
      <w:r>
        <w:t>How Active is the User</w:t>
      </w:r>
    </w:p>
    <w:p w:rsidR="00DB4853" w:rsidRDefault="00DB4853" w:rsidP="00DB4853">
      <w:pPr>
        <w:pStyle w:val="ListParagraph"/>
        <w:ind w:left="1080"/>
      </w:pPr>
      <w:r>
        <w:t>Regular daily activities</w:t>
      </w:r>
    </w:p>
    <w:p w:rsidR="00DB4853" w:rsidRDefault="00DB4853" w:rsidP="00DB4853">
      <w:pPr>
        <w:pStyle w:val="ListParagraph"/>
        <w:numPr>
          <w:ilvl w:val="0"/>
          <w:numId w:val="17"/>
        </w:numPr>
      </w:pPr>
      <w:r>
        <w:t>The Duration of the Activity</w:t>
      </w:r>
    </w:p>
    <w:p w:rsidR="00DB4853" w:rsidRDefault="00DB4853" w:rsidP="00DB4853">
      <w:pPr>
        <w:pStyle w:val="ListParagraph"/>
        <w:ind w:left="1080"/>
      </w:pPr>
      <w:r>
        <w:t>Long term</w:t>
      </w:r>
    </w:p>
    <w:p w:rsidR="00DB4853" w:rsidRDefault="00DB4853" w:rsidP="00DB4853">
      <w:pPr>
        <w:pStyle w:val="ListParagraph"/>
        <w:numPr>
          <w:ilvl w:val="0"/>
          <w:numId w:val="17"/>
        </w:numPr>
      </w:pPr>
      <w:r>
        <w:t>The Level of Focus</w:t>
      </w:r>
    </w:p>
    <w:p w:rsidR="00DB4853" w:rsidRDefault="00DB4853" w:rsidP="00DB4853">
      <w:pPr>
        <w:pStyle w:val="ListParagraph"/>
        <w:ind w:left="1080"/>
      </w:pPr>
      <w:r>
        <w:t>Not focused</w:t>
      </w:r>
    </w:p>
    <w:p w:rsidR="00DB4853" w:rsidRDefault="00DB4853" w:rsidP="00DB4853">
      <w:pPr>
        <w:pStyle w:val="Heading3"/>
      </w:pPr>
      <w:bookmarkStart w:id="269" w:name="_Toc406140287"/>
      <w:r w:rsidRPr="00131217">
        <w:t xml:space="preserve">What type of </w:t>
      </w:r>
      <w:r>
        <w:t>signal</w:t>
      </w:r>
      <w:r w:rsidRPr="00131217">
        <w:t xml:space="preserve"> do we want to </w:t>
      </w:r>
      <w:r>
        <w:t>track</w:t>
      </w:r>
      <w:r w:rsidRPr="00131217">
        <w:t>?</w:t>
      </w:r>
      <w:bookmarkEnd w:id="269"/>
    </w:p>
    <w:p w:rsidR="00DB4853" w:rsidRDefault="00DB4853" w:rsidP="00DB4853">
      <w:pPr>
        <w:pStyle w:val="ListParagraph"/>
        <w:numPr>
          <w:ilvl w:val="0"/>
          <w:numId w:val="17"/>
        </w:numPr>
      </w:pPr>
      <w:r>
        <w:t>Nature of Signal</w:t>
      </w:r>
    </w:p>
    <w:p w:rsidR="00DB4853" w:rsidRDefault="00DB4853" w:rsidP="00DB4853">
      <w:pPr>
        <w:pStyle w:val="ListParagraph"/>
        <w:ind w:left="1080"/>
      </w:pPr>
      <w:r>
        <w:t>Natural signal from earth’s magnetic field</w:t>
      </w:r>
    </w:p>
    <w:p w:rsidR="00DB4853" w:rsidRDefault="00DB4853" w:rsidP="00DB4853">
      <w:pPr>
        <w:pStyle w:val="ListParagraph"/>
        <w:ind w:left="1080"/>
      </w:pPr>
    </w:p>
    <w:p w:rsidR="00DB4853" w:rsidRDefault="00DB4853" w:rsidP="00DB4853">
      <w:pPr>
        <w:pStyle w:val="Heading3"/>
      </w:pPr>
      <w:bookmarkStart w:id="270" w:name="_Toc406140288"/>
      <w:r w:rsidRPr="00131217">
        <w:t xml:space="preserve">What kind of </w:t>
      </w:r>
      <w:r>
        <w:t>sense do we want to create</w:t>
      </w:r>
      <w:r w:rsidRPr="00131217">
        <w:t>?</w:t>
      </w:r>
      <w:bookmarkEnd w:id="270"/>
    </w:p>
    <w:p w:rsidR="00DB4853" w:rsidRDefault="00DB4853" w:rsidP="00DB4853">
      <w:pPr>
        <w:pStyle w:val="ListParagraph"/>
        <w:numPr>
          <w:ilvl w:val="0"/>
          <w:numId w:val="20"/>
        </w:numPr>
      </w:pPr>
      <w:r>
        <w:t>Time of Response</w:t>
      </w:r>
    </w:p>
    <w:p w:rsidR="00DB4853" w:rsidRDefault="00DB4853" w:rsidP="00DB4853">
      <w:pPr>
        <w:pStyle w:val="ListParagraph"/>
        <w:ind w:left="1080"/>
      </w:pPr>
      <w:r>
        <w:t>Immediate with user movement</w:t>
      </w:r>
    </w:p>
    <w:p w:rsidR="00DB4853" w:rsidRDefault="00DB4853" w:rsidP="00DB4853">
      <w:pPr>
        <w:pStyle w:val="ListParagraph"/>
        <w:numPr>
          <w:ilvl w:val="0"/>
          <w:numId w:val="20"/>
        </w:numPr>
      </w:pPr>
      <w:r>
        <w:t>Sensory Metaphors</w:t>
      </w:r>
    </w:p>
    <w:p w:rsidR="00DB4853" w:rsidRDefault="00DB4853" w:rsidP="00DB4853">
      <w:pPr>
        <w:pStyle w:val="ListParagraph"/>
        <w:ind w:left="1080"/>
      </w:pPr>
      <w:r>
        <w:t>No intentional metaphors, may be related to a gut feeling.</w:t>
      </w:r>
    </w:p>
    <w:p w:rsidR="00DB4853" w:rsidRDefault="00DB4853" w:rsidP="00DB4853">
      <w:pPr>
        <w:pStyle w:val="Heading3"/>
      </w:pPr>
      <w:bookmarkStart w:id="271" w:name="_Toc406140289"/>
      <w:r w:rsidRPr="00131217">
        <w:t>What type of feedback can we use?</w:t>
      </w:r>
      <w:bookmarkEnd w:id="271"/>
    </w:p>
    <w:p w:rsidR="00DB4853" w:rsidRDefault="00DB4853" w:rsidP="00DB4853">
      <w:pPr>
        <w:pStyle w:val="ListParagraph"/>
        <w:numPr>
          <w:ilvl w:val="0"/>
          <w:numId w:val="22"/>
        </w:numPr>
      </w:pPr>
      <w:r>
        <w:t>Vibration</w:t>
      </w:r>
    </w:p>
    <w:p w:rsidR="00DB4853" w:rsidRDefault="00DB4853" w:rsidP="00DB4853">
      <w:pPr>
        <w:pStyle w:val="Heading3"/>
      </w:pPr>
      <w:bookmarkStart w:id="272" w:name="_Toc406140290"/>
      <w:r w:rsidRPr="00131217">
        <w:t>Where are the sensor and feedback located?</w:t>
      </w:r>
      <w:bookmarkEnd w:id="272"/>
    </w:p>
    <w:p w:rsidR="00DB4853" w:rsidRDefault="00DB4853" w:rsidP="00DB4853">
      <w:pPr>
        <w:pStyle w:val="ListParagraph"/>
        <w:numPr>
          <w:ilvl w:val="0"/>
          <w:numId w:val="24"/>
        </w:numPr>
      </w:pPr>
      <w:r>
        <w:t>Comfort</w:t>
      </w:r>
    </w:p>
    <w:p w:rsidR="00DB4853" w:rsidRDefault="00DB4853" w:rsidP="00DB4853">
      <w:pPr>
        <w:pStyle w:val="ListParagraph"/>
        <w:ind w:left="1080"/>
      </w:pPr>
      <w:r>
        <w:t>This was the main pattern for location, looking for comfort for long term wearing.</w:t>
      </w:r>
    </w:p>
    <w:p w:rsidR="00DB4853" w:rsidRDefault="00DB4853" w:rsidP="00DB4853">
      <w:pPr>
        <w:pStyle w:val="ListParagraph"/>
        <w:numPr>
          <w:ilvl w:val="0"/>
          <w:numId w:val="23"/>
        </w:numPr>
      </w:pPr>
      <w:r>
        <w:t>Metaphor</w:t>
      </w:r>
    </w:p>
    <w:p w:rsidR="00DB4853" w:rsidRDefault="00DB4853" w:rsidP="00DB4853">
      <w:pPr>
        <w:pStyle w:val="ListParagraph"/>
        <w:ind w:left="1080"/>
      </w:pPr>
      <w:r>
        <w:lastRenderedPageBreak/>
        <w:t>The horizontal axis around the body mimics our mental mapping (horizontal) of the cardinal directions around us.</w:t>
      </w:r>
    </w:p>
    <w:p w:rsidR="00DB4853" w:rsidRDefault="00DB4853" w:rsidP="00DB4853">
      <w:pPr>
        <w:pStyle w:val="ListParagraph"/>
        <w:numPr>
          <w:ilvl w:val="0"/>
          <w:numId w:val="25"/>
        </w:numPr>
      </w:pPr>
      <w:r>
        <w:t>Core</w:t>
      </w:r>
      <w:r w:rsidRPr="002D3791">
        <w:t xml:space="preserve"> </w:t>
      </w:r>
    </w:p>
    <w:p w:rsidR="00DB4853" w:rsidRPr="001837A8" w:rsidRDefault="00DB4853" w:rsidP="00DB4853">
      <w:pPr>
        <w:pStyle w:val="ListParagraph"/>
        <w:ind w:left="1080"/>
      </w:pPr>
      <w:r>
        <w:t xml:space="preserve">Around the body for proper discerning of signals and </w:t>
      </w:r>
    </w:p>
    <w:p w:rsidR="00DB4853" w:rsidRDefault="00DB4853" w:rsidP="00DB4853">
      <w:pPr>
        <w:pStyle w:val="ListParagraph"/>
        <w:numPr>
          <w:ilvl w:val="0"/>
          <w:numId w:val="25"/>
        </w:numPr>
      </w:pPr>
      <w:r>
        <w:t>Front or Back</w:t>
      </w:r>
    </w:p>
    <w:p w:rsidR="00DB4853" w:rsidRDefault="00DB4853" w:rsidP="00DB4853">
      <w:pPr>
        <w:pStyle w:val="ListParagraph"/>
        <w:numPr>
          <w:ilvl w:val="0"/>
          <w:numId w:val="25"/>
        </w:numPr>
      </w:pPr>
      <w:r>
        <w:t>Head</w:t>
      </w:r>
    </w:p>
    <w:p w:rsidR="00DB4853" w:rsidRDefault="00DB4853" w:rsidP="00DB4853">
      <w:pPr>
        <w:pStyle w:val="Heading3"/>
      </w:pPr>
      <w:bookmarkStart w:id="273" w:name="_Toc406140291"/>
      <w:r w:rsidRPr="00131217">
        <w:t>Can we set up a learning environment?</w:t>
      </w:r>
      <w:bookmarkEnd w:id="273"/>
    </w:p>
    <w:p w:rsidR="00DB4853" w:rsidRDefault="00DB4853" w:rsidP="00DB4853">
      <w:pPr>
        <w:pStyle w:val="ListParagraph"/>
        <w:numPr>
          <w:ilvl w:val="0"/>
          <w:numId w:val="25"/>
        </w:numPr>
      </w:pPr>
      <w:r>
        <w:t>Training</w:t>
      </w:r>
    </w:p>
    <w:p w:rsidR="00346A49" w:rsidRDefault="009E78BC" w:rsidP="00346A49">
      <w:pPr>
        <w:pStyle w:val="Heading2"/>
      </w:pPr>
      <w:bookmarkStart w:id="274" w:name="_Toc406140292"/>
      <w:r>
        <w:t xml:space="preserve">Vibratory Vest </w:t>
      </w:r>
      <w:r>
        <w:fldChar w:fldCharType="begin" w:fldLock="1"/>
      </w:r>
      <w:r>
        <w:instrText>ADDIN CSL_CITATION { "citationItems" : [ { "id" : "ITEM-1", "itemData" : { "DOI" : "10.1109/HAPTICS.2014.6775419", "ISBN" : "978-1-4799-3131-6", "abstract" : "There are 2 million functionally deaf individuals in the United States and an estimated 53 million worldwide. The cochlear implant (CI) is an effective solution for regaining hearing capabilities for certain populations within this group, but not for all. First, CIs are expensive, ranging from $40,000 to $90,000. Second, CIs require invasive surgery. Third, there is low efficacy of late CI implantation in early-onset deaf adults. Given these considerations, millions of deaf individuals would benefit from a hearing replacement that has low cost, does not involve an invasive procedure, and may have a higher efficacy for early-onset deaf adults. To this end, we are developing a low-cost, non-invasive, plasticity-based solution to deliver auditory information to the brain. Specifically, we are developing a \u201cvibratory vest\u201d by which auditory information is captured, digitally processed, and delivered to the skin of the torso using small vibratory motors. The term for such a technique is sensory substitution, and has previously proven successful in allowing those who are blind to have visual experience through the tongue or skin. In this talk, we will present our fully functional, real-time, Bluetooth-operated prototype, and demonstrate our results from several speech perception experiments. Funding for this research is supported by a training fellowship from the Keck Center of Interdisciplinary Bioscience Training of the Gulf Coast Consortia (NIBIB Grant No. 5T32EB006350-05) and the Renz Foundation.", "author" : [ { "dropping-particle" : "", "family" : "Eagleman", "given" : "David", "non-dropping-particle" : "", "parse-names" : false, "suffix" : "" } ], "container-title" : "2014 IEEE Haptics Symposium (HAPTICS)", "id" : "ITEM-1", "issued" : { "date-parts" : [ [ "2014", "2" ] ] }, "page" : "xvii-xvii", "publisher" : "IEEE", "shortTitle" : "Haptics Symposium (HAPTICS), 2014 IEEE", "title" : "Plenary talks: A vibrotactile sensory substitution device for the deaf and profoundly hearing impaired", "type" : "paper-conference" }, "uris" : [ "http://www.mendeley.com/documents/?uuid=6797d998-4b77-40dd-bcc7-1a9b46d01508" ] } ], "mendeley" : { "formattedCitation" : "(Eagleman 2014)", "plainTextFormattedCitation" : "(Eagleman 2014)" }, "properties" : { "noteIndex" : 0 }, "schema" : "https://github.com/citation-style-language/schema/raw/master/csl-citation.json" }</w:instrText>
      </w:r>
      <w:r>
        <w:fldChar w:fldCharType="separate"/>
      </w:r>
      <w:r w:rsidRPr="009E78BC">
        <w:rPr>
          <w:smallCaps w:val="0"/>
          <w:noProof/>
        </w:rPr>
        <w:t>(Eagleman 2014)</w:t>
      </w:r>
      <w:bookmarkEnd w:id="274"/>
      <w:r>
        <w:fldChar w:fldCharType="end"/>
      </w:r>
    </w:p>
    <w:p w:rsidR="00BA2B93" w:rsidRDefault="00BA2B93" w:rsidP="00BA2B93">
      <w:r>
        <w:t>The vibratory vest was conceived as a sensory substitution aid for deaf users to feel sound as vibrations on their backs. But Eagleman has expressed the possibility of using this system with users with no disabilities and exploit the brain’s ability to find patterns in order to constantly analyze a complicated data se like the stock exchange.</w:t>
      </w:r>
    </w:p>
    <w:p w:rsidR="00BA2B93" w:rsidRPr="00BA2B93" w:rsidRDefault="00BA2B93" w:rsidP="00BA2B93">
      <w:r>
        <w:t>In this second sense, the vest is designed to be worn during short lapses of time when the user would try to focus on the feeling on their backs and interpret the behavior of the market. I will show the patterns that the vest is using in this scenario.</w:t>
      </w:r>
    </w:p>
    <w:p w:rsidR="00346A49" w:rsidRDefault="00346A49" w:rsidP="00346A49">
      <w:pPr>
        <w:pStyle w:val="Heading3"/>
      </w:pPr>
      <w:bookmarkStart w:id="275" w:name="_Toc406140293"/>
      <w:r w:rsidRPr="00131217">
        <w:t>What is the main activity?</w:t>
      </w:r>
      <w:bookmarkEnd w:id="275"/>
      <w:r w:rsidRPr="00131217">
        <w:t xml:space="preserve"> </w:t>
      </w:r>
    </w:p>
    <w:p w:rsidR="006D29E3" w:rsidRDefault="006D29E3" w:rsidP="008C2F52">
      <w:pPr>
        <w:pStyle w:val="ListParagraph"/>
        <w:numPr>
          <w:ilvl w:val="0"/>
          <w:numId w:val="28"/>
        </w:numPr>
      </w:pPr>
      <w:r>
        <w:t>How Active is the User</w:t>
      </w:r>
    </w:p>
    <w:p w:rsidR="008C2F52" w:rsidRDefault="008C2F52" w:rsidP="008C2F52">
      <w:pPr>
        <w:pStyle w:val="ListParagraph"/>
        <w:ind w:left="1080"/>
      </w:pPr>
      <w:r>
        <w:t>Varies, the user can be still and focus or use it while doing something else</w:t>
      </w:r>
    </w:p>
    <w:p w:rsidR="006D29E3" w:rsidRDefault="006D29E3" w:rsidP="008C2F52">
      <w:pPr>
        <w:pStyle w:val="ListParagraph"/>
        <w:numPr>
          <w:ilvl w:val="0"/>
          <w:numId w:val="29"/>
        </w:numPr>
      </w:pPr>
      <w:r>
        <w:t>The Duration of the Activity</w:t>
      </w:r>
    </w:p>
    <w:p w:rsidR="008C2F52" w:rsidRDefault="008C2F52" w:rsidP="008C2F52">
      <w:pPr>
        <w:pStyle w:val="ListParagraph"/>
        <w:ind w:left="1080"/>
      </w:pPr>
      <w:r>
        <w:t>It would be synchronized with the times of the stock exchange</w:t>
      </w:r>
    </w:p>
    <w:p w:rsidR="006D29E3" w:rsidRDefault="006D29E3" w:rsidP="008C2F52">
      <w:pPr>
        <w:pStyle w:val="ListParagraph"/>
        <w:numPr>
          <w:ilvl w:val="0"/>
          <w:numId w:val="29"/>
        </w:numPr>
      </w:pPr>
      <w:r>
        <w:t>The Level of Focus</w:t>
      </w:r>
    </w:p>
    <w:p w:rsidR="008C2F52" w:rsidRDefault="008C2F52" w:rsidP="008C2F52">
      <w:pPr>
        <w:pStyle w:val="ListParagraph"/>
        <w:ind w:left="1080"/>
      </w:pPr>
      <w:r>
        <w:t>High level of focus, at least as the user learns to understand the patterns</w:t>
      </w:r>
    </w:p>
    <w:p w:rsidR="006D29E3" w:rsidRDefault="006D29E3" w:rsidP="006D29E3">
      <w:pPr>
        <w:pStyle w:val="Heading3"/>
      </w:pPr>
      <w:bookmarkStart w:id="276" w:name="_Toc406140294"/>
      <w:r w:rsidRPr="00131217">
        <w:t xml:space="preserve">What type of </w:t>
      </w:r>
      <w:r>
        <w:t>signal</w:t>
      </w:r>
      <w:r w:rsidRPr="00131217">
        <w:t xml:space="preserve"> do we want to </w:t>
      </w:r>
      <w:r>
        <w:t>track</w:t>
      </w:r>
      <w:r w:rsidRPr="00131217">
        <w:t>?</w:t>
      </w:r>
      <w:bookmarkEnd w:id="276"/>
    </w:p>
    <w:p w:rsidR="006D29E3" w:rsidRDefault="006D29E3" w:rsidP="008C2F52">
      <w:pPr>
        <w:pStyle w:val="ListParagraph"/>
        <w:numPr>
          <w:ilvl w:val="0"/>
          <w:numId w:val="29"/>
        </w:numPr>
      </w:pPr>
      <w:r>
        <w:t>Nature of Signal</w:t>
      </w:r>
    </w:p>
    <w:p w:rsidR="008C2F52" w:rsidRDefault="008C2F52" w:rsidP="008C2F52">
      <w:pPr>
        <w:pStyle w:val="ListParagraph"/>
        <w:ind w:left="1080"/>
      </w:pPr>
      <w:r>
        <w:t>Artificial Signal of man-made data</w:t>
      </w:r>
    </w:p>
    <w:p w:rsidR="006D29E3" w:rsidRDefault="006D29E3" w:rsidP="008C2F52">
      <w:pPr>
        <w:pStyle w:val="ListParagraph"/>
        <w:numPr>
          <w:ilvl w:val="0"/>
          <w:numId w:val="29"/>
        </w:numPr>
      </w:pPr>
      <w:r>
        <w:t>Rate of Change</w:t>
      </w:r>
    </w:p>
    <w:p w:rsidR="008C2F52" w:rsidRDefault="008C2F52" w:rsidP="008C2F52">
      <w:pPr>
        <w:pStyle w:val="ListParagraph"/>
        <w:ind w:left="1080"/>
      </w:pPr>
      <w:r>
        <w:t>Synchronized with the stock exchange</w:t>
      </w:r>
    </w:p>
    <w:p w:rsidR="008C2F52" w:rsidRDefault="008C2F52" w:rsidP="008C2F52">
      <w:pPr>
        <w:pStyle w:val="ListParagraph"/>
        <w:numPr>
          <w:ilvl w:val="0"/>
          <w:numId w:val="29"/>
        </w:numPr>
      </w:pPr>
      <w:r>
        <w:t>Quantification</w:t>
      </w:r>
    </w:p>
    <w:p w:rsidR="008C2F52" w:rsidRPr="007416D2" w:rsidRDefault="008C2F52" w:rsidP="008C2F52">
      <w:pPr>
        <w:pStyle w:val="ListParagraph"/>
        <w:ind w:left="1080"/>
      </w:pPr>
      <w:r>
        <w:t>Easily quantifiable</w:t>
      </w:r>
    </w:p>
    <w:p w:rsidR="006D29E3" w:rsidRDefault="006D29E3" w:rsidP="006D29E3">
      <w:pPr>
        <w:pStyle w:val="Heading3"/>
      </w:pPr>
      <w:bookmarkStart w:id="277" w:name="_Toc406140295"/>
      <w:r w:rsidRPr="00131217">
        <w:t xml:space="preserve">What kind of </w:t>
      </w:r>
      <w:r>
        <w:t>sense do we want to create</w:t>
      </w:r>
      <w:r w:rsidRPr="00131217">
        <w:t>?</w:t>
      </w:r>
      <w:bookmarkEnd w:id="277"/>
    </w:p>
    <w:p w:rsidR="006D29E3" w:rsidRDefault="006D29E3" w:rsidP="008C2F52">
      <w:pPr>
        <w:pStyle w:val="ListParagraph"/>
        <w:numPr>
          <w:ilvl w:val="0"/>
          <w:numId w:val="29"/>
        </w:numPr>
      </w:pPr>
      <w:r>
        <w:t>User Involvement</w:t>
      </w:r>
    </w:p>
    <w:p w:rsidR="00771DE4" w:rsidRDefault="008C2F52" w:rsidP="00771DE4">
      <w:pPr>
        <w:pStyle w:val="ListParagraph"/>
        <w:ind w:left="1080"/>
      </w:pPr>
      <w:r>
        <w:t>Passive</w:t>
      </w:r>
    </w:p>
    <w:p w:rsidR="00771DE4" w:rsidRDefault="008C2F52" w:rsidP="00771DE4">
      <w:pPr>
        <w:pStyle w:val="ListParagraph"/>
      </w:pPr>
      <w:r>
        <w:t xml:space="preserve">11. </w:t>
      </w:r>
      <w:r w:rsidR="006D29E3">
        <w:t>Sensory Metaphors</w:t>
      </w:r>
    </w:p>
    <w:p w:rsidR="00771DE4" w:rsidRDefault="00771DE4" w:rsidP="00771DE4">
      <w:pPr>
        <w:pStyle w:val="ListParagraph"/>
        <w:ind w:left="1080"/>
      </w:pPr>
      <w:r>
        <w:lastRenderedPageBreak/>
        <w:t>A metaphor can be chills up and down the spine given that the person using this will have a lot of emotions invested in the market.</w:t>
      </w:r>
    </w:p>
    <w:p w:rsidR="006D29E3" w:rsidRDefault="006D29E3" w:rsidP="006D29E3">
      <w:pPr>
        <w:pStyle w:val="Heading3"/>
      </w:pPr>
      <w:bookmarkStart w:id="278" w:name="_Toc406140296"/>
      <w:r w:rsidRPr="00131217">
        <w:t>Are there any redundancies with other senses?</w:t>
      </w:r>
      <w:bookmarkEnd w:id="278"/>
      <w:r w:rsidRPr="00131217">
        <w:t xml:space="preserve"> </w:t>
      </w:r>
    </w:p>
    <w:p w:rsidR="006D29E3" w:rsidRDefault="006D29E3" w:rsidP="00771DE4">
      <w:pPr>
        <w:pStyle w:val="ListParagraph"/>
        <w:numPr>
          <w:ilvl w:val="0"/>
          <w:numId w:val="32"/>
        </w:numPr>
      </w:pPr>
      <w:r>
        <w:t>Multiple Feedbacks</w:t>
      </w:r>
    </w:p>
    <w:p w:rsidR="00771DE4" w:rsidRDefault="00771DE4" w:rsidP="00771DE4">
      <w:pPr>
        <w:pStyle w:val="ListParagraph"/>
        <w:ind w:left="1080"/>
      </w:pPr>
      <w:r>
        <w:t>The vest uses an array of vibrators, even though the modality is vibration, the skin can feel these as multiple separate feedbacks</w:t>
      </w:r>
    </w:p>
    <w:p w:rsidR="006D29E3" w:rsidRDefault="006D29E3" w:rsidP="006D29E3">
      <w:pPr>
        <w:pStyle w:val="Heading3"/>
      </w:pPr>
      <w:bookmarkStart w:id="279" w:name="_Toc406140297"/>
      <w:r w:rsidRPr="00131217">
        <w:t>What type of feedback can we use?</w:t>
      </w:r>
      <w:bookmarkEnd w:id="279"/>
    </w:p>
    <w:p w:rsidR="006D29E3" w:rsidRDefault="006D29E3" w:rsidP="00771DE4">
      <w:pPr>
        <w:pStyle w:val="ListParagraph"/>
        <w:numPr>
          <w:ilvl w:val="0"/>
          <w:numId w:val="33"/>
        </w:numPr>
      </w:pPr>
      <w:r>
        <w:t>Vibration</w:t>
      </w:r>
    </w:p>
    <w:p w:rsidR="006D29E3" w:rsidRDefault="006D29E3" w:rsidP="006D29E3">
      <w:pPr>
        <w:pStyle w:val="Heading3"/>
      </w:pPr>
      <w:bookmarkStart w:id="280" w:name="_Toc406140298"/>
      <w:r w:rsidRPr="00131217">
        <w:t>Where are the sensor and feedback located?</w:t>
      </w:r>
      <w:bookmarkEnd w:id="280"/>
    </w:p>
    <w:p w:rsidR="006D29E3" w:rsidRDefault="006D29E3" w:rsidP="00771DE4">
      <w:pPr>
        <w:pStyle w:val="ListParagraph"/>
        <w:numPr>
          <w:ilvl w:val="0"/>
          <w:numId w:val="34"/>
        </w:numPr>
      </w:pPr>
      <w:r>
        <w:t>Sensitivity</w:t>
      </w:r>
    </w:p>
    <w:p w:rsidR="00771DE4" w:rsidRDefault="00771DE4" w:rsidP="00771DE4">
      <w:pPr>
        <w:pStyle w:val="ListParagraph"/>
        <w:ind w:left="1080"/>
      </w:pPr>
      <w:r>
        <w:t>The importance is not that much the sensitivity of the back but the large surface area to fit many vibrators</w:t>
      </w:r>
    </w:p>
    <w:p w:rsidR="006D29E3" w:rsidRDefault="006D29E3" w:rsidP="00771DE4">
      <w:pPr>
        <w:pStyle w:val="ListParagraph"/>
        <w:numPr>
          <w:ilvl w:val="0"/>
          <w:numId w:val="34"/>
        </w:numPr>
      </w:pPr>
      <w:r>
        <w:t>Comfort</w:t>
      </w:r>
    </w:p>
    <w:p w:rsidR="00771DE4" w:rsidRDefault="00771DE4" w:rsidP="00771DE4">
      <w:pPr>
        <w:pStyle w:val="ListParagraph"/>
        <w:ind w:left="1080"/>
      </w:pPr>
      <w:r>
        <w:t>The vest is a comfortable way to create the sensory experience</w:t>
      </w:r>
    </w:p>
    <w:p w:rsidR="006D29E3" w:rsidRDefault="006D29E3" w:rsidP="00771DE4">
      <w:pPr>
        <w:pStyle w:val="ListParagraph"/>
        <w:numPr>
          <w:ilvl w:val="0"/>
          <w:numId w:val="36"/>
        </w:numPr>
      </w:pPr>
      <w:r>
        <w:t>Core</w:t>
      </w:r>
      <w:r w:rsidRPr="002D3791">
        <w:t xml:space="preserve"> </w:t>
      </w:r>
    </w:p>
    <w:p w:rsidR="006D29E3" w:rsidRDefault="006D29E3" w:rsidP="00771DE4">
      <w:pPr>
        <w:pStyle w:val="ListParagraph"/>
        <w:numPr>
          <w:ilvl w:val="0"/>
          <w:numId w:val="36"/>
        </w:numPr>
      </w:pPr>
      <w:r>
        <w:t>Front or Back</w:t>
      </w:r>
    </w:p>
    <w:p w:rsidR="006D29E3" w:rsidRDefault="006D29E3" w:rsidP="006D29E3">
      <w:pPr>
        <w:pStyle w:val="Heading3"/>
      </w:pPr>
      <w:bookmarkStart w:id="281" w:name="_Toc406140299"/>
      <w:r w:rsidRPr="00131217">
        <w:t>Can we set up a learning environment?</w:t>
      </w:r>
      <w:bookmarkEnd w:id="281"/>
    </w:p>
    <w:p w:rsidR="006D29E3" w:rsidRDefault="006D29E3" w:rsidP="00771DE4">
      <w:pPr>
        <w:pStyle w:val="ListParagraph"/>
        <w:numPr>
          <w:ilvl w:val="0"/>
          <w:numId w:val="37"/>
        </w:numPr>
      </w:pPr>
      <w:r>
        <w:t>Training</w:t>
      </w:r>
    </w:p>
    <w:p w:rsidR="00771DE4" w:rsidRDefault="00771DE4" w:rsidP="00771DE4">
      <w:pPr>
        <w:pStyle w:val="ListParagraph"/>
        <w:ind w:left="1080"/>
      </w:pPr>
      <w:r>
        <w:t>Training scenarios can be created with sample data and comparing it with the user’s interpretation.</w:t>
      </w:r>
    </w:p>
    <w:p w:rsidR="006D29E3" w:rsidRPr="002D3791" w:rsidRDefault="006D29E3" w:rsidP="00771DE4">
      <w:pPr>
        <w:pStyle w:val="ListParagraph"/>
        <w:numPr>
          <w:ilvl w:val="0"/>
          <w:numId w:val="37"/>
        </w:numPr>
      </w:pPr>
      <w:r>
        <w:t>Simulation</w:t>
      </w:r>
    </w:p>
    <w:p w:rsidR="00346A49" w:rsidRDefault="00346A49" w:rsidP="00346A49"/>
    <w:p w:rsidR="00DB4853" w:rsidRDefault="00DB4853" w:rsidP="00DB4853"/>
    <w:p w:rsidR="00DB4853" w:rsidRPr="00131217" w:rsidRDefault="00DB4853" w:rsidP="00DB4853"/>
    <w:p w:rsidR="00DB4853" w:rsidRPr="00131217" w:rsidRDefault="00DB4853" w:rsidP="00DB4853">
      <w:r w:rsidRPr="00131217">
        <w:t xml:space="preserve"> </w:t>
      </w:r>
      <w:r w:rsidRPr="00131217">
        <w:br w:type="page"/>
      </w:r>
    </w:p>
    <w:p w:rsidR="005C311B" w:rsidRPr="00131217" w:rsidRDefault="00771DE4" w:rsidP="005C311B">
      <w:pPr>
        <w:pStyle w:val="Heading2"/>
      </w:pPr>
      <w:bookmarkStart w:id="282" w:name="_Toc406140300"/>
      <w:r>
        <w:lastRenderedPageBreak/>
        <w:t>Future Examples</w:t>
      </w:r>
      <w:bookmarkEnd w:id="282"/>
    </w:p>
    <w:p w:rsidR="005C311B" w:rsidRDefault="005C311B" w:rsidP="005C311B">
      <w:r w:rsidRPr="00131217">
        <w:t xml:space="preserve">Given this </w:t>
      </w:r>
      <w:r w:rsidR="00771DE4">
        <w:t xml:space="preserve">pattern </w:t>
      </w:r>
      <w:r w:rsidRPr="00131217">
        <w:t>guideline I’ll attempt to propose artificial sensory experiences for three main activities.</w:t>
      </w:r>
    </w:p>
    <w:p w:rsidR="00771DE4" w:rsidRDefault="00771DE4" w:rsidP="00771DE4">
      <w:pPr>
        <w:pStyle w:val="Heading3"/>
      </w:pPr>
      <w:bookmarkStart w:id="283" w:name="_Toc406140301"/>
      <w:r>
        <w:t>Sailing</w:t>
      </w:r>
      <w:bookmarkEnd w:id="283"/>
    </w:p>
    <w:p w:rsidR="00771DE4" w:rsidRDefault="00771DE4" w:rsidP="00771DE4">
      <w:pPr>
        <w:pStyle w:val="Heading3"/>
      </w:pPr>
      <w:bookmarkStart w:id="284" w:name="_Toc406140302"/>
      <w:r w:rsidRPr="00131217">
        <w:t>What is the main activity?</w:t>
      </w:r>
      <w:bookmarkEnd w:id="284"/>
      <w:r w:rsidRPr="00131217">
        <w:t xml:space="preserve"> </w:t>
      </w:r>
    </w:p>
    <w:p w:rsidR="00771DE4" w:rsidRDefault="00771DE4" w:rsidP="00771DE4">
      <w:pPr>
        <w:pStyle w:val="ListParagraph"/>
        <w:numPr>
          <w:ilvl w:val="0"/>
          <w:numId w:val="38"/>
        </w:numPr>
      </w:pPr>
      <w:r>
        <w:t>The Surrounding Space</w:t>
      </w:r>
    </w:p>
    <w:p w:rsidR="005E3152" w:rsidRDefault="005E3152" w:rsidP="005E3152">
      <w:pPr>
        <w:pStyle w:val="ListParagraph"/>
        <w:ind w:left="1080"/>
      </w:pPr>
      <w:r>
        <w:t>Outdoors with possible loud noises and many distractions</w:t>
      </w:r>
    </w:p>
    <w:p w:rsidR="00771DE4" w:rsidRDefault="00771DE4" w:rsidP="00771DE4">
      <w:pPr>
        <w:pStyle w:val="ListParagraph"/>
        <w:numPr>
          <w:ilvl w:val="0"/>
          <w:numId w:val="38"/>
        </w:numPr>
      </w:pPr>
      <w:r>
        <w:t>How Active is the User</w:t>
      </w:r>
    </w:p>
    <w:p w:rsidR="005E3152" w:rsidRDefault="005E3152" w:rsidP="005E3152">
      <w:pPr>
        <w:pStyle w:val="ListParagraph"/>
        <w:ind w:left="1080"/>
      </w:pPr>
      <w:r>
        <w:t>Very Active sailing the boat</w:t>
      </w:r>
    </w:p>
    <w:p w:rsidR="00771DE4" w:rsidRDefault="00771DE4" w:rsidP="00771DE4">
      <w:pPr>
        <w:pStyle w:val="ListParagraph"/>
        <w:numPr>
          <w:ilvl w:val="0"/>
          <w:numId w:val="38"/>
        </w:numPr>
      </w:pPr>
      <w:r>
        <w:t>The Uniforms</w:t>
      </w:r>
    </w:p>
    <w:p w:rsidR="005E3152" w:rsidRDefault="005E3152" w:rsidP="005E3152">
      <w:pPr>
        <w:pStyle w:val="ListParagraph"/>
        <w:ind w:left="1080"/>
      </w:pPr>
      <w:r>
        <w:t>Some specific garments</w:t>
      </w:r>
    </w:p>
    <w:p w:rsidR="00771DE4" w:rsidRDefault="00771DE4" w:rsidP="005E3152">
      <w:pPr>
        <w:pStyle w:val="ListParagraph"/>
        <w:numPr>
          <w:ilvl w:val="0"/>
          <w:numId w:val="39"/>
        </w:numPr>
      </w:pPr>
      <w:r>
        <w:t>The Level of Focus</w:t>
      </w:r>
    </w:p>
    <w:p w:rsidR="005E3152" w:rsidRDefault="005E3152" w:rsidP="005E3152">
      <w:pPr>
        <w:pStyle w:val="ListParagraph"/>
        <w:ind w:left="1080"/>
      </w:pPr>
      <w:r>
        <w:t>May vary with the level of expertise or the intensity of the sailing session</w:t>
      </w:r>
    </w:p>
    <w:p w:rsidR="00771DE4" w:rsidRDefault="00771DE4" w:rsidP="00771DE4">
      <w:pPr>
        <w:pStyle w:val="Heading3"/>
      </w:pPr>
      <w:bookmarkStart w:id="285" w:name="_Toc406140303"/>
      <w:r w:rsidRPr="00131217">
        <w:t xml:space="preserve">What type of </w:t>
      </w:r>
      <w:r>
        <w:t>signal</w:t>
      </w:r>
      <w:r w:rsidRPr="00131217">
        <w:t xml:space="preserve"> do we want to </w:t>
      </w:r>
      <w:r>
        <w:t>track</w:t>
      </w:r>
      <w:r w:rsidRPr="00131217">
        <w:t>?</w:t>
      </w:r>
      <w:bookmarkEnd w:id="285"/>
    </w:p>
    <w:p w:rsidR="00771DE4" w:rsidRDefault="00771DE4" w:rsidP="005E3152">
      <w:pPr>
        <w:pStyle w:val="ListParagraph"/>
        <w:numPr>
          <w:ilvl w:val="0"/>
          <w:numId w:val="39"/>
        </w:numPr>
      </w:pPr>
      <w:r>
        <w:t>Nature of Signal</w:t>
      </w:r>
    </w:p>
    <w:p w:rsidR="005E3152" w:rsidRDefault="005E3152" w:rsidP="005E3152">
      <w:pPr>
        <w:pStyle w:val="ListParagraph"/>
        <w:ind w:left="1080"/>
      </w:pPr>
      <w:r>
        <w:t>Natural signals from the environment and some artificial from the state of the boat</w:t>
      </w:r>
    </w:p>
    <w:p w:rsidR="00771DE4" w:rsidRDefault="00771DE4" w:rsidP="005E3152">
      <w:pPr>
        <w:pStyle w:val="ListParagraph"/>
        <w:numPr>
          <w:ilvl w:val="0"/>
          <w:numId w:val="40"/>
        </w:numPr>
      </w:pPr>
      <w:r>
        <w:t>Rate of Change</w:t>
      </w:r>
    </w:p>
    <w:p w:rsidR="005E3152" w:rsidRDefault="005E3152" w:rsidP="005E3152">
      <w:pPr>
        <w:pStyle w:val="ListParagraph"/>
        <w:ind w:left="1080"/>
      </w:pPr>
      <w:r>
        <w:t>Unpredictable and somewhat dependent on the user</w:t>
      </w:r>
    </w:p>
    <w:p w:rsidR="00771DE4" w:rsidRDefault="00771DE4" w:rsidP="005E3152">
      <w:pPr>
        <w:pStyle w:val="ListParagraph"/>
        <w:numPr>
          <w:ilvl w:val="0"/>
          <w:numId w:val="40"/>
        </w:numPr>
      </w:pPr>
      <w:r>
        <w:t>Quantification</w:t>
      </w:r>
    </w:p>
    <w:p w:rsidR="005E3152" w:rsidRPr="007416D2" w:rsidRDefault="005E3152" w:rsidP="005E3152">
      <w:pPr>
        <w:pStyle w:val="ListParagraph"/>
        <w:ind w:left="1080"/>
      </w:pPr>
      <w:r>
        <w:t>Easily quantifiable</w:t>
      </w:r>
    </w:p>
    <w:p w:rsidR="00771DE4" w:rsidRDefault="00771DE4" w:rsidP="00771DE4">
      <w:pPr>
        <w:pStyle w:val="Heading3"/>
      </w:pPr>
      <w:bookmarkStart w:id="286" w:name="_Toc406140304"/>
      <w:r w:rsidRPr="00131217">
        <w:t xml:space="preserve">What kind of </w:t>
      </w:r>
      <w:r>
        <w:t>sense do we want to create</w:t>
      </w:r>
      <w:r w:rsidRPr="00131217">
        <w:t>?</w:t>
      </w:r>
      <w:bookmarkEnd w:id="286"/>
    </w:p>
    <w:p w:rsidR="00771DE4" w:rsidRDefault="00771DE4" w:rsidP="005E3152">
      <w:pPr>
        <w:pStyle w:val="ListParagraph"/>
        <w:numPr>
          <w:ilvl w:val="0"/>
          <w:numId w:val="40"/>
        </w:numPr>
      </w:pPr>
      <w:r>
        <w:t>User Involvement</w:t>
      </w:r>
    </w:p>
    <w:p w:rsidR="005E3152" w:rsidRDefault="005E3152" w:rsidP="005E3152">
      <w:pPr>
        <w:pStyle w:val="ListParagraph"/>
        <w:ind w:left="1080"/>
      </w:pPr>
      <w:r>
        <w:t>WE will create both passive and active experiences, passive for natural signals like wind speed and North direction; Active for the artificial signals like tilt of the boat</w:t>
      </w:r>
    </w:p>
    <w:p w:rsidR="00771DE4" w:rsidRDefault="00771DE4" w:rsidP="005E3152">
      <w:pPr>
        <w:pStyle w:val="ListParagraph"/>
        <w:numPr>
          <w:ilvl w:val="0"/>
          <w:numId w:val="40"/>
        </w:numPr>
      </w:pPr>
      <w:r>
        <w:t>Time of Response</w:t>
      </w:r>
    </w:p>
    <w:p w:rsidR="005E3152" w:rsidRDefault="005E3152" w:rsidP="005E3152">
      <w:pPr>
        <w:pStyle w:val="ListParagraph"/>
        <w:ind w:left="1080"/>
      </w:pPr>
      <w:r>
        <w:t>Quick response time on wind speed and tilt of boat, not so long for north signal</w:t>
      </w:r>
    </w:p>
    <w:p w:rsidR="00771DE4" w:rsidRDefault="00771DE4" w:rsidP="00771DE4">
      <w:pPr>
        <w:pStyle w:val="Heading3"/>
      </w:pPr>
      <w:bookmarkStart w:id="287" w:name="_Toc406140305"/>
      <w:r w:rsidRPr="00131217">
        <w:t>Are there any redundancies with other senses?</w:t>
      </w:r>
      <w:bookmarkEnd w:id="287"/>
      <w:r w:rsidRPr="00131217">
        <w:t xml:space="preserve"> </w:t>
      </w:r>
    </w:p>
    <w:p w:rsidR="00771DE4" w:rsidRDefault="00771DE4" w:rsidP="005E3152">
      <w:pPr>
        <w:pStyle w:val="ListParagraph"/>
        <w:numPr>
          <w:ilvl w:val="0"/>
          <w:numId w:val="41"/>
        </w:numPr>
      </w:pPr>
      <w:r>
        <w:t>Natural Redundancies</w:t>
      </w:r>
    </w:p>
    <w:p w:rsidR="005E3152" w:rsidRDefault="005E3152" w:rsidP="005E3152">
      <w:pPr>
        <w:pStyle w:val="ListParagraph"/>
        <w:ind w:left="1080"/>
      </w:pPr>
      <w:r>
        <w:t>This experience is highly redundant and so it is more of a training aid for learning to sail</w:t>
      </w:r>
    </w:p>
    <w:p w:rsidR="00771DE4" w:rsidRDefault="00771DE4" w:rsidP="005E3152">
      <w:pPr>
        <w:pStyle w:val="ListParagraph"/>
        <w:numPr>
          <w:ilvl w:val="0"/>
          <w:numId w:val="41"/>
        </w:numPr>
      </w:pPr>
      <w:r>
        <w:t>Multiple Feedbacks</w:t>
      </w:r>
    </w:p>
    <w:p w:rsidR="00771DE4" w:rsidRDefault="00771DE4" w:rsidP="005E3152">
      <w:pPr>
        <w:pStyle w:val="ListParagraph"/>
        <w:numPr>
          <w:ilvl w:val="0"/>
          <w:numId w:val="41"/>
        </w:numPr>
      </w:pPr>
      <w:r>
        <w:t>Sensory Enhancement</w:t>
      </w:r>
    </w:p>
    <w:p w:rsidR="005E3152" w:rsidRDefault="005E3152" w:rsidP="005E3152">
      <w:pPr>
        <w:pStyle w:val="ListParagraph"/>
        <w:ind w:left="1080"/>
      </w:pPr>
      <w:r>
        <w:t>The experience is redundant so the natural senses are being enhanced with the system</w:t>
      </w:r>
    </w:p>
    <w:p w:rsidR="00771DE4" w:rsidRDefault="00771DE4" w:rsidP="00771DE4">
      <w:pPr>
        <w:pStyle w:val="Heading3"/>
      </w:pPr>
      <w:bookmarkStart w:id="288" w:name="_Toc406140306"/>
      <w:r w:rsidRPr="00131217">
        <w:t>What type of feedback can we use?</w:t>
      </w:r>
      <w:bookmarkEnd w:id="288"/>
    </w:p>
    <w:p w:rsidR="00771DE4" w:rsidRDefault="00771DE4" w:rsidP="005E3152">
      <w:pPr>
        <w:pStyle w:val="ListParagraph"/>
        <w:numPr>
          <w:ilvl w:val="0"/>
          <w:numId w:val="42"/>
        </w:numPr>
      </w:pPr>
      <w:r>
        <w:lastRenderedPageBreak/>
        <w:t>Vibration</w:t>
      </w:r>
    </w:p>
    <w:p w:rsidR="009368F8" w:rsidRDefault="009368F8" w:rsidP="009368F8">
      <w:pPr>
        <w:pStyle w:val="ListParagraph"/>
        <w:ind w:left="1080"/>
      </w:pPr>
      <w:r w:rsidRPr="00131217">
        <w:t>For wind speed and tilt, vibration will work.</w:t>
      </w:r>
    </w:p>
    <w:p w:rsidR="00771DE4" w:rsidRDefault="00771DE4" w:rsidP="005E3152">
      <w:pPr>
        <w:pStyle w:val="ListParagraph"/>
        <w:numPr>
          <w:ilvl w:val="0"/>
          <w:numId w:val="43"/>
        </w:numPr>
      </w:pPr>
      <w:r>
        <w:t>Thermal</w:t>
      </w:r>
    </w:p>
    <w:p w:rsidR="009368F8" w:rsidRPr="00131217" w:rsidRDefault="009368F8" w:rsidP="009368F8">
      <w:pPr>
        <w:pStyle w:val="ListParagraph"/>
        <w:ind w:left="1080"/>
      </w:pPr>
      <w:r w:rsidRPr="00131217">
        <w:t>For North and Depth we can use temperature. Depth can be a passive sense that is activated once the depth becomes shallower than a specified value. North will be a slow changing signal and can be represented by more than one peltier device.</w:t>
      </w:r>
    </w:p>
    <w:p w:rsidR="009368F8" w:rsidRDefault="009368F8" w:rsidP="009368F8">
      <w:pPr>
        <w:pStyle w:val="ListParagraph"/>
        <w:ind w:left="1080"/>
      </w:pPr>
    </w:p>
    <w:p w:rsidR="00771DE4" w:rsidRDefault="00771DE4" w:rsidP="00771DE4">
      <w:pPr>
        <w:pStyle w:val="Heading3"/>
      </w:pPr>
      <w:bookmarkStart w:id="289" w:name="_Toc406140307"/>
      <w:r w:rsidRPr="00131217">
        <w:t>Where are the sensor and feedback located?</w:t>
      </w:r>
      <w:bookmarkEnd w:id="289"/>
    </w:p>
    <w:p w:rsidR="00771DE4" w:rsidRDefault="00771DE4" w:rsidP="005E3152">
      <w:pPr>
        <w:pStyle w:val="ListParagraph"/>
        <w:numPr>
          <w:ilvl w:val="0"/>
          <w:numId w:val="45"/>
        </w:numPr>
      </w:pPr>
      <w:r>
        <w:t>Comfort</w:t>
      </w:r>
    </w:p>
    <w:p w:rsidR="005E3152" w:rsidRDefault="005E3152" w:rsidP="005E3152">
      <w:pPr>
        <w:pStyle w:val="ListParagraph"/>
        <w:ind w:left="1080"/>
      </w:pPr>
      <w:r>
        <w:t>Given the highly active experience, comfort will be the main concern over sensitivity of the body</w:t>
      </w:r>
    </w:p>
    <w:p w:rsidR="00771DE4" w:rsidRDefault="00771DE4" w:rsidP="005E3152">
      <w:pPr>
        <w:pStyle w:val="ListParagraph"/>
        <w:numPr>
          <w:ilvl w:val="0"/>
          <w:numId w:val="45"/>
        </w:numPr>
      </w:pPr>
      <w:r>
        <w:t>Metaphor</w:t>
      </w:r>
    </w:p>
    <w:p w:rsidR="005E3152" w:rsidRDefault="009368F8" w:rsidP="005E3152">
      <w:pPr>
        <w:pStyle w:val="ListParagraph"/>
        <w:ind w:left="1080"/>
      </w:pPr>
      <w:r>
        <w:t>North direction can be related to the user’s vertical axis. The tilt of the boat can be mapped to two signals that the user feels up and down the side of the legs, like a level.</w:t>
      </w:r>
    </w:p>
    <w:p w:rsidR="00771DE4" w:rsidRDefault="00771DE4" w:rsidP="005E3152">
      <w:pPr>
        <w:pStyle w:val="ListParagraph"/>
        <w:numPr>
          <w:ilvl w:val="0"/>
          <w:numId w:val="45"/>
        </w:numPr>
      </w:pPr>
      <w:r>
        <w:t>Upper Extremities</w:t>
      </w:r>
    </w:p>
    <w:p w:rsidR="009368F8" w:rsidRDefault="009368F8" w:rsidP="009368F8">
      <w:pPr>
        <w:pStyle w:val="ListParagraph"/>
        <w:ind w:left="1080"/>
      </w:pPr>
      <w:r>
        <w:t>For signals related to the wind since the sail is operated with the arms</w:t>
      </w:r>
    </w:p>
    <w:p w:rsidR="00771DE4" w:rsidRDefault="00771DE4" w:rsidP="009368F8">
      <w:pPr>
        <w:pStyle w:val="ListParagraph"/>
        <w:numPr>
          <w:ilvl w:val="0"/>
          <w:numId w:val="46"/>
        </w:numPr>
      </w:pPr>
      <w:r>
        <w:t>Lower Extremities</w:t>
      </w:r>
    </w:p>
    <w:p w:rsidR="009368F8" w:rsidRDefault="009368F8" w:rsidP="009368F8">
      <w:pPr>
        <w:pStyle w:val="ListParagraph"/>
        <w:ind w:left="1080"/>
      </w:pPr>
      <w:r>
        <w:t>Boat related signals can be on the lower extremities because these are closer to the base of the boat</w:t>
      </w:r>
    </w:p>
    <w:p w:rsidR="00771DE4" w:rsidRDefault="00771DE4" w:rsidP="009368F8">
      <w:pPr>
        <w:pStyle w:val="ListParagraph"/>
        <w:numPr>
          <w:ilvl w:val="0"/>
          <w:numId w:val="46"/>
        </w:numPr>
      </w:pPr>
      <w:r>
        <w:t>Core</w:t>
      </w:r>
      <w:r w:rsidRPr="002D3791">
        <w:t xml:space="preserve"> </w:t>
      </w:r>
    </w:p>
    <w:p w:rsidR="009368F8" w:rsidRDefault="009368F8" w:rsidP="009368F8">
      <w:pPr>
        <w:pStyle w:val="ListParagraph"/>
        <w:ind w:left="1080"/>
      </w:pPr>
      <w:r>
        <w:t>For direction of north</w:t>
      </w:r>
    </w:p>
    <w:p w:rsidR="00771DE4" w:rsidRDefault="00771DE4" w:rsidP="009368F8">
      <w:pPr>
        <w:pStyle w:val="ListParagraph"/>
        <w:numPr>
          <w:ilvl w:val="0"/>
          <w:numId w:val="46"/>
        </w:numPr>
      </w:pPr>
      <w:r>
        <w:t>Head</w:t>
      </w:r>
    </w:p>
    <w:p w:rsidR="009368F8" w:rsidRDefault="009368F8" w:rsidP="009368F8">
      <w:pPr>
        <w:pStyle w:val="ListParagraph"/>
        <w:ind w:left="1080"/>
      </w:pPr>
      <w:r>
        <w:t>Could be used for wind direction</w:t>
      </w:r>
    </w:p>
    <w:p w:rsidR="00771DE4" w:rsidRDefault="00771DE4" w:rsidP="00771DE4">
      <w:pPr>
        <w:pStyle w:val="Heading3"/>
      </w:pPr>
      <w:bookmarkStart w:id="290" w:name="_Toc406140308"/>
      <w:r w:rsidRPr="00131217">
        <w:t>Can we set up a learning environment?</w:t>
      </w:r>
      <w:bookmarkEnd w:id="290"/>
    </w:p>
    <w:p w:rsidR="00771DE4" w:rsidRDefault="00771DE4" w:rsidP="009368F8">
      <w:pPr>
        <w:pStyle w:val="ListParagraph"/>
        <w:numPr>
          <w:ilvl w:val="0"/>
          <w:numId w:val="46"/>
        </w:numPr>
      </w:pPr>
      <w:r>
        <w:t>Training</w:t>
      </w:r>
    </w:p>
    <w:p w:rsidR="009368F8" w:rsidRPr="00131217" w:rsidRDefault="009368F8" w:rsidP="009368F8">
      <w:pPr>
        <w:pStyle w:val="ListParagraph"/>
        <w:ind w:left="1080"/>
      </w:pPr>
      <w:r w:rsidRPr="00131217">
        <w:t>Training for north and winds peed would be easy to set up as it might simply be wearing the feedbacks at any moment when walking outside.</w:t>
      </w:r>
    </w:p>
    <w:p w:rsidR="009368F8" w:rsidRDefault="009368F8" w:rsidP="009368F8">
      <w:pPr>
        <w:pStyle w:val="ListParagraph"/>
        <w:numPr>
          <w:ilvl w:val="0"/>
          <w:numId w:val="46"/>
        </w:numPr>
      </w:pPr>
      <w:r>
        <w:t>Simulation</w:t>
      </w:r>
    </w:p>
    <w:p w:rsidR="009368F8" w:rsidRDefault="009368F8" w:rsidP="009368F8">
      <w:pPr>
        <w:pStyle w:val="ListParagraph"/>
        <w:ind w:left="1080"/>
      </w:pPr>
      <w:r w:rsidRPr="00131217">
        <w:t>Tilt of boat, if we want to put in the effort, could be trained by creating a surface that tilts under the users weight and then the user can get used to the new sense.</w:t>
      </w:r>
    </w:p>
    <w:p w:rsidR="009368F8" w:rsidRDefault="009368F8">
      <w:r>
        <w:br w:type="page"/>
      </w:r>
    </w:p>
    <w:p w:rsidR="00F31C6F" w:rsidRPr="00131217" w:rsidRDefault="00F31C6F" w:rsidP="00B32CA3">
      <w:pPr>
        <w:pStyle w:val="Heading1"/>
      </w:pPr>
      <w:bookmarkStart w:id="291" w:name="_Toc406140309"/>
      <w:r w:rsidRPr="00131217">
        <w:lastRenderedPageBreak/>
        <w:t>Contributions</w:t>
      </w:r>
      <w:bookmarkEnd w:id="291"/>
    </w:p>
    <w:p w:rsidR="00BF1320" w:rsidRPr="00131217" w:rsidRDefault="00BF1320" w:rsidP="00BF1320">
      <w:r w:rsidRPr="00131217">
        <w:t xml:space="preserve">With </w:t>
      </w:r>
      <w:r w:rsidR="00AC7330" w:rsidRPr="00131217">
        <w:t>t</w:t>
      </w:r>
      <w:r w:rsidRPr="00131217">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rsidRPr="00131217">
        <w:t>the idea of creating a system of artificial senses that are able to turn on and off depending the user’s needs and desires is viable.</w:t>
      </w:r>
    </w:p>
    <w:p w:rsidR="008515AC" w:rsidRPr="00131217" w:rsidRDefault="008515AC" w:rsidP="00BF1320">
      <w:r w:rsidRPr="00131217">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344342" w:rsidRDefault="00080413" w:rsidP="00BF1320">
      <w:r w:rsidRPr="00344342">
        <w:t>I have recognized two distinct categories of artificial sensing, active and passive sensing.</w:t>
      </w:r>
      <w:r w:rsidR="00E154CA" w:rsidRPr="00344342">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Pr="00131217" w:rsidRDefault="00E154CA" w:rsidP="00BF1320">
      <w:r w:rsidRPr="00131217">
        <w:t>Passive sensing is when a user needs to be notified of a change in a situation and immediate action is only needed when that cha</w:t>
      </w:r>
      <w:r w:rsidR="00BC5703" w:rsidRPr="00131217">
        <w:t>nge happens</w:t>
      </w:r>
      <w:r w:rsidRPr="00131217">
        <w:t>.</w:t>
      </w:r>
      <w:r w:rsidR="00BC5703" w:rsidRPr="00131217">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w:t>
      </w:r>
      <w:r w:rsidR="00D24BFF" w:rsidRPr="00131217">
        <w:t>feedback</w:t>
      </w:r>
      <w:r w:rsidR="00BC5703" w:rsidRPr="00131217">
        <w:t xml:space="preserve"> in a wearable design will be most successful. The study used the back of the neck which points to a scarf or necklace. Also the lower back, meaning a belt would be adequate.</w:t>
      </w:r>
    </w:p>
    <w:p w:rsidR="00BC5703" w:rsidRPr="00131217" w:rsidRDefault="00BC5703" w:rsidP="00BF1320">
      <w:r w:rsidRPr="00131217">
        <w:t xml:space="preserve">As a user experience, passive and active sensing can function in tandem allowing the user to be made aware through passive sensing of a major change and then changing to active sensing for close inspection of the situation. </w:t>
      </w:r>
      <w:r w:rsidR="004C403A" w:rsidRPr="00131217">
        <w:t xml:space="preserve">This would, for example, change the </w:t>
      </w:r>
      <w:r w:rsidR="00D24BFF" w:rsidRPr="00131217">
        <w:t>feedback</w:t>
      </w:r>
      <w:r w:rsidR="004C403A" w:rsidRPr="00131217">
        <w:t xml:space="preserve"> from a temperature felt somewhere in the back, to a sensor worn on the index finger and vibration in the right temple.</w:t>
      </w:r>
    </w:p>
    <w:p w:rsidR="006939FC" w:rsidRPr="00131217" w:rsidRDefault="00D40E6A" w:rsidP="00BF1320">
      <w:r w:rsidRPr="00131217">
        <w:t xml:space="preserve">A set of recommendations has been established in order to successfully implement </w:t>
      </w:r>
      <w:r w:rsidR="00100B77" w:rsidRPr="00131217">
        <w:t>artificial</w:t>
      </w:r>
      <w:r w:rsidRPr="00131217">
        <w:t xml:space="preserve"> sensory interfaces in the future and to push the research forward into the future of Digital </w:t>
      </w:r>
      <w:r w:rsidR="008515AC" w:rsidRPr="00131217">
        <w:lastRenderedPageBreak/>
        <w:t>Synesthesia</w:t>
      </w:r>
      <w:r w:rsidRPr="00131217">
        <w:t xml:space="preserve"> and artificial interfaces. The placement of the </w:t>
      </w:r>
      <w:r w:rsidR="00D24BFF" w:rsidRPr="00131217">
        <w:t>feedback</w:t>
      </w:r>
      <w:r w:rsidRPr="00131217">
        <w:t>s around t</w:t>
      </w:r>
      <w:r w:rsidR="00100B77" w:rsidRPr="00131217">
        <w:t>he body is one of the main take</w:t>
      </w:r>
      <w:r w:rsidRPr="00131217">
        <w:t>aways from this thesis. Not only will this depend on general ergonomics principles but there is a clear effect of the type of sensing and relative position to the sensor that will have to be taken into account.</w:t>
      </w:r>
      <w:r w:rsidR="00100B77" w:rsidRPr="00131217">
        <w:t xml:space="preserve"> Another is the relation between type of signal and type of </w:t>
      </w:r>
      <w:r w:rsidR="00D24BFF" w:rsidRPr="00131217">
        <w:t>feedback</w:t>
      </w:r>
      <w:r w:rsidR="00100B77" w:rsidRPr="00131217">
        <w:t>, some feedback will work better with different type of signals.</w:t>
      </w:r>
    </w:p>
    <w:p w:rsidR="00BF07F5" w:rsidRPr="00131217" w:rsidRDefault="00BF07F5" w:rsidP="00BF1320">
      <w:r w:rsidRPr="00131217">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Pr="00131217" w:rsidRDefault="00AC7330">
      <w:r w:rsidRPr="00131217">
        <w:br w:type="page"/>
      </w:r>
    </w:p>
    <w:p w:rsidR="001D1D3A" w:rsidRPr="00131217" w:rsidRDefault="00997C17" w:rsidP="00AC7330">
      <w:pPr>
        <w:pStyle w:val="Heading1"/>
      </w:pPr>
      <w:bookmarkStart w:id="292" w:name="_Toc406140310"/>
      <w:r>
        <w:rPr>
          <w:noProof/>
        </w:rPr>
        <w:lastRenderedPageBreak/>
        <mc:AlternateContent>
          <mc:Choice Requires="wpg">
            <w:drawing>
              <wp:anchor distT="0" distB="0" distL="114300" distR="114300" simplePos="0" relativeHeight="251963392" behindDoc="0" locked="0" layoutInCell="1" allowOverlap="1" wp14:anchorId="6D680A7C" wp14:editId="4B67299D">
                <wp:simplePos x="0" y="0"/>
                <wp:positionH relativeFrom="column">
                  <wp:posOffset>50800</wp:posOffset>
                </wp:positionH>
                <wp:positionV relativeFrom="paragraph">
                  <wp:posOffset>41910</wp:posOffset>
                </wp:positionV>
                <wp:extent cx="1989455" cy="4361180"/>
                <wp:effectExtent l="38100" t="38100" r="29845" b="1270"/>
                <wp:wrapSquare wrapText="bothSides"/>
                <wp:docPr id="11343" name="Group 11343"/>
                <wp:cNvGraphicFramePr/>
                <a:graphic xmlns:a="http://schemas.openxmlformats.org/drawingml/2006/main">
                  <a:graphicData uri="http://schemas.microsoft.com/office/word/2010/wordprocessingGroup">
                    <wpg:wgp>
                      <wpg:cNvGrpSpPr/>
                      <wpg:grpSpPr>
                        <a:xfrm>
                          <a:off x="0" y="0"/>
                          <a:ext cx="1989455" cy="4361180"/>
                          <a:chOff x="0" y="0"/>
                          <a:chExt cx="1989455" cy="4361180"/>
                        </a:xfrm>
                      </wpg:grpSpPr>
                      <wpg:grpSp>
                        <wpg:cNvPr id="11338" name="Group 11338"/>
                        <wpg:cNvGrpSpPr/>
                        <wpg:grpSpPr>
                          <a:xfrm>
                            <a:off x="0" y="0"/>
                            <a:ext cx="1989455" cy="3552190"/>
                            <a:chOff x="0" y="0"/>
                            <a:chExt cx="3264195" cy="5826642"/>
                          </a:xfrm>
                        </wpg:grpSpPr>
                        <pic:pic xmlns:pic="http://schemas.openxmlformats.org/drawingml/2006/picture">
                          <pic:nvPicPr>
                            <pic:cNvPr id="4099" name="Picture 3" descr="C:\Users\TitoAlfaro\Documents\PhDThesis\images\GalaxyS4.jpg"/>
                            <pic:cNvPicPr>
                              <a:picLocks noChangeAspect="1"/>
                            </pic:cNvPicPr>
                          </pic:nvPicPr>
                          <pic:blipFill rotWithShape="1">
                            <a:blip r:embed="rId244" cstate="print">
                              <a:extLst>
                                <a:ext uri="{28A0092B-C50C-407E-A947-70E740481C1C}">
                                  <a14:useLocalDpi xmlns:a14="http://schemas.microsoft.com/office/drawing/2010/main" val="0"/>
                                </a:ext>
                              </a:extLst>
                            </a:blip>
                            <a:srcRect l="22165" r="21682"/>
                            <a:stretch/>
                          </pic:blipFill>
                          <pic:spPr bwMode="auto">
                            <a:xfrm>
                              <a:off x="0" y="0"/>
                              <a:ext cx="3264195" cy="5826642"/>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00" name="Picture 4" descr="C:\Users\TitoAlfaro\Documents\PhDThesis\images\Screenshot_2014-10-23-17-07-38.png"/>
                            <pic:cNvPicPr>
                              <a:picLocks noChangeAspect="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255181" y="467832"/>
                              <a:ext cx="2721935" cy="48378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01" name="Picture 5" descr="C:\Users\TitoAlfaro\Documents\PhDThesis\images\MaleFrontSketch.jpg"/>
                            <pic:cNvPicPr>
                              <a:picLocks noChangeAspect="1"/>
                            </pic:cNvPicPr>
                          </pic:nvPicPr>
                          <pic:blipFill rotWithShape="1">
                            <a:blip r:embed="rId246" cstate="print">
                              <a:extLst>
                                <a:ext uri="{28A0092B-C50C-407E-A947-70E740481C1C}">
                                  <a14:useLocalDpi xmlns:a14="http://schemas.microsoft.com/office/drawing/2010/main" val="0"/>
                                </a:ext>
                              </a:extLst>
                            </a:blip>
                            <a:srcRect l="5102" t="3200" r="7143"/>
                            <a:stretch/>
                          </pic:blipFill>
                          <pic:spPr bwMode="auto">
                            <a:xfrm>
                              <a:off x="1052623" y="1127051"/>
                              <a:ext cx="1860698" cy="4093535"/>
                            </a:xfrm>
                            <a:prstGeom prst="rect">
                              <a:avLst/>
                            </a:prstGeom>
                            <a:noFill/>
                            <a:extLst>
                              <a:ext uri="{909E8E84-426E-40DD-AFC4-6F175D3DCCD1}">
                                <a14:hiddenFill xmlns:a14="http://schemas.microsoft.com/office/drawing/2010/main">
                                  <a:solidFill>
                                    <a:srgbClr val="FFFFFF"/>
                                  </a:solidFill>
                                </a14:hiddenFill>
                              </a:ext>
                            </a:extLst>
                          </pic:spPr>
                        </pic:pic>
                        <wps:wsp>
                          <wps:cNvPr id="11323" name="Oval 3"/>
                          <wps:cNvSpPr/>
                          <wps:spPr>
                            <a:xfrm>
                              <a:off x="1424763" y="1988288"/>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4" name="Oval 15"/>
                          <wps:cNvSpPr/>
                          <wps:spPr>
                            <a:xfrm>
                              <a:off x="2477386" y="1988288"/>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5" name="Oval 16"/>
                          <wps:cNvSpPr/>
                          <wps:spPr>
                            <a:xfrm>
                              <a:off x="1892595" y="1233376"/>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6" name="Oval 17"/>
                          <wps:cNvSpPr/>
                          <wps:spPr>
                            <a:xfrm>
                              <a:off x="1424763" y="3168502"/>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7" name="Oval 18"/>
                          <wps:cNvSpPr/>
                          <wps:spPr>
                            <a:xfrm>
                              <a:off x="2402958" y="3168502"/>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28" name="Oval 19"/>
                          <wps:cNvSpPr/>
                          <wps:spPr>
                            <a:xfrm>
                              <a:off x="1967023" y="2264735"/>
                              <a:ext cx="171173" cy="171194"/>
                            </a:xfrm>
                            <a:prstGeom prst="ellipse">
                              <a:avLst/>
                            </a:prstGeom>
                            <a:ln>
                              <a:solidFill>
                                <a:schemeClr val="tx2"/>
                              </a:solidFill>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29" name="Oval 20"/>
                          <wps:cNvSpPr/>
                          <wps:spPr>
                            <a:xfrm>
                              <a:off x="1722474" y="3636335"/>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0" name="Oval 21"/>
                          <wps:cNvSpPr/>
                          <wps:spPr>
                            <a:xfrm>
                              <a:off x="2137144" y="3636335"/>
                              <a:ext cx="171173" cy="17119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1" name="Oval 22"/>
                          <wps:cNvSpPr/>
                          <wps:spPr>
                            <a:xfrm>
                              <a:off x="1637414" y="1775637"/>
                              <a:ext cx="171173" cy="171194"/>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32" name="Oval 23"/>
                          <wps:cNvSpPr/>
                          <wps:spPr>
                            <a:xfrm>
                              <a:off x="2232837" y="1775637"/>
                              <a:ext cx="171173" cy="171194"/>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11333" name="Right Arrow 25"/>
                          <wps:cNvSpPr/>
                          <wps:spPr>
                            <a:xfrm rot="1317967">
                              <a:off x="978195" y="1584251"/>
                              <a:ext cx="734188"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4" name="Right Arrow 30"/>
                          <wps:cNvSpPr/>
                          <wps:spPr>
                            <a:xfrm rot="21447403">
                              <a:off x="999460" y="2286000"/>
                              <a:ext cx="1027423"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5" name="Right Arrow 31"/>
                          <wps:cNvSpPr/>
                          <wps:spPr>
                            <a:xfrm rot="379022">
                              <a:off x="978195" y="3072809"/>
                              <a:ext cx="1503742"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1336" name="Right Arrow 32"/>
                          <wps:cNvSpPr/>
                          <wps:spPr>
                            <a:xfrm rot="827474">
                              <a:off x="967563" y="3083442"/>
                              <a:ext cx="572619" cy="199719"/>
                            </a:xfrm>
                            <a:prstGeom prst="rightArrow">
                              <a:avLst>
                                <a:gd name="adj1" fmla="val 38834"/>
                                <a:gd name="adj2" fmla="val 50000"/>
                              </a:avLst>
                            </a:prstGeom>
                            <a:ln w="3175"/>
                          </wps:spPr>
                          <wps:style>
                            <a:lnRef idx="2">
                              <a:schemeClr val="accent2">
                                <a:shade val="50000"/>
                              </a:schemeClr>
                            </a:lnRef>
                            <a:fillRef idx="1">
                              <a:schemeClr val="accent2"/>
                            </a:fillRef>
                            <a:effectRef idx="0">
                              <a:schemeClr val="accent2"/>
                            </a:effectRef>
                            <a:fontRef idx="minor">
                              <a:schemeClr val="lt1"/>
                            </a:fontRef>
                          </wps:style>
                          <wps:bodyPr rtlCol="0" anchor="ctr"/>
                        </wps:wsp>
                      </wpg:grpSp>
                      <wps:wsp>
                        <wps:cNvPr id="11339" name="Text Box 11339"/>
                        <wps:cNvSpPr txBox="1"/>
                        <wps:spPr>
                          <a:xfrm>
                            <a:off x="0" y="3699510"/>
                            <a:ext cx="1988820" cy="661670"/>
                          </a:xfrm>
                          <a:prstGeom prst="rect">
                            <a:avLst/>
                          </a:prstGeom>
                          <a:solidFill>
                            <a:prstClr val="white"/>
                          </a:solidFill>
                          <a:ln>
                            <a:noFill/>
                          </a:ln>
                          <a:effectLst/>
                        </wps:spPr>
                        <wps:txbx>
                          <w:txbxContent>
                            <w:p w:rsidR="00530157" w:rsidRPr="00FF3380" w:rsidRDefault="00530157" w:rsidP="00997C17">
                              <w:pPr>
                                <w:pStyle w:val="Caption"/>
                                <w:rPr>
                                  <w:b w:val="0"/>
                                  <w:bCs w:val="0"/>
                                  <w:smallCaps/>
                                  <w:noProof/>
                                  <w:spacing w:val="5"/>
                                  <w:sz w:val="32"/>
                                  <w:szCs w:val="32"/>
                                </w:rPr>
                              </w:pPr>
                              <w:bookmarkStart w:id="293" w:name="_Ref405646307"/>
                              <w:bookmarkStart w:id="294" w:name="_Toc406140382"/>
                              <w:r>
                                <w:t xml:space="preserve">Figure </w:t>
                              </w:r>
                              <w:r>
                                <w:fldChar w:fldCharType="begin"/>
                              </w:r>
                              <w:r w:rsidRPr="00997C17">
                                <w:instrText xml:space="preserve"> SEQ Figure \* ARABIC </w:instrText>
                              </w:r>
                              <w:r>
                                <w:fldChar w:fldCharType="separate"/>
                              </w:r>
                              <w:r>
                                <w:rPr>
                                  <w:noProof/>
                                </w:rPr>
                                <w:t>65</w:t>
                              </w:r>
                              <w:r>
                                <w:fldChar w:fldCharType="end"/>
                              </w:r>
                              <w:bookmarkEnd w:id="293"/>
                              <w:r>
                                <w:t xml:space="preserve"> - Example UI where the user is able to select pairings of sensors and actuators</w:t>
                              </w:r>
                              <w:bookmarkEnd w:id="2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343" o:spid="_x0000_s1317" style="position:absolute;margin-left:4pt;margin-top:3.3pt;width:156.65pt;height:343.4pt;z-index:251963392;mso-position-horizontal-relative:text;mso-position-vertical-relative:text" coordsize="19894,4361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">
                <v:group id="Group 11338" o:spid="_x0000_s1318" style="position:absolute;width:19894;height:35521" coordsize="32641,58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2kJIccAAADe&#10;AAAADwAAAAAAAAAAAAAAAACqAgAAZHJzL2Rvd25yZXYueG1sUEsFBgAAAAAEAAQA+gAAAJ4DAAAA&#10;AA==&#10;">
                  <v:shape id="Picture 3" o:spid="_x0000_s1319" type="#_x0000_t75" style="position:absolute;width:32641;height:582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Xp/zGAAAA3QAAAA8AAABkcnMvZG93bnJldi54bWxEj0FrwkAUhO+C/2F5hd50k1KKia5SBYv0&#10;oGgtXh/ZZxLMvg27W0399a4geBxm5htmMutMI87kfG1ZQTpMQBAXVtdcKtj/LAcjED4ga2wsk4J/&#10;8jCb9nsTzLW98JbOu1CKCGGfo4IqhDaX0hcVGfRD2xJH72idwRClK6V2eIlw08i3JPmQBmuOCxW2&#10;tKioOO3+jIJsm23S732T8tfVzXG1/u0Wh6VSry/d5xhEoC48w4/2Sit4T7IM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Nen/MYAAADdAAAADwAAAAAAAAAAAAAA&#10;AACfAgAAZHJzL2Rvd25yZXYueG1sUEsFBgAAAAAEAAQA9wAAAJIDAAAAAA==&#10;" stroked="t" strokecolor="black [3213]" strokeweight="2.25pt">
                    <v:imagedata r:id="rId247" o:title="GalaxyS4" cropleft="14526f" cropright="14210f"/>
                    <v:path arrowok="t"/>
                  </v:shape>
                  <v:shape id="Picture 4" o:spid="_x0000_s1320" type="#_x0000_t75" style="position:absolute;left:2551;top:4678;width:27220;height:48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gF4LDAAAA3QAAAA8AAABkcnMvZG93bnJldi54bWxET11rwjAUfRf8D+EKe9O0YwytRhFlIGwy&#10;7NTnS3Ntis1NaaK2+/XmYbDHw/lerDpbizu1vnKsIJ0kIIgLpysuFRx/PsZTED4ga6wdk4KePKyW&#10;w8ECM+0efKB7HkoRQ9hnqMCE0GRS+sKQRT9xDXHkLq61GCJsS6lbfMRwW8vXJHmXFiuODQYb2hgq&#10;rvnNKvidbb/PqTnN8q/P0356KPrtWfdKvYy69RxEoC78i//cO63gLU3i/vgmPgG5f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6AXgsMAAADdAAAADwAAAAAAAAAAAAAAAACf&#10;AgAAZHJzL2Rvd25yZXYueG1sUEsFBgAAAAAEAAQA9wAAAI8DAAAAAA==&#10;">
                    <v:imagedata r:id="rId248" o:title="Screenshot_2014-10-23-17-07-38"/>
                    <v:path arrowok="t"/>
                  </v:shape>
                  <v:shape id="Picture 5" o:spid="_x0000_s1321" type="#_x0000_t75" style="position:absolute;left:10526;top:11270;width:18607;height:409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PkaPFAAAA3QAAAA8AAABkcnMvZG93bnJldi54bWxEj0FrwkAUhO+F/oflFXrTTVRsiK5iiy2e&#10;lKb2/sg+k9Ds23R3G+O/dwWhx2FmvmGW68G0oifnG8sK0nECgri0uuFKwfHrfZSB8AFZY2uZFFzI&#10;w3r1+LDEXNszf1JfhEpECPscFdQhdLmUvqzJoB/bjjh6J+sMhihdJbXDc4SbVk6SZC4NNhwXauzo&#10;rabyp/gzCg6/L/NsU3xsp8dJ77Lvgi6z171Sz0/DZgEi0BD+w/f2TiuYpUkKtzfxCcjVF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5GjxQAAAN0AAAAPAAAAAAAAAAAAAAAA&#10;AJ8CAABkcnMvZG93bnJldi54bWxQSwUGAAAAAAQABAD3AAAAkQMAAAAA&#10;">
                    <v:imagedata r:id="rId249" o:title="MaleFrontSketch" croptop="2097f" cropleft="3344f" cropright="4681f"/>
                    <v:path arrowok="t"/>
                  </v:shape>
                  <v:oval id="Oval 3" o:spid="_x0000_s1322" style="position:absolute;left:14247;top:19882;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5HcYA&#10;AADeAAAADwAAAGRycy9kb3ducmV2LnhtbERPTWvCQBC9C/6HZYReSt2oEEp0E1SwFOqhtS3V25Ad&#10;k2B2Nma3Gv31XaHgbR7vc2ZZZ2pxotZVlhWMhhEI4tzqigsFX5+rp2cQziNrrC2Tggs5yNJ+b4aJ&#10;tmf+oNPGFyKEsEtQQel9k0jp8pIMuqFtiAO3t61BH2BbSN3iOYSbWo6jKJYGKw4NJTa0LCk/bH6N&#10;gl28WnD8/vbI68bli+8XvG5/jko9DLr5FISnzt/F/+5XHeaPJuMJ3N4JN8j0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m5HcYAAADeAAAADwAAAAAAAAAAAAAAAACYAgAAZHJz&#10;L2Rvd25yZXYueG1sUEsFBgAAAAAEAAQA9QAAAIsDAAAAAA==&#10;" fillcolor="#4f81bd [3204]" strokecolor="#243f60 [1604]" strokeweight="2pt"/>
                  <v:oval id="Oval 15" o:spid="_x0000_s1323" style="position:absolute;left:24773;top:19882;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AhacYA&#10;AADeAAAADwAAAGRycy9kb3ducmV2LnhtbERPTWvCQBC9F/wPywheSt1oSyjRVVRQhPZQbUW9Ddkx&#10;CWZnY3bV1F/vFgre5vE+ZzhuTCkuVLvCsoJeNwJBnFpdcKbg53v+8g7CeWSNpWVS8EsOxqPW0xAT&#10;ba+8osvaZyKEsEtQQe59lUjp0pwMuq6tiAN3sLVBH2CdSV3jNYSbUvajKJYGCw4NOVY0yyk9rs9G&#10;wT6eTzn++njmz8ql080Cb7vtSalOu5kMQHhq/EP8717qML/32n+Dv3fCDX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AhacYAAADeAAAADwAAAAAAAAAAAAAAAACYAgAAZHJz&#10;L2Rvd25yZXYueG1sUEsFBgAAAAAEAAQA9QAAAIsDAAAAAA==&#10;" fillcolor="#4f81bd [3204]" strokecolor="#243f60 [1604]" strokeweight="2pt"/>
                  <v:oval id="Oval 16" o:spid="_x0000_s1324" style="position:absolute;left:18925;top:1233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yE8sYA&#10;AADeAAAADwAAAGRycy9kb3ducmV2LnhtbERPTWvCQBC9F/wPywheSt1oaSjRVVRQhPZQbUW9Ddkx&#10;CWZnY3bV1F/vFgre5vE+ZzhuTCkuVLvCsoJeNwJBnFpdcKbg53v+8g7CeWSNpWVS8EsOxqPW0xAT&#10;ba+8osvaZyKEsEtQQe59lUjp0pwMuq6tiAN3sLVBH2CdSV3jNYSbUvajKJYGCw4NOVY0yyk9rs9G&#10;wT6eTzn++njmz8ql080Cb7vtSalOu5kMQHhq/EP8717qML/32n+Dv3fCDX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4yE8sYAAADeAAAADwAAAAAAAAAAAAAAAACYAgAAZHJz&#10;L2Rvd25yZXYueG1sUEsFBgAAAAAEAAQA9QAAAIsDAAAAAA==&#10;" fillcolor="#4f81bd [3204]" strokecolor="#243f60 [1604]" strokeweight="2pt"/>
                  <v:oval id="Oval 17" o:spid="_x0000_s1325" style="position:absolute;left:14247;top:31685;width:1712;height:1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4ahcYA&#10;AADeAAAADwAAAGRycy9kb3ducmV2LnhtbERPS2vCQBC+F/wPywheSt2oEErqKlpQBD3UR6nehuyY&#10;hGZnY3bV6K93hUJv8/E9ZzhuTCkuVLvCsoJeNwJBnFpdcKZgt529vYNwHlljaZkU3MjBeNR6GWKi&#10;7ZXXdNn4TIQQdgkqyL2vEildmpNB17UVceCOtjboA6wzqWu8hnBTyn4UxdJgwaEhx4o+c0p/N2ej&#10;4BDPphx/LV95Vbl0+j3H+/7npFSn3Uw+QHhq/L/4z73QYX5v0I/h+U64QY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14ahcYAAADeAAAADwAAAAAAAAAAAAAAAACYAgAAZHJz&#10;L2Rvd25yZXYueG1sUEsFBgAAAAAEAAQA9QAAAIsDAAAAAA==&#10;" fillcolor="#4f81bd [3204]" strokecolor="#243f60 [1604]" strokeweight="2pt"/>
                  <v:oval id="Oval 18" o:spid="_x0000_s1326" style="position:absolute;left:24029;top:31685;width:1712;height:1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K/HsYA&#10;AADeAAAADwAAAGRycy9kb3ducmV2LnhtbERPS2vCQBC+C/0PyxR6Ed2oECW6Si1YBD20PlBvQ3ZM&#10;QrOzaXaraX+9WxC8zcf3nMmsMaW4UO0Kywp63QgEcWp1wZmC3XbRGYFwHlljaZkU/JKD2fSpNcFE&#10;2yt/0mXjMxFC2CWoIPe+SqR0aU4GXddWxIE729qgD7DOpK7xGsJNKftRFEuDBYeGHCt6yyn92vwY&#10;Bad4Mef4Y9XmdeXS+f4d/46Hb6VenpvXMQhPjX+I7+6lDvN7g/4Q/t8JN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K/HsYAAADeAAAADwAAAAAAAAAAAAAAAACYAgAAZHJz&#10;L2Rvd25yZXYueG1sUEsFBgAAAAAEAAQA9QAAAIsDAAAAAA==&#10;" fillcolor="#4f81bd [3204]" strokecolor="#243f60 [1604]" strokeweight="2pt"/>
                  <v:oval id="Oval 19" o:spid="_x0000_s1327" style="position:absolute;left:19670;top:22647;width:1711;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KGMccA&#10;AADeAAAADwAAAGRycy9kb3ducmV2LnhtbESPQWvCQBCF7wX/wzIFb3WjgkjqKiUgFPESbQ/ehuyY&#10;RHdnY3ar8d93DoXeZnhv3vtmtRm8U3fqYxvYwHSSgSKugm25NvB13L4tQcWEbNEFJgNPirBZj15W&#10;mNvw4JLuh1QrCeGYo4EmpS7XOlYNeYyT0BGLdg69xyRrX2vb40PCvdOzLFtojy1LQ4MdFQ1V18OP&#10;N7Bo99vSBbs77dzl9n28FOXyVBgzfh0+3kElGtK/+e/60wr+dD4TXnlHZt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rShjHHAAAA3gAAAA8AAAAAAAAAAAAAAAAAmAIAAGRy&#10;cy9kb3ducmV2LnhtbFBLBQYAAAAABAAEAPUAAACMAwAAAAA=&#10;" fillcolor="#f79646 [3209]" strokecolor="#1f497d [3215]" strokeweight="2pt"/>
                  <v:oval id="Oval 20" o:spid="_x0000_s1328" style="position:absolute;left:17224;top:3636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O98YA&#10;AADeAAAADwAAAGRycy9kb3ducmV2LnhtbERPS2vCQBC+C/0PyxR6Ed2oEDS6Si1YBD20PlBvQ3ZM&#10;QrOzaXaraX+9WxC8zcf3nMmsMaW4UO0Kywp63QgEcWp1wZmC3XbRGYJwHlljaZkU/JKD2fSpNcFE&#10;2yt/0mXjMxFC2CWoIPe+SqR0aU4GXddWxIE729qgD7DOpK7xGsJNKftRFEuDBYeGHCt6yyn92vwY&#10;Bad4Mef4Y9XmdeXS+f4d/46Hb6VenpvXMQhPjX+I7+6lDvN7g/4I/t8JN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sGO98YAAADeAAAADwAAAAAAAAAAAAAAAACYAgAAZHJz&#10;L2Rvd25yZXYueG1sUEsFBgAAAAAEAAQA9QAAAIsDAAAAAA==&#10;" fillcolor="#4f81bd [3204]" strokecolor="#243f60 [1604]" strokeweight="2pt"/>
                  <v:oval id="Oval 21" o:spid="_x0000_s1329" style="position:absolute;left:21371;top:36363;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Kxt8kA&#10;AADeAAAADwAAAGRycy9kb3ducmV2LnhtbESPQWvCQBCF74L/YZlCL9JsrBAkdZUqWArtwWrF9jZk&#10;p0kwOxuzW0376zsHobcZ5s1775steteoM3Wh9mxgnKSgiAtvay4NvO/Wd1NQISJbbDyTgR8KsJgP&#10;BzPMrb/wG523sVRiwiFHA1WMba51KCpyGBLfEsvty3cOo6xdqW2HFzF3jb5P00w7rFkSKmxpVVFx&#10;3H47A5/ZesnZ5mXEr20olvsn/P04nIy5vekfH0BF6uO/+Pr9bKX+eDIRAMGRGfT8D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iKxt8kAAADeAAAADwAAAAAAAAAAAAAAAACYAgAA&#10;ZHJzL2Rvd25yZXYueG1sUEsFBgAAAAAEAAQA9QAAAI4DAAAAAA==&#10;" fillcolor="#4f81bd [3204]" strokecolor="#243f60 [1604]" strokeweight="2pt"/>
                  <v:oval id="Oval 22" o:spid="_x0000_s1330" style="position:absolute;left:16374;top:17756;width:1711;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LeUcMA&#10;AADeAAAADwAAAGRycy9kb3ducmV2LnhtbERPTWvCQBC9C/6HZQRvukml0qRughREKfWgbe9DdpoE&#10;d2dDdmPSf98tFHqbx/ucXTlZI+7U+9axgnSdgCCunG65VvDxflg9gfABWaNxTAq+yUNZzGc7zLUb&#10;+UL3a6hFDGGfo4ImhC6X0lcNWfRr1xFH7sv1FkOEfS11j2MMt0Y+JMlWWmw5NjTY0UtD1e06WAXt&#10;eBnSwX6+HcngozQ2e82ys1LLxbR/BhFoCv/iP/dJx/npZpPC7zvxBln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6LeUcMAAADeAAAADwAAAAAAAAAAAAAAAACYAgAAZHJzL2Rv&#10;d25yZXYueG1sUEsFBgAAAAAEAAQA9QAAAIgDAAAAAA==&#10;" fillcolor="#f79646 [3209]" strokecolor="#974706 [1609]" strokeweight="2pt"/>
                  <v:oval id="Oval 23" o:spid="_x0000_s1331" style="position:absolute;left:22328;top:17756;width:1712;height:1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BAJsMA&#10;AADeAAAADwAAAGRycy9kb3ducmV2LnhtbERPyWrDMBC9B/oPYgq9JbITGmI3sgmB0lKaQ5beB2ti&#10;m0gjY8mx+/dVodDbPN4623KyRtyp961jBekiAUFcOd1yreByfp1vQPiArNE4JgXf5KEsHmZbzLUb&#10;+Uj3U6hFDGGfo4ImhC6X0lcNWfQL1xFH7up6iyHCvpa6xzGGWyOXSbKWFluODQ12tG+oup0Gq6Ad&#10;j0M62K/PNzL4LI3NPrLsoNTT47R7ARFoCv/iP/e7jvPT1WoJv+/EG2T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3BAJsMAAADeAAAADwAAAAAAAAAAAAAAAACYAgAAZHJzL2Rv&#10;d25yZXYueG1sUEsFBgAAAAAEAAQA9QAAAIgDAAAAAA==&#10;" fillcolor="#f79646 [3209]" strokecolor="#974706 [1609]" strokeweight="2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5" o:spid="_x0000_s1332" type="#_x0000_t13" style="position:absolute;left:9781;top:15842;width:7342;height:1997;rotation:143957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eQTsAA&#10;AADeAAAADwAAAGRycy9kb3ducmV2LnhtbERPTYvCMBC9C/6HMII3TbUgthpFBGFvi9WDx7GZbco2&#10;k9JErf/eCIK3ebzPWW9724g7db52rGA2TUAQl07XXCk4nw6TJQgfkDU2jknBkzxsN8PBGnPtHnyk&#10;exEqEUPY56jAhNDmUvrSkEU/dS1x5P5cZzFE2FVSd/iI4baR8yRZSIs1xwaDLe0Nlf/FzSqY864o&#10;M2uupzZrquy54MvvjZUaj/rdCkSgPnzFH/ePjvNnaZrC+514g9y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xeQTsAAAADeAAAADwAAAAAAAAAAAAAAAACYAgAAZHJzL2Rvd25y&#10;ZXYueG1sUEsFBgAAAAAEAAQA9QAAAIUDAAAAAA==&#10;" adj="18662,6606" fillcolor="#c0504d [3205]" strokecolor="#622423 [1605]" strokeweight=".25pt"/>
                  <v:shape id="Right Arrow 30" o:spid="_x0000_s1333" type="#_x0000_t13" style="position:absolute;left:9994;top:22860;width:10274;height:1997;rotation:-16667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UNysQA&#10;AADeAAAADwAAAGRycy9kb3ducmV2LnhtbERPS2sCMRC+F/ofwhS8adYHRVejaIsgFCpqL70NmzG7&#10;uJmsSVy3/74pCL3Nx/ecxaqztWjJh8qxguEgA0FcOF2xUfB12vanIEJE1lg7JgU/FGC1fH5aYK7d&#10;nQ/UHqMRKYRDjgrKGJtcylCUZDEMXEOcuLPzFmOC3kjt8Z7CbS1HWfYqLVacGkps6K2k4nK8WQWz&#10;q3efU0tnv5nhx/bb79+NaZXqvXTrOYhIXfwXP9w7neYPx+MJ/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lDcrEAAAA3gAAAA8AAAAAAAAAAAAAAAAAmAIAAGRycy9k&#10;b3ducmV2LnhtbFBLBQYAAAAABAAEAPUAAACJAwAAAAA=&#10;" adj="19501,6606" fillcolor="#c0504d [3205]" strokecolor="#622423 [1605]" strokeweight=".25pt"/>
                  <v:shape id="Right Arrow 31" o:spid="_x0000_s1334" type="#_x0000_t13" style="position:absolute;left:9781;top:30728;width:15038;height:1997;rotation:41399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jB7sMA&#10;AADeAAAADwAAAGRycy9kb3ducmV2LnhtbERPS2sCMRC+F/wPYQpeRBOVVt0aRaQFS3upj/uwme4u&#10;3UyWJLrrvzeC0Nt8fM9Zrjtbiwv5UDnWMB4pEMS5MxUXGo6Hj+EcRIjIBmvHpOFKAdar3tMSM+Na&#10;/qHLPhYihXDIUEMZY5NJGfKSLIaRa4gT9+u8xZigL6Tx2KZwW8uJUq/SYsWpocSGtiXlf/uz1aDa&#10;98YvPovBbFbzF4bTHNXhW+v+c7d5AxGpi//ih3tn0vzxdPoC93fSDX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TjB7sMAAADeAAAADwAAAAAAAAAAAAAAAACYAgAAZHJzL2Rv&#10;d25yZXYueG1sUEsFBgAAAAAEAAQA9QAAAIgDAAAAAA==&#10;" adj="20166,6606" fillcolor="#c0504d [3205]" strokecolor="#622423 [1605]" strokeweight=".25pt"/>
                  <v:shape id="Right Arrow 32" o:spid="_x0000_s1335" type="#_x0000_t13" style="position:absolute;left:9675;top:30834;width:5726;height:1997;rotation:90382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J+Z8UA&#10;AADeAAAADwAAAGRycy9kb3ducmV2LnhtbERP22rCQBB9L/gPywi+1U0URFLXEIVUpZSi9gOG7DRJ&#10;zc6m2TWm/fpuQejbHM51VulgGtFT52rLCuJpBIK4sLrmUsH7OX9cgnAeWWNjmRR8k4N0PXpYYaLt&#10;jY/Un3wpQgi7BBVU3reJlK6oyKCb2pY4cB+2M+gD7EqpO7yFcNPIWRQtpMGaQ0OFLW0rKi6nq1Gw&#10;4z6r959vm41+fo1fvn7yy6HNlZqMh+wJhKfB/4vv7r0O8+P5fAF/74Qb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gn5nxQAAAN4AAAAPAAAAAAAAAAAAAAAAAJgCAABkcnMv&#10;ZG93bnJldi54bWxQSwUGAAAAAAQABAD1AAAAigMAAAAA&#10;" adj="17833,6606" fillcolor="#c0504d [3205]" strokecolor="#622423 [1605]" strokeweight=".25pt"/>
                </v:group>
                <v:shape id="Text Box 11339" o:spid="_x0000_s1336" type="#_x0000_t202" style="position:absolute;top:36995;width:19888;height:6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BGTcYA&#10;AADeAAAADwAAAGRycy9kb3ducmV2LnhtbERPTWsCMRC9F/wPYYReSs3aFalbo4hYaHuRbr14Gzbj&#10;ZutmsiRZ3f77plDwNo/3Ocv1YFtxIR8axwqmkwwEceV0w7WCw9fr4zOIEJE1to5JwQ8FWK9Gd0ss&#10;tLvyJ13KWIsUwqFABSbGrpAyVIYshonriBN3ct5iTNDXUnu8pnDbyqcsm0uLDacGgx1tDVXnsrcK&#10;9rPj3jz0p93HZpb790O/nX/XpVL342HzAiLSEG/if/ebTvOneb6A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FBGTcYAAADeAAAADwAAAAAAAAAAAAAAAACYAgAAZHJz&#10;L2Rvd25yZXYueG1sUEsFBgAAAAAEAAQA9QAAAIsDAAAAAA==&#10;" stroked="f">
                  <v:textbox style="mso-fit-shape-to-text:t" inset="0,0,0,0">
                    <w:txbxContent>
                      <w:p w:rsidR="00530157" w:rsidRPr="00FF3380" w:rsidRDefault="00530157" w:rsidP="00997C17">
                        <w:pPr>
                          <w:pStyle w:val="Caption"/>
                          <w:rPr>
                            <w:b w:val="0"/>
                            <w:bCs w:val="0"/>
                            <w:smallCaps/>
                            <w:noProof/>
                            <w:spacing w:val="5"/>
                            <w:sz w:val="32"/>
                            <w:szCs w:val="32"/>
                          </w:rPr>
                        </w:pPr>
                        <w:bookmarkStart w:id="295" w:name="_Ref405646307"/>
                        <w:bookmarkStart w:id="296" w:name="_Toc406140382"/>
                        <w:r>
                          <w:t xml:space="preserve">Figure </w:t>
                        </w:r>
                        <w:r>
                          <w:fldChar w:fldCharType="begin"/>
                        </w:r>
                        <w:r w:rsidRPr="00997C17">
                          <w:instrText xml:space="preserve"> SEQ Figure \* ARABIC </w:instrText>
                        </w:r>
                        <w:r>
                          <w:fldChar w:fldCharType="separate"/>
                        </w:r>
                        <w:r>
                          <w:rPr>
                            <w:noProof/>
                          </w:rPr>
                          <w:t>65</w:t>
                        </w:r>
                        <w:r>
                          <w:fldChar w:fldCharType="end"/>
                        </w:r>
                        <w:bookmarkEnd w:id="295"/>
                        <w:r>
                          <w:t xml:space="preserve"> - Example UI where the user is able to select pairings of sensors and actuators</w:t>
                        </w:r>
                        <w:bookmarkEnd w:id="296"/>
                      </w:p>
                    </w:txbxContent>
                  </v:textbox>
                </v:shape>
                <w10:wrap type="square"/>
              </v:group>
            </w:pict>
          </mc:Fallback>
        </mc:AlternateContent>
      </w:r>
      <w:r>
        <w:rPr>
          <w:noProof/>
        </w:rPr>
        <mc:AlternateContent>
          <mc:Choice Requires="wps">
            <w:drawing>
              <wp:anchor distT="0" distB="0" distL="114300" distR="114300" simplePos="0" relativeHeight="251961344" behindDoc="0" locked="0" layoutInCell="1" allowOverlap="1" wp14:anchorId="4FB43B89" wp14:editId="505CC5E5">
                <wp:simplePos x="0" y="0"/>
                <wp:positionH relativeFrom="column">
                  <wp:posOffset>1254125</wp:posOffset>
                </wp:positionH>
                <wp:positionV relativeFrom="paragraph">
                  <wp:posOffset>222885</wp:posOffset>
                </wp:positionV>
                <wp:extent cx="2614930" cy="567690"/>
                <wp:effectExtent l="0" t="0" r="13970" b="22860"/>
                <wp:wrapSquare wrapText="bothSides"/>
                <wp:docPr id="11322" name="TextBox 8"/>
                <wp:cNvGraphicFramePr/>
                <a:graphic xmlns:a="http://schemas.openxmlformats.org/drawingml/2006/main">
                  <a:graphicData uri="http://schemas.microsoft.com/office/word/2010/wordprocessingShape">
                    <wps:wsp>
                      <wps:cNvSpPr txBox="1"/>
                      <wps:spPr>
                        <a:xfrm>
                          <a:off x="0" y="0"/>
                          <a:ext cx="2614930" cy="567690"/>
                        </a:xfrm>
                        <a:prstGeom prst="rect">
                          <a:avLst/>
                        </a:prstGeom>
                        <a:solidFill>
                          <a:schemeClr val="bg1"/>
                        </a:solidFill>
                        <a:ln w="19050">
                          <a:solidFill>
                            <a:schemeClr val="tx1"/>
                          </a:solidFill>
                        </a:ln>
                      </wps:spPr>
                      <wps:txbx>
                        <w:txbxContent>
                          <w:p w:rsidR="00530157" w:rsidRDefault="00530157" w:rsidP="00344342">
                            <w:pPr>
                              <w:pStyle w:val="CartoonNormal"/>
                            </w:pPr>
                            <w:r>
                              <w:t>Mobile app that will allow for connecting different sensors to actuators on your body.</w:t>
                            </w:r>
                          </w:p>
                        </w:txbxContent>
                      </wps:txbx>
                      <wps:bodyPr wrap="square" rtlCol="0">
                        <a:noAutofit/>
                      </wps:bodyPr>
                    </wps:wsp>
                  </a:graphicData>
                </a:graphic>
                <wp14:sizeRelV relativeFrom="margin">
                  <wp14:pctHeight>0</wp14:pctHeight>
                </wp14:sizeRelV>
              </wp:anchor>
            </w:drawing>
          </mc:Choice>
          <mc:Fallback>
            <w:pict>
              <v:shape id="TextBox 8" o:spid="_x0000_s1337" type="#_x0000_t202" style="position:absolute;margin-left:98.75pt;margin-top:17.55pt;width:205.9pt;height:44.7pt;z-index:251961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" fillcolor="white [3212]" strokecolor="black [3213]" strokeweight="1.5pt">
                <v:textbox>
                  <w:txbxContent>
                    <w:p w:rsidR="00530157" w:rsidRDefault="00530157" w:rsidP="00344342">
                      <w:pPr>
                        <w:pStyle w:val="CartoonNormal"/>
                      </w:pPr>
                      <w:r>
                        <w:t>Mobile app that will allow for connecting different sensors to actuators on your body.</w:t>
                      </w:r>
                    </w:p>
                  </w:txbxContent>
                </v:textbox>
                <w10:wrap type="square"/>
              </v:shape>
            </w:pict>
          </mc:Fallback>
        </mc:AlternateContent>
      </w:r>
      <w:r w:rsidR="001D1D3A" w:rsidRPr="00131217">
        <w:t>Future vision</w:t>
      </w:r>
      <w:bookmarkEnd w:id="292"/>
    </w:p>
    <w:p w:rsidR="00AC7330" w:rsidRPr="00131217" w:rsidRDefault="00100B77" w:rsidP="00AC7330">
      <w:r w:rsidRPr="00131217">
        <w:t>I see as the final objective of Digital Synesthesia and artificial sensory experiences a system in which a user will be able to decide a group of sensory experiences to activate depending on the activity they want to undertake</w:t>
      </w:r>
      <w:r w:rsidR="00997C17">
        <w:t xml:space="preserve"> (</w:t>
      </w:r>
      <w:r w:rsidR="00997C17">
        <w:fldChar w:fldCharType="begin"/>
      </w:r>
      <w:r w:rsidR="00997C17">
        <w:instrText xml:space="preserve"> REF _Ref405646307 \h </w:instrText>
      </w:r>
      <w:r w:rsidR="00997C17">
        <w:fldChar w:fldCharType="separate"/>
      </w:r>
      <w:r w:rsidR="00C55C8C">
        <w:t xml:space="preserve">Figure </w:t>
      </w:r>
      <w:r w:rsidR="00C55C8C">
        <w:rPr>
          <w:noProof/>
        </w:rPr>
        <w:t>64</w:t>
      </w:r>
      <w:r w:rsidR="00997C17">
        <w:fldChar w:fldCharType="end"/>
      </w:r>
      <w:r w:rsidR="00997C17">
        <w:t>)</w:t>
      </w:r>
      <w:r w:rsidRPr="00131217">
        <w:t xml:space="preserve">. So if a user wants to go sailing, they might want to activate a sense for north at the waist, for wind speed on the temple and distance to other boats on the chest, responding to glance direction from the forehead. This means that their apparel must come with the </w:t>
      </w:r>
      <w:r w:rsidR="00D24BFF" w:rsidRPr="00131217">
        <w:t>feedback</w:t>
      </w:r>
      <w:r w:rsidRPr="00131217">
        <w:t xml:space="preserve">s built in or a set of wearable </w:t>
      </w:r>
      <w:r w:rsidR="00D24BFF" w:rsidRPr="00131217">
        <w:t>feedback</w:t>
      </w:r>
      <w:r w:rsidRPr="00131217">
        <w:t>s must be available. The user will use the mobile app to create this sensor-</w:t>
      </w:r>
      <w:r w:rsidR="00D24BFF" w:rsidRPr="00131217">
        <w:t>feedback</w:t>
      </w:r>
      <w:r w:rsidRPr="00131217">
        <w:t xml:space="preserve"> link, so the app will show the sensors available and the </w:t>
      </w:r>
      <w:r w:rsidR="00D24BFF" w:rsidRPr="00131217">
        <w:t>feedback</w:t>
      </w:r>
      <w:r w:rsidRPr="00131217">
        <w:t>s in the body and make the connection. Once the activity is over, the user will turn off the sensors and be on their way.</w:t>
      </w:r>
    </w:p>
    <w:p w:rsidR="00BF07F5" w:rsidRPr="00131217" w:rsidRDefault="00997C17" w:rsidP="00AC7330">
      <w:r>
        <w:rPr>
          <w:noProof/>
        </w:rPr>
        <mc:AlternateContent>
          <mc:Choice Requires="wpg">
            <w:drawing>
              <wp:anchor distT="0" distB="0" distL="114300" distR="114300" simplePos="0" relativeHeight="251968512" behindDoc="0" locked="0" layoutInCell="1" allowOverlap="1" wp14:anchorId="1220B4D7" wp14:editId="0BC65CFF">
                <wp:simplePos x="0" y="0"/>
                <wp:positionH relativeFrom="column">
                  <wp:posOffset>-2124385</wp:posOffset>
                </wp:positionH>
                <wp:positionV relativeFrom="paragraph">
                  <wp:posOffset>881321</wp:posOffset>
                </wp:positionV>
                <wp:extent cx="3911275" cy="3386455"/>
                <wp:effectExtent l="19050" t="38100" r="32385" b="4445"/>
                <wp:wrapSquare wrapText="bothSides"/>
                <wp:docPr id="11342" name="Group 11342"/>
                <wp:cNvGraphicFramePr/>
                <a:graphic xmlns:a="http://schemas.openxmlformats.org/drawingml/2006/main">
                  <a:graphicData uri="http://schemas.microsoft.com/office/word/2010/wordprocessingGroup">
                    <wpg:wgp>
                      <wpg:cNvGrpSpPr/>
                      <wpg:grpSpPr>
                        <a:xfrm>
                          <a:off x="0" y="0"/>
                          <a:ext cx="3911275" cy="3386455"/>
                          <a:chOff x="0" y="0"/>
                          <a:chExt cx="3911275" cy="3386455"/>
                        </a:xfrm>
                      </wpg:grpSpPr>
                      <wpg:grpSp>
                        <wpg:cNvPr id="11340" name="Group 11340"/>
                        <wpg:cNvGrpSpPr/>
                        <wpg:grpSpPr>
                          <a:xfrm>
                            <a:off x="21265" y="0"/>
                            <a:ext cx="3890010" cy="2753360"/>
                            <a:chOff x="1" y="0"/>
                            <a:chExt cx="3890552" cy="2753919"/>
                          </a:xfrm>
                        </wpg:grpSpPr>
                        <pic:pic xmlns:pic="http://schemas.openxmlformats.org/drawingml/2006/picture">
                          <pic:nvPicPr>
                            <pic:cNvPr id="3074" name="Picture 2" descr="C:\Users\TitoAlfaro\Documents\PhDThesis\images\ralph-lauren-aerotype-jacket.jpg"/>
                            <pic:cNvPicPr>
                              <a:picLocks noChangeAspect="1"/>
                            </pic:cNvPicPr>
                          </pic:nvPicPr>
                          <pic:blipFill rotWithShape="1">
                            <a:blip r:embed="rId250">
                              <a:extLst>
                                <a:ext uri="{28A0092B-C50C-407E-A947-70E740481C1C}">
                                  <a14:useLocalDpi xmlns:a14="http://schemas.microsoft.com/office/drawing/2010/main" val="0"/>
                                </a:ext>
                              </a:extLst>
                            </a:blip>
                            <a:srcRect l="24499" t="2713" r="22330" b="5675"/>
                            <a:stretch/>
                          </pic:blipFill>
                          <pic:spPr bwMode="auto">
                            <a:xfrm>
                              <a:off x="1" y="10633"/>
                              <a:ext cx="1681619" cy="274328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5" name="Picture 3" descr="C:\Users\TitoAlfaro\Documents\PhDThesis\images\New-fire-equipment-11-7.jpg"/>
                            <pic:cNvPicPr>
                              <a:picLocks noChangeAspect="1"/>
                            </pic:cNvPicPr>
                          </pic:nvPicPr>
                          <pic:blipFill rotWithShape="1">
                            <a:blip r:embed="rId251" cstate="print">
                              <a:extLst>
                                <a:ext uri="{28A0092B-C50C-407E-A947-70E740481C1C}">
                                  <a14:useLocalDpi xmlns:a14="http://schemas.microsoft.com/office/drawing/2010/main" val="0"/>
                                </a:ext>
                              </a:extLst>
                            </a:blip>
                            <a:srcRect b="8230"/>
                            <a:stretch/>
                          </pic:blipFill>
                          <pic:spPr bwMode="auto">
                            <a:xfrm>
                              <a:off x="1904569" y="0"/>
                              <a:ext cx="1985984" cy="2743286"/>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grpSp>
                      <wps:wsp>
                        <wps:cNvPr id="11341" name="Text Box 11341"/>
                        <wps:cNvSpPr txBox="1"/>
                        <wps:spPr>
                          <a:xfrm>
                            <a:off x="0" y="2902585"/>
                            <a:ext cx="3890010" cy="483870"/>
                          </a:xfrm>
                          <a:prstGeom prst="rect">
                            <a:avLst/>
                          </a:prstGeom>
                          <a:solidFill>
                            <a:prstClr val="white"/>
                          </a:solidFill>
                          <a:ln>
                            <a:noFill/>
                          </a:ln>
                          <a:effectLst/>
                        </wps:spPr>
                        <wps:txbx>
                          <w:txbxContent>
                            <w:p w:rsidR="00530157" w:rsidRPr="00204914" w:rsidRDefault="00530157" w:rsidP="00997C17">
                              <w:pPr>
                                <w:pStyle w:val="Caption"/>
                                <w:rPr>
                                  <w:noProof/>
                                  <w:sz w:val="24"/>
                                  <w:szCs w:val="20"/>
                                </w:rPr>
                              </w:pPr>
                              <w:bookmarkStart w:id="297" w:name="_Ref405646526"/>
                              <w:bookmarkStart w:id="298" w:name="_Toc406140383"/>
                              <w:r>
                                <w:t xml:space="preserve">Figure </w:t>
                              </w:r>
                              <w:r>
                                <w:fldChar w:fldCharType="begin"/>
                              </w:r>
                              <w:r w:rsidRPr="00997C17">
                                <w:instrText xml:space="preserve"> SEQ Figure \* ARABIC </w:instrText>
                              </w:r>
                              <w:r>
                                <w:fldChar w:fldCharType="separate"/>
                              </w:r>
                              <w:r>
                                <w:rPr>
                                  <w:noProof/>
                                </w:rPr>
                                <w:t>66</w:t>
                              </w:r>
                              <w:r>
                                <w:fldChar w:fldCharType="end"/>
                              </w:r>
                              <w:bookmarkEnd w:id="297"/>
                              <w:r>
                                <w:t xml:space="preserve"> - Specialized garments for specific scnarios will be developed</w:t>
                              </w:r>
                              <w:bookmarkEnd w:id="2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342" o:spid="_x0000_s1338" style="position:absolute;left:0;text-align:left;margin-left:-167.25pt;margin-top:69.4pt;width:307.95pt;height:266.65pt;z-index:251968512;mso-position-horizontal-relative:text;mso-position-vertical-relative:text" coordsize="39112,338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">
                <v:group id="Group 11340" o:spid="_x0000_s1339" style="position:absolute;left:212;width:38900;height:27533" coordorigin="" coordsize="38905,27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UZdlrIAAAA&#10;3gAAAA8AAAAAAAAAAAAAAAAAqgIAAGRycy9kb3ducmV2LnhtbFBLBQYAAAAABAAEAPoAAACfAwAA&#10;AAA=&#10;">
                  <v:shape id="Picture 2" o:spid="_x0000_s1340" type="#_x0000_t75" style="position:absolute;top:106;width:16816;height:27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xjo/GAAAA3QAAAA8AAABkcnMvZG93bnJldi54bWxEj0FrwkAUhO+C/2F5Qi9SN1ZpNHUjIhQ8&#10;FbTt/Zl9ZtNk34bsatL++q5Q6HGYmW+YzXawjbhR5yvHCuazBARx4XTFpYKP99fHFQgfkDU2jknB&#10;N3nY5uPRBjPtej7S7RRKESHsM1RgQmgzKX1hyKKfuZY4ehfXWQxRdqXUHfYRbhv5lCTP0mLFccFg&#10;S3tDRX26WgU/6RQ/3/R0vSrMsT6cl+f+a5Eq9TAZdi8gAg3hP/zXPmgFiyRdwv1NfAIy/w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fGOj8YAAADdAAAADwAAAAAAAAAAAAAA&#10;AACfAgAAZHJzL2Rvd25yZXYueG1sUEsFBgAAAAAEAAQA9wAAAJIDAAAAAA==&#10;" stroked="t" strokecolor="black [3213]" strokeweight="2.25pt">
                    <v:imagedata r:id="rId252" o:title="ralph-lauren-aerotype-jacket" croptop="1778f" cropbottom="3719f" cropleft="16056f" cropright="14634f"/>
                    <v:path arrowok="t"/>
                  </v:shape>
                  <v:shape id="Picture 3" o:spid="_x0000_s1341" type="#_x0000_t75" style="position:absolute;left:19045;width:19860;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5gSzEAAAA3QAAAA8AAABkcnMvZG93bnJldi54bWxEj1uLwjAUhN8F/0M4C75pquKt2yiyy4JP&#10;gpcfcGiOvdiclCbWur/eCIKPw8x8wySbzlSipcYVlhWMRxEI4tTqgjMF59PfcAnCeWSNlWVS8CAH&#10;m3W/l2Cs7Z0P1B59JgKEXYwKcu/rWEqX5mTQjWxNHLyLbQz6IJtM6gbvAW4qOYmiuTRYcFjIsaaf&#10;nNLr8WYUZKvy342v51Lupzd5aFd68nvSSg2+uu03CE+d/4Tf7Z1WMI0WM3i9CU9Ar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y5gSzEAAAA3QAAAA8AAAAAAAAAAAAAAAAA&#10;nwIAAGRycy9kb3ducmV2LnhtbFBLBQYAAAAABAAEAPcAAACQAwAAAAA=&#10;" stroked="t" strokecolor="black [3213]" strokeweight="2.25pt">
                    <v:imagedata r:id="rId253" o:title="New-fire-equipment-11-7" cropbottom="5394f"/>
                    <v:path arrowok="t"/>
                  </v:shape>
                </v:group>
                <v:shape id="Text Box 11341" o:spid="_x0000_s1342" type="#_x0000_t202" style="position:absolute;top:29025;width:38900;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A5NsYA&#10;AADeAAAADwAAAGRycy9kb3ducmV2LnhtbERPTWvCQBC9F/wPyxR6KbpJDSKpq4hYaHuRRi/ehuyY&#10;TZudDbsbTf99t1DobR7vc1ab0XbiSj60jhXkswwEce10y42C0/FlugQRIrLGzjEp+KYAm/XkboWl&#10;djf+oGsVG5FCOJSowMTYl1KG2pDFMHM9ceIuzluMCfpGao+3FG47+ZRlC2mx5dRgsKedofqrGqyC&#10;Q3E+mMfhsn/fFnP/dhp2i8+mUurhftw+g4g0xn/xn/tVp/n5vMjh9510g1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iA5NsYAAADeAAAADwAAAAAAAAAAAAAAAACYAgAAZHJz&#10;L2Rvd25yZXYueG1sUEsFBgAAAAAEAAQA9QAAAIsDAAAAAA==&#10;" stroked="f">
                  <v:textbox style="mso-fit-shape-to-text:t" inset="0,0,0,0">
                    <w:txbxContent>
                      <w:p w:rsidR="00530157" w:rsidRPr="00204914" w:rsidRDefault="00530157" w:rsidP="00997C17">
                        <w:pPr>
                          <w:pStyle w:val="Caption"/>
                          <w:rPr>
                            <w:noProof/>
                            <w:sz w:val="24"/>
                            <w:szCs w:val="20"/>
                          </w:rPr>
                        </w:pPr>
                        <w:bookmarkStart w:id="299" w:name="_Ref405646526"/>
                        <w:bookmarkStart w:id="300" w:name="_Toc406140383"/>
                        <w:r>
                          <w:t xml:space="preserve">Figure </w:t>
                        </w:r>
                        <w:r>
                          <w:fldChar w:fldCharType="begin"/>
                        </w:r>
                        <w:r w:rsidRPr="00997C17">
                          <w:instrText xml:space="preserve"> SEQ Figure \* ARABIC </w:instrText>
                        </w:r>
                        <w:r>
                          <w:fldChar w:fldCharType="separate"/>
                        </w:r>
                        <w:r>
                          <w:rPr>
                            <w:noProof/>
                          </w:rPr>
                          <w:t>66</w:t>
                        </w:r>
                        <w:r>
                          <w:fldChar w:fldCharType="end"/>
                        </w:r>
                        <w:bookmarkEnd w:id="299"/>
                        <w:r>
                          <w:t xml:space="preserve"> - Specialized garments for specific scnarios will be developed</w:t>
                        </w:r>
                        <w:bookmarkEnd w:id="300"/>
                      </w:p>
                    </w:txbxContent>
                  </v:textbox>
                </v:shape>
                <w10:wrap type="square"/>
              </v:group>
            </w:pict>
          </mc:Fallback>
        </mc:AlternateContent>
      </w:r>
      <w:r w:rsidR="00BF07F5" w:rsidRPr="00131217">
        <w:t xml:space="preserve">Future specialized garments will take into account the need to offer artificial sensory experiences and will have embedded different </w:t>
      </w:r>
      <w:r w:rsidR="00D24BFF" w:rsidRPr="00131217">
        <w:t>feedback</w:t>
      </w:r>
      <w:r w:rsidR="00BF07F5" w:rsidRPr="00131217">
        <w:t>s around the body. This can apply for spo</w:t>
      </w:r>
      <w:r>
        <w:t>rts apparel or general day wear (</w:t>
      </w:r>
      <w:r>
        <w:fldChar w:fldCharType="begin"/>
      </w:r>
      <w:r>
        <w:instrText xml:space="preserve"> REF _Ref405646526 \h </w:instrText>
      </w:r>
      <w:r>
        <w:fldChar w:fldCharType="separate"/>
      </w:r>
      <w:r w:rsidR="00C55C8C">
        <w:t xml:space="preserve">Figure </w:t>
      </w:r>
      <w:r w:rsidR="00C55C8C">
        <w:rPr>
          <w:noProof/>
        </w:rPr>
        <w:t>65</w:t>
      </w:r>
      <w:r>
        <w:fldChar w:fldCharType="end"/>
      </w:r>
      <w:r>
        <w:t>).</w:t>
      </w:r>
      <w:r w:rsidR="00BF07F5" w:rsidRPr="00131217">
        <w:t xml:space="preserve"> Also work related apparel for jobs requiring high levels of attention and quick reaction. An air traffic controller can wear an </w:t>
      </w:r>
      <w:r w:rsidR="00D24BFF" w:rsidRPr="00131217">
        <w:t>feedback</w:t>
      </w:r>
      <w:r w:rsidR="00BF07F5" w:rsidRPr="00131217">
        <w:t xml:space="preserve"> while working that will keep him or her informed of anomalies in the traffic pattern as well as quickly orient them to where the anomaly is happening</w:t>
      </w:r>
    </w:p>
    <w:p w:rsidR="00513878" w:rsidRPr="00131217" w:rsidRDefault="00EE0492" w:rsidP="00797E32">
      <w:r w:rsidRPr="00131217">
        <w:t xml:space="preserve">Another exciting avenue for this system involves Virtual Reality. One big drawback of virtual reality systems is the </w:t>
      </w:r>
      <w:r w:rsidR="005447A1">
        <w:rPr>
          <w:noProof/>
        </w:rPr>
        <w:lastRenderedPageBreak/>
        <mc:AlternateContent>
          <mc:Choice Requires="wpg">
            <w:drawing>
              <wp:anchor distT="0" distB="0" distL="114300" distR="114300" simplePos="0" relativeHeight="251971584" behindDoc="0" locked="0" layoutInCell="1" allowOverlap="1" wp14:anchorId="666A934F" wp14:editId="21A22D1F">
                <wp:simplePos x="0" y="0"/>
                <wp:positionH relativeFrom="column">
                  <wp:posOffset>58420</wp:posOffset>
                </wp:positionH>
                <wp:positionV relativeFrom="paragraph">
                  <wp:posOffset>20955</wp:posOffset>
                </wp:positionV>
                <wp:extent cx="2732405" cy="4529455"/>
                <wp:effectExtent l="38100" t="38100" r="29845" b="42545"/>
                <wp:wrapSquare wrapText="bothSides"/>
                <wp:docPr id="11345" name="Group 11345"/>
                <wp:cNvGraphicFramePr/>
                <a:graphic xmlns:a="http://schemas.openxmlformats.org/drawingml/2006/main">
                  <a:graphicData uri="http://schemas.microsoft.com/office/word/2010/wordprocessingGroup">
                    <wpg:wgp>
                      <wpg:cNvGrpSpPr/>
                      <wpg:grpSpPr>
                        <a:xfrm>
                          <a:off x="0" y="0"/>
                          <a:ext cx="2732405" cy="4529455"/>
                          <a:chOff x="0" y="0"/>
                          <a:chExt cx="2732567" cy="4529470"/>
                        </a:xfrm>
                      </wpg:grpSpPr>
                      <pic:pic xmlns:pic="http://schemas.openxmlformats.org/drawingml/2006/picture">
                        <pic:nvPicPr>
                          <pic:cNvPr id="11344" name="Picture 7"/>
                          <pic:cNvPicPr>
                            <a:picLocks noChangeAspect="1"/>
                          </pic:cNvPicPr>
                        </pic:nvPicPr>
                        <pic:blipFill rotWithShape="1">
                          <a:blip r:embed="rId235">
                            <a:extLst>
                              <a:ext uri="{28A0092B-C50C-407E-A947-70E740481C1C}">
                                <a14:useLocalDpi xmlns:a14="http://schemas.microsoft.com/office/drawing/2010/main" val="0"/>
                              </a:ext>
                            </a:extLst>
                          </a:blip>
                          <a:srcRect l="4924" t="16853" r="7707" b="16853"/>
                          <a:stretch/>
                        </pic:blipFill>
                        <pic:spPr>
                          <a:xfrm>
                            <a:off x="0" y="0"/>
                            <a:ext cx="2732567" cy="1552354"/>
                          </a:xfrm>
                          <a:prstGeom prst="rect">
                            <a:avLst/>
                          </a:prstGeom>
                          <a:ln w="28575">
                            <a:solidFill>
                              <a:schemeClr val="tx1"/>
                            </a:solidFill>
                          </a:ln>
                        </pic:spPr>
                      </pic:pic>
                      <pic:pic xmlns:pic="http://schemas.openxmlformats.org/drawingml/2006/picture">
                        <pic:nvPicPr>
                          <pic:cNvPr id="4098" name="Picture 2" descr="C:\Users\TitoAlfaro\Documents\PhDThesis\images\srvr.jpeg"/>
                          <pic:cNvPicPr>
                            <a:picLocks noChangeAspect="1"/>
                          </pic:cNvPicPr>
                        </pic:nvPicPr>
                        <pic:blipFill rotWithShape="1">
                          <a:blip r:embed="rId254" cstate="print">
                            <a:extLst>
                              <a:ext uri="{28A0092B-C50C-407E-A947-70E740481C1C}">
                                <a14:useLocalDpi xmlns:a14="http://schemas.microsoft.com/office/drawing/2010/main" val="0"/>
                              </a:ext>
                            </a:extLst>
                          </a:blip>
                          <a:srcRect l="21201" t="12608" r="25604" b="7408"/>
                          <a:stretch/>
                        </pic:blipFill>
                        <pic:spPr bwMode="auto">
                          <a:xfrm>
                            <a:off x="0" y="1796902"/>
                            <a:ext cx="2732567" cy="2732568"/>
                          </a:xfrm>
                          <a:prstGeom prst="rect">
                            <a:avLst/>
                          </a:prstGeom>
                          <a:noFill/>
                          <a:ln w="28575">
                            <a:solidFill>
                              <a:schemeClr val="tx1"/>
                            </a:solidFill>
                          </a:ln>
                          <a:extLst/>
                        </pic:spPr>
                      </pic:pic>
                    </wpg:wgp>
                  </a:graphicData>
                </a:graphic>
              </wp:anchor>
            </w:drawing>
          </mc:Choice>
          <mc:Fallback>
            <w:pict>
              <v:group id="Group 11345" o:spid="_x0000_s1026" style="position:absolute;margin-left:4.6pt;margin-top:1.65pt;width:215.15pt;height:356.65pt;z-index:251971584" coordsize="27325,45294"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AAAQAAAAIAAgACAAIAAAAAAAAAAAAAAAAAAAAAAAAAigABAAAABAAIAAAAAAAAAAAAAAAAAAAA&#10;AAAAAAAAAAAAAAAAAAAAAAAAAAAAAAAAAAAAAAAAAAAAAAAAAAAAAAAAAAAAAAAAAAAAAAAAAAAA&#10;AAAAAAAAAAAAAAAAAAAAAAAAAAAAAAAAAAAAAAAAAAAAAAAAAAAAAAAAAAAAAAAAAAAAAAAAAAAA&#10;oAEAAAAAEAAIAAEAAQCAAuABAAAAAAAAAAAAAAgAg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">
                <v:shape id="Picture 7" o:spid="_x0000_s1027" type="#_x0000_t75" style="position:absolute;width:27325;height:155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1PFrjEAAAA3gAAAA8AAABkcnMvZG93bnJldi54bWxET0trwkAQvhf8D8sIXkrd+AohdRUrBLxI&#10;MUrP0+yYBLOzIbuN8d+7hUJv8/E9Z70dTCN66lxtWcFsGoEgLqyuuVRwOWdvCQjnkTU2lknBgxxs&#10;N6OXNaba3vlEfe5LEULYpaig8r5NpXRFRQbd1LbEgbvazqAPsCul7vAewk0j51EUS4M1h4YKW9pX&#10;VNzyH6Mg/shu8+T7s0z2cYHZ67HH1Vev1GQ87N5BeBr8v/jPfdBh/myxXMLvO+EGuXk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1PFrjEAAAA3gAAAA8AAAAAAAAAAAAAAAAA&#10;nwIAAGRycy9kb3ducmV2LnhtbFBLBQYAAAAABAAEAPcAAACQAwAAAAA=&#10;" stroked="t" strokecolor="black [3213]" strokeweight="2.25pt">
                  <v:imagedata r:id="rId255" o:title="" croptop="11045f" cropbottom="11045f" cropleft="3227f" cropright="5051f"/>
                  <v:path arrowok="t"/>
                </v:shape>
                <v:shape id="Picture 2" o:spid="_x0000_s1028" type="#_x0000_t75" style="position:absolute;top:17969;width:27325;height:273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wmHfBAAAA3QAAAA8AAABkcnMvZG93bnJldi54bWxET8uKwjAU3Q/4D+EK7sZUEUerUUQRBHHh&#10;4wMuzbWpNjelidr69WYhzPJw3vNlY0vxpNoXjhUM+gkI4szpgnMFl/P2dwLCB2SNpWNS0JKH5aLz&#10;M8dUuxcf6XkKuYgh7FNUYEKoUil9Zsii77uKOHJXV1sMEda51DW+Yrgt5TBJxtJiwbHBYEVrQ9n9&#10;9LAKjsZu9vL23j/e67+bP4za6mxapXrdZjUDEagJ/+Kve6cVjJJpnBvfxCcgF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WwmHfBAAAA3QAAAA8AAAAAAAAAAAAAAAAAnwIA&#10;AGRycy9kb3ducmV2LnhtbFBLBQYAAAAABAAEAPcAAACNAwAAAAA=&#10;" stroked="t" strokecolor="black [3213]" strokeweight="2.25pt">
                  <v:imagedata r:id="rId256" o:title="srvr" croptop="8263f" cropbottom="4855f" cropleft="13894f" cropright="16780f"/>
                  <v:path arrowok="t"/>
                </v:shape>
                <w10:wrap type="square"/>
              </v:group>
            </w:pict>
          </mc:Fallback>
        </mc:AlternateContent>
      </w:r>
      <w:r w:rsidRPr="00131217">
        <w:t xml:space="preserve">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w:t>
      </w:r>
      <w:r w:rsidR="00D24BFF" w:rsidRPr="00131217">
        <w:t>feedback</w:t>
      </w:r>
      <w:r w:rsidRPr="00131217">
        <w:t xml:space="preserve"> in the hand and get used to how the artificial sense feels when approaching different objects with their hand in the real world. Once in the virtual world, the </w:t>
      </w:r>
      <w:r w:rsidR="00D24BFF" w:rsidRPr="00131217">
        <w:t>feedback</w:t>
      </w:r>
      <w:r w:rsidRPr="00131217">
        <w:t xml:space="preserve"> will take the signal not from a sensor but from the VR machine. The user’s brain should be able to relate both experiences and </w:t>
      </w:r>
      <w:r w:rsidR="005447A1">
        <w:rPr>
          <w:noProof/>
        </w:rPr>
        <mc:AlternateContent>
          <mc:Choice Requires="wps">
            <w:drawing>
              <wp:anchor distT="0" distB="0" distL="114300" distR="114300" simplePos="0" relativeHeight="251973632" behindDoc="0" locked="0" layoutInCell="1" allowOverlap="1" wp14:anchorId="72223B94" wp14:editId="265487FD">
                <wp:simplePos x="0" y="0"/>
                <wp:positionH relativeFrom="column">
                  <wp:posOffset>63500</wp:posOffset>
                </wp:positionH>
                <wp:positionV relativeFrom="paragraph">
                  <wp:posOffset>4623435</wp:posOffset>
                </wp:positionV>
                <wp:extent cx="2732405" cy="635"/>
                <wp:effectExtent l="0" t="0" r="0" b="0"/>
                <wp:wrapSquare wrapText="bothSides"/>
                <wp:docPr id="11346" name="Text Box 11346"/>
                <wp:cNvGraphicFramePr/>
                <a:graphic xmlns:a="http://schemas.openxmlformats.org/drawingml/2006/main">
                  <a:graphicData uri="http://schemas.microsoft.com/office/word/2010/wordprocessingShape">
                    <wps:wsp>
                      <wps:cNvSpPr txBox="1"/>
                      <wps:spPr>
                        <a:xfrm>
                          <a:off x="0" y="0"/>
                          <a:ext cx="2732405" cy="635"/>
                        </a:xfrm>
                        <a:prstGeom prst="rect">
                          <a:avLst/>
                        </a:prstGeom>
                        <a:solidFill>
                          <a:prstClr val="white"/>
                        </a:solidFill>
                        <a:ln>
                          <a:noFill/>
                        </a:ln>
                        <a:effectLst/>
                      </wps:spPr>
                      <wps:txbx>
                        <w:txbxContent>
                          <w:p w:rsidR="00530157" w:rsidRPr="006C0105" w:rsidRDefault="00530157" w:rsidP="00997C17">
                            <w:pPr>
                              <w:pStyle w:val="Caption"/>
                              <w:rPr>
                                <w:sz w:val="24"/>
                                <w:szCs w:val="20"/>
                              </w:rPr>
                            </w:pPr>
                            <w:bookmarkStart w:id="301" w:name="_Toc406140384"/>
                            <w:r>
                              <w:t xml:space="preserve">Figure </w:t>
                            </w:r>
                            <w:r>
                              <w:fldChar w:fldCharType="begin"/>
                            </w:r>
                            <w:r w:rsidRPr="005447A1">
                              <w:instrText xml:space="preserve"> SEQ Figure \* ARABIC </w:instrText>
                            </w:r>
                            <w:r>
                              <w:fldChar w:fldCharType="separate"/>
                            </w:r>
                            <w:r>
                              <w:rPr>
                                <w:noProof/>
                              </w:rPr>
                              <w:t>67</w:t>
                            </w:r>
                            <w:r>
                              <w:rPr>
                                <w:noProof/>
                              </w:rPr>
                              <w:fldChar w:fldCharType="end"/>
                            </w:r>
                            <w:r>
                              <w:t xml:space="preserve"> - scenario for trainingin the real world for feedback in the virtual world</w:t>
                            </w:r>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346" o:spid="_x0000_s1343" type="#_x0000_t202" style="position:absolute;left:0;text-align:left;margin-left:5pt;margin-top:364.05pt;width:215.15pt;height:.05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" stroked="f">
                <v:textbox style="mso-fit-shape-to-text:t" inset="0,0,0,0">
                  <w:txbxContent>
                    <w:p w:rsidR="00530157" w:rsidRPr="006C0105" w:rsidRDefault="00530157" w:rsidP="00997C17">
                      <w:pPr>
                        <w:pStyle w:val="Caption"/>
                        <w:rPr>
                          <w:sz w:val="24"/>
                          <w:szCs w:val="20"/>
                        </w:rPr>
                      </w:pPr>
                      <w:bookmarkStart w:id="302" w:name="_Toc406140384"/>
                      <w:r>
                        <w:t xml:space="preserve">Figure </w:t>
                      </w:r>
                      <w:r>
                        <w:fldChar w:fldCharType="begin"/>
                      </w:r>
                      <w:r w:rsidRPr="005447A1">
                        <w:instrText xml:space="preserve"> SEQ Figure \* ARABIC </w:instrText>
                      </w:r>
                      <w:r>
                        <w:fldChar w:fldCharType="separate"/>
                      </w:r>
                      <w:r>
                        <w:rPr>
                          <w:noProof/>
                        </w:rPr>
                        <w:t>67</w:t>
                      </w:r>
                      <w:r>
                        <w:rPr>
                          <w:noProof/>
                        </w:rPr>
                        <w:fldChar w:fldCharType="end"/>
                      </w:r>
                      <w:r>
                        <w:t xml:space="preserve"> - scenario for trainingin the real world for feedback in the virtual world</w:t>
                      </w:r>
                      <w:bookmarkEnd w:id="302"/>
                    </w:p>
                  </w:txbxContent>
                </v:textbox>
                <w10:wrap type="square"/>
              </v:shape>
            </w:pict>
          </mc:Fallback>
        </mc:AlternateContent>
      </w:r>
      <w:r w:rsidRPr="00131217">
        <w:t>make the virtual experience much richer.</w:t>
      </w:r>
      <w:r w:rsidR="00513878" w:rsidRPr="00131217">
        <w:br w:type="page"/>
      </w:r>
    </w:p>
    <w:p w:rsidR="00F31C6F" w:rsidRPr="00131217" w:rsidRDefault="00F31C6F" w:rsidP="001D1D3A">
      <w:pPr>
        <w:pStyle w:val="Heading1"/>
      </w:pPr>
      <w:bookmarkStart w:id="303" w:name="_Toc406140311"/>
      <w:r w:rsidRPr="00131217">
        <w:lastRenderedPageBreak/>
        <w:t>Conclusions</w:t>
      </w:r>
      <w:bookmarkEnd w:id="303"/>
    </w:p>
    <w:p w:rsidR="00EB7EEA" w:rsidRPr="00131217" w:rsidRDefault="00EB7EEA" w:rsidP="00EB7EEA">
      <w:r w:rsidRPr="00131217">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rsidRPr="00131217">
        <w:t>signals</w:t>
      </w:r>
      <w:r w:rsidRPr="00131217">
        <w:t xml:space="preserve"> in our environment that we are missing because of our limited sensory capability and even some we had and have now lost.</w:t>
      </w:r>
    </w:p>
    <w:p w:rsidR="00831DB7" w:rsidRPr="00131217" w:rsidRDefault="00831DB7" w:rsidP="00EB7EEA">
      <w:r w:rsidRPr="00131217">
        <w:t xml:space="preserve">Roughly as the project took form, all these ideas got reduced to </w:t>
      </w:r>
      <w:r w:rsidR="00EF79F6" w:rsidRPr="00131217">
        <w:t>fewer</w:t>
      </w:r>
      <w:r w:rsidRPr="00131217">
        <w:t xml:space="preserve"> questions. </w:t>
      </w:r>
      <w:r w:rsidR="00EF79F6" w:rsidRPr="00131217">
        <w:t>W</w:t>
      </w:r>
      <w:r w:rsidRPr="00131217">
        <w:t xml:space="preserve">e agree that there must be some useful application to tapping into an unfelt environmental signal </w:t>
      </w:r>
      <w:r w:rsidR="00EF79F6" w:rsidRPr="00131217">
        <w:t>but this always clashes</w:t>
      </w:r>
      <w:r w:rsidRPr="00131217">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131217" w:rsidRDefault="00EB7EEA" w:rsidP="00EB7EEA"/>
    <w:p w:rsidR="00F31C6F" w:rsidRPr="00131217" w:rsidRDefault="00F31C6F">
      <w:pPr>
        <w:rPr>
          <w:smallCaps/>
          <w:spacing w:val="5"/>
          <w:sz w:val="32"/>
          <w:szCs w:val="32"/>
        </w:rPr>
      </w:pPr>
      <w:r w:rsidRPr="00131217">
        <w:br w:type="page"/>
      </w:r>
    </w:p>
    <w:p w:rsidR="00B83FE1" w:rsidRPr="00131217" w:rsidRDefault="00513878" w:rsidP="0024501D">
      <w:pPr>
        <w:pStyle w:val="Heading1"/>
      </w:pPr>
      <w:bookmarkStart w:id="304" w:name="_Toc406140312"/>
      <w:r w:rsidRPr="00131217">
        <w:lastRenderedPageBreak/>
        <w:t>References</w:t>
      </w:r>
      <w:bookmarkEnd w:id="304"/>
    </w:p>
    <w:p w:rsidR="009E78BC" w:rsidRPr="009E78BC" w:rsidRDefault="00525CF9">
      <w:pPr>
        <w:pStyle w:val="NormalWeb"/>
        <w:ind w:left="480" w:hanging="480"/>
        <w:divId w:val="1609700654"/>
        <w:rPr>
          <w:rFonts w:ascii="Calibri" w:hAnsi="Calibri"/>
          <w:noProof/>
        </w:rPr>
      </w:pPr>
      <w:r w:rsidRPr="00131217">
        <w:fldChar w:fldCharType="begin" w:fldLock="1"/>
      </w:r>
      <w:r w:rsidRPr="00131217">
        <w:instrText xml:space="preserve">ADDIN Mendeley Bibliography CSL_BIBLIOGRAPHY </w:instrText>
      </w:r>
      <w:r w:rsidRPr="00131217">
        <w:fldChar w:fldCharType="separate"/>
      </w:r>
      <w:r w:rsidR="009E78BC" w:rsidRPr="009E78BC">
        <w:rPr>
          <w:rFonts w:ascii="Calibri" w:hAnsi="Calibri"/>
          <w:noProof/>
        </w:rPr>
        <w:t xml:space="preserve">Bach-y-Rita, P, C C Collins, F A Saunders, B White, and L Scadden. 1969. “Vision Substitution by Tactile Image Projection.” </w:t>
      </w:r>
      <w:r w:rsidR="009E78BC" w:rsidRPr="009E78BC">
        <w:rPr>
          <w:rFonts w:ascii="Calibri" w:hAnsi="Calibri"/>
          <w:i/>
          <w:iCs/>
          <w:noProof/>
        </w:rPr>
        <w:t>Nature</w:t>
      </w:r>
      <w:r w:rsidR="009E78BC" w:rsidRPr="009E78BC">
        <w:rPr>
          <w:rFonts w:ascii="Calibri" w:hAnsi="Calibri"/>
          <w:noProof/>
        </w:rPr>
        <w:t xml:space="preserve"> 221: 963–964. doi:10.1038/221963a0.</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Bach-Y-Rita, Paul. 2006. “Tactile Sensory Substitution Studies.” </w:t>
      </w:r>
      <w:r w:rsidRPr="009E78BC">
        <w:rPr>
          <w:rFonts w:ascii="Calibri" w:hAnsi="Calibri"/>
          <w:i/>
          <w:iCs/>
          <w:noProof/>
        </w:rPr>
        <w:t>Annals of the New York Academy of Sciences</w:t>
      </w:r>
      <w:r w:rsidRPr="009E78BC">
        <w:rPr>
          <w:rFonts w:ascii="Calibri" w:hAnsi="Calibri"/>
          <w:noProof/>
        </w:rPr>
        <w:t xml:space="preserve"> 1013 (1) (January 12): 83–91. doi:10.1196/annals.1305.006. http://doi.wiley.com/10.1196/annals.1305.006.</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Bach-y-Rita, Paul, and Stephen W. Kercel. 2003. “Sensory Substitution and the Human–machine Interface.” </w:t>
      </w:r>
      <w:r w:rsidRPr="009E78BC">
        <w:rPr>
          <w:rFonts w:ascii="Calibri" w:hAnsi="Calibri"/>
          <w:i/>
          <w:iCs/>
          <w:noProof/>
        </w:rPr>
        <w:t>Trends in Cognitive Sciences</w:t>
      </w:r>
      <w:r w:rsidRPr="009E78BC">
        <w:rPr>
          <w:rFonts w:ascii="Calibri" w:hAnsi="Calibri"/>
          <w:noProof/>
        </w:rPr>
        <w:t xml:space="preserve"> 7 (12) (December): 541–546. doi:10.1016/j.tics.2003.10.013. http://linkinghub.elsevier.com/retrieve/pii/S1364661303002900.</w:t>
      </w:r>
    </w:p>
    <w:p w:rsidR="009E78BC" w:rsidRPr="001837A8" w:rsidRDefault="009E78BC">
      <w:pPr>
        <w:pStyle w:val="NormalWeb"/>
        <w:ind w:left="480" w:hanging="480"/>
        <w:divId w:val="1609700654"/>
        <w:rPr>
          <w:rFonts w:ascii="Calibri" w:hAnsi="Calibri"/>
          <w:noProof/>
          <w:lang w:val="es-CO"/>
        </w:rPr>
      </w:pPr>
      <w:r w:rsidRPr="001837A8">
        <w:rPr>
          <w:rFonts w:ascii="Calibri" w:hAnsi="Calibri"/>
          <w:noProof/>
          <w:lang w:val="es-CO"/>
        </w:rPr>
        <w:t>Ben-Tsvi, Ytai. 2012. “IOIO Documentation.”</w:t>
      </w:r>
    </w:p>
    <w:p w:rsidR="009E78BC" w:rsidRPr="009E78BC" w:rsidRDefault="009E78BC">
      <w:pPr>
        <w:pStyle w:val="NormalWeb"/>
        <w:ind w:left="480" w:hanging="480"/>
        <w:divId w:val="1609700654"/>
        <w:rPr>
          <w:rFonts w:ascii="Calibri" w:hAnsi="Calibri"/>
          <w:noProof/>
        </w:rPr>
      </w:pPr>
      <w:r w:rsidRPr="009E78BC">
        <w:rPr>
          <w:rFonts w:ascii="Calibri" w:hAnsi="Calibri"/>
          <w:noProof/>
        </w:rPr>
        <w:t>Berg, Dann. “Body Hacking: My Magnetic Implant.” http://www.iamdann.com/2012/03/21/my-magnet-implant-body-modification.</w:t>
      </w:r>
    </w:p>
    <w:p w:rsidR="009E78BC" w:rsidRPr="009E78BC" w:rsidRDefault="009E78BC">
      <w:pPr>
        <w:pStyle w:val="NormalWeb"/>
        <w:ind w:left="480" w:hanging="480"/>
        <w:divId w:val="1609700654"/>
        <w:rPr>
          <w:rFonts w:ascii="Calibri" w:hAnsi="Calibri"/>
          <w:noProof/>
        </w:rPr>
      </w:pPr>
      <w:r w:rsidRPr="009E78BC">
        <w:rPr>
          <w:rFonts w:ascii="Calibri" w:hAnsi="Calibri"/>
          <w:noProof/>
        </w:rPr>
        <w:t>Boddhu, Sanjay K., Robert L. Williams, Edward Wasser, and Niranjan Kode. 2012. “Increasing Situational Awareness Using Smartphones” 8389 (May 1): 83891J–83891J–13. doi:10.1117/12.920035. http://proceedings.spiedigitallibrary.org/proceeding.aspx?articleid=1354523.</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Bujacz, Michal, Piotr Skulimowski, and Pawel Strumillo. 2012. “Naviton—A Prototype Mobility Aid for Auditory Presentation of Three-Dimensional Scenes to the Visually Impaired.” </w:t>
      </w:r>
      <w:r w:rsidRPr="009E78BC">
        <w:rPr>
          <w:rFonts w:ascii="Calibri" w:hAnsi="Calibri"/>
          <w:i/>
          <w:iCs/>
          <w:noProof/>
        </w:rPr>
        <w:t>J. Audio Eng. Soc</w:t>
      </w:r>
      <w:r w:rsidRPr="009E78BC">
        <w:rPr>
          <w:rFonts w:ascii="Calibri" w:hAnsi="Calibri"/>
          <w:noProof/>
        </w:rPr>
        <w:t xml:space="preserve"> 60 (9): 696–708.</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Danilov, Yuri, and Mitchell Tyler. 2005. “Brainport: An Alternative Input to the Brain.” </w:t>
      </w:r>
      <w:r w:rsidRPr="009E78BC">
        <w:rPr>
          <w:rFonts w:ascii="Calibri" w:hAnsi="Calibri"/>
          <w:i/>
          <w:iCs/>
          <w:noProof/>
        </w:rPr>
        <w:t>Journal of Integrative Neuroscience</w:t>
      </w:r>
      <w:r w:rsidRPr="009E78BC">
        <w:rPr>
          <w:rFonts w:ascii="Calibri" w:hAnsi="Calibri"/>
          <w:noProof/>
        </w:rPr>
        <w:t xml:space="preserve"> 4 (4) (December): 537–50. http://www.ncbi.nlm.nih.gov/pubmed/16385646.</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Dayan, Eran, and Leonardo G Cohen. 2011. “Neuroplasticity Subserving Motor Skill Learning.” </w:t>
      </w:r>
      <w:r w:rsidRPr="009E78BC">
        <w:rPr>
          <w:rFonts w:ascii="Calibri" w:hAnsi="Calibri"/>
          <w:i/>
          <w:iCs/>
          <w:noProof/>
        </w:rPr>
        <w:t>Neuron</w:t>
      </w:r>
      <w:r w:rsidRPr="009E78BC">
        <w:rPr>
          <w:rFonts w:ascii="Calibri" w:hAnsi="Calibri"/>
          <w:noProof/>
        </w:rPr>
        <w:t xml:space="preserve"> 72 (3) (November 3): 443–54. doi:10.1016/j.neuron.2011.10.008. http://www.pubmedcentral.nih.gov/articlerender.fcgi?artid=3217208&amp;tool=pmcentrez&amp;rendertype=abstract.</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Dorneich, M. C., P. M. Ververs, S. D. Whitlow, and S. Mathan. 2006. “Evaluation of a Tactile Navigation Cueing System and Real-Time Assessment of Cognitive State.” </w:t>
      </w:r>
      <w:r w:rsidRPr="009E78BC">
        <w:rPr>
          <w:rFonts w:ascii="Calibri" w:hAnsi="Calibri"/>
          <w:i/>
          <w:iCs/>
          <w:noProof/>
        </w:rPr>
        <w:t>Proceedings of the Human Factors and Ergonomics Society Annual Meeting</w:t>
      </w:r>
      <w:r w:rsidRPr="009E78BC">
        <w:rPr>
          <w:rFonts w:ascii="Calibri" w:hAnsi="Calibri"/>
          <w:noProof/>
        </w:rPr>
        <w:t xml:space="preserve"> 50 (24) (October 1): 2600–2604. http://pro.sagepub.com/content/50/24/2600.abstract.</w:t>
      </w:r>
    </w:p>
    <w:p w:rsidR="009E78BC" w:rsidRPr="009E78BC" w:rsidRDefault="009E78BC">
      <w:pPr>
        <w:pStyle w:val="NormalWeb"/>
        <w:ind w:left="480" w:hanging="480"/>
        <w:divId w:val="1609700654"/>
        <w:rPr>
          <w:rFonts w:ascii="Calibri" w:hAnsi="Calibri"/>
          <w:noProof/>
        </w:rPr>
      </w:pPr>
      <w:r w:rsidRPr="009E78BC">
        <w:rPr>
          <w:rFonts w:ascii="Calibri" w:hAnsi="Calibri"/>
          <w:noProof/>
        </w:rPr>
        <w:lastRenderedPageBreak/>
        <w:t xml:space="preserve">Draganski, B, C Gaser, and Volker Busch. 2004. “Neuroplasticity: Changes in Grey Matter Induced by Training.” </w:t>
      </w:r>
      <w:r w:rsidRPr="009E78BC">
        <w:rPr>
          <w:rFonts w:ascii="Calibri" w:hAnsi="Calibri"/>
          <w:i/>
          <w:iCs/>
          <w:noProof/>
        </w:rPr>
        <w:t>Nature</w:t>
      </w:r>
      <w:r w:rsidRPr="009E78BC">
        <w:rPr>
          <w:rFonts w:ascii="Calibri" w:hAnsi="Calibri"/>
          <w:noProof/>
        </w:rPr>
        <w:t>: 311–312. http://www.nature.com/nature/journal/v427/n6972/abs/427311a.html.</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Eagleman, David. 2014. “Plenary Talks: A Vibrotactile Sensory Substitution Device for the Deaf and Profoundly Hearing Impaired.” In </w:t>
      </w:r>
      <w:r w:rsidRPr="009E78BC">
        <w:rPr>
          <w:rFonts w:ascii="Calibri" w:hAnsi="Calibri"/>
          <w:i/>
          <w:iCs/>
          <w:noProof/>
        </w:rPr>
        <w:t>2014 IEEE Haptics Symposium (HAPTICS)</w:t>
      </w:r>
      <w:r w:rsidRPr="009E78BC">
        <w:rPr>
          <w:rFonts w:ascii="Calibri" w:hAnsi="Calibri"/>
          <w:noProof/>
        </w:rPr>
        <w:t>, xvii–xvii. IEEE. doi:10.1109/HAPTICS.2014.6775419. http://ieeexplore.ieee.org/lpdocs/epic03/wrapper.htm?arnumber=6775419.</w:t>
      </w:r>
    </w:p>
    <w:p w:rsidR="009E78BC" w:rsidRPr="009E78BC" w:rsidRDefault="009E78BC">
      <w:pPr>
        <w:pStyle w:val="NormalWeb"/>
        <w:ind w:left="480" w:hanging="480"/>
        <w:divId w:val="1609700654"/>
        <w:rPr>
          <w:rFonts w:ascii="Calibri" w:hAnsi="Calibri"/>
          <w:noProof/>
        </w:rPr>
      </w:pPr>
      <w:r w:rsidRPr="009E78BC">
        <w:rPr>
          <w:rFonts w:ascii="Calibri" w:hAnsi="Calibri"/>
          <w:noProof/>
        </w:rPr>
        <w:t>Hoggan, Eve, Craig Stewart, Laura Haverinen, Giulio Jacucci, and Vuokko Lantz. 2012. “Pressages : Augmenting Phone Calls with Non-Verbal Messages”: 555–562.</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Iwasaki, K, T Miyaki, and J Rekimoto. 2010. “AffectPhone: A Handset Device to Present User’s Emotional State with Warmth/Coolness.” </w:t>
      </w:r>
      <w:r w:rsidRPr="009E78BC">
        <w:rPr>
          <w:rFonts w:ascii="Calibri" w:hAnsi="Calibri"/>
          <w:i/>
          <w:iCs/>
          <w:noProof/>
        </w:rPr>
        <w:t>B-Interface</w:t>
      </w:r>
      <w:r w:rsidRPr="009E78BC">
        <w:rPr>
          <w:rFonts w:ascii="Calibri" w:hAnsi="Calibri"/>
          <w:noProof/>
        </w:rPr>
        <w:t>. http://scholar.google.com/scholar?hl=en&amp;btnG=Search&amp;q=intitle:AffectPhone:+A+Handset+Device+to+Present+User’s+Emotional+State+with+Warmth/Coolness#0.</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Jones, L.A., and M. Berris. 2003. “Material Discrimination and Thermal Perception.” In </w:t>
      </w:r>
      <w:r w:rsidRPr="009E78BC">
        <w:rPr>
          <w:rFonts w:ascii="Calibri" w:hAnsi="Calibri"/>
          <w:i/>
          <w:iCs/>
          <w:noProof/>
        </w:rPr>
        <w:t>11th Symposium on Haptic Interfaces for Virtual Environment and Teleoperator Systems, 2003. HAPTICS 2003. Proceedings.</w:t>
      </w:r>
      <w:r w:rsidRPr="009E78BC">
        <w:rPr>
          <w:rFonts w:ascii="Calibri" w:hAnsi="Calibri"/>
          <w:noProof/>
        </w:rPr>
        <w:t>, 171–178. IEEE Comput. Soc. doi:10.1109/HAPTIC.2003.1191267. http://ieeexplore.ieee.org/lpdocs/epic03/wrapper.htm?arnumber=1191267.</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Jones, L.A., and H.-N. Ho. 2008. “Warm or Cool, Large or Small? The Challenge of Thermal Displays.” </w:t>
      </w:r>
      <w:r w:rsidRPr="009E78BC">
        <w:rPr>
          <w:rFonts w:ascii="Calibri" w:hAnsi="Calibri"/>
          <w:i/>
          <w:iCs/>
          <w:noProof/>
        </w:rPr>
        <w:t>IEEE Transactions on Haptics</w:t>
      </w:r>
      <w:r w:rsidRPr="009E78BC">
        <w:rPr>
          <w:rFonts w:ascii="Calibri" w:hAnsi="Calibri"/>
          <w:noProof/>
        </w:rPr>
        <w:t xml:space="preserve"> 1 (1) (January): 53–70. doi:10.1109/TOH.2008.2. http://ieeexplore.ieee.org/lpdocs/epic03/wrapper.htm?arnumber=4543167.</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Jones, Lynette A, Jacquelyn Kunkel, and Erin Piateski. 2009. “Vibrotactile Pattern Recognition on the Arm and Back.” </w:t>
      </w:r>
      <w:r w:rsidRPr="009E78BC">
        <w:rPr>
          <w:rFonts w:ascii="Calibri" w:hAnsi="Calibri"/>
          <w:i/>
          <w:iCs/>
          <w:noProof/>
        </w:rPr>
        <w:t>Perception</w:t>
      </w:r>
      <w:r w:rsidRPr="009E78BC">
        <w:rPr>
          <w:rFonts w:ascii="Calibri" w:hAnsi="Calibri"/>
          <w:noProof/>
        </w:rPr>
        <w:t xml:space="preserve"> 38 (1) (January): 52–68. http://www.ncbi.nlm.nih.gov/pubmed/19323136.</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Loprestia, Edmund Frank, Alex Mihailidisb, and Ned Kirschc. 2004. “Assistive Technology for Cognitive Rehabilitation: State of the Art.” </w:t>
      </w:r>
      <w:r w:rsidRPr="009E78BC">
        <w:rPr>
          <w:rFonts w:ascii="Calibri" w:hAnsi="Calibri"/>
          <w:i/>
          <w:iCs/>
          <w:noProof/>
        </w:rPr>
        <w:t>Neuropsychological Rehabilitation: An International</w:t>
      </w:r>
      <w:r w:rsidRPr="009E78BC">
        <w:rPr>
          <w:rFonts w:ascii="Calibri" w:hAnsi="Calibri"/>
          <w:noProof/>
        </w:rPr>
        <w:t xml:space="preserve"> 14 (1-2): 5–39.</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Morehead, Albert, Geoffrey Mott-Smith, and Philip D. Morehead. 2001. </w:t>
      </w:r>
      <w:r w:rsidRPr="009E78BC">
        <w:rPr>
          <w:rFonts w:ascii="Calibri" w:hAnsi="Calibri"/>
          <w:i/>
          <w:iCs/>
          <w:noProof/>
        </w:rPr>
        <w:t>Hoyle’s Rules of Games</w:t>
      </w:r>
      <w:r w:rsidRPr="009E78BC">
        <w:rPr>
          <w:rFonts w:ascii="Calibri" w:hAnsi="Calibri"/>
          <w:noProof/>
        </w:rPr>
        <w:t>.</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Nagel, Saskia K, Christine Carl, Tobias Kringe, Robert Märtin, and Peter König. 2005a. “Beyond Sensory Substitution--Learning the Sixth Sense.” </w:t>
      </w:r>
      <w:r w:rsidRPr="009E78BC">
        <w:rPr>
          <w:rFonts w:ascii="Calibri" w:hAnsi="Calibri"/>
          <w:i/>
          <w:iCs/>
          <w:noProof/>
        </w:rPr>
        <w:t>Journal of Neural Engineering</w:t>
      </w:r>
      <w:r w:rsidRPr="009E78BC">
        <w:rPr>
          <w:rFonts w:ascii="Calibri" w:hAnsi="Calibri"/>
          <w:noProof/>
        </w:rPr>
        <w:t xml:space="preserve"> 2 (4) (December 1): R13–26. http://iopscience.iop.org/1741-2552/2/4/R02.</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 2005b. “Beyond Sensory Substitution--Learning the Sixth Sense.” </w:t>
      </w:r>
      <w:r w:rsidRPr="009E78BC">
        <w:rPr>
          <w:rFonts w:ascii="Calibri" w:hAnsi="Calibri"/>
          <w:i/>
          <w:iCs/>
          <w:noProof/>
        </w:rPr>
        <w:t>Journal of Neural Engineering</w:t>
      </w:r>
      <w:r w:rsidRPr="009E78BC">
        <w:rPr>
          <w:rFonts w:ascii="Calibri" w:hAnsi="Calibri"/>
          <w:noProof/>
        </w:rPr>
        <w:t xml:space="preserve"> 2 (4) (December 1): R13–26. doi:10.1088/1741-2560/2/4/R02. http://www.ncbi.nlm.nih.gov/pubmed/16317228.</w:t>
      </w:r>
    </w:p>
    <w:p w:rsidR="009E78BC" w:rsidRPr="009E78BC" w:rsidRDefault="009E78BC">
      <w:pPr>
        <w:pStyle w:val="NormalWeb"/>
        <w:ind w:left="480" w:hanging="480"/>
        <w:divId w:val="1609700654"/>
        <w:rPr>
          <w:rFonts w:ascii="Calibri" w:hAnsi="Calibri"/>
          <w:noProof/>
        </w:rPr>
      </w:pPr>
      <w:r w:rsidRPr="001837A8">
        <w:rPr>
          <w:rFonts w:ascii="Calibri" w:hAnsi="Calibri"/>
          <w:noProof/>
          <w:lang w:val="es-CO"/>
        </w:rPr>
        <w:lastRenderedPageBreak/>
        <w:t xml:space="preserve">Pascual-Leone, Alvaro, Amir Amedi, Felipe Fregni, and Lotfi B Merabet. </w:t>
      </w:r>
      <w:r w:rsidRPr="009E78BC">
        <w:rPr>
          <w:rFonts w:ascii="Calibri" w:hAnsi="Calibri"/>
          <w:noProof/>
        </w:rPr>
        <w:t xml:space="preserve">2005. “The Plastic Human Brain Cortex.” </w:t>
      </w:r>
      <w:r w:rsidRPr="009E78BC">
        <w:rPr>
          <w:rFonts w:ascii="Calibri" w:hAnsi="Calibri"/>
          <w:i/>
          <w:iCs/>
          <w:noProof/>
        </w:rPr>
        <w:t>Annual Review of Neuroscience</w:t>
      </w:r>
      <w:r w:rsidRPr="009E78BC">
        <w:rPr>
          <w:rFonts w:ascii="Calibri" w:hAnsi="Calibri"/>
          <w:noProof/>
        </w:rPr>
        <w:t xml:space="preserve"> 28 (January): 377–401. doi:10.1146/annurev.neuro.27.070203.144216. http://www.ncbi.nlm.nih.gov/pubmed/16022601.</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Paulos, E. 2003. “Connexus: A Communal Interface.” </w:t>
      </w:r>
      <w:r w:rsidRPr="009E78BC">
        <w:rPr>
          <w:rFonts w:ascii="Calibri" w:hAnsi="Calibri"/>
          <w:i/>
          <w:iCs/>
          <w:noProof/>
        </w:rPr>
        <w:t>Proceedings of the 2003 Conference on Designing for …</w:t>
      </w:r>
      <w:r w:rsidRPr="009E78BC">
        <w:rPr>
          <w:rFonts w:ascii="Calibri" w:hAnsi="Calibri"/>
          <w:noProof/>
        </w:rPr>
        <w:t>. http://dl.acm.org/citation.cfm?id=997082.</w:t>
      </w:r>
    </w:p>
    <w:p w:rsidR="009E78BC" w:rsidRPr="009E78BC" w:rsidRDefault="009E78BC">
      <w:pPr>
        <w:pStyle w:val="NormalWeb"/>
        <w:ind w:left="480" w:hanging="480"/>
        <w:divId w:val="1609700654"/>
        <w:rPr>
          <w:rFonts w:ascii="Calibri" w:hAnsi="Calibri"/>
          <w:noProof/>
        </w:rPr>
      </w:pPr>
      <w:r w:rsidRPr="009E78BC">
        <w:rPr>
          <w:rFonts w:ascii="Calibri" w:hAnsi="Calibri"/>
          <w:noProof/>
        </w:rPr>
        <w:t>Peng, Junyao, and Sabine Seymour. “Envisioning the Cyborg in the 21st Century and Beyond.”</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Raj, A. K., S. J. Kass, and J. F. Perry. 2000. “Vibrotactile Displays for Improving Spatial Awareness.” </w:t>
      </w:r>
      <w:r w:rsidRPr="009E78BC">
        <w:rPr>
          <w:rFonts w:ascii="Calibri" w:hAnsi="Calibri"/>
          <w:i/>
          <w:iCs/>
          <w:noProof/>
        </w:rPr>
        <w:t>Proceedings of the Human Factors and Ergonomics Society Annual Meeting</w:t>
      </w:r>
      <w:r w:rsidRPr="009E78BC">
        <w:rPr>
          <w:rFonts w:ascii="Calibri" w:hAnsi="Calibri"/>
          <w:noProof/>
        </w:rPr>
        <w:t xml:space="preserve"> 44 (1) (July 1): 181–184. http://pro.sagepub.com/content/44/1/181.abstract.</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Rekimoto, J. 2009. “SenseableRays: Opto-Haptic Substitution for Touch-Enhanced Interactive Spaces.” </w:t>
      </w:r>
      <w:r w:rsidRPr="009E78BC">
        <w:rPr>
          <w:rFonts w:ascii="Calibri" w:hAnsi="Calibri"/>
          <w:i/>
          <w:iCs/>
          <w:noProof/>
        </w:rPr>
        <w:t>CHI’09 Extended Abstracts on Human Factors in …</w:t>
      </w:r>
      <w:r w:rsidRPr="009E78BC">
        <w:rPr>
          <w:rFonts w:ascii="Calibri" w:hAnsi="Calibri"/>
          <w:noProof/>
        </w:rPr>
        <w:t xml:space="preserve"> (April 4): 2519. doi:10.1145/1520340.1520356. http://dl.acm.org/citation.cfm?id=1520340.1520356.</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Sagi, Yaniv, Ido Tavor, Shir Hofstetter, Shimrit Tzur-Moryosef, Tamar Blumenfeld-Katzir, and Yaniv Assaf. 2012. “Learning in the Fast Lane: New Insights into Neuroplasticity.” </w:t>
      </w:r>
      <w:r w:rsidRPr="009E78BC">
        <w:rPr>
          <w:rFonts w:ascii="Calibri" w:hAnsi="Calibri"/>
          <w:i/>
          <w:iCs/>
          <w:noProof/>
        </w:rPr>
        <w:t>Neuron</w:t>
      </w:r>
      <w:r w:rsidRPr="009E78BC">
        <w:rPr>
          <w:rFonts w:ascii="Calibri" w:hAnsi="Calibri"/>
          <w:noProof/>
        </w:rPr>
        <w:t xml:space="preserve"> 73 (6) (March 22): 1195–203. doi:10.1016/j.neuron.2012.01.025. http://www.ncbi.nlm.nih.gov/pubmed/22445346.</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Sampaio, Eliana, Stéphane Maris, and Paul Bach-y-Rita. 2001. “Brain Plasticity: ‘visual’ Acuity of Blind Persons via the Tongue.” </w:t>
      </w:r>
      <w:r w:rsidRPr="009E78BC">
        <w:rPr>
          <w:rFonts w:ascii="Calibri" w:hAnsi="Calibri"/>
          <w:i/>
          <w:iCs/>
          <w:noProof/>
        </w:rPr>
        <w:t>Brain Research</w:t>
      </w:r>
      <w:r w:rsidRPr="009E78BC">
        <w:rPr>
          <w:rFonts w:ascii="Calibri" w:hAnsi="Calibri"/>
          <w:noProof/>
        </w:rPr>
        <w:t xml:space="preserve"> 908 (2) (July): 204–207. doi:10.1016/S0006-8993(01)02667-1. http://dx.doi.org/10.1016/S0006-8993(01)02667-1.</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Schlaug, Gottfried, Marie Forgeard, Lin Zhu, Andrea Norton, Andrew Norton, and Ellen Winner. 2009. “Training-Induced Neuroplasticity in Young Children.” </w:t>
      </w:r>
      <w:r w:rsidRPr="009E78BC">
        <w:rPr>
          <w:rFonts w:ascii="Calibri" w:hAnsi="Calibri"/>
          <w:i/>
          <w:iCs/>
          <w:noProof/>
        </w:rPr>
        <w:t>Annals of the New York Academy of Sciences</w:t>
      </w:r>
      <w:r w:rsidRPr="009E78BC">
        <w:rPr>
          <w:rFonts w:ascii="Calibri" w:hAnsi="Calibri"/>
          <w:noProof/>
        </w:rPr>
        <w:t xml:space="preserve"> 1169 (July): 205–8. doi:10.1111/j.1749-6632.2009.04842.x. http://www.pubmedcentral.nih.gov/articlerender.fcgi?artid=3005566&amp;tool=pmcentrez&amp;rendertype=abstract.</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Sodhi, Rajinder, Ivan Poupyrev, Matthew Glisson, and Ali Israr. 2013. “AIREAL: Interactive Tactile Experiences in Free Air.” </w:t>
      </w:r>
      <w:r w:rsidRPr="009E78BC">
        <w:rPr>
          <w:rFonts w:ascii="Calibri" w:hAnsi="Calibri"/>
          <w:i/>
          <w:iCs/>
          <w:noProof/>
        </w:rPr>
        <w:t>ACM Transactions on Graphics …</w:t>
      </w:r>
      <w:r w:rsidRPr="009E78BC">
        <w:rPr>
          <w:rFonts w:ascii="Calibri" w:hAnsi="Calibri"/>
          <w:noProof/>
        </w:rPr>
        <w:t xml:space="preserve"> 32 (4) (July 1): 1. doi:10.1145/2461912.2462007. http://dl.acm.org/citation.cfm?id=2461912.2462007.</w:t>
      </w:r>
    </w:p>
    <w:p w:rsidR="009E78BC" w:rsidRPr="009E78BC" w:rsidRDefault="009E78BC">
      <w:pPr>
        <w:pStyle w:val="NormalWeb"/>
        <w:ind w:left="480" w:hanging="480"/>
        <w:divId w:val="1609700654"/>
        <w:rPr>
          <w:rFonts w:ascii="Calibri" w:hAnsi="Calibri"/>
          <w:noProof/>
        </w:rPr>
      </w:pPr>
      <w:r w:rsidRPr="009E78BC">
        <w:rPr>
          <w:rFonts w:ascii="Calibri" w:hAnsi="Calibri"/>
          <w:noProof/>
        </w:rPr>
        <w:t>Sparkfun. “Surface Transducer - Small.” https://www.sparkfun.com/products/10917.</w:t>
      </w:r>
    </w:p>
    <w:p w:rsidR="009E78BC" w:rsidRPr="009E78BC" w:rsidRDefault="009E78BC">
      <w:pPr>
        <w:pStyle w:val="NormalWeb"/>
        <w:ind w:left="480" w:hanging="480"/>
        <w:divId w:val="1609700654"/>
        <w:rPr>
          <w:rFonts w:ascii="Calibri" w:hAnsi="Calibri"/>
          <w:noProof/>
        </w:rPr>
      </w:pPr>
      <w:r w:rsidRPr="009E78BC">
        <w:rPr>
          <w:rFonts w:ascii="Calibri" w:hAnsi="Calibri"/>
          <w:noProof/>
        </w:rPr>
        <w:t>Sung, Michael, and Alex Sandy Pentland. “PokerMetrics : Stress and Lie Detection through Non-Invasive Physiological Sensing.”</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Thompson, Clive. 2013. </w:t>
      </w:r>
      <w:r w:rsidRPr="009E78BC">
        <w:rPr>
          <w:rFonts w:ascii="Calibri" w:hAnsi="Calibri"/>
          <w:i/>
          <w:iCs/>
          <w:noProof/>
        </w:rPr>
        <w:t>Smarter than You Think : How Technology Is Changing Our Minds for the Better</w:t>
      </w:r>
      <w:r w:rsidRPr="009E78BC">
        <w:rPr>
          <w:rFonts w:ascii="Calibri" w:hAnsi="Calibri"/>
          <w:noProof/>
        </w:rPr>
        <w:t>.</w:t>
      </w:r>
    </w:p>
    <w:p w:rsidR="009E78BC" w:rsidRPr="009E78BC" w:rsidRDefault="009E78BC">
      <w:pPr>
        <w:pStyle w:val="NormalWeb"/>
        <w:ind w:left="480" w:hanging="480"/>
        <w:divId w:val="1609700654"/>
        <w:rPr>
          <w:rFonts w:ascii="Calibri" w:hAnsi="Calibri"/>
          <w:noProof/>
        </w:rPr>
      </w:pPr>
      <w:r w:rsidRPr="009E78BC">
        <w:rPr>
          <w:rFonts w:ascii="Calibri" w:hAnsi="Calibri"/>
          <w:noProof/>
        </w:rPr>
        <w:lastRenderedPageBreak/>
        <w:t xml:space="preserve">Turkle, Sherry. 2011. </w:t>
      </w:r>
      <w:r w:rsidRPr="009E78BC">
        <w:rPr>
          <w:rFonts w:ascii="Calibri" w:hAnsi="Calibri"/>
          <w:i/>
          <w:iCs/>
          <w:noProof/>
        </w:rPr>
        <w:t>Alone Together : Why We Expect More from Technology and Less from Each Other</w:t>
      </w:r>
      <w:r w:rsidRPr="009E78BC">
        <w:rPr>
          <w:rFonts w:ascii="Calibri" w:hAnsi="Calibri"/>
          <w:noProof/>
        </w:rPr>
        <w:t>.</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Uexkull, Jakob von. 2010. </w:t>
      </w:r>
      <w:r w:rsidRPr="009E78BC">
        <w:rPr>
          <w:rFonts w:ascii="Calibri" w:hAnsi="Calibri"/>
          <w:i/>
          <w:iCs/>
          <w:noProof/>
        </w:rPr>
        <w:t>A Foray into the Worlds of Animals and Humans: With A Theory of Meaning (Posthumanities)</w:t>
      </w:r>
      <w:r w:rsidRPr="009E78BC">
        <w:rPr>
          <w:rFonts w:ascii="Calibri" w:hAnsi="Calibri"/>
          <w:noProof/>
        </w:rPr>
        <w:t>. Univ Of Minnesota Press. http://www.amazon.com/Foray-into-Worlds-Animals-Humans/dp/0816659001.</w:t>
      </w:r>
    </w:p>
    <w:p w:rsidR="009E78BC" w:rsidRPr="009E78BC" w:rsidRDefault="009E78BC">
      <w:pPr>
        <w:pStyle w:val="NormalWeb"/>
        <w:ind w:left="480" w:hanging="480"/>
        <w:divId w:val="1609700654"/>
        <w:rPr>
          <w:rFonts w:ascii="Calibri" w:hAnsi="Calibri"/>
          <w:noProof/>
        </w:rPr>
      </w:pPr>
      <w:r w:rsidRPr="009E78BC">
        <w:rPr>
          <w:rFonts w:ascii="Calibri" w:hAnsi="Calibri"/>
          <w:noProof/>
        </w:rPr>
        <w:t>WANG, C, and K O’FRIEL. 2013. “MOMO: A Haptic Navigation Device.” Accessed December 18. http://scholar.google.com/scholar?cluster=17366189376147256220&amp;hl=en&amp;oi=scholarr#0.</w:t>
      </w:r>
    </w:p>
    <w:p w:rsidR="009E78BC" w:rsidRPr="009E78BC" w:rsidRDefault="009E78BC">
      <w:pPr>
        <w:pStyle w:val="NormalWeb"/>
        <w:ind w:left="480" w:hanging="480"/>
        <w:divId w:val="1609700654"/>
        <w:rPr>
          <w:rFonts w:ascii="Calibri" w:hAnsi="Calibri"/>
          <w:noProof/>
        </w:rPr>
      </w:pPr>
      <w:r w:rsidRPr="009E78BC">
        <w:rPr>
          <w:rFonts w:ascii="Calibri" w:hAnsi="Calibri"/>
          <w:noProof/>
        </w:rPr>
        <w:t xml:space="preserve">Wilson, Graham, Martin Halvey, Stephen A Brewster, and Stephen A Hughes. 2011. “Some Like It Hot ? Thermal Feedback for Mobile Devices.” </w:t>
      </w:r>
      <w:r w:rsidRPr="009E78BC">
        <w:rPr>
          <w:rFonts w:ascii="Calibri" w:hAnsi="Calibri"/>
          <w:i/>
          <w:iCs/>
          <w:noProof/>
        </w:rPr>
        <w:t>Human Factors</w:t>
      </w:r>
      <w:r w:rsidRPr="009E78BC">
        <w:rPr>
          <w:rFonts w:ascii="Calibri" w:hAnsi="Calibri"/>
          <w:noProof/>
        </w:rPr>
        <w:t>. CHI ’11: 2555–2564. doi:10.1145/1978942.1979316. http://portal.acm.org/citation.cfm?id=1979316.</w:t>
      </w:r>
    </w:p>
    <w:p w:rsidR="00DE591C" w:rsidRPr="00131217" w:rsidRDefault="00525CF9" w:rsidP="009E78BC">
      <w:pPr>
        <w:pStyle w:val="NormalWeb"/>
        <w:ind w:left="480" w:hanging="480"/>
        <w:divId w:val="20325348"/>
      </w:pPr>
      <w:r w:rsidRPr="00131217">
        <w:fldChar w:fldCharType="end"/>
      </w:r>
      <w:r w:rsidR="00513878" w:rsidRPr="00131217">
        <w:br w:type="page"/>
      </w:r>
    </w:p>
    <w:p w:rsidR="007D75E4" w:rsidRPr="00131217" w:rsidRDefault="007D75E4" w:rsidP="007D75E4">
      <w:pPr>
        <w:pStyle w:val="Heading1"/>
      </w:pPr>
      <w:bookmarkStart w:id="305" w:name="_Toc406140313"/>
      <w:r w:rsidRPr="00131217">
        <w:lastRenderedPageBreak/>
        <w:t>Non-Cited Bibliography</w:t>
      </w:r>
      <w:bookmarkEnd w:id="305"/>
    </w:p>
    <w:p w:rsidR="00DE591C" w:rsidRPr="00131217" w:rsidRDefault="00DE591C" w:rsidP="00DE591C">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257" w:history="1">
        <w:r w:rsidR="007D75E4" w:rsidRPr="00131217">
          <w:t>http://www.worldscientific.com/doi/abs/10.1142/S0219635205001002</w:t>
        </w:r>
      </w:hyperlink>
      <w:r w:rsidRPr="00131217">
        <w:rPr>
          <w:rFonts w:ascii="Calibri" w:hAnsi="Calibri" w:cs="Calibri"/>
          <w:noProof/>
          <w:szCs w:val="24"/>
        </w:rPr>
        <w:t>.</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pirkovska, Lilly. 2013. “Summary of Tactile User Interfaces Techniques and Systems.” Accessed August 6. http://citeseerx.ist.psu.edu/viewdoc/summary?doi=10.1.1.102.6863.</w:t>
      </w:r>
    </w:p>
    <w:p w:rsidR="007D75E4" w:rsidRPr="00131217" w:rsidRDefault="00C42023" w:rsidP="00C4202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131217" w:rsidRDefault="00E85211" w:rsidP="00E85211">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131217" w:rsidRDefault="005A3E65" w:rsidP="005A3E65">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131217" w:rsidRDefault="00497473" w:rsidP="0049747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Pr="00131217" w:rsidRDefault="00254850" w:rsidP="000624A1">
      <w:pPr>
        <w:spacing w:before="100" w:beforeAutospacing="1" w:after="100" w:afterAutospacing="1" w:line="240" w:lineRule="auto"/>
        <w:ind w:left="480" w:hanging="480"/>
        <w:jc w:val="left"/>
      </w:pPr>
      <w:r w:rsidRPr="00131217">
        <w:rPr>
          <w:rFonts w:ascii="Calibri" w:hAnsi="Calibri" w:cs="Calibri"/>
          <w:noProof/>
          <w:szCs w:val="24"/>
        </w:rPr>
        <w:t>Kramer, Gregory, Terri Bonebright, and John H Flowers. 2010. “Sonification Report : Status of the Field and Research Agenda.”</w:t>
      </w:r>
    </w:p>
    <w:p w:rsidR="00DE591C" w:rsidRPr="00131217" w:rsidRDefault="00DE591C">
      <w:pPr>
        <w:rPr>
          <w:smallCaps/>
          <w:spacing w:val="5"/>
          <w:sz w:val="32"/>
          <w:szCs w:val="32"/>
        </w:rPr>
      </w:pPr>
      <w:r w:rsidRPr="00131217">
        <w:br w:type="page"/>
      </w:r>
    </w:p>
    <w:p w:rsidR="001448A7" w:rsidRPr="00131217" w:rsidRDefault="00513878" w:rsidP="00513878">
      <w:pPr>
        <w:pStyle w:val="Heading1"/>
      </w:pPr>
      <w:bookmarkStart w:id="306" w:name="_Toc406140314"/>
      <w:r w:rsidRPr="00131217">
        <w:lastRenderedPageBreak/>
        <w:t>Bio</w:t>
      </w:r>
      <w:bookmarkEnd w:id="306"/>
    </w:p>
    <w:p w:rsidR="00BF4F0C" w:rsidRPr="00131217" w:rsidRDefault="00BF4F0C" w:rsidP="00BF4F0C">
      <w:pPr>
        <w:pStyle w:val="Heading2"/>
      </w:pPr>
      <w:bookmarkStart w:id="307" w:name="_Toc406140315"/>
      <w:r w:rsidRPr="00131217">
        <w:t>Santiago Eloy Alfaro</w:t>
      </w:r>
      <w:bookmarkEnd w:id="307"/>
    </w:p>
    <w:p w:rsidR="001D2560" w:rsidRDefault="00474A3F" w:rsidP="00BF4F0C">
      <w:r w:rsidRPr="00131217">
        <w:t xml:space="preserve">Santiago </w:t>
      </w:r>
      <w:r w:rsidR="001C4BA5" w:rsidRPr="00131217">
        <w:t xml:space="preserve">has </w:t>
      </w:r>
      <w:r w:rsidRPr="00131217">
        <w:t>r</w:t>
      </w:r>
      <w:r w:rsidR="00BF4F0C" w:rsidRPr="00131217">
        <w:t>eceived a B. in Industrial Design</w:t>
      </w:r>
      <w:r w:rsidRPr="00131217">
        <w:t xml:space="preserve"> from </w:t>
      </w:r>
      <w:r w:rsidR="001C4BA5" w:rsidRPr="00131217">
        <w:t>the “Universidad Jorge Tadeo Lozano” in Bogotá, Colombia in 2003</w:t>
      </w:r>
      <w:r w:rsidRPr="00131217">
        <w:t>, a Master in Industrial Design from the</w:t>
      </w:r>
      <w:r w:rsidR="001C4BA5" w:rsidRPr="00131217">
        <w:t xml:space="preserve"> “Rhode Island School of Design” in </w:t>
      </w:r>
      <w:r w:rsidRPr="00131217">
        <w:t>2007 and a S.M. in Media Technology from MIT in 2010. During his time before MIT Santiago worked in areas as varied as Media Broadcasting, Architecture and Education. During his master at the Media Lab, he started to look into the interface</w:t>
      </w:r>
      <w:r w:rsidR="00B82B13" w:rsidRPr="00131217">
        <w:t>s</w:t>
      </w:r>
      <w:r w:rsidRPr="00131217">
        <w:t xml:space="preserve"> between users and </w:t>
      </w:r>
      <w:r w:rsidR="001C4BA5" w:rsidRPr="00131217">
        <w:t xml:space="preserve">mobile devices </w:t>
      </w:r>
      <w:r w:rsidRPr="00131217">
        <w:t>with an emphasis on video storytelling. He has also taught courses on fabrication and design.</w:t>
      </w:r>
    </w:p>
    <w:p w:rsidR="001D2560" w:rsidRDefault="001D2560" w:rsidP="001D2560">
      <w:r>
        <w:br w:type="page"/>
      </w:r>
    </w:p>
    <w:p w:rsidR="00B579F9" w:rsidRDefault="00B579F9" w:rsidP="00B579F9">
      <w:pPr>
        <w:pStyle w:val="Heading1"/>
      </w:pPr>
      <w:bookmarkStart w:id="308" w:name="_Toc406140316"/>
      <w:r>
        <w:lastRenderedPageBreak/>
        <w:t>Table of Figures</w:t>
      </w:r>
      <w:bookmarkEnd w:id="308"/>
    </w:p>
    <w:p w:rsidR="00B579F9" w:rsidRPr="00B579F9" w:rsidRDefault="00B579F9" w:rsidP="00B579F9"/>
    <w:p w:rsidR="00C55C8C" w:rsidRDefault="00B579F9">
      <w:pPr>
        <w:pStyle w:val="TableofFigures"/>
        <w:tabs>
          <w:tab w:val="right" w:leader="dot" w:pos="9350"/>
        </w:tabs>
        <w:rPr>
          <w:noProof/>
          <w:sz w:val="22"/>
          <w:szCs w:val="22"/>
        </w:rPr>
      </w:pPr>
      <w:r>
        <w:fldChar w:fldCharType="begin"/>
      </w:r>
      <w:r>
        <w:instrText xml:space="preserve"> TOC \h \z \c "Figure" </w:instrText>
      </w:r>
      <w:r>
        <w:fldChar w:fldCharType="separate"/>
      </w:r>
      <w:hyperlink w:anchor="_Toc406140319" w:history="1">
        <w:r w:rsidR="00C55C8C" w:rsidRPr="00295F7E">
          <w:rPr>
            <w:rStyle w:val="Hyperlink"/>
            <w:noProof/>
          </w:rPr>
          <w:t>Figure 1 - Human dreams of surpassing our natural abilities</w:t>
        </w:r>
        <w:r w:rsidR="00C55C8C">
          <w:rPr>
            <w:noProof/>
            <w:webHidden/>
          </w:rPr>
          <w:tab/>
        </w:r>
        <w:r w:rsidR="00C55C8C">
          <w:rPr>
            <w:noProof/>
            <w:webHidden/>
          </w:rPr>
          <w:fldChar w:fldCharType="begin"/>
        </w:r>
        <w:r w:rsidR="00C55C8C">
          <w:rPr>
            <w:noProof/>
            <w:webHidden/>
          </w:rPr>
          <w:instrText xml:space="preserve"> PAGEREF _Toc406140319 \h </w:instrText>
        </w:r>
        <w:r w:rsidR="00C55C8C">
          <w:rPr>
            <w:noProof/>
            <w:webHidden/>
          </w:rPr>
        </w:r>
        <w:r w:rsidR="00C55C8C">
          <w:rPr>
            <w:noProof/>
            <w:webHidden/>
          </w:rPr>
          <w:fldChar w:fldCharType="separate"/>
        </w:r>
        <w:r w:rsidR="00C55C8C">
          <w:rPr>
            <w:noProof/>
            <w:webHidden/>
          </w:rPr>
          <w:t>11</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58" w:anchor="_Toc406140320" w:history="1">
        <w:r w:rsidR="00C55C8C" w:rsidRPr="00295F7E">
          <w:rPr>
            <w:rStyle w:val="Hyperlink"/>
            <w:noProof/>
          </w:rPr>
          <w:t>Figure 2 - Dreams of augmenting our senses</w:t>
        </w:r>
        <w:r w:rsidR="00C55C8C">
          <w:rPr>
            <w:noProof/>
            <w:webHidden/>
          </w:rPr>
          <w:tab/>
        </w:r>
        <w:r w:rsidR="00C55C8C">
          <w:rPr>
            <w:noProof/>
            <w:webHidden/>
          </w:rPr>
          <w:fldChar w:fldCharType="begin"/>
        </w:r>
        <w:r w:rsidR="00C55C8C">
          <w:rPr>
            <w:noProof/>
            <w:webHidden/>
          </w:rPr>
          <w:instrText xml:space="preserve"> PAGEREF _Toc406140320 \h </w:instrText>
        </w:r>
        <w:r w:rsidR="00C55C8C">
          <w:rPr>
            <w:noProof/>
            <w:webHidden/>
          </w:rPr>
        </w:r>
        <w:r w:rsidR="00C55C8C">
          <w:rPr>
            <w:noProof/>
            <w:webHidden/>
          </w:rPr>
          <w:fldChar w:fldCharType="separate"/>
        </w:r>
        <w:r w:rsidR="00C55C8C">
          <w:rPr>
            <w:noProof/>
            <w:webHidden/>
          </w:rPr>
          <w:t>11</w:t>
        </w:r>
        <w:r w:rsidR="00C55C8C">
          <w:rPr>
            <w:noProof/>
            <w:webHidden/>
          </w:rPr>
          <w:fldChar w:fldCharType="end"/>
        </w:r>
      </w:hyperlink>
    </w:p>
    <w:p w:rsidR="00C55C8C" w:rsidRDefault="00530157">
      <w:pPr>
        <w:pStyle w:val="TableofFigures"/>
        <w:tabs>
          <w:tab w:val="right" w:leader="dot" w:pos="9350"/>
        </w:tabs>
        <w:rPr>
          <w:noProof/>
          <w:sz w:val="22"/>
          <w:szCs w:val="22"/>
        </w:rPr>
      </w:pPr>
      <w:hyperlink w:anchor="_Toc406140321" w:history="1">
        <w:r w:rsidR="00C55C8C" w:rsidRPr="00295F7E">
          <w:rPr>
            <w:rStyle w:val="Hyperlink"/>
            <w:noProof/>
          </w:rPr>
          <w:t>Figure 3 - Mobile technology is the translator of the natural and artificial world</w:t>
        </w:r>
        <w:r w:rsidR="00C55C8C">
          <w:rPr>
            <w:noProof/>
            <w:webHidden/>
          </w:rPr>
          <w:tab/>
        </w:r>
        <w:r w:rsidR="00C55C8C">
          <w:rPr>
            <w:noProof/>
            <w:webHidden/>
          </w:rPr>
          <w:fldChar w:fldCharType="begin"/>
        </w:r>
        <w:r w:rsidR="00C55C8C">
          <w:rPr>
            <w:noProof/>
            <w:webHidden/>
          </w:rPr>
          <w:instrText xml:space="preserve"> PAGEREF _Toc406140321 \h </w:instrText>
        </w:r>
        <w:r w:rsidR="00C55C8C">
          <w:rPr>
            <w:noProof/>
            <w:webHidden/>
          </w:rPr>
        </w:r>
        <w:r w:rsidR="00C55C8C">
          <w:rPr>
            <w:noProof/>
            <w:webHidden/>
          </w:rPr>
          <w:fldChar w:fldCharType="separate"/>
        </w:r>
        <w:r w:rsidR="00C55C8C">
          <w:rPr>
            <w:noProof/>
            <w:webHidden/>
          </w:rPr>
          <w:t>12</w:t>
        </w:r>
        <w:r w:rsidR="00C55C8C">
          <w:rPr>
            <w:noProof/>
            <w:webHidden/>
          </w:rPr>
          <w:fldChar w:fldCharType="end"/>
        </w:r>
      </w:hyperlink>
    </w:p>
    <w:p w:rsidR="00C55C8C" w:rsidRDefault="00530157">
      <w:pPr>
        <w:pStyle w:val="TableofFigures"/>
        <w:tabs>
          <w:tab w:val="right" w:leader="dot" w:pos="9350"/>
        </w:tabs>
        <w:rPr>
          <w:noProof/>
          <w:sz w:val="22"/>
          <w:szCs w:val="22"/>
        </w:rPr>
      </w:pPr>
      <w:hyperlink w:anchor="_Toc406140322" w:history="1">
        <w:r w:rsidR="00C55C8C" w:rsidRPr="00295F7E">
          <w:rPr>
            <w:rStyle w:val="Hyperlink"/>
            <w:noProof/>
          </w:rPr>
          <w:t>Figure 4 - Temperature sensing head-band</w:t>
        </w:r>
        <w:r w:rsidR="00C55C8C">
          <w:rPr>
            <w:noProof/>
            <w:webHidden/>
          </w:rPr>
          <w:tab/>
        </w:r>
        <w:r w:rsidR="00C55C8C">
          <w:rPr>
            <w:noProof/>
            <w:webHidden/>
          </w:rPr>
          <w:fldChar w:fldCharType="begin"/>
        </w:r>
        <w:r w:rsidR="00C55C8C">
          <w:rPr>
            <w:noProof/>
            <w:webHidden/>
          </w:rPr>
          <w:instrText xml:space="preserve"> PAGEREF _Toc406140322 \h </w:instrText>
        </w:r>
        <w:r w:rsidR="00C55C8C">
          <w:rPr>
            <w:noProof/>
            <w:webHidden/>
          </w:rPr>
        </w:r>
        <w:r w:rsidR="00C55C8C">
          <w:rPr>
            <w:noProof/>
            <w:webHidden/>
          </w:rPr>
          <w:fldChar w:fldCharType="separate"/>
        </w:r>
        <w:r w:rsidR="00C55C8C">
          <w:rPr>
            <w:noProof/>
            <w:webHidden/>
          </w:rPr>
          <w:t>15</w:t>
        </w:r>
        <w:r w:rsidR="00C55C8C">
          <w:rPr>
            <w:noProof/>
            <w:webHidden/>
          </w:rPr>
          <w:fldChar w:fldCharType="end"/>
        </w:r>
      </w:hyperlink>
    </w:p>
    <w:p w:rsidR="00C55C8C" w:rsidRDefault="00530157">
      <w:pPr>
        <w:pStyle w:val="TableofFigures"/>
        <w:tabs>
          <w:tab w:val="right" w:leader="dot" w:pos="9350"/>
        </w:tabs>
        <w:rPr>
          <w:noProof/>
          <w:sz w:val="22"/>
          <w:szCs w:val="22"/>
        </w:rPr>
      </w:pPr>
      <w:hyperlink w:anchor="_Toc406140323" w:history="1">
        <w:r w:rsidR="00C55C8C" w:rsidRPr="00295F7E">
          <w:rPr>
            <w:rStyle w:val="Hyperlink"/>
            <w:noProof/>
          </w:rPr>
          <w:t>Figure 5 - Technology creating distraction and reducing our feeling of immersion in the world</w:t>
        </w:r>
        <w:r w:rsidR="00C55C8C">
          <w:rPr>
            <w:noProof/>
            <w:webHidden/>
          </w:rPr>
          <w:tab/>
        </w:r>
        <w:r w:rsidR="00C55C8C">
          <w:rPr>
            <w:noProof/>
            <w:webHidden/>
          </w:rPr>
          <w:fldChar w:fldCharType="begin"/>
        </w:r>
        <w:r w:rsidR="00C55C8C">
          <w:rPr>
            <w:noProof/>
            <w:webHidden/>
          </w:rPr>
          <w:instrText xml:space="preserve"> PAGEREF _Toc406140323 \h </w:instrText>
        </w:r>
        <w:r w:rsidR="00C55C8C">
          <w:rPr>
            <w:noProof/>
            <w:webHidden/>
          </w:rPr>
        </w:r>
        <w:r w:rsidR="00C55C8C">
          <w:rPr>
            <w:noProof/>
            <w:webHidden/>
          </w:rPr>
          <w:fldChar w:fldCharType="separate"/>
        </w:r>
        <w:r w:rsidR="00C55C8C">
          <w:rPr>
            <w:noProof/>
            <w:webHidden/>
          </w:rPr>
          <w:t>17</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59" w:anchor="_Toc406140324" w:history="1">
        <w:r w:rsidR="00C55C8C" w:rsidRPr="00295F7E">
          <w:rPr>
            <w:rStyle w:val="Hyperlink"/>
            <w:noProof/>
          </w:rPr>
          <w:t>Figure 6 - Proximity sensing User study</w:t>
        </w:r>
        <w:r w:rsidR="00C55C8C">
          <w:rPr>
            <w:noProof/>
            <w:webHidden/>
          </w:rPr>
          <w:tab/>
        </w:r>
        <w:r w:rsidR="00C55C8C">
          <w:rPr>
            <w:noProof/>
            <w:webHidden/>
          </w:rPr>
          <w:fldChar w:fldCharType="begin"/>
        </w:r>
        <w:r w:rsidR="00C55C8C">
          <w:rPr>
            <w:noProof/>
            <w:webHidden/>
          </w:rPr>
          <w:instrText xml:space="preserve"> PAGEREF _Toc406140324 \h </w:instrText>
        </w:r>
        <w:r w:rsidR="00C55C8C">
          <w:rPr>
            <w:noProof/>
            <w:webHidden/>
          </w:rPr>
        </w:r>
        <w:r w:rsidR="00C55C8C">
          <w:rPr>
            <w:noProof/>
            <w:webHidden/>
          </w:rPr>
          <w:fldChar w:fldCharType="separate"/>
        </w:r>
        <w:r w:rsidR="00C55C8C">
          <w:rPr>
            <w:noProof/>
            <w:webHidden/>
          </w:rPr>
          <w:t>19</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60" w:anchor="_Toc406140325" w:history="1">
        <w:r w:rsidR="00C55C8C" w:rsidRPr="00295F7E">
          <w:rPr>
            <w:rStyle w:val="Hyperlink"/>
            <w:noProof/>
          </w:rPr>
          <w:t>Figure 7 - Temperature sensing user study</w:t>
        </w:r>
        <w:r w:rsidR="00C55C8C">
          <w:rPr>
            <w:noProof/>
            <w:webHidden/>
          </w:rPr>
          <w:tab/>
        </w:r>
        <w:r w:rsidR="00C55C8C">
          <w:rPr>
            <w:noProof/>
            <w:webHidden/>
          </w:rPr>
          <w:fldChar w:fldCharType="begin"/>
        </w:r>
        <w:r w:rsidR="00C55C8C">
          <w:rPr>
            <w:noProof/>
            <w:webHidden/>
          </w:rPr>
          <w:instrText xml:space="preserve"> PAGEREF _Toc406140325 \h </w:instrText>
        </w:r>
        <w:r w:rsidR="00C55C8C">
          <w:rPr>
            <w:noProof/>
            <w:webHidden/>
          </w:rPr>
        </w:r>
        <w:r w:rsidR="00C55C8C">
          <w:rPr>
            <w:noProof/>
            <w:webHidden/>
          </w:rPr>
          <w:fldChar w:fldCharType="separate"/>
        </w:r>
        <w:r w:rsidR="00C55C8C">
          <w:rPr>
            <w:noProof/>
            <w:webHidden/>
          </w:rPr>
          <w:t>20</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61" w:anchor="_Toc406140326" w:history="1">
        <w:r w:rsidR="00C55C8C" w:rsidRPr="00295F7E">
          <w:rPr>
            <w:rStyle w:val="Hyperlink"/>
            <w:noProof/>
          </w:rPr>
          <w:t>Figure 8 - Cellphone sensors user study</w:t>
        </w:r>
        <w:r w:rsidR="00C55C8C">
          <w:rPr>
            <w:noProof/>
            <w:webHidden/>
          </w:rPr>
          <w:tab/>
        </w:r>
        <w:r w:rsidR="00C55C8C">
          <w:rPr>
            <w:noProof/>
            <w:webHidden/>
          </w:rPr>
          <w:fldChar w:fldCharType="begin"/>
        </w:r>
        <w:r w:rsidR="00C55C8C">
          <w:rPr>
            <w:noProof/>
            <w:webHidden/>
          </w:rPr>
          <w:instrText xml:space="preserve"> PAGEREF _Toc406140326 \h </w:instrText>
        </w:r>
        <w:r w:rsidR="00C55C8C">
          <w:rPr>
            <w:noProof/>
            <w:webHidden/>
          </w:rPr>
        </w:r>
        <w:r w:rsidR="00C55C8C">
          <w:rPr>
            <w:noProof/>
            <w:webHidden/>
          </w:rPr>
          <w:fldChar w:fldCharType="separate"/>
        </w:r>
        <w:r w:rsidR="00C55C8C">
          <w:rPr>
            <w:noProof/>
            <w:webHidden/>
          </w:rPr>
          <w:t>20</w:t>
        </w:r>
        <w:r w:rsidR="00C55C8C">
          <w:rPr>
            <w:noProof/>
            <w:webHidden/>
          </w:rPr>
          <w:fldChar w:fldCharType="end"/>
        </w:r>
      </w:hyperlink>
    </w:p>
    <w:p w:rsidR="00C55C8C" w:rsidRDefault="00530157">
      <w:pPr>
        <w:pStyle w:val="TableofFigures"/>
        <w:tabs>
          <w:tab w:val="right" w:leader="dot" w:pos="9350"/>
        </w:tabs>
        <w:rPr>
          <w:noProof/>
          <w:sz w:val="22"/>
          <w:szCs w:val="22"/>
        </w:rPr>
      </w:pPr>
      <w:hyperlink w:anchor="_Toc406140327" w:history="1">
        <w:r w:rsidR="00C55C8C" w:rsidRPr="00295F7E">
          <w:rPr>
            <w:rStyle w:val="Hyperlink"/>
            <w:noProof/>
          </w:rPr>
          <w:t>Figure 9 - L.A. Jones and Berris 2003</w:t>
        </w:r>
        <w:r w:rsidR="00C55C8C">
          <w:rPr>
            <w:noProof/>
            <w:webHidden/>
          </w:rPr>
          <w:tab/>
        </w:r>
        <w:r w:rsidR="00C55C8C">
          <w:rPr>
            <w:noProof/>
            <w:webHidden/>
          </w:rPr>
          <w:fldChar w:fldCharType="begin"/>
        </w:r>
        <w:r w:rsidR="00C55C8C">
          <w:rPr>
            <w:noProof/>
            <w:webHidden/>
          </w:rPr>
          <w:instrText xml:space="preserve"> PAGEREF _Toc406140327 \h </w:instrText>
        </w:r>
        <w:r w:rsidR="00C55C8C">
          <w:rPr>
            <w:noProof/>
            <w:webHidden/>
          </w:rPr>
        </w:r>
        <w:r w:rsidR="00C55C8C">
          <w:rPr>
            <w:noProof/>
            <w:webHidden/>
          </w:rPr>
          <w:fldChar w:fldCharType="separate"/>
        </w:r>
        <w:r w:rsidR="00C55C8C">
          <w:rPr>
            <w:noProof/>
            <w:webHidden/>
          </w:rPr>
          <w:t>22</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62" w:anchor="_Toc406140328" w:history="1">
        <w:r w:rsidR="00C55C8C" w:rsidRPr="00295F7E">
          <w:rPr>
            <w:rStyle w:val="Hyperlink"/>
            <w:noProof/>
          </w:rPr>
          <w:t>Figure 10 - WILSON ET AL. 2011</w:t>
        </w:r>
        <w:r w:rsidR="00C55C8C">
          <w:rPr>
            <w:noProof/>
            <w:webHidden/>
          </w:rPr>
          <w:tab/>
        </w:r>
        <w:r w:rsidR="00C55C8C">
          <w:rPr>
            <w:noProof/>
            <w:webHidden/>
          </w:rPr>
          <w:fldChar w:fldCharType="begin"/>
        </w:r>
        <w:r w:rsidR="00C55C8C">
          <w:rPr>
            <w:noProof/>
            <w:webHidden/>
          </w:rPr>
          <w:instrText xml:space="preserve"> PAGEREF _Toc406140328 \h </w:instrText>
        </w:r>
        <w:r w:rsidR="00C55C8C">
          <w:rPr>
            <w:noProof/>
            <w:webHidden/>
          </w:rPr>
        </w:r>
        <w:r w:rsidR="00C55C8C">
          <w:rPr>
            <w:noProof/>
            <w:webHidden/>
          </w:rPr>
          <w:fldChar w:fldCharType="separate"/>
        </w:r>
        <w:r w:rsidR="00C55C8C">
          <w:rPr>
            <w:noProof/>
            <w:webHidden/>
          </w:rPr>
          <w:t>22</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63" w:anchor="_Toc406140329" w:history="1">
        <w:r w:rsidR="00C55C8C" w:rsidRPr="00295F7E">
          <w:rPr>
            <w:rStyle w:val="Hyperlink"/>
            <w:noProof/>
          </w:rPr>
          <w:t>Figure 11 -Rekimoto 2009</w:t>
        </w:r>
        <w:r w:rsidR="00C55C8C">
          <w:rPr>
            <w:noProof/>
            <w:webHidden/>
          </w:rPr>
          <w:tab/>
        </w:r>
        <w:r w:rsidR="00C55C8C">
          <w:rPr>
            <w:noProof/>
            <w:webHidden/>
          </w:rPr>
          <w:fldChar w:fldCharType="begin"/>
        </w:r>
        <w:r w:rsidR="00C55C8C">
          <w:rPr>
            <w:noProof/>
            <w:webHidden/>
          </w:rPr>
          <w:instrText xml:space="preserve"> PAGEREF _Toc406140329 \h </w:instrText>
        </w:r>
        <w:r w:rsidR="00C55C8C">
          <w:rPr>
            <w:noProof/>
            <w:webHidden/>
          </w:rPr>
        </w:r>
        <w:r w:rsidR="00C55C8C">
          <w:rPr>
            <w:noProof/>
            <w:webHidden/>
          </w:rPr>
          <w:fldChar w:fldCharType="separate"/>
        </w:r>
        <w:r w:rsidR="00C55C8C">
          <w:rPr>
            <w:noProof/>
            <w:webHidden/>
          </w:rPr>
          <w:t>23</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64" w:anchor="_Toc406140330" w:history="1">
        <w:r w:rsidR="00C55C8C" w:rsidRPr="00295F7E">
          <w:rPr>
            <w:rStyle w:val="Hyperlink"/>
            <w:noProof/>
          </w:rPr>
          <w:t>Figure 12 - Lynette A Jones, Kunkel, and Piateski 2009</w:t>
        </w:r>
        <w:r w:rsidR="00C55C8C">
          <w:rPr>
            <w:noProof/>
            <w:webHidden/>
          </w:rPr>
          <w:tab/>
        </w:r>
        <w:r w:rsidR="00C55C8C">
          <w:rPr>
            <w:noProof/>
            <w:webHidden/>
          </w:rPr>
          <w:fldChar w:fldCharType="begin"/>
        </w:r>
        <w:r w:rsidR="00C55C8C">
          <w:rPr>
            <w:noProof/>
            <w:webHidden/>
          </w:rPr>
          <w:instrText xml:space="preserve"> PAGEREF _Toc406140330 \h </w:instrText>
        </w:r>
        <w:r w:rsidR="00C55C8C">
          <w:rPr>
            <w:noProof/>
            <w:webHidden/>
          </w:rPr>
        </w:r>
        <w:r w:rsidR="00C55C8C">
          <w:rPr>
            <w:noProof/>
            <w:webHidden/>
          </w:rPr>
          <w:fldChar w:fldCharType="separate"/>
        </w:r>
        <w:r w:rsidR="00C55C8C">
          <w:rPr>
            <w:noProof/>
            <w:webHidden/>
          </w:rPr>
          <w:t>23</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65" w:anchor="_Toc406140331" w:history="1">
        <w:r w:rsidR="00C55C8C" w:rsidRPr="00295F7E">
          <w:rPr>
            <w:rStyle w:val="Hyperlink"/>
            <w:noProof/>
          </w:rPr>
          <w:t>Figure 13 - Paulos 2003</w:t>
        </w:r>
        <w:r w:rsidR="00C55C8C">
          <w:rPr>
            <w:noProof/>
            <w:webHidden/>
          </w:rPr>
          <w:tab/>
        </w:r>
        <w:r w:rsidR="00C55C8C">
          <w:rPr>
            <w:noProof/>
            <w:webHidden/>
          </w:rPr>
          <w:fldChar w:fldCharType="begin"/>
        </w:r>
        <w:r w:rsidR="00C55C8C">
          <w:rPr>
            <w:noProof/>
            <w:webHidden/>
          </w:rPr>
          <w:instrText xml:space="preserve"> PAGEREF _Toc406140331 \h </w:instrText>
        </w:r>
        <w:r w:rsidR="00C55C8C">
          <w:rPr>
            <w:noProof/>
            <w:webHidden/>
          </w:rPr>
        </w:r>
        <w:r w:rsidR="00C55C8C">
          <w:rPr>
            <w:noProof/>
            <w:webHidden/>
          </w:rPr>
          <w:fldChar w:fldCharType="separate"/>
        </w:r>
        <w:r w:rsidR="00C55C8C">
          <w:rPr>
            <w:noProof/>
            <w:webHidden/>
          </w:rPr>
          <w:t>24</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66" w:anchor="_Toc406140332" w:history="1">
        <w:r w:rsidR="00C55C8C" w:rsidRPr="00295F7E">
          <w:rPr>
            <w:rStyle w:val="Hyperlink"/>
            <w:noProof/>
          </w:rPr>
          <w:t>Figure 14 - Iwasaki, Miyaki, and Rekimoto 2010</w:t>
        </w:r>
        <w:r w:rsidR="00C55C8C">
          <w:rPr>
            <w:noProof/>
            <w:webHidden/>
          </w:rPr>
          <w:tab/>
        </w:r>
        <w:r w:rsidR="00C55C8C">
          <w:rPr>
            <w:noProof/>
            <w:webHidden/>
          </w:rPr>
          <w:fldChar w:fldCharType="begin"/>
        </w:r>
        <w:r w:rsidR="00C55C8C">
          <w:rPr>
            <w:noProof/>
            <w:webHidden/>
          </w:rPr>
          <w:instrText xml:space="preserve"> PAGEREF _Toc406140332 \h </w:instrText>
        </w:r>
        <w:r w:rsidR="00C55C8C">
          <w:rPr>
            <w:noProof/>
            <w:webHidden/>
          </w:rPr>
        </w:r>
        <w:r w:rsidR="00C55C8C">
          <w:rPr>
            <w:noProof/>
            <w:webHidden/>
          </w:rPr>
          <w:fldChar w:fldCharType="separate"/>
        </w:r>
        <w:r w:rsidR="00C55C8C">
          <w:rPr>
            <w:noProof/>
            <w:webHidden/>
          </w:rPr>
          <w:t>24</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67" w:anchor="_Toc406140333" w:history="1">
        <w:r w:rsidR="00C55C8C" w:rsidRPr="00295F7E">
          <w:rPr>
            <w:rStyle w:val="Hyperlink"/>
            <w:noProof/>
          </w:rPr>
          <w:t>Figure 15 – Brainport, Sampaio, Maris, and Bach-y-Rita 2001</w:t>
        </w:r>
        <w:r w:rsidR="00C55C8C">
          <w:rPr>
            <w:noProof/>
            <w:webHidden/>
          </w:rPr>
          <w:tab/>
        </w:r>
        <w:r w:rsidR="00C55C8C">
          <w:rPr>
            <w:noProof/>
            <w:webHidden/>
          </w:rPr>
          <w:fldChar w:fldCharType="begin"/>
        </w:r>
        <w:r w:rsidR="00C55C8C">
          <w:rPr>
            <w:noProof/>
            <w:webHidden/>
          </w:rPr>
          <w:instrText xml:space="preserve"> PAGEREF _Toc406140333 \h </w:instrText>
        </w:r>
        <w:r w:rsidR="00C55C8C">
          <w:rPr>
            <w:noProof/>
            <w:webHidden/>
          </w:rPr>
        </w:r>
        <w:r w:rsidR="00C55C8C">
          <w:rPr>
            <w:noProof/>
            <w:webHidden/>
          </w:rPr>
          <w:fldChar w:fldCharType="separate"/>
        </w:r>
        <w:r w:rsidR="00C55C8C">
          <w:rPr>
            <w:noProof/>
            <w:webHidden/>
          </w:rPr>
          <w:t>25</w:t>
        </w:r>
        <w:r w:rsidR="00C55C8C">
          <w:rPr>
            <w:noProof/>
            <w:webHidden/>
          </w:rPr>
          <w:fldChar w:fldCharType="end"/>
        </w:r>
      </w:hyperlink>
    </w:p>
    <w:p w:rsidR="00C55C8C" w:rsidRDefault="00530157">
      <w:pPr>
        <w:pStyle w:val="TableofFigures"/>
        <w:tabs>
          <w:tab w:val="right" w:leader="dot" w:pos="9350"/>
        </w:tabs>
        <w:rPr>
          <w:noProof/>
          <w:sz w:val="22"/>
          <w:szCs w:val="22"/>
        </w:rPr>
      </w:pPr>
      <w:hyperlink w:anchor="_Toc406140334" w:history="1">
        <w:r w:rsidR="00C55C8C" w:rsidRPr="00295F7E">
          <w:rPr>
            <w:rStyle w:val="Hyperlink"/>
            <w:noProof/>
          </w:rPr>
          <w:t>Figure 16 – Eyeborg, Peng and Seymour</w:t>
        </w:r>
        <w:r w:rsidR="00C55C8C">
          <w:rPr>
            <w:noProof/>
            <w:webHidden/>
          </w:rPr>
          <w:tab/>
        </w:r>
        <w:r w:rsidR="00C55C8C">
          <w:rPr>
            <w:noProof/>
            <w:webHidden/>
          </w:rPr>
          <w:fldChar w:fldCharType="begin"/>
        </w:r>
        <w:r w:rsidR="00C55C8C">
          <w:rPr>
            <w:noProof/>
            <w:webHidden/>
          </w:rPr>
          <w:instrText xml:space="preserve"> PAGEREF _Toc406140334 \h </w:instrText>
        </w:r>
        <w:r w:rsidR="00C55C8C">
          <w:rPr>
            <w:noProof/>
            <w:webHidden/>
          </w:rPr>
        </w:r>
        <w:r w:rsidR="00C55C8C">
          <w:rPr>
            <w:noProof/>
            <w:webHidden/>
          </w:rPr>
          <w:fldChar w:fldCharType="separate"/>
        </w:r>
        <w:r w:rsidR="00C55C8C">
          <w:rPr>
            <w:noProof/>
            <w:webHidden/>
          </w:rPr>
          <w:t>25</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68" w:anchor="_Toc406140335" w:history="1">
        <w:r w:rsidR="00C55C8C" w:rsidRPr="00295F7E">
          <w:rPr>
            <w:rStyle w:val="Hyperlink"/>
            <w:noProof/>
          </w:rPr>
          <w:t>Figure 17 - Blind climber using Brainport</w:t>
        </w:r>
        <w:r w:rsidR="00C55C8C">
          <w:rPr>
            <w:noProof/>
            <w:webHidden/>
          </w:rPr>
          <w:tab/>
        </w:r>
        <w:r w:rsidR="00C55C8C">
          <w:rPr>
            <w:noProof/>
            <w:webHidden/>
          </w:rPr>
          <w:fldChar w:fldCharType="begin"/>
        </w:r>
        <w:r w:rsidR="00C55C8C">
          <w:rPr>
            <w:noProof/>
            <w:webHidden/>
          </w:rPr>
          <w:instrText xml:space="preserve"> PAGEREF _Toc406140335 \h </w:instrText>
        </w:r>
        <w:r w:rsidR="00C55C8C">
          <w:rPr>
            <w:noProof/>
            <w:webHidden/>
          </w:rPr>
        </w:r>
        <w:r w:rsidR="00C55C8C">
          <w:rPr>
            <w:noProof/>
            <w:webHidden/>
          </w:rPr>
          <w:fldChar w:fldCharType="separate"/>
        </w:r>
        <w:r w:rsidR="00C55C8C">
          <w:rPr>
            <w:noProof/>
            <w:webHidden/>
          </w:rPr>
          <w:t>25</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69" w:anchor="_Toc406140336" w:history="1">
        <w:r w:rsidR="00C55C8C" w:rsidRPr="00295F7E">
          <w:rPr>
            <w:rStyle w:val="Hyperlink"/>
            <w:noProof/>
          </w:rPr>
          <w:t>Figure 18 – Aireal (Sodhi et al. 2013)</w:t>
        </w:r>
        <w:r w:rsidR="00C55C8C">
          <w:rPr>
            <w:noProof/>
            <w:webHidden/>
          </w:rPr>
          <w:tab/>
        </w:r>
        <w:r w:rsidR="00C55C8C">
          <w:rPr>
            <w:noProof/>
            <w:webHidden/>
          </w:rPr>
          <w:fldChar w:fldCharType="begin"/>
        </w:r>
        <w:r w:rsidR="00C55C8C">
          <w:rPr>
            <w:noProof/>
            <w:webHidden/>
          </w:rPr>
          <w:instrText xml:space="preserve"> PAGEREF _Toc406140336 \h </w:instrText>
        </w:r>
        <w:r w:rsidR="00C55C8C">
          <w:rPr>
            <w:noProof/>
            <w:webHidden/>
          </w:rPr>
        </w:r>
        <w:r w:rsidR="00C55C8C">
          <w:rPr>
            <w:noProof/>
            <w:webHidden/>
          </w:rPr>
          <w:fldChar w:fldCharType="separate"/>
        </w:r>
        <w:r w:rsidR="00C55C8C">
          <w:rPr>
            <w:noProof/>
            <w:webHidden/>
          </w:rPr>
          <w:t>26</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70" w:anchor="_Toc406140337" w:history="1">
        <w:r w:rsidR="00C55C8C" w:rsidRPr="00295F7E">
          <w:rPr>
            <w:rStyle w:val="Hyperlink"/>
            <w:noProof/>
          </w:rPr>
          <w:t xml:space="preserve">Figure 19 - Feelspace belt </w:t>
        </w:r>
        <w:r w:rsidR="00C55C8C" w:rsidRPr="00295F7E">
          <w:rPr>
            <w:rStyle w:val="Hyperlink"/>
            <w:noProof/>
            <w:shd w:val="clear" w:color="auto" w:fill="FFFFFF"/>
          </w:rPr>
          <w:t>(Nagel et al. 2005a)</w:t>
        </w:r>
        <w:r w:rsidR="00C55C8C">
          <w:rPr>
            <w:noProof/>
            <w:webHidden/>
          </w:rPr>
          <w:tab/>
        </w:r>
        <w:r w:rsidR="00C55C8C">
          <w:rPr>
            <w:noProof/>
            <w:webHidden/>
          </w:rPr>
          <w:fldChar w:fldCharType="begin"/>
        </w:r>
        <w:r w:rsidR="00C55C8C">
          <w:rPr>
            <w:noProof/>
            <w:webHidden/>
          </w:rPr>
          <w:instrText xml:space="preserve"> PAGEREF _Toc406140337 \h </w:instrText>
        </w:r>
        <w:r w:rsidR="00C55C8C">
          <w:rPr>
            <w:noProof/>
            <w:webHidden/>
          </w:rPr>
        </w:r>
        <w:r w:rsidR="00C55C8C">
          <w:rPr>
            <w:noProof/>
            <w:webHidden/>
          </w:rPr>
          <w:fldChar w:fldCharType="separate"/>
        </w:r>
        <w:r w:rsidR="00C55C8C">
          <w:rPr>
            <w:noProof/>
            <w:webHidden/>
          </w:rPr>
          <w:t>26</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71" w:anchor="_Toc406140338" w:history="1">
        <w:r w:rsidR="00C55C8C" w:rsidRPr="00295F7E">
          <w:rPr>
            <w:rStyle w:val="Hyperlink"/>
            <w:noProof/>
          </w:rPr>
          <w:t>Figure 20 – System diagram</w:t>
        </w:r>
        <w:r w:rsidR="00C55C8C">
          <w:rPr>
            <w:noProof/>
            <w:webHidden/>
          </w:rPr>
          <w:tab/>
        </w:r>
        <w:r w:rsidR="00C55C8C">
          <w:rPr>
            <w:noProof/>
            <w:webHidden/>
          </w:rPr>
          <w:fldChar w:fldCharType="begin"/>
        </w:r>
        <w:r w:rsidR="00C55C8C">
          <w:rPr>
            <w:noProof/>
            <w:webHidden/>
          </w:rPr>
          <w:instrText xml:space="preserve"> PAGEREF _Toc406140338 \h </w:instrText>
        </w:r>
        <w:r w:rsidR="00C55C8C">
          <w:rPr>
            <w:noProof/>
            <w:webHidden/>
          </w:rPr>
        </w:r>
        <w:r w:rsidR="00C55C8C">
          <w:rPr>
            <w:noProof/>
            <w:webHidden/>
          </w:rPr>
          <w:fldChar w:fldCharType="separate"/>
        </w:r>
        <w:r w:rsidR="00C55C8C">
          <w:rPr>
            <w:noProof/>
            <w:webHidden/>
          </w:rPr>
          <w:t>28</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72" w:anchor="_Toc406140339" w:history="1">
        <w:r w:rsidR="00C55C8C" w:rsidRPr="00295F7E">
          <w:rPr>
            <w:rStyle w:val="Hyperlink"/>
            <w:noProof/>
          </w:rPr>
          <w:t>Figure 21 - Example sensitivity ui</w:t>
        </w:r>
        <w:r w:rsidR="00C55C8C">
          <w:rPr>
            <w:noProof/>
            <w:webHidden/>
          </w:rPr>
          <w:tab/>
        </w:r>
        <w:r w:rsidR="00C55C8C">
          <w:rPr>
            <w:noProof/>
            <w:webHidden/>
          </w:rPr>
          <w:fldChar w:fldCharType="begin"/>
        </w:r>
        <w:r w:rsidR="00C55C8C">
          <w:rPr>
            <w:noProof/>
            <w:webHidden/>
          </w:rPr>
          <w:instrText xml:space="preserve"> PAGEREF _Toc406140339 \h </w:instrText>
        </w:r>
        <w:r w:rsidR="00C55C8C">
          <w:rPr>
            <w:noProof/>
            <w:webHidden/>
          </w:rPr>
        </w:r>
        <w:r w:rsidR="00C55C8C">
          <w:rPr>
            <w:noProof/>
            <w:webHidden/>
          </w:rPr>
          <w:fldChar w:fldCharType="separate"/>
        </w:r>
        <w:r w:rsidR="00C55C8C">
          <w:rPr>
            <w:noProof/>
            <w:webHidden/>
          </w:rPr>
          <w:t>30</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73" w:anchor="_Toc406140340" w:history="1">
        <w:r w:rsidR="00C55C8C" w:rsidRPr="00295F7E">
          <w:rPr>
            <w:rStyle w:val="Hyperlink"/>
            <w:noProof/>
          </w:rPr>
          <w:t>Figure 22 - Sensor beam Pattern</w:t>
        </w:r>
        <w:r w:rsidR="00C55C8C">
          <w:rPr>
            <w:noProof/>
            <w:webHidden/>
          </w:rPr>
          <w:tab/>
        </w:r>
        <w:r w:rsidR="00C55C8C">
          <w:rPr>
            <w:noProof/>
            <w:webHidden/>
          </w:rPr>
          <w:fldChar w:fldCharType="begin"/>
        </w:r>
        <w:r w:rsidR="00C55C8C">
          <w:rPr>
            <w:noProof/>
            <w:webHidden/>
          </w:rPr>
          <w:instrText xml:space="preserve"> PAGEREF _Toc406140340 \h </w:instrText>
        </w:r>
        <w:r w:rsidR="00C55C8C">
          <w:rPr>
            <w:noProof/>
            <w:webHidden/>
          </w:rPr>
        </w:r>
        <w:r w:rsidR="00C55C8C">
          <w:rPr>
            <w:noProof/>
            <w:webHidden/>
          </w:rPr>
          <w:fldChar w:fldCharType="separate"/>
        </w:r>
        <w:r w:rsidR="00C55C8C">
          <w:rPr>
            <w:noProof/>
            <w:webHidden/>
          </w:rPr>
          <w:t>34</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74" w:anchor="_Toc406140341" w:history="1">
        <w:r w:rsidR="00C55C8C" w:rsidRPr="00295F7E">
          <w:rPr>
            <w:rStyle w:val="Hyperlink"/>
            <w:noProof/>
          </w:rPr>
          <w:t>Figure 23 - Schematic and board for the proximity user study</w:t>
        </w:r>
        <w:r w:rsidR="00C55C8C">
          <w:rPr>
            <w:noProof/>
            <w:webHidden/>
          </w:rPr>
          <w:tab/>
        </w:r>
        <w:r w:rsidR="00C55C8C">
          <w:rPr>
            <w:noProof/>
            <w:webHidden/>
          </w:rPr>
          <w:fldChar w:fldCharType="begin"/>
        </w:r>
        <w:r w:rsidR="00C55C8C">
          <w:rPr>
            <w:noProof/>
            <w:webHidden/>
          </w:rPr>
          <w:instrText xml:space="preserve"> PAGEREF _Toc406140341 \h </w:instrText>
        </w:r>
        <w:r w:rsidR="00C55C8C">
          <w:rPr>
            <w:noProof/>
            <w:webHidden/>
          </w:rPr>
        </w:r>
        <w:r w:rsidR="00C55C8C">
          <w:rPr>
            <w:noProof/>
            <w:webHidden/>
          </w:rPr>
          <w:fldChar w:fldCharType="separate"/>
        </w:r>
        <w:r w:rsidR="00C55C8C">
          <w:rPr>
            <w:noProof/>
            <w:webHidden/>
          </w:rPr>
          <w:t>35</w:t>
        </w:r>
        <w:r w:rsidR="00C55C8C">
          <w:rPr>
            <w:noProof/>
            <w:webHidden/>
          </w:rPr>
          <w:fldChar w:fldCharType="end"/>
        </w:r>
      </w:hyperlink>
    </w:p>
    <w:p w:rsidR="00C55C8C" w:rsidRDefault="00530157">
      <w:pPr>
        <w:pStyle w:val="TableofFigures"/>
        <w:tabs>
          <w:tab w:val="right" w:leader="dot" w:pos="9350"/>
        </w:tabs>
        <w:rPr>
          <w:noProof/>
          <w:sz w:val="22"/>
          <w:szCs w:val="22"/>
        </w:rPr>
      </w:pPr>
      <w:hyperlink w:anchor="_Toc406140342" w:history="1">
        <w:r w:rsidR="00C55C8C" w:rsidRPr="00295F7E">
          <w:rPr>
            <w:rStyle w:val="Hyperlink"/>
            <w:noProof/>
          </w:rPr>
          <w:t>Figure 24 - User interface for the proximity user study</w:t>
        </w:r>
        <w:r w:rsidR="00C55C8C">
          <w:rPr>
            <w:noProof/>
            <w:webHidden/>
          </w:rPr>
          <w:tab/>
        </w:r>
        <w:r w:rsidR="00C55C8C">
          <w:rPr>
            <w:noProof/>
            <w:webHidden/>
          </w:rPr>
          <w:fldChar w:fldCharType="begin"/>
        </w:r>
        <w:r w:rsidR="00C55C8C">
          <w:rPr>
            <w:noProof/>
            <w:webHidden/>
          </w:rPr>
          <w:instrText xml:space="preserve"> PAGEREF _Toc406140342 \h </w:instrText>
        </w:r>
        <w:r w:rsidR="00C55C8C">
          <w:rPr>
            <w:noProof/>
            <w:webHidden/>
          </w:rPr>
        </w:r>
        <w:r w:rsidR="00C55C8C">
          <w:rPr>
            <w:noProof/>
            <w:webHidden/>
          </w:rPr>
          <w:fldChar w:fldCharType="separate"/>
        </w:r>
        <w:r w:rsidR="00C55C8C">
          <w:rPr>
            <w:noProof/>
            <w:webHidden/>
          </w:rPr>
          <w:t>36</w:t>
        </w:r>
        <w:r w:rsidR="00C55C8C">
          <w:rPr>
            <w:noProof/>
            <w:webHidden/>
          </w:rPr>
          <w:fldChar w:fldCharType="end"/>
        </w:r>
      </w:hyperlink>
    </w:p>
    <w:p w:rsidR="00C55C8C" w:rsidRDefault="00530157">
      <w:pPr>
        <w:pStyle w:val="TableofFigures"/>
        <w:tabs>
          <w:tab w:val="right" w:leader="dot" w:pos="9350"/>
        </w:tabs>
        <w:rPr>
          <w:noProof/>
          <w:sz w:val="22"/>
          <w:szCs w:val="22"/>
        </w:rPr>
      </w:pPr>
      <w:hyperlink w:anchor="_Toc406140343" w:history="1">
        <w:r w:rsidR="00C55C8C" w:rsidRPr="00295F7E">
          <w:rPr>
            <w:rStyle w:val="Hyperlink"/>
            <w:noProof/>
          </w:rPr>
          <w:t>Figure 25 - Subject during phase one</w:t>
        </w:r>
        <w:r w:rsidR="00C55C8C">
          <w:rPr>
            <w:noProof/>
            <w:webHidden/>
          </w:rPr>
          <w:tab/>
        </w:r>
        <w:r w:rsidR="00C55C8C">
          <w:rPr>
            <w:noProof/>
            <w:webHidden/>
          </w:rPr>
          <w:fldChar w:fldCharType="begin"/>
        </w:r>
        <w:r w:rsidR="00C55C8C">
          <w:rPr>
            <w:noProof/>
            <w:webHidden/>
          </w:rPr>
          <w:instrText xml:space="preserve"> PAGEREF _Toc406140343 \h </w:instrText>
        </w:r>
        <w:r w:rsidR="00C55C8C">
          <w:rPr>
            <w:noProof/>
            <w:webHidden/>
          </w:rPr>
        </w:r>
        <w:r w:rsidR="00C55C8C">
          <w:rPr>
            <w:noProof/>
            <w:webHidden/>
          </w:rPr>
          <w:fldChar w:fldCharType="separate"/>
        </w:r>
        <w:r w:rsidR="00C55C8C">
          <w:rPr>
            <w:noProof/>
            <w:webHidden/>
          </w:rPr>
          <w:t>37</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75" w:anchor="_Toc406140344" w:history="1">
        <w:r w:rsidR="00C55C8C" w:rsidRPr="00295F7E">
          <w:rPr>
            <w:rStyle w:val="Hyperlink"/>
            <w:noProof/>
          </w:rPr>
          <w:t>Figure 26 - One, Two and Three bars</w:t>
        </w:r>
        <w:r w:rsidR="00C55C8C">
          <w:rPr>
            <w:noProof/>
            <w:webHidden/>
          </w:rPr>
          <w:tab/>
        </w:r>
        <w:r w:rsidR="00C55C8C">
          <w:rPr>
            <w:noProof/>
            <w:webHidden/>
          </w:rPr>
          <w:fldChar w:fldCharType="begin"/>
        </w:r>
        <w:r w:rsidR="00C55C8C">
          <w:rPr>
            <w:noProof/>
            <w:webHidden/>
          </w:rPr>
          <w:instrText xml:space="preserve"> PAGEREF _Toc406140344 \h </w:instrText>
        </w:r>
        <w:r w:rsidR="00C55C8C">
          <w:rPr>
            <w:noProof/>
            <w:webHidden/>
          </w:rPr>
        </w:r>
        <w:r w:rsidR="00C55C8C">
          <w:rPr>
            <w:noProof/>
            <w:webHidden/>
          </w:rPr>
          <w:fldChar w:fldCharType="separate"/>
        </w:r>
        <w:r w:rsidR="00C55C8C">
          <w:rPr>
            <w:noProof/>
            <w:webHidden/>
          </w:rPr>
          <w:t>38</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76" w:anchor="_Toc406140345" w:history="1">
        <w:r w:rsidR="00C55C8C" w:rsidRPr="00295F7E">
          <w:rPr>
            <w:rStyle w:val="Hyperlink"/>
            <w:noProof/>
          </w:rPr>
          <w:t>Figure 27 - Accuracy on phase one</w:t>
        </w:r>
        <w:r w:rsidR="00C55C8C">
          <w:rPr>
            <w:noProof/>
            <w:webHidden/>
          </w:rPr>
          <w:tab/>
        </w:r>
        <w:r w:rsidR="00C55C8C">
          <w:rPr>
            <w:noProof/>
            <w:webHidden/>
          </w:rPr>
          <w:fldChar w:fldCharType="begin"/>
        </w:r>
        <w:r w:rsidR="00C55C8C">
          <w:rPr>
            <w:noProof/>
            <w:webHidden/>
          </w:rPr>
          <w:instrText xml:space="preserve"> PAGEREF _Toc406140345 \h </w:instrText>
        </w:r>
        <w:r w:rsidR="00C55C8C">
          <w:rPr>
            <w:noProof/>
            <w:webHidden/>
          </w:rPr>
        </w:r>
        <w:r w:rsidR="00C55C8C">
          <w:rPr>
            <w:noProof/>
            <w:webHidden/>
          </w:rPr>
          <w:fldChar w:fldCharType="separate"/>
        </w:r>
        <w:r w:rsidR="00C55C8C">
          <w:rPr>
            <w:noProof/>
            <w:webHidden/>
          </w:rPr>
          <w:t>38</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77" w:anchor="_Toc406140346" w:history="1">
        <w:r w:rsidR="00C55C8C" w:rsidRPr="00295F7E">
          <w:rPr>
            <w:rStyle w:val="Hyperlink"/>
            <w:noProof/>
          </w:rPr>
          <w:t>Figure 28 - X axis green, y axis blue and z axis red</w:t>
        </w:r>
        <w:r w:rsidR="00C55C8C">
          <w:rPr>
            <w:noProof/>
            <w:webHidden/>
          </w:rPr>
          <w:tab/>
        </w:r>
        <w:r w:rsidR="00C55C8C">
          <w:rPr>
            <w:noProof/>
            <w:webHidden/>
          </w:rPr>
          <w:fldChar w:fldCharType="begin"/>
        </w:r>
        <w:r w:rsidR="00C55C8C">
          <w:rPr>
            <w:noProof/>
            <w:webHidden/>
          </w:rPr>
          <w:instrText xml:space="preserve"> PAGEREF _Toc406140346 \h </w:instrText>
        </w:r>
        <w:r w:rsidR="00C55C8C">
          <w:rPr>
            <w:noProof/>
            <w:webHidden/>
          </w:rPr>
        </w:r>
        <w:r w:rsidR="00C55C8C">
          <w:rPr>
            <w:noProof/>
            <w:webHidden/>
          </w:rPr>
          <w:fldChar w:fldCharType="separate"/>
        </w:r>
        <w:r w:rsidR="00C55C8C">
          <w:rPr>
            <w:noProof/>
            <w:webHidden/>
          </w:rPr>
          <w:t>39</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78" w:anchor="_Toc406140347" w:history="1">
        <w:r w:rsidR="00C55C8C" w:rsidRPr="00295F7E">
          <w:rPr>
            <w:rStyle w:val="Hyperlink"/>
            <w:noProof/>
          </w:rPr>
          <w:t>Figure 29 - Different shapes for phase two</w:t>
        </w:r>
        <w:r w:rsidR="00C55C8C">
          <w:rPr>
            <w:noProof/>
            <w:webHidden/>
          </w:rPr>
          <w:tab/>
        </w:r>
        <w:r w:rsidR="00C55C8C">
          <w:rPr>
            <w:noProof/>
            <w:webHidden/>
          </w:rPr>
          <w:fldChar w:fldCharType="begin"/>
        </w:r>
        <w:r w:rsidR="00C55C8C">
          <w:rPr>
            <w:noProof/>
            <w:webHidden/>
          </w:rPr>
          <w:instrText xml:space="preserve"> PAGEREF _Toc406140347 \h </w:instrText>
        </w:r>
        <w:r w:rsidR="00C55C8C">
          <w:rPr>
            <w:noProof/>
            <w:webHidden/>
          </w:rPr>
        </w:r>
        <w:r w:rsidR="00C55C8C">
          <w:rPr>
            <w:noProof/>
            <w:webHidden/>
          </w:rPr>
          <w:fldChar w:fldCharType="separate"/>
        </w:r>
        <w:r w:rsidR="00C55C8C">
          <w:rPr>
            <w:noProof/>
            <w:webHidden/>
          </w:rPr>
          <w:t>40</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79" w:anchor="_Toc406140348" w:history="1">
        <w:r w:rsidR="00C55C8C" w:rsidRPr="00295F7E">
          <w:rPr>
            <w:rStyle w:val="Hyperlink"/>
            <w:noProof/>
          </w:rPr>
          <w:t>Figure 30 - Percentage of Accuracy on phase two</w:t>
        </w:r>
        <w:r w:rsidR="00C55C8C">
          <w:rPr>
            <w:noProof/>
            <w:webHidden/>
          </w:rPr>
          <w:tab/>
        </w:r>
        <w:r w:rsidR="00C55C8C">
          <w:rPr>
            <w:noProof/>
            <w:webHidden/>
          </w:rPr>
          <w:fldChar w:fldCharType="begin"/>
        </w:r>
        <w:r w:rsidR="00C55C8C">
          <w:rPr>
            <w:noProof/>
            <w:webHidden/>
          </w:rPr>
          <w:instrText xml:space="preserve"> PAGEREF _Toc406140348 \h </w:instrText>
        </w:r>
        <w:r w:rsidR="00C55C8C">
          <w:rPr>
            <w:noProof/>
            <w:webHidden/>
          </w:rPr>
        </w:r>
        <w:r w:rsidR="00C55C8C">
          <w:rPr>
            <w:noProof/>
            <w:webHidden/>
          </w:rPr>
          <w:fldChar w:fldCharType="separate"/>
        </w:r>
        <w:r w:rsidR="00C55C8C">
          <w:rPr>
            <w:noProof/>
            <w:webHidden/>
          </w:rPr>
          <w:t>40</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80" w:anchor="_Toc406140349" w:history="1">
        <w:r w:rsidR="00C55C8C" w:rsidRPr="00295F7E">
          <w:rPr>
            <w:rStyle w:val="Hyperlink"/>
            <w:noProof/>
          </w:rPr>
          <w:t>Figure 31 - shapes for phse 3. cUBE, SPHERE AND PRISM</w:t>
        </w:r>
        <w:r w:rsidR="00C55C8C">
          <w:rPr>
            <w:noProof/>
            <w:webHidden/>
          </w:rPr>
          <w:tab/>
        </w:r>
        <w:r w:rsidR="00C55C8C">
          <w:rPr>
            <w:noProof/>
            <w:webHidden/>
          </w:rPr>
          <w:fldChar w:fldCharType="begin"/>
        </w:r>
        <w:r w:rsidR="00C55C8C">
          <w:rPr>
            <w:noProof/>
            <w:webHidden/>
          </w:rPr>
          <w:instrText xml:space="preserve"> PAGEREF _Toc406140349 \h </w:instrText>
        </w:r>
        <w:r w:rsidR="00C55C8C">
          <w:rPr>
            <w:noProof/>
            <w:webHidden/>
          </w:rPr>
        </w:r>
        <w:r w:rsidR="00C55C8C">
          <w:rPr>
            <w:noProof/>
            <w:webHidden/>
          </w:rPr>
          <w:fldChar w:fldCharType="separate"/>
        </w:r>
        <w:r w:rsidR="00C55C8C">
          <w:rPr>
            <w:noProof/>
            <w:webHidden/>
          </w:rPr>
          <w:t>42</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81" w:anchor="_Toc406140350" w:history="1">
        <w:r w:rsidR="00C55C8C" w:rsidRPr="00295F7E">
          <w:rPr>
            <w:rStyle w:val="Hyperlink"/>
            <w:noProof/>
          </w:rPr>
          <w:t>Figure 32 -  Percentage of accuracy on phase 3</w:t>
        </w:r>
        <w:r w:rsidR="00C55C8C">
          <w:rPr>
            <w:noProof/>
            <w:webHidden/>
          </w:rPr>
          <w:tab/>
        </w:r>
        <w:r w:rsidR="00C55C8C">
          <w:rPr>
            <w:noProof/>
            <w:webHidden/>
          </w:rPr>
          <w:fldChar w:fldCharType="begin"/>
        </w:r>
        <w:r w:rsidR="00C55C8C">
          <w:rPr>
            <w:noProof/>
            <w:webHidden/>
          </w:rPr>
          <w:instrText xml:space="preserve"> PAGEREF _Toc406140350 \h </w:instrText>
        </w:r>
        <w:r w:rsidR="00C55C8C">
          <w:rPr>
            <w:noProof/>
            <w:webHidden/>
          </w:rPr>
        </w:r>
        <w:r w:rsidR="00C55C8C">
          <w:rPr>
            <w:noProof/>
            <w:webHidden/>
          </w:rPr>
          <w:fldChar w:fldCharType="separate"/>
        </w:r>
        <w:r w:rsidR="00C55C8C">
          <w:rPr>
            <w:noProof/>
            <w:webHidden/>
          </w:rPr>
          <w:t>42</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82" w:anchor="_Toc406140351" w:history="1">
        <w:r w:rsidR="00C55C8C" w:rsidRPr="00295F7E">
          <w:rPr>
            <w:rStyle w:val="Hyperlink"/>
            <w:noProof/>
          </w:rPr>
          <w:t>Figure 33 – Rig for testing the controlled behaviour of the procimity sensor</w:t>
        </w:r>
        <w:r w:rsidR="00C55C8C">
          <w:rPr>
            <w:noProof/>
            <w:webHidden/>
          </w:rPr>
          <w:tab/>
        </w:r>
        <w:r w:rsidR="00C55C8C">
          <w:rPr>
            <w:noProof/>
            <w:webHidden/>
          </w:rPr>
          <w:fldChar w:fldCharType="begin"/>
        </w:r>
        <w:r w:rsidR="00C55C8C">
          <w:rPr>
            <w:noProof/>
            <w:webHidden/>
          </w:rPr>
          <w:instrText xml:space="preserve"> PAGEREF _Toc406140351 \h </w:instrText>
        </w:r>
        <w:r w:rsidR="00C55C8C">
          <w:rPr>
            <w:noProof/>
            <w:webHidden/>
          </w:rPr>
        </w:r>
        <w:r w:rsidR="00C55C8C">
          <w:rPr>
            <w:noProof/>
            <w:webHidden/>
          </w:rPr>
          <w:fldChar w:fldCharType="separate"/>
        </w:r>
        <w:r w:rsidR="00C55C8C">
          <w:rPr>
            <w:noProof/>
            <w:webHidden/>
          </w:rPr>
          <w:t>44</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83" w:anchor="_Toc406140352" w:history="1">
        <w:r w:rsidR="00C55C8C" w:rsidRPr="00295F7E">
          <w:rPr>
            <w:rStyle w:val="Hyperlink"/>
            <w:noProof/>
          </w:rPr>
          <w:t>Figure 34 - Markings to accurately re-create the measurements</w:t>
        </w:r>
        <w:r w:rsidR="00C55C8C">
          <w:rPr>
            <w:noProof/>
            <w:webHidden/>
          </w:rPr>
          <w:tab/>
        </w:r>
        <w:r w:rsidR="00C55C8C">
          <w:rPr>
            <w:noProof/>
            <w:webHidden/>
          </w:rPr>
          <w:fldChar w:fldCharType="begin"/>
        </w:r>
        <w:r w:rsidR="00C55C8C">
          <w:rPr>
            <w:noProof/>
            <w:webHidden/>
          </w:rPr>
          <w:instrText xml:space="preserve"> PAGEREF _Toc406140352 \h </w:instrText>
        </w:r>
        <w:r w:rsidR="00C55C8C">
          <w:rPr>
            <w:noProof/>
            <w:webHidden/>
          </w:rPr>
        </w:r>
        <w:r w:rsidR="00C55C8C">
          <w:rPr>
            <w:noProof/>
            <w:webHidden/>
          </w:rPr>
          <w:fldChar w:fldCharType="separate"/>
        </w:r>
        <w:r w:rsidR="00C55C8C">
          <w:rPr>
            <w:noProof/>
            <w:webHidden/>
          </w:rPr>
          <w:t>44</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84" w:anchor="_Toc406140353" w:history="1">
        <w:r w:rsidR="00C55C8C" w:rsidRPr="00295F7E">
          <w:rPr>
            <w:rStyle w:val="Hyperlink"/>
            <w:noProof/>
          </w:rPr>
          <w:t>Figure 35– Controlled measurements at 12”from table and no bars</w:t>
        </w:r>
        <w:r w:rsidR="00C55C8C">
          <w:rPr>
            <w:noProof/>
            <w:webHidden/>
          </w:rPr>
          <w:tab/>
        </w:r>
        <w:r w:rsidR="00C55C8C">
          <w:rPr>
            <w:noProof/>
            <w:webHidden/>
          </w:rPr>
          <w:fldChar w:fldCharType="begin"/>
        </w:r>
        <w:r w:rsidR="00C55C8C">
          <w:rPr>
            <w:noProof/>
            <w:webHidden/>
          </w:rPr>
          <w:instrText xml:space="preserve"> PAGEREF _Toc406140353 \h </w:instrText>
        </w:r>
        <w:r w:rsidR="00C55C8C">
          <w:rPr>
            <w:noProof/>
            <w:webHidden/>
          </w:rPr>
        </w:r>
        <w:r w:rsidR="00C55C8C">
          <w:rPr>
            <w:noProof/>
            <w:webHidden/>
          </w:rPr>
          <w:fldChar w:fldCharType="separate"/>
        </w:r>
        <w:r w:rsidR="00C55C8C">
          <w:rPr>
            <w:noProof/>
            <w:webHidden/>
          </w:rPr>
          <w:t>45</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85" w:anchor="_Toc406140354" w:history="1">
        <w:r w:rsidR="00C55C8C" w:rsidRPr="00295F7E">
          <w:rPr>
            <w:rStyle w:val="Hyperlink"/>
            <w:noProof/>
          </w:rPr>
          <w:t>Figure 36 – Controlled measurements at 9”from table and no bars</w:t>
        </w:r>
        <w:r w:rsidR="00C55C8C">
          <w:rPr>
            <w:noProof/>
            <w:webHidden/>
          </w:rPr>
          <w:tab/>
        </w:r>
        <w:r w:rsidR="00C55C8C">
          <w:rPr>
            <w:noProof/>
            <w:webHidden/>
          </w:rPr>
          <w:fldChar w:fldCharType="begin"/>
        </w:r>
        <w:r w:rsidR="00C55C8C">
          <w:rPr>
            <w:noProof/>
            <w:webHidden/>
          </w:rPr>
          <w:instrText xml:space="preserve"> PAGEREF _Toc406140354 \h </w:instrText>
        </w:r>
        <w:r w:rsidR="00C55C8C">
          <w:rPr>
            <w:noProof/>
            <w:webHidden/>
          </w:rPr>
        </w:r>
        <w:r w:rsidR="00C55C8C">
          <w:rPr>
            <w:noProof/>
            <w:webHidden/>
          </w:rPr>
          <w:fldChar w:fldCharType="separate"/>
        </w:r>
        <w:r w:rsidR="00C55C8C">
          <w:rPr>
            <w:noProof/>
            <w:webHidden/>
          </w:rPr>
          <w:t>46</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86" w:anchor="_Toc406140355" w:history="1">
        <w:r w:rsidR="00C55C8C" w:rsidRPr="00295F7E">
          <w:rPr>
            <w:rStyle w:val="Hyperlink"/>
            <w:noProof/>
          </w:rPr>
          <w:t>Figure 37 – Controlled measurments at 12”from the table and one bar</w:t>
        </w:r>
        <w:r w:rsidR="00C55C8C">
          <w:rPr>
            <w:noProof/>
            <w:webHidden/>
          </w:rPr>
          <w:tab/>
        </w:r>
        <w:r w:rsidR="00C55C8C">
          <w:rPr>
            <w:noProof/>
            <w:webHidden/>
          </w:rPr>
          <w:fldChar w:fldCharType="begin"/>
        </w:r>
        <w:r w:rsidR="00C55C8C">
          <w:rPr>
            <w:noProof/>
            <w:webHidden/>
          </w:rPr>
          <w:instrText xml:space="preserve"> PAGEREF _Toc406140355 \h </w:instrText>
        </w:r>
        <w:r w:rsidR="00C55C8C">
          <w:rPr>
            <w:noProof/>
            <w:webHidden/>
          </w:rPr>
        </w:r>
        <w:r w:rsidR="00C55C8C">
          <w:rPr>
            <w:noProof/>
            <w:webHidden/>
          </w:rPr>
          <w:fldChar w:fldCharType="separate"/>
        </w:r>
        <w:r w:rsidR="00C55C8C">
          <w:rPr>
            <w:noProof/>
            <w:webHidden/>
          </w:rPr>
          <w:t>47</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87" w:anchor="_Toc406140356" w:history="1">
        <w:r w:rsidR="00C55C8C" w:rsidRPr="00295F7E">
          <w:rPr>
            <w:rStyle w:val="Hyperlink"/>
            <w:noProof/>
          </w:rPr>
          <w:t>Figure 38– Controlled measurements at 9”from table and one bar</w:t>
        </w:r>
        <w:r w:rsidR="00C55C8C">
          <w:rPr>
            <w:noProof/>
            <w:webHidden/>
          </w:rPr>
          <w:tab/>
        </w:r>
        <w:r w:rsidR="00C55C8C">
          <w:rPr>
            <w:noProof/>
            <w:webHidden/>
          </w:rPr>
          <w:fldChar w:fldCharType="begin"/>
        </w:r>
        <w:r w:rsidR="00C55C8C">
          <w:rPr>
            <w:noProof/>
            <w:webHidden/>
          </w:rPr>
          <w:instrText xml:space="preserve"> PAGEREF _Toc406140356 \h </w:instrText>
        </w:r>
        <w:r w:rsidR="00C55C8C">
          <w:rPr>
            <w:noProof/>
            <w:webHidden/>
          </w:rPr>
        </w:r>
        <w:r w:rsidR="00C55C8C">
          <w:rPr>
            <w:noProof/>
            <w:webHidden/>
          </w:rPr>
          <w:fldChar w:fldCharType="separate"/>
        </w:r>
        <w:r w:rsidR="00C55C8C">
          <w:rPr>
            <w:noProof/>
            <w:webHidden/>
          </w:rPr>
          <w:t>48</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88" w:anchor="_Toc406140357" w:history="1">
        <w:r w:rsidR="00C55C8C" w:rsidRPr="00295F7E">
          <w:rPr>
            <w:rStyle w:val="Hyperlink"/>
            <w:noProof/>
          </w:rPr>
          <w:t>Figure 39- controlled measurements from 12” from the table with the prism</w:t>
        </w:r>
        <w:r w:rsidR="00C55C8C">
          <w:rPr>
            <w:noProof/>
            <w:webHidden/>
          </w:rPr>
          <w:tab/>
        </w:r>
        <w:r w:rsidR="00C55C8C">
          <w:rPr>
            <w:noProof/>
            <w:webHidden/>
          </w:rPr>
          <w:fldChar w:fldCharType="begin"/>
        </w:r>
        <w:r w:rsidR="00C55C8C">
          <w:rPr>
            <w:noProof/>
            <w:webHidden/>
          </w:rPr>
          <w:instrText xml:space="preserve"> PAGEREF _Toc406140357 \h </w:instrText>
        </w:r>
        <w:r w:rsidR="00C55C8C">
          <w:rPr>
            <w:noProof/>
            <w:webHidden/>
          </w:rPr>
        </w:r>
        <w:r w:rsidR="00C55C8C">
          <w:rPr>
            <w:noProof/>
            <w:webHidden/>
          </w:rPr>
          <w:fldChar w:fldCharType="separate"/>
        </w:r>
        <w:r w:rsidR="00C55C8C">
          <w:rPr>
            <w:noProof/>
            <w:webHidden/>
          </w:rPr>
          <w:t>49</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89" w:anchor="_Toc406140358" w:history="1">
        <w:r w:rsidR="00C55C8C" w:rsidRPr="00295F7E">
          <w:rPr>
            <w:rStyle w:val="Hyperlink"/>
            <w:noProof/>
          </w:rPr>
          <w:t>Figure 40 –controlled measurements from 9” from the table with the prism</w:t>
        </w:r>
        <w:r w:rsidR="00C55C8C">
          <w:rPr>
            <w:noProof/>
            <w:webHidden/>
          </w:rPr>
          <w:tab/>
        </w:r>
        <w:r w:rsidR="00C55C8C">
          <w:rPr>
            <w:noProof/>
            <w:webHidden/>
          </w:rPr>
          <w:fldChar w:fldCharType="begin"/>
        </w:r>
        <w:r w:rsidR="00C55C8C">
          <w:rPr>
            <w:noProof/>
            <w:webHidden/>
          </w:rPr>
          <w:instrText xml:space="preserve"> PAGEREF _Toc406140358 \h </w:instrText>
        </w:r>
        <w:r w:rsidR="00C55C8C">
          <w:rPr>
            <w:noProof/>
            <w:webHidden/>
          </w:rPr>
        </w:r>
        <w:r w:rsidR="00C55C8C">
          <w:rPr>
            <w:noProof/>
            <w:webHidden/>
          </w:rPr>
          <w:fldChar w:fldCharType="separate"/>
        </w:r>
        <w:r w:rsidR="00C55C8C">
          <w:rPr>
            <w:noProof/>
            <w:webHidden/>
          </w:rPr>
          <w:t>50</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90" w:anchor="_Toc406140359" w:history="1">
        <w:r w:rsidR="00C55C8C" w:rsidRPr="00295F7E">
          <w:rPr>
            <w:rStyle w:val="Hyperlink"/>
            <w:noProof/>
          </w:rPr>
          <w:t>Figure 42 - board top</w:t>
        </w:r>
        <w:r w:rsidR="00C55C8C">
          <w:rPr>
            <w:noProof/>
            <w:webHidden/>
          </w:rPr>
          <w:tab/>
        </w:r>
        <w:r w:rsidR="00C55C8C">
          <w:rPr>
            <w:noProof/>
            <w:webHidden/>
          </w:rPr>
          <w:fldChar w:fldCharType="begin"/>
        </w:r>
        <w:r w:rsidR="00C55C8C">
          <w:rPr>
            <w:noProof/>
            <w:webHidden/>
          </w:rPr>
          <w:instrText xml:space="preserve"> PAGEREF _Toc406140359 \h </w:instrText>
        </w:r>
        <w:r w:rsidR="00C55C8C">
          <w:rPr>
            <w:noProof/>
            <w:webHidden/>
          </w:rPr>
        </w:r>
        <w:r w:rsidR="00C55C8C">
          <w:rPr>
            <w:noProof/>
            <w:webHidden/>
          </w:rPr>
          <w:fldChar w:fldCharType="separate"/>
        </w:r>
        <w:r w:rsidR="00C55C8C">
          <w:rPr>
            <w:noProof/>
            <w:webHidden/>
          </w:rPr>
          <w:t>51</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91" w:anchor="_Toc406140360" w:history="1">
        <w:r w:rsidR="00C55C8C" w:rsidRPr="00295F7E">
          <w:rPr>
            <w:rStyle w:val="Hyperlink"/>
            <w:noProof/>
          </w:rPr>
          <w:t>Figure 42 - board bottom</w:t>
        </w:r>
        <w:r w:rsidR="00C55C8C">
          <w:rPr>
            <w:noProof/>
            <w:webHidden/>
          </w:rPr>
          <w:tab/>
        </w:r>
        <w:r w:rsidR="00C55C8C">
          <w:rPr>
            <w:noProof/>
            <w:webHidden/>
          </w:rPr>
          <w:fldChar w:fldCharType="begin"/>
        </w:r>
        <w:r w:rsidR="00C55C8C">
          <w:rPr>
            <w:noProof/>
            <w:webHidden/>
          </w:rPr>
          <w:instrText xml:space="preserve"> PAGEREF _Toc406140360 \h </w:instrText>
        </w:r>
        <w:r w:rsidR="00C55C8C">
          <w:rPr>
            <w:noProof/>
            <w:webHidden/>
          </w:rPr>
        </w:r>
        <w:r w:rsidR="00C55C8C">
          <w:rPr>
            <w:noProof/>
            <w:webHidden/>
          </w:rPr>
          <w:fldChar w:fldCharType="separate"/>
        </w:r>
        <w:r w:rsidR="00C55C8C">
          <w:rPr>
            <w:noProof/>
            <w:webHidden/>
          </w:rPr>
          <w:t>51</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92" w:anchor="_Toc406140361" w:history="1">
        <w:r w:rsidR="00C55C8C" w:rsidRPr="00295F7E">
          <w:rPr>
            <w:rStyle w:val="Hyperlink"/>
            <w:noProof/>
          </w:rPr>
          <w:t>Figure 43 - Sensor Field of View</w:t>
        </w:r>
        <w:r w:rsidR="00C55C8C">
          <w:rPr>
            <w:noProof/>
            <w:webHidden/>
          </w:rPr>
          <w:tab/>
        </w:r>
        <w:r w:rsidR="00C55C8C">
          <w:rPr>
            <w:noProof/>
            <w:webHidden/>
          </w:rPr>
          <w:fldChar w:fldCharType="begin"/>
        </w:r>
        <w:r w:rsidR="00C55C8C">
          <w:rPr>
            <w:noProof/>
            <w:webHidden/>
          </w:rPr>
          <w:instrText xml:space="preserve"> PAGEREF _Toc406140361 \h </w:instrText>
        </w:r>
        <w:r w:rsidR="00C55C8C">
          <w:rPr>
            <w:noProof/>
            <w:webHidden/>
          </w:rPr>
        </w:r>
        <w:r w:rsidR="00C55C8C">
          <w:rPr>
            <w:noProof/>
            <w:webHidden/>
          </w:rPr>
          <w:fldChar w:fldCharType="separate"/>
        </w:r>
        <w:r w:rsidR="00C55C8C">
          <w:rPr>
            <w:noProof/>
            <w:webHidden/>
          </w:rPr>
          <w:t>52</w:t>
        </w:r>
        <w:r w:rsidR="00C55C8C">
          <w:rPr>
            <w:noProof/>
            <w:webHidden/>
          </w:rPr>
          <w:fldChar w:fldCharType="end"/>
        </w:r>
      </w:hyperlink>
    </w:p>
    <w:p w:rsidR="00C55C8C" w:rsidRDefault="00530157">
      <w:pPr>
        <w:pStyle w:val="TableofFigures"/>
        <w:tabs>
          <w:tab w:val="right" w:leader="dot" w:pos="9350"/>
        </w:tabs>
        <w:rPr>
          <w:noProof/>
          <w:sz w:val="22"/>
          <w:szCs w:val="22"/>
        </w:rPr>
      </w:pPr>
      <w:hyperlink w:anchor="_Toc406140362" w:history="1">
        <w:r w:rsidR="00C55C8C" w:rsidRPr="00295F7E">
          <w:rPr>
            <w:rStyle w:val="Hyperlink"/>
            <w:noProof/>
          </w:rPr>
          <w:t>Figure 44 - User interface for second study</w:t>
        </w:r>
        <w:r w:rsidR="00C55C8C">
          <w:rPr>
            <w:noProof/>
            <w:webHidden/>
          </w:rPr>
          <w:tab/>
        </w:r>
        <w:r w:rsidR="00C55C8C">
          <w:rPr>
            <w:noProof/>
            <w:webHidden/>
          </w:rPr>
          <w:fldChar w:fldCharType="begin"/>
        </w:r>
        <w:r w:rsidR="00C55C8C">
          <w:rPr>
            <w:noProof/>
            <w:webHidden/>
          </w:rPr>
          <w:instrText xml:space="preserve"> PAGEREF _Toc406140362 \h </w:instrText>
        </w:r>
        <w:r w:rsidR="00C55C8C">
          <w:rPr>
            <w:noProof/>
            <w:webHidden/>
          </w:rPr>
        </w:r>
        <w:r w:rsidR="00C55C8C">
          <w:rPr>
            <w:noProof/>
            <w:webHidden/>
          </w:rPr>
          <w:fldChar w:fldCharType="separate"/>
        </w:r>
        <w:r w:rsidR="00C55C8C">
          <w:rPr>
            <w:noProof/>
            <w:webHidden/>
          </w:rPr>
          <w:t>53</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93" w:anchor="_Toc406140363" w:history="1">
        <w:r w:rsidR="00C55C8C" w:rsidRPr="00295F7E">
          <w:rPr>
            <w:rStyle w:val="Hyperlink"/>
            <w:noProof/>
          </w:rPr>
          <w:t>Figure 45 - green when correct, red when wrong</w:t>
        </w:r>
        <w:r w:rsidR="00C55C8C">
          <w:rPr>
            <w:noProof/>
            <w:webHidden/>
          </w:rPr>
          <w:tab/>
        </w:r>
        <w:r w:rsidR="00C55C8C">
          <w:rPr>
            <w:noProof/>
            <w:webHidden/>
          </w:rPr>
          <w:fldChar w:fldCharType="begin"/>
        </w:r>
        <w:r w:rsidR="00C55C8C">
          <w:rPr>
            <w:noProof/>
            <w:webHidden/>
          </w:rPr>
          <w:instrText xml:space="preserve"> PAGEREF _Toc406140363 \h </w:instrText>
        </w:r>
        <w:r w:rsidR="00C55C8C">
          <w:rPr>
            <w:noProof/>
            <w:webHidden/>
          </w:rPr>
        </w:r>
        <w:r w:rsidR="00C55C8C">
          <w:rPr>
            <w:noProof/>
            <w:webHidden/>
          </w:rPr>
          <w:fldChar w:fldCharType="separate"/>
        </w:r>
        <w:r w:rsidR="00C55C8C">
          <w:rPr>
            <w:noProof/>
            <w:webHidden/>
          </w:rPr>
          <w:t>53</w:t>
        </w:r>
        <w:r w:rsidR="00C55C8C">
          <w:rPr>
            <w:noProof/>
            <w:webHidden/>
          </w:rPr>
          <w:fldChar w:fldCharType="end"/>
        </w:r>
      </w:hyperlink>
    </w:p>
    <w:p w:rsidR="00C55C8C" w:rsidRDefault="00530157">
      <w:pPr>
        <w:pStyle w:val="TableofFigures"/>
        <w:tabs>
          <w:tab w:val="right" w:leader="dot" w:pos="9350"/>
        </w:tabs>
        <w:rPr>
          <w:noProof/>
          <w:sz w:val="22"/>
          <w:szCs w:val="22"/>
        </w:rPr>
      </w:pPr>
      <w:hyperlink w:anchor="_Toc406140364" w:history="1">
        <w:r w:rsidR="00C55C8C" w:rsidRPr="00295F7E">
          <w:rPr>
            <w:rStyle w:val="Hyperlink"/>
            <w:noProof/>
          </w:rPr>
          <w:t>Figure 46 - average time taken by the users to give an answer</w:t>
        </w:r>
        <w:r w:rsidR="00C55C8C">
          <w:rPr>
            <w:noProof/>
            <w:webHidden/>
          </w:rPr>
          <w:tab/>
        </w:r>
        <w:r w:rsidR="00C55C8C">
          <w:rPr>
            <w:noProof/>
            <w:webHidden/>
          </w:rPr>
          <w:fldChar w:fldCharType="begin"/>
        </w:r>
        <w:r w:rsidR="00C55C8C">
          <w:rPr>
            <w:noProof/>
            <w:webHidden/>
          </w:rPr>
          <w:instrText xml:space="preserve"> PAGEREF _Toc406140364 \h </w:instrText>
        </w:r>
        <w:r w:rsidR="00C55C8C">
          <w:rPr>
            <w:noProof/>
            <w:webHidden/>
          </w:rPr>
        </w:r>
        <w:r w:rsidR="00C55C8C">
          <w:rPr>
            <w:noProof/>
            <w:webHidden/>
          </w:rPr>
          <w:fldChar w:fldCharType="separate"/>
        </w:r>
        <w:r w:rsidR="00C55C8C">
          <w:rPr>
            <w:noProof/>
            <w:webHidden/>
          </w:rPr>
          <w:t>54</w:t>
        </w:r>
        <w:r w:rsidR="00C55C8C">
          <w:rPr>
            <w:noProof/>
            <w:webHidden/>
          </w:rPr>
          <w:fldChar w:fldCharType="end"/>
        </w:r>
      </w:hyperlink>
    </w:p>
    <w:p w:rsidR="00C55C8C" w:rsidRDefault="00530157">
      <w:pPr>
        <w:pStyle w:val="TableofFigures"/>
        <w:tabs>
          <w:tab w:val="right" w:leader="dot" w:pos="9350"/>
        </w:tabs>
        <w:rPr>
          <w:noProof/>
          <w:sz w:val="22"/>
          <w:szCs w:val="22"/>
        </w:rPr>
      </w:pPr>
      <w:hyperlink w:anchor="_Toc406140365" w:history="1">
        <w:r w:rsidR="00C55C8C" w:rsidRPr="00295F7E">
          <w:rPr>
            <w:rStyle w:val="Hyperlink"/>
            <w:noProof/>
          </w:rPr>
          <w:t>Figure 47 - Average accuracy of the users’ responses</w:t>
        </w:r>
        <w:r w:rsidR="00C55C8C">
          <w:rPr>
            <w:noProof/>
            <w:webHidden/>
          </w:rPr>
          <w:tab/>
        </w:r>
        <w:r w:rsidR="00C55C8C">
          <w:rPr>
            <w:noProof/>
            <w:webHidden/>
          </w:rPr>
          <w:fldChar w:fldCharType="begin"/>
        </w:r>
        <w:r w:rsidR="00C55C8C">
          <w:rPr>
            <w:noProof/>
            <w:webHidden/>
          </w:rPr>
          <w:instrText xml:space="preserve"> PAGEREF _Toc406140365 \h </w:instrText>
        </w:r>
        <w:r w:rsidR="00C55C8C">
          <w:rPr>
            <w:noProof/>
            <w:webHidden/>
          </w:rPr>
        </w:r>
        <w:r w:rsidR="00C55C8C">
          <w:rPr>
            <w:noProof/>
            <w:webHidden/>
          </w:rPr>
          <w:fldChar w:fldCharType="separate"/>
        </w:r>
        <w:r w:rsidR="00C55C8C">
          <w:rPr>
            <w:noProof/>
            <w:webHidden/>
          </w:rPr>
          <w:t>55</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94" w:anchor="_Toc406140366" w:history="1">
        <w:r w:rsidR="00C55C8C" w:rsidRPr="00295F7E">
          <w:rPr>
            <w:rStyle w:val="Hyperlink"/>
            <w:noProof/>
          </w:rPr>
          <w:t>Figure 48 - Board Top</w:t>
        </w:r>
        <w:r w:rsidR="00C55C8C">
          <w:rPr>
            <w:noProof/>
            <w:webHidden/>
          </w:rPr>
          <w:tab/>
        </w:r>
        <w:r w:rsidR="00C55C8C">
          <w:rPr>
            <w:noProof/>
            <w:webHidden/>
          </w:rPr>
          <w:fldChar w:fldCharType="begin"/>
        </w:r>
        <w:r w:rsidR="00C55C8C">
          <w:rPr>
            <w:noProof/>
            <w:webHidden/>
          </w:rPr>
          <w:instrText xml:space="preserve"> PAGEREF _Toc406140366 \h </w:instrText>
        </w:r>
        <w:r w:rsidR="00C55C8C">
          <w:rPr>
            <w:noProof/>
            <w:webHidden/>
          </w:rPr>
        </w:r>
        <w:r w:rsidR="00C55C8C">
          <w:rPr>
            <w:noProof/>
            <w:webHidden/>
          </w:rPr>
          <w:fldChar w:fldCharType="separate"/>
        </w:r>
        <w:r w:rsidR="00C55C8C">
          <w:rPr>
            <w:noProof/>
            <w:webHidden/>
          </w:rPr>
          <w:t>57</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95" w:anchor="_Toc406140367" w:history="1">
        <w:r w:rsidR="00C55C8C" w:rsidRPr="00295F7E">
          <w:rPr>
            <w:rStyle w:val="Hyperlink"/>
            <w:noProof/>
          </w:rPr>
          <w:t>Figure 49 - Ui for the subject</w:t>
        </w:r>
        <w:r w:rsidR="00C55C8C">
          <w:rPr>
            <w:noProof/>
            <w:webHidden/>
          </w:rPr>
          <w:tab/>
        </w:r>
        <w:r w:rsidR="00C55C8C">
          <w:rPr>
            <w:noProof/>
            <w:webHidden/>
          </w:rPr>
          <w:fldChar w:fldCharType="begin"/>
        </w:r>
        <w:r w:rsidR="00C55C8C">
          <w:rPr>
            <w:noProof/>
            <w:webHidden/>
          </w:rPr>
          <w:instrText xml:space="preserve"> PAGEREF _Toc406140367 \h </w:instrText>
        </w:r>
        <w:r w:rsidR="00C55C8C">
          <w:rPr>
            <w:noProof/>
            <w:webHidden/>
          </w:rPr>
        </w:r>
        <w:r w:rsidR="00C55C8C">
          <w:rPr>
            <w:noProof/>
            <w:webHidden/>
          </w:rPr>
          <w:fldChar w:fldCharType="separate"/>
        </w:r>
        <w:r w:rsidR="00C55C8C">
          <w:rPr>
            <w:noProof/>
            <w:webHidden/>
          </w:rPr>
          <w:t>58</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96" w:anchor="_Toc406140368" w:history="1">
        <w:r w:rsidR="00C55C8C" w:rsidRPr="00295F7E">
          <w:rPr>
            <w:rStyle w:val="Hyperlink"/>
            <w:noProof/>
          </w:rPr>
          <w:t>Figure 50 - UI for the researcher</w:t>
        </w:r>
        <w:r w:rsidR="00C55C8C">
          <w:rPr>
            <w:noProof/>
            <w:webHidden/>
          </w:rPr>
          <w:tab/>
        </w:r>
        <w:r w:rsidR="00C55C8C">
          <w:rPr>
            <w:noProof/>
            <w:webHidden/>
          </w:rPr>
          <w:fldChar w:fldCharType="begin"/>
        </w:r>
        <w:r w:rsidR="00C55C8C">
          <w:rPr>
            <w:noProof/>
            <w:webHidden/>
          </w:rPr>
          <w:instrText xml:space="preserve"> PAGEREF _Toc406140368 \h </w:instrText>
        </w:r>
        <w:r w:rsidR="00C55C8C">
          <w:rPr>
            <w:noProof/>
            <w:webHidden/>
          </w:rPr>
        </w:r>
        <w:r w:rsidR="00C55C8C">
          <w:rPr>
            <w:noProof/>
            <w:webHidden/>
          </w:rPr>
          <w:fldChar w:fldCharType="separate"/>
        </w:r>
        <w:r w:rsidR="00C55C8C">
          <w:rPr>
            <w:noProof/>
            <w:webHidden/>
          </w:rPr>
          <w:t>58</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97" w:anchor="_Toc406140369" w:history="1">
        <w:r w:rsidR="00C55C8C" w:rsidRPr="00295F7E">
          <w:rPr>
            <w:rStyle w:val="Hyperlink"/>
            <w:noProof/>
          </w:rPr>
          <w:t>Figure 51 – Percentage of correct answers</w:t>
        </w:r>
        <w:r w:rsidR="00C55C8C">
          <w:rPr>
            <w:noProof/>
            <w:webHidden/>
          </w:rPr>
          <w:tab/>
        </w:r>
        <w:r w:rsidR="00C55C8C">
          <w:rPr>
            <w:noProof/>
            <w:webHidden/>
          </w:rPr>
          <w:fldChar w:fldCharType="begin"/>
        </w:r>
        <w:r w:rsidR="00C55C8C">
          <w:rPr>
            <w:noProof/>
            <w:webHidden/>
          </w:rPr>
          <w:instrText xml:space="preserve"> PAGEREF _Toc406140369 \h </w:instrText>
        </w:r>
        <w:r w:rsidR="00C55C8C">
          <w:rPr>
            <w:noProof/>
            <w:webHidden/>
          </w:rPr>
        </w:r>
        <w:r w:rsidR="00C55C8C">
          <w:rPr>
            <w:noProof/>
            <w:webHidden/>
          </w:rPr>
          <w:fldChar w:fldCharType="separate"/>
        </w:r>
        <w:r w:rsidR="00C55C8C">
          <w:rPr>
            <w:noProof/>
            <w:webHidden/>
          </w:rPr>
          <w:t>59</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98" w:anchor="_Toc406140370" w:history="1">
        <w:r w:rsidR="00C55C8C" w:rsidRPr="00295F7E">
          <w:rPr>
            <w:rStyle w:val="Hyperlink"/>
            <w:noProof/>
          </w:rPr>
          <w:t>Figure 52 - The Smell Mixer</w:t>
        </w:r>
        <w:r w:rsidR="00C55C8C">
          <w:rPr>
            <w:noProof/>
            <w:webHidden/>
          </w:rPr>
          <w:tab/>
        </w:r>
        <w:r w:rsidR="00C55C8C">
          <w:rPr>
            <w:noProof/>
            <w:webHidden/>
          </w:rPr>
          <w:fldChar w:fldCharType="begin"/>
        </w:r>
        <w:r w:rsidR="00C55C8C">
          <w:rPr>
            <w:noProof/>
            <w:webHidden/>
          </w:rPr>
          <w:instrText xml:space="preserve"> PAGEREF _Toc406140370 \h </w:instrText>
        </w:r>
        <w:r w:rsidR="00C55C8C">
          <w:rPr>
            <w:noProof/>
            <w:webHidden/>
          </w:rPr>
        </w:r>
        <w:r w:rsidR="00C55C8C">
          <w:rPr>
            <w:noProof/>
            <w:webHidden/>
          </w:rPr>
          <w:fldChar w:fldCharType="separate"/>
        </w:r>
        <w:r w:rsidR="00C55C8C">
          <w:rPr>
            <w:noProof/>
            <w:webHidden/>
          </w:rPr>
          <w:t>62</w:t>
        </w:r>
        <w:r w:rsidR="00C55C8C">
          <w:rPr>
            <w:noProof/>
            <w:webHidden/>
          </w:rPr>
          <w:fldChar w:fldCharType="end"/>
        </w:r>
      </w:hyperlink>
    </w:p>
    <w:p w:rsidR="00C55C8C" w:rsidRDefault="00530157">
      <w:pPr>
        <w:pStyle w:val="TableofFigures"/>
        <w:tabs>
          <w:tab w:val="right" w:leader="dot" w:pos="9350"/>
        </w:tabs>
        <w:rPr>
          <w:noProof/>
          <w:sz w:val="22"/>
          <w:szCs w:val="22"/>
        </w:rPr>
      </w:pPr>
      <w:hyperlink w:anchor="_Toc406140371" w:history="1">
        <w:r w:rsidR="00C55C8C" w:rsidRPr="00295F7E">
          <w:rPr>
            <w:rStyle w:val="Hyperlink"/>
            <w:noProof/>
          </w:rPr>
          <w:t>Figure 53 – Smell mixerr shematic</w:t>
        </w:r>
        <w:r w:rsidR="00C55C8C">
          <w:rPr>
            <w:noProof/>
            <w:webHidden/>
          </w:rPr>
          <w:tab/>
        </w:r>
        <w:r w:rsidR="00C55C8C">
          <w:rPr>
            <w:noProof/>
            <w:webHidden/>
          </w:rPr>
          <w:fldChar w:fldCharType="begin"/>
        </w:r>
        <w:r w:rsidR="00C55C8C">
          <w:rPr>
            <w:noProof/>
            <w:webHidden/>
          </w:rPr>
          <w:instrText xml:space="preserve"> PAGEREF _Toc406140371 \h </w:instrText>
        </w:r>
        <w:r w:rsidR="00C55C8C">
          <w:rPr>
            <w:noProof/>
            <w:webHidden/>
          </w:rPr>
        </w:r>
        <w:r w:rsidR="00C55C8C">
          <w:rPr>
            <w:noProof/>
            <w:webHidden/>
          </w:rPr>
          <w:fldChar w:fldCharType="separate"/>
        </w:r>
        <w:r w:rsidR="00C55C8C">
          <w:rPr>
            <w:noProof/>
            <w:webHidden/>
          </w:rPr>
          <w:t>62</w:t>
        </w:r>
        <w:r w:rsidR="00C55C8C">
          <w:rPr>
            <w:noProof/>
            <w:webHidden/>
          </w:rPr>
          <w:fldChar w:fldCharType="end"/>
        </w:r>
      </w:hyperlink>
    </w:p>
    <w:p w:rsidR="00C55C8C" w:rsidRDefault="00530157">
      <w:pPr>
        <w:pStyle w:val="TableofFigures"/>
        <w:tabs>
          <w:tab w:val="right" w:leader="dot" w:pos="9350"/>
        </w:tabs>
        <w:rPr>
          <w:noProof/>
          <w:sz w:val="22"/>
          <w:szCs w:val="22"/>
        </w:rPr>
      </w:pPr>
      <w:hyperlink w:anchor="_Toc406140372" w:history="1">
        <w:r w:rsidR="00C55C8C" w:rsidRPr="00295F7E">
          <w:rPr>
            <w:rStyle w:val="Hyperlink"/>
            <w:noProof/>
          </w:rPr>
          <w:t>Figure 54 - Smell mixer screenshot</w:t>
        </w:r>
        <w:r w:rsidR="00C55C8C">
          <w:rPr>
            <w:noProof/>
            <w:webHidden/>
          </w:rPr>
          <w:tab/>
        </w:r>
        <w:r w:rsidR="00C55C8C">
          <w:rPr>
            <w:noProof/>
            <w:webHidden/>
          </w:rPr>
          <w:fldChar w:fldCharType="begin"/>
        </w:r>
        <w:r w:rsidR="00C55C8C">
          <w:rPr>
            <w:noProof/>
            <w:webHidden/>
          </w:rPr>
          <w:instrText xml:space="preserve"> PAGEREF _Toc406140372 \h </w:instrText>
        </w:r>
        <w:r w:rsidR="00C55C8C">
          <w:rPr>
            <w:noProof/>
            <w:webHidden/>
          </w:rPr>
        </w:r>
        <w:r w:rsidR="00C55C8C">
          <w:rPr>
            <w:noProof/>
            <w:webHidden/>
          </w:rPr>
          <w:fldChar w:fldCharType="separate"/>
        </w:r>
        <w:r w:rsidR="00C55C8C">
          <w:rPr>
            <w:noProof/>
            <w:webHidden/>
          </w:rPr>
          <w:t>63</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299" w:anchor="_Toc406140373" w:history="1">
        <w:r w:rsidR="00C55C8C" w:rsidRPr="00295F7E">
          <w:rPr>
            <w:rStyle w:val="Hyperlink"/>
            <w:noProof/>
          </w:rPr>
          <w:t>Figure 55 - Group playing liar's dice</w:t>
        </w:r>
        <w:r w:rsidR="00C55C8C">
          <w:rPr>
            <w:noProof/>
            <w:webHidden/>
          </w:rPr>
          <w:tab/>
        </w:r>
        <w:r w:rsidR="00C55C8C">
          <w:rPr>
            <w:noProof/>
            <w:webHidden/>
          </w:rPr>
          <w:fldChar w:fldCharType="begin"/>
        </w:r>
        <w:r w:rsidR="00C55C8C">
          <w:rPr>
            <w:noProof/>
            <w:webHidden/>
          </w:rPr>
          <w:instrText xml:space="preserve"> PAGEREF _Toc406140373 \h </w:instrText>
        </w:r>
        <w:r w:rsidR="00C55C8C">
          <w:rPr>
            <w:noProof/>
            <w:webHidden/>
          </w:rPr>
        </w:r>
        <w:r w:rsidR="00C55C8C">
          <w:rPr>
            <w:noProof/>
            <w:webHidden/>
          </w:rPr>
          <w:fldChar w:fldCharType="separate"/>
        </w:r>
        <w:r w:rsidR="00C55C8C">
          <w:rPr>
            <w:noProof/>
            <w:webHidden/>
          </w:rPr>
          <w:t>64</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300" w:anchor="_Toc406140374" w:history="1">
        <w:r w:rsidR="00C55C8C" w:rsidRPr="00295F7E">
          <w:rPr>
            <w:rStyle w:val="Hyperlink"/>
            <w:noProof/>
          </w:rPr>
          <w:t>Figure 56 - Cap with IOIO, battery and vibrator</w:t>
        </w:r>
        <w:r w:rsidR="00C55C8C">
          <w:rPr>
            <w:noProof/>
            <w:webHidden/>
          </w:rPr>
          <w:tab/>
        </w:r>
        <w:r w:rsidR="00C55C8C">
          <w:rPr>
            <w:noProof/>
            <w:webHidden/>
          </w:rPr>
          <w:fldChar w:fldCharType="begin"/>
        </w:r>
        <w:r w:rsidR="00C55C8C">
          <w:rPr>
            <w:noProof/>
            <w:webHidden/>
          </w:rPr>
          <w:instrText xml:space="preserve"> PAGEREF _Toc406140374 \h </w:instrText>
        </w:r>
        <w:r w:rsidR="00C55C8C">
          <w:rPr>
            <w:noProof/>
            <w:webHidden/>
          </w:rPr>
        </w:r>
        <w:r w:rsidR="00C55C8C">
          <w:rPr>
            <w:noProof/>
            <w:webHidden/>
          </w:rPr>
          <w:fldChar w:fldCharType="separate"/>
        </w:r>
        <w:r w:rsidR="00C55C8C">
          <w:rPr>
            <w:noProof/>
            <w:webHidden/>
          </w:rPr>
          <w:t>65</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301" w:anchor="_Toc406140375" w:history="1">
        <w:r w:rsidR="00C55C8C" w:rsidRPr="00295F7E">
          <w:rPr>
            <w:rStyle w:val="Hyperlink"/>
            <w:noProof/>
          </w:rPr>
          <w:t>Figure 57 - User with cap</w:t>
        </w:r>
        <w:r w:rsidR="00C55C8C">
          <w:rPr>
            <w:noProof/>
            <w:webHidden/>
          </w:rPr>
          <w:tab/>
        </w:r>
        <w:r w:rsidR="00C55C8C">
          <w:rPr>
            <w:noProof/>
            <w:webHidden/>
          </w:rPr>
          <w:fldChar w:fldCharType="begin"/>
        </w:r>
        <w:r w:rsidR="00C55C8C">
          <w:rPr>
            <w:noProof/>
            <w:webHidden/>
          </w:rPr>
          <w:instrText xml:space="preserve"> PAGEREF _Toc406140375 \h </w:instrText>
        </w:r>
        <w:r w:rsidR="00C55C8C">
          <w:rPr>
            <w:noProof/>
            <w:webHidden/>
          </w:rPr>
        </w:r>
        <w:r w:rsidR="00C55C8C">
          <w:rPr>
            <w:noProof/>
            <w:webHidden/>
          </w:rPr>
          <w:fldChar w:fldCharType="separate"/>
        </w:r>
        <w:r w:rsidR="00C55C8C">
          <w:rPr>
            <w:noProof/>
            <w:webHidden/>
          </w:rPr>
          <w:t>65</w:t>
        </w:r>
        <w:r w:rsidR="00C55C8C">
          <w:rPr>
            <w:noProof/>
            <w:webHidden/>
          </w:rPr>
          <w:fldChar w:fldCharType="end"/>
        </w:r>
      </w:hyperlink>
    </w:p>
    <w:p w:rsidR="00C55C8C" w:rsidRDefault="00530157">
      <w:pPr>
        <w:pStyle w:val="TableofFigures"/>
        <w:tabs>
          <w:tab w:val="right" w:leader="dot" w:pos="9350"/>
        </w:tabs>
        <w:rPr>
          <w:noProof/>
          <w:sz w:val="22"/>
          <w:szCs w:val="22"/>
        </w:rPr>
      </w:pPr>
      <w:hyperlink w:anchor="_Toc406140376" w:history="1">
        <w:r w:rsidR="00C55C8C" w:rsidRPr="00295F7E">
          <w:rPr>
            <w:rStyle w:val="Hyperlink"/>
            <w:noProof/>
          </w:rPr>
          <w:t>Figure 58 - REsults of stress study, user 1</w:t>
        </w:r>
        <w:r w:rsidR="00C55C8C">
          <w:rPr>
            <w:noProof/>
            <w:webHidden/>
          </w:rPr>
          <w:tab/>
        </w:r>
        <w:r w:rsidR="00C55C8C">
          <w:rPr>
            <w:noProof/>
            <w:webHidden/>
          </w:rPr>
          <w:fldChar w:fldCharType="begin"/>
        </w:r>
        <w:r w:rsidR="00C55C8C">
          <w:rPr>
            <w:noProof/>
            <w:webHidden/>
          </w:rPr>
          <w:instrText xml:space="preserve"> PAGEREF _Toc406140376 \h </w:instrText>
        </w:r>
        <w:r w:rsidR="00C55C8C">
          <w:rPr>
            <w:noProof/>
            <w:webHidden/>
          </w:rPr>
        </w:r>
        <w:r w:rsidR="00C55C8C">
          <w:rPr>
            <w:noProof/>
            <w:webHidden/>
          </w:rPr>
          <w:fldChar w:fldCharType="separate"/>
        </w:r>
        <w:r w:rsidR="00C55C8C">
          <w:rPr>
            <w:noProof/>
            <w:webHidden/>
          </w:rPr>
          <w:t>66</w:t>
        </w:r>
        <w:r w:rsidR="00C55C8C">
          <w:rPr>
            <w:noProof/>
            <w:webHidden/>
          </w:rPr>
          <w:fldChar w:fldCharType="end"/>
        </w:r>
      </w:hyperlink>
    </w:p>
    <w:p w:rsidR="00C55C8C" w:rsidRDefault="00530157">
      <w:pPr>
        <w:pStyle w:val="TableofFigures"/>
        <w:tabs>
          <w:tab w:val="right" w:leader="dot" w:pos="9350"/>
        </w:tabs>
        <w:rPr>
          <w:noProof/>
          <w:sz w:val="22"/>
          <w:szCs w:val="22"/>
        </w:rPr>
      </w:pPr>
      <w:hyperlink w:anchor="_Toc406140377" w:history="1">
        <w:r w:rsidR="00C55C8C" w:rsidRPr="00295F7E">
          <w:rPr>
            <w:rStyle w:val="Hyperlink"/>
            <w:noProof/>
          </w:rPr>
          <w:t>Figure 59- RESULTS OF STRESS STUDY, USER 2</w:t>
        </w:r>
        <w:r w:rsidR="00C55C8C">
          <w:rPr>
            <w:noProof/>
            <w:webHidden/>
          </w:rPr>
          <w:tab/>
        </w:r>
        <w:r w:rsidR="00C55C8C">
          <w:rPr>
            <w:noProof/>
            <w:webHidden/>
          </w:rPr>
          <w:fldChar w:fldCharType="begin"/>
        </w:r>
        <w:r w:rsidR="00C55C8C">
          <w:rPr>
            <w:noProof/>
            <w:webHidden/>
          </w:rPr>
          <w:instrText xml:space="preserve"> PAGEREF _Toc406140377 \h </w:instrText>
        </w:r>
        <w:r w:rsidR="00C55C8C">
          <w:rPr>
            <w:noProof/>
            <w:webHidden/>
          </w:rPr>
        </w:r>
        <w:r w:rsidR="00C55C8C">
          <w:rPr>
            <w:noProof/>
            <w:webHidden/>
          </w:rPr>
          <w:fldChar w:fldCharType="separate"/>
        </w:r>
        <w:r w:rsidR="00C55C8C">
          <w:rPr>
            <w:noProof/>
            <w:webHidden/>
          </w:rPr>
          <w:t>66</w:t>
        </w:r>
        <w:r w:rsidR="00C55C8C">
          <w:rPr>
            <w:noProof/>
            <w:webHidden/>
          </w:rPr>
          <w:fldChar w:fldCharType="end"/>
        </w:r>
      </w:hyperlink>
    </w:p>
    <w:p w:rsidR="00C55C8C" w:rsidRDefault="00530157">
      <w:pPr>
        <w:pStyle w:val="TableofFigures"/>
        <w:tabs>
          <w:tab w:val="right" w:leader="dot" w:pos="9350"/>
        </w:tabs>
        <w:rPr>
          <w:noProof/>
          <w:sz w:val="22"/>
          <w:szCs w:val="22"/>
        </w:rPr>
      </w:pPr>
      <w:hyperlink w:anchor="_Toc406140378" w:history="1">
        <w:r w:rsidR="00C55C8C" w:rsidRPr="00295F7E">
          <w:rPr>
            <w:rStyle w:val="Hyperlink"/>
            <w:noProof/>
          </w:rPr>
          <w:t>Figure 60- RESULTS OF STRESS STUDY, USER 3</w:t>
        </w:r>
        <w:r w:rsidR="00C55C8C">
          <w:rPr>
            <w:noProof/>
            <w:webHidden/>
          </w:rPr>
          <w:tab/>
        </w:r>
        <w:r w:rsidR="00C55C8C">
          <w:rPr>
            <w:noProof/>
            <w:webHidden/>
          </w:rPr>
          <w:fldChar w:fldCharType="begin"/>
        </w:r>
        <w:r w:rsidR="00C55C8C">
          <w:rPr>
            <w:noProof/>
            <w:webHidden/>
          </w:rPr>
          <w:instrText xml:space="preserve"> PAGEREF _Toc406140378 \h </w:instrText>
        </w:r>
        <w:r w:rsidR="00C55C8C">
          <w:rPr>
            <w:noProof/>
            <w:webHidden/>
          </w:rPr>
        </w:r>
        <w:r w:rsidR="00C55C8C">
          <w:rPr>
            <w:noProof/>
            <w:webHidden/>
          </w:rPr>
          <w:fldChar w:fldCharType="separate"/>
        </w:r>
        <w:r w:rsidR="00C55C8C">
          <w:rPr>
            <w:noProof/>
            <w:webHidden/>
          </w:rPr>
          <w:t>67</w:t>
        </w:r>
        <w:r w:rsidR="00C55C8C">
          <w:rPr>
            <w:noProof/>
            <w:webHidden/>
          </w:rPr>
          <w:fldChar w:fldCharType="end"/>
        </w:r>
      </w:hyperlink>
    </w:p>
    <w:p w:rsidR="00C55C8C" w:rsidRDefault="00530157">
      <w:pPr>
        <w:pStyle w:val="TableofFigures"/>
        <w:tabs>
          <w:tab w:val="right" w:leader="dot" w:pos="9350"/>
        </w:tabs>
        <w:rPr>
          <w:noProof/>
          <w:sz w:val="22"/>
          <w:szCs w:val="22"/>
        </w:rPr>
      </w:pPr>
      <w:hyperlink w:anchor="_Toc406140379" w:history="1">
        <w:r w:rsidR="00C55C8C" w:rsidRPr="00295F7E">
          <w:rPr>
            <w:rStyle w:val="Hyperlink"/>
            <w:noProof/>
          </w:rPr>
          <w:t>Figure 61- RESULTS OF STRESS STUDY, USER 4</w:t>
        </w:r>
        <w:r w:rsidR="00C55C8C">
          <w:rPr>
            <w:noProof/>
            <w:webHidden/>
          </w:rPr>
          <w:tab/>
        </w:r>
        <w:r w:rsidR="00C55C8C">
          <w:rPr>
            <w:noProof/>
            <w:webHidden/>
          </w:rPr>
          <w:fldChar w:fldCharType="begin"/>
        </w:r>
        <w:r w:rsidR="00C55C8C">
          <w:rPr>
            <w:noProof/>
            <w:webHidden/>
          </w:rPr>
          <w:instrText xml:space="preserve"> PAGEREF _Toc406140379 \h </w:instrText>
        </w:r>
        <w:r w:rsidR="00C55C8C">
          <w:rPr>
            <w:noProof/>
            <w:webHidden/>
          </w:rPr>
        </w:r>
        <w:r w:rsidR="00C55C8C">
          <w:rPr>
            <w:noProof/>
            <w:webHidden/>
          </w:rPr>
          <w:fldChar w:fldCharType="separate"/>
        </w:r>
        <w:r w:rsidR="00C55C8C">
          <w:rPr>
            <w:noProof/>
            <w:webHidden/>
          </w:rPr>
          <w:t>67</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302" w:anchor="_Toc406140380" w:history="1">
        <w:r w:rsidR="00C55C8C" w:rsidRPr="00295F7E">
          <w:rPr>
            <w:rStyle w:val="Hyperlink"/>
            <w:noProof/>
          </w:rPr>
          <w:t>Figure 62 - Main activity can be running, sailing or a leisure stroll</w:t>
        </w:r>
        <w:r w:rsidR="00C55C8C">
          <w:rPr>
            <w:noProof/>
            <w:webHidden/>
          </w:rPr>
          <w:tab/>
        </w:r>
        <w:r w:rsidR="00C55C8C">
          <w:rPr>
            <w:noProof/>
            <w:webHidden/>
          </w:rPr>
          <w:fldChar w:fldCharType="begin"/>
        </w:r>
        <w:r w:rsidR="00C55C8C">
          <w:rPr>
            <w:noProof/>
            <w:webHidden/>
          </w:rPr>
          <w:instrText xml:space="preserve"> PAGEREF _Toc406140380 \h </w:instrText>
        </w:r>
        <w:r w:rsidR="00C55C8C">
          <w:rPr>
            <w:noProof/>
            <w:webHidden/>
          </w:rPr>
        </w:r>
        <w:r w:rsidR="00C55C8C">
          <w:rPr>
            <w:noProof/>
            <w:webHidden/>
          </w:rPr>
          <w:fldChar w:fldCharType="separate"/>
        </w:r>
        <w:r w:rsidR="00C55C8C">
          <w:rPr>
            <w:noProof/>
            <w:webHidden/>
          </w:rPr>
          <w:t>77</w:t>
        </w:r>
        <w:r w:rsidR="00C55C8C">
          <w:rPr>
            <w:noProof/>
            <w:webHidden/>
          </w:rPr>
          <w:fldChar w:fldCharType="end"/>
        </w:r>
      </w:hyperlink>
    </w:p>
    <w:p w:rsidR="00C55C8C" w:rsidRDefault="00530157">
      <w:pPr>
        <w:pStyle w:val="TableofFigures"/>
        <w:tabs>
          <w:tab w:val="right" w:leader="dot" w:pos="9350"/>
        </w:tabs>
        <w:rPr>
          <w:noProof/>
          <w:sz w:val="22"/>
          <w:szCs w:val="22"/>
        </w:rPr>
      </w:pPr>
      <w:hyperlink w:anchor="_Toc406140381" w:history="1">
        <w:r w:rsidR="00C55C8C" w:rsidRPr="00295F7E">
          <w:rPr>
            <w:rStyle w:val="Hyperlink"/>
            <w:noProof/>
          </w:rPr>
          <w:t>Figure 63 - basic chart of influences of the design strategy for digital synesthesia</w:t>
        </w:r>
        <w:r w:rsidR="00C55C8C">
          <w:rPr>
            <w:noProof/>
            <w:webHidden/>
          </w:rPr>
          <w:tab/>
        </w:r>
        <w:r w:rsidR="00C55C8C">
          <w:rPr>
            <w:noProof/>
            <w:webHidden/>
          </w:rPr>
          <w:fldChar w:fldCharType="begin"/>
        </w:r>
        <w:r w:rsidR="00C55C8C">
          <w:rPr>
            <w:noProof/>
            <w:webHidden/>
          </w:rPr>
          <w:instrText xml:space="preserve"> PAGEREF _Toc406140381 \h </w:instrText>
        </w:r>
        <w:r w:rsidR="00C55C8C">
          <w:rPr>
            <w:noProof/>
            <w:webHidden/>
          </w:rPr>
        </w:r>
        <w:r w:rsidR="00C55C8C">
          <w:rPr>
            <w:noProof/>
            <w:webHidden/>
          </w:rPr>
          <w:fldChar w:fldCharType="separate"/>
        </w:r>
        <w:r w:rsidR="00C55C8C">
          <w:rPr>
            <w:noProof/>
            <w:webHidden/>
          </w:rPr>
          <w:t>88</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303" w:anchor="_Toc406140382" w:history="1">
        <w:r w:rsidR="00C55C8C" w:rsidRPr="00295F7E">
          <w:rPr>
            <w:rStyle w:val="Hyperlink"/>
            <w:noProof/>
          </w:rPr>
          <w:t>Figure 64 - Example UI where the user is able to select pairings of sensors and actuators</w:t>
        </w:r>
        <w:r w:rsidR="00C55C8C">
          <w:rPr>
            <w:noProof/>
            <w:webHidden/>
          </w:rPr>
          <w:tab/>
        </w:r>
        <w:r w:rsidR="00C55C8C">
          <w:rPr>
            <w:noProof/>
            <w:webHidden/>
          </w:rPr>
          <w:fldChar w:fldCharType="begin"/>
        </w:r>
        <w:r w:rsidR="00C55C8C">
          <w:rPr>
            <w:noProof/>
            <w:webHidden/>
          </w:rPr>
          <w:instrText xml:space="preserve"> PAGEREF _Toc406140382 \h </w:instrText>
        </w:r>
        <w:r w:rsidR="00C55C8C">
          <w:rPr>
            <w:noProof/>
            <w:webHidden/>
          </w:rPr>
        </w:r>
        <w:r w:rsidR="00C55C8C">
          <w:rPr>
            <w:noProof/>
            <w:webHidden/>
          </w:rPr>
          <w:fldChar w:fldCharType="separate"/>
        </w:r>
        <w:r w:rsidR="00C55C8C">
          <w:rPr>
            <w:noProof/>
            <w:webHidden/>
          </w:rPr>
          <w:t>96</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304" w:anchor="_Toc406140383" w:history="1">
        <w:r w:rsidR="00C55C8C" w:rsidRPr="00295F7E">
          <w:rPr>
            <w:rStyle w:val="Hyperlink"/>
            <w:noProof/>
          </w:rPr>
          <w:t>Figure 65 - Specialized garments for specific scnarios will be developed</w:t>
        </w:r>
        <w:r w:rsidR="00C55C8C">
          <w:rPr>
            <w:noProof/>
            <w:webHidden/>
          </w:rPr>
          <w:tab/>
        </w:r>
        <w:r w:rsidR="00C55C8C">
          <w:rPr>
            <w:noProof/>
            <w:webHidden/>
          </w:rPr>
          <w:fldChar w:fldCharType="begin"/>
        </w:r>
        <w:r w:rsidR="00C55C8C">
          <w:rPr>
            <w:noProof/>
            <w:webHidden/>
          </w:rPr>
          <w:instrText xml:space="preserve"> PAGEREF _Toc406140383 \h </w:instrText>
        </w:r>
        <w:r w:rsidR="00C55C8C">
          <w:rPr>
            <w:noProof/>
            <w:webHidden/>
          </w:rPr>
        </w:r>
        <w:r w:rsidR="00C55C8C">
          <w:rPr>
            <w:noProof/>
            <w:webHidden/>
          </w:rPr>
          <w:fldChar w:fldCharType="separate"/>
        </w:r>
        <w:r w:rsidR="00C55C8C">
          <w:rPr>
            <w:noProof/>
            <w:webHidden/>
          </w:rPr>
          <w:t>96</w:t>
        </w:r>
        <w:r w:rsidR="00C55C8C">
          <w:rPr>
            <w:noProof/>
            <w:webHidden/>
          </w:rPr>
          <w:fldChar w:fldCharType="end"/>
        </w:r>
      </w:hyperlink>
    </w:p>
    <w:p w:rsidR="00C55C8C" w:rsidRDefault="00530157">
      <w:pPr>
        <w:pStyle w:val="TableofFigures"/>
        <w:tabs>
          <w:tab w:val="right" w:leader="dot" w:pos="9350"/>
        </w:tabs>
        <w:rPr>
          <w:noProof/>
          <w:sz w:val="22"/>
          <w:szCs w:val="22"/>
        </w:rPr>
      </w:pPr>
      <w:hyperlink r:id="rId305" w:anchor="_Toc406140384" w:history="1">
        <w:r w:rsidR="00C55C8C" w:rsidRPr="00295F7E">
          <w:rPr>
            <w:rStyle w:val="Hyperlink"/>
            <w:noProof/>
          </w:rPr>
          <w:t>Figure 66 - scenario for trainingin the real world for feedback in the virtual world</w:t>
        </w:r>
        <w:r w:rsidR="00C55C8C">
          <w:rPr>
            <w:noProof/>
            <w:webHidden/>
          </w:rPr>
          <w:tab/>
        </w:r>
        <w:r w:rsidR="00C55C8C">
          <w:rPr>
            <w:noProof/>
            <w:webHidden/>
          </w:rPr>
          <w:fldChar w:fldCharType="begin"/>
        </w:r>
        <w:r w:rsidR="00C55C8C">
          <w:rPr>
            <w:noProof/>
            <w:webHidden/>
          </w:rPr>
          <w:instrText xml:space="preserve"> PAGEREF _Toc406140384 \h </w:instrText>
        </w:r>
        <w:r w:rsidR="00C55C8C">
          <w:rPr>
            <w:noProof/>
            <w:webHidden/>
          </w:rPr>
        </w:r>
        <w:r w:rsidR="00C55C8C">
          <w:rPr>
            <w:noProof/>
            <w:webHidden/>
          </w:rPr>
          <w:fldChar w:fldCharType="separate"/>
        </w:r>
        <w:r w:rsidR="00C55C8C">
          <w:rPr>
            <w:noProof/>
            <w:webHidden/>
          </w:rPr>
          <w:t>97</w:t>
        </w:r>
        <w:r w:rsidR="00C55C8C">
          <w:rPr>
            <w:noProof/>
            <w:webHidden/>
          </w:rPr>
          <w:fldChar w:fldCharType="end"/>
        </w:r>
      </w:hyperlink>
    </w:p>
    <w:p w:rsidR="00B579F9" w:rsidRDefault="00B579F9" w:rsidP="00B134C6">
      <w:pPr>
        <w:rPr>
          <w:smallCaps/>
          <w:spacing w:val="5"/>
          <w:sz w:val="32"/>
          <w:szCs w:val="32"/>
        </w:rPr>
      </w:pPr>
      <w:r>
        <w:fldChar w:fldCharType="end"/>
      </w:r>
      <w:r>
        <w:br w:type="page"/>
      </w:r>
    </w:p>
    <w:p w:rsidR="004A2A46" w:rsidRDefault="001D2560" w:rsidP="001D2560">
      <w:pPr>
        <w:pStyle w:val="Heading1"/>
      </w:pPr>
      <w:bookmarkStart w:id="309" w:name="_Toc406140317"/>
      <w:r>
        <w:lastRenderedPageBreak/>
        <w:t>Appendix A - The MaxSonar-EZ0 Sensor</w:t>
      </w:r>
      <w:bookmarkEnd w:id="309"/>
    </w:p>
    <w:p w:rsidR="004A2A46" w:rsidRDefault="004A2A46">
      <w:pPr>
        <w:rPr>
          <w:smallCaps/>
          <w:spacing w:val="5"/>
          <w:sz w:val="32"/>
          <w:szCs w:val="32"/>
        </w:rPr>
      </w:pPr>
      <w:r>
        <w:br w:type="page"/>
      </w:r>
    </w:p>
    <w:p w:rsidR="004A2A46" w:rsidRPr="004A2A46" w:rsidRDefault="004A2A46" w:rsidP="004A2A46">
      <w:pPr>
        <w:pStyle w:val="Heading1"/>
      </w:pPr>
      <w:bookmarkStart w:id="310" w:name="_Toc406140318"/>
      <w:r w:rsidRPr="004A2A46">
        <w:lastRenderedPageBreak/>
        <w:t>Appendix B – The MLX90614BAA Sensor</w:t>
      </w:r>
      <w:bookmarkEnd w:id="310"/>
    </w:p>
    <w:p w:rsidR="004A2A46" w:rsidRDefault="004A2A46" w:rsidP="004A2A46">
      <w:pPr>
        <w:rPr>
          <w:smallCaps/>
          <w:spacing w:val="5"/>
          <w:sz w:val="32"/>
          <w:szCs w:val="32"/>
        </w:rPr>
      </w:pPr>
      <w:r>
        <w:br w:type="page"/>
      </w:r>
    </w:p>
    <w:p w:rsidR="001D2560" w:rsidRDefault="001D2560" w:rsidP="001D2560">
      <w:pPr>
        <w:pStyle w:val="Heading1"/>
      </w:pPr>
    </w:p>
    <w:sectPr w:rsidR="001D2560" w:rsidSect="00C40080">
      <w:footerReference w:type="default" r:id="rId30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305E" w:rsidRDefault="007A305E" w:rsidP="00C23F63">
      <w:pPr>
        <w:spacing w:after="0" w:line="240" w:lineRule="auto"/>
      </w:pPr>
      <w:r>
        <w:separator/>
      </w:r>
    </w:p>
  </w:endnote>
  <w:endnote w:type="continuationSeparator" w:id="0">
    <w:p w:rsidR="007A305E" w:rsidRDefault="007A305E"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ime Ace 2.0 BB">
    <w:panose1 w:val="00000000000000000000"/>
    <w:charset w:val="00"/>
    <w:family w:val="modern"/>
    <w:notTrueType/>
    <w:pitch w:val="variable"/>
    <w:sig w:usb0="80000007" w:usb1="00000008" w:usb2="00000000" w:usb3="00000000" w:csb0="00000003"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1089903"/>
      <w:docPartObj>
        <w:docPartGallery w:val="Page Numbers (Bottom of Page)"/>
        <w:docPartUnique/>
      </w:docPartObj>
    </w:sdtPr>
    <w:sdtEndPr>
      <w:rPr>
        <w:noProof/>
      </w:rPr>
    </w:sdtEndPr>
    <w:sdtContent>
      <w:p w:rsidR="00530157" w:rsidRDefault="00530157">
        <w:pPr>
          <w:pStyle w:val="Footer"/>
          <w:jc w:val="center"/>
        </w:pPr>
        <w:r>
          <w:fldChar w:fldCharType="begin"/>
        </w:r>
        <w:r>
          <w:instrText xml:space="preserve"> PAGE   \* MERGEFORMAT </w:instrText>
        </w:r>
        <w:r>
          <w:fldChar w:fldCharType="separate"/>
        </w:r>
        <w:r w:rsidR="00AF25B1">
          <w:rPr>
            <w:noProof/>
          </w:rPr>
          <w:t>5</w:t>
        </w:r>
        <w:r>
          <w:rPr>
            <w:noProof/>
          </w:rPr>
          <w:fldChar w:fldCharType="end"/>
        </w:r>
      </w:p>
    </w:sdtContent>
  </w:sdt>
  <w:p w:rsidR="00530157" w:rsidRDefault="005301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305E" w:rsidRDefault="007A305E" w:rsidP="00C23F63">
      <w:pPr>
        <w:spacing w:after="0" w:line="240" w:lineRule="auto"/>
      </w:pPr>
      <w:r>
        <w:separator/>
      </w:r>
    </w:p>
  </w:footnote>
  <w:footnote w:type="continuationSeparator" w:id="0">
    <w:p w:rsidR="007A305E" w:rsidRDefault="007A305E" w:rsidP="00C23F63">
      <w:pPr>
        <w:spacing w:after="0" w:line="240" w:lineRule="auto"/>
      </w:pPr>
      <w:r>
        <w:continuationSeparator/>
      </w:r>
    </w:p>
  </w:footnote>
  <w:footnote w:id="1">
    <w:p w:rsidR="00530157" w:rsidRDefault="00530157">
      <w:pPr>
        <w:pStyle w:val="FootnoteText"/>
      </w:pPr>
      <w:r>
        <w:rPr>
          <w:rStyle w:val="FootnoteReference"/>
        </w:rPr>
        <w:footnoteRef/>
      </w:r>
      <w:r>
        <w:t xml:space="preserve"> </w:t>
      </w:r>
      <w:r w:rsidRPr="00F2046E">
        <w:t>http://www.maxbotix.com/Ultrasonic_Sensors/MB1000.htm</w:t>
      </w:r>
    </w:p>
  </w:footnote>
  <w:footnote w:id="2">
    <w:p w:rsidR="00530157" w:rsidRDefault="00530157">
      <w:pPr>
        <w:pStyle w:val="FootnoteText"/>
      </w:pPr>
      <w:r>
        <w:rPr>
          <w:rStyle w:val="FootnoteReference"/>
        </w:rPr>
        <w:footnoteRef/>
      </w:r>
      <w:r>
        <w:t xml:space="preserve"> </w:t>
      </w:r>
      <w:r w:rsidRPr="00D35062">
        <w:t>http://www.melexis.com/Infrared-Thermometer-Sensors/Infrared-Thermometer-Sensors/MLX90614-615.aspx</w:t>
      </w:r>
    </w:p>
  </w:footnote>
  <w:footnote w:id="3">
    <w:p w:rsidR="00530157" w:rsidRDefault="00530157" w:rsidP="00C50A65">
      <w:r w:rsidRPr="00C50A65">
        <w:rPr>
          <w:rStyle w:val="FootnoteReference"/>
          <w:sz w:val="18"/>
        </w:rPr>
        <w:footnoteRef/>
      </w:r>
      <w:r w:rsidRPr="00C50A65">
        <w:rPr>
          <w:sz w:val="18"/>
        </w:rPr>
        <w:t xml:space="preserve"> With my advisor V. Michael Bov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C3D64"/>
    <w:multiLevelType w:val="hybridMultilevel"/>
    <w:tmpl w:val="E6BC7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1346C5"/>
    <w:multiLevelType w:val="hybridMultilevel"/>
    <w:tmpl w:val="6F162F52"/>
    <w:lvl w:ilvl="0" w:tplc="82B851FE">
      <w:start w:val="2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CF02F5"/>
    <w:multiLevelType w:val="hybridMultilevel"/>
    <w:tmpl w:val="2C5C3BCE"/>
    <w:lvl w:ilvl="0" w:tplc="D7E0534C">
      <w:start w:val="4"/>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4D4F96"/>
    <w:multiLevelType w:val="hybridMultilevel"/>
    <w:tmpl w:val="E7C6427A"/>
    <w:lvl w:ilvl="0" w:tplc="AE2C64B0">
      <w:start w:val="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D514C4"/>
    <w:multiLevelType w:val="hybridMultilevel"/>
    <w:tmpl w:val="ADE6D2EA"/>
    <w:lvl w:ilvl="0" w:tplc="7A6AB994">
      <w:start w:val="2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25116B"/>
    <w:multiLevelType w:val="hybridMultilevel"/>
    <w:tmpl w:val="C47A2D06"/>
    <w:lvl w:ilvl="0" w:tplc="1BF018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7F183D"/>
    <w:multiLevelType w:val="hybridMultilevel"/>
    <w:tmpl w:val="0C36C73A"/>
    <w:lvl w:ilvl="0" w:tplc="AADC240A">
      <w:start w:val="1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98705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ED2E1E"/>
    <w:multiLevelType w:val="hybridMultilevel"/>
    <w:tmpl w:val="D3501BF4"/>
    <w:lvl w:ilvl="0" w:tplc="42BED078">
      <w:start w:val="14"/>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315CB1"/>
    <w:multiLevelType w:val="hybridMultilevel"/>
    <w:tmpl w:val="4C224B1A"/>
    <w:lvl w:ilvl="0" w:tplc="227434D6">
      <w:start w:val="1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B7C11F0"/>
    <w:multiLevelType w:val="hybridMultilevel"/>
    <w:tmpl w:val="CC6CC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CBB7BAC"/>
    <w:multiLevelType w:val="hybridMultilevel"/>
    <w:tmpl w:val="0EC61582"/>
    <w:lvl w:ilvl="0" w:tplc="227434D6">
      <w:start w:val="2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152025F"/>
    <w:multiLevelType w:val="hybridMultilevel"/>
    <w:tmpl w:val="2BE20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2000D07"/>
    <w:multiLevelType w:val="hybridMultilevel"/>
    <w:tmpl w:val="423C4BBC"/>
    <w:lvl w:ilvl="0" w:tplc="227434D6">
      <w:start w:val="1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67751A4"/>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2BEA7904"/>
    <w:multiLevelType w:val="hybridMultilevel"/>
    <w:tmpl w:val="E74E5BF8"/>
    <w:lvl w:ilvl="0" w:tplc="227434D6">
      <w:start w:val="10"/>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DA974C6"/>
    <w:multiLevelType w:val="hybridMultilevel"/>
    <w:tmpl w:val="4D808B8E"/>
    <w:lvl w:ilvl="0" w:tplc="4B7C27FC">
      <w:start w:val="27"/>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323AE4"/>
    <w:multiLevelType w:val="hybridMultilevel"/>
    <w:tmpl w:val="169CC38C"/>
    <w:lvl w:ilvl="0" w:tplc="340295E8">
      <w:start w:val="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32592E"/>
    <w:multiLevelType w:val="hybridMultilevel"/>
    <w:tmpl w:val="DABE5FE0"/>
    <w:lvl w:ilvl="0" w:tplc="227434D6">
      <w:start w:val="1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62F5CB3"/>
    <w:multiLevelType w:val="hybridMultilevel"/>
    <w:tmpl w:val="9774B80A"/>
    <w:lvl w:ilvl="0" w:tplc="227434D6">
      <w:start w:val="2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F8F04FB"/>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25C09B7"/>
    <w:multiLevelType w:val="hybridMultilevel"/>
    <w:tmpl w:val="4F4CAAE8"/>
    <w:lvl w:ilvl="0" w:tplc="227434D6">
      <w:start w:val="2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ADD467B"/>
    <w:multiLevelType w:val="hybridMultilevel"/>
    <w:tmpl w:val="39D05F52"/>
    <w:lvl w:ilvl="0" w:tplc="7FE4C10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FB5BCF"/>
    <w:multiLevelType w:val="multilevel"/>
    <w:tmpl w:val="E00601A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56846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75D482B"/>
    <w:multiLevelType w:val="hybridMultilevel"/>
    <w:tmpl w:val="B7A6DA8C"/>
    <w:lvl w:ilvl="0" w:tplc="BA30316E">
      <w:start w:val="2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B727446"/>
    <w:multiLevelType w:val="hybridMultilevel"/>
    <w:tmpl w:val="F74E1794"/>
    <w:lvl w:ilvl="0" w:tplc="B3FE9AA2">
      <w:start w:val="2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D195BC5"/>
    <w:multiLevelType w:val="hybridMultilevel"/>
    <w:tmpl w:val="A0B81D64"/>
    <w:lvl w:ilvl="0" w:tplc="72E63D3C">
      <w:start w:val="1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93161D"/>
    <w:multiLevelType w:val="hybridMultilevel"/>
    <w:tmpl w:val="E4AC3064"/>
    <w:lvl w:ilvl="0" w:tplc="227434D6">
      <w:start w:val="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DAB2D3A"/>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3A70CA"/>
    <w:multiLevelType w:val="multilevel"/>
    <w:tmpl w:val="68980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0224A31"/>
    <w:multiLevelType w:val="hybridMultilevel"/>
    <w:tmpl w:val="E02ECD6E"/>
    <w:lvl w:ilvl="0" w:tplc="10784DE6">
      <w:start w:val="20"/>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4A905B3"/>
    <w:multiLevelType w:val="hybridMultilevel"/>
    <w:tmpl w:val="A878828A"/>
    <w:lvl w:ilvl="0" w:tplc="443AE8AC">
      <w:start w:val="14"/>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583222D"/>
    <w:multiLevelType w:val="hybridMultilevel"/>
    <w:tmpl w:val="936C31D2"/>
    <w:lvl w:ilvl="0" w:tplc="B87A8DBC">
      <w:start w:val="3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6690861"/>
    <w:multiLevelType w:val="hybridMultilevel"/>
    <w:tmpl w:val="35FA20AE"/>
    <w:lvl w:ilvl="0" w:tplc="7BF62604">
      <w:start w:val="2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9227DBA"/>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697D4146"/>
    <w:multiLevelType w:val="hybridMultilevel"/>
    <w:tmpl w:val="20E8BF90"/>
    <w:lvl w:ilvl="0" w:tplc="227434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EF452E6"/>
    <w:multiLevelType w:val="hybridMultilevel"/>
    <w:tmpl w:val="60481D90"/>
    <w:lvl w:ilvl="0" w:tplc="227434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70B11869"/>
    <w:multiLevelType w:val="hybridMultilevel"/>
    <w:tmpl w:val="54EE858E"/>
    <w:lvl w:ilvl="0" w:tplc="D672625C">
      <w:start w:val="1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24D3F5B"/>
    <w:multiLevelType w:val="hybridMultilevel"/>
    <w:tmpl w:val="02A4BCD4"/>
    <w:lvl w:ilvl="0" w:tplc="227434D6">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5465E67"/>
    <w:multiLevelType w:val="hybridMultilevel"/>
    <w:tmpl w:val="C2C6D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CEE0553"/>
    <w:multiLevelType w:val="hybridMultilevel"/>
    <w:tmpl w:val="E66C77C0"/>
    <w:lvl w:ilvl="0" w:tplc="E0A0F2D8">
      <w:start w:val="18"/>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D9476FD"/>
    <w:multiLevelType w:val="hybridMultilevel"/>
    <w:tmpl w:val="243A316C"/>
    <w:lvl w:ilvl="0" w:tplc="00841736">
      <w:start w:val="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F301A7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8"/>
  </w:num>
  <w:num w:numId="3">
    <w:abstractNumId w:val="7"/>
  </w:num>
  <w:num w:numId="4">
    <w:abstractNumId w:val="25"/>
  </w:num>
  <w:num w:numId="5">
    <w:abstractNumId w:val="30"/>
  </w:num>
  <w:num w:numId="6">
    <w:abstractNumId w:val="45"/>
  </w:num>
  <w:num w:numId="7">
    <w:abstractNumId w:val="5"/>
  </w:num>
  <w:num w:numId="8">
    <w:abstractNumId w:val="12"/>
  </w:num>
  <w:num w:numId="9">
    <w:abstractNumId w:val="23"/>
  </w:num>
  <w:num w:numId="10">
    <w:abstractNumId w:val="42"/>
  </w:num>
  <w:num w:numId="11">
    <w:abstractNumId w:val="31"/>
  </w:num>
  <w:num w:numId="12">
    <w:abstractNumId w:val="10"/>
  </w:num>
  <w:num w:numId="13">
    <w:abstractNumId w:val="24"/>
  </w:num>
  <w:num w:numId="14">
    <w:abstractNumId w:val="0"/>
  </w:num>
  <w:num w:numId="15">
    <w:abstractNumId w:val="21"/>
  </w:num>
  <w:num w:numId="16">
    <w:abstractNumId w:val="14"/>
  </w:num>
  <w:num w:numId="17">
    <w:abstractNumId w:val="41"/>
  </w:num>
  <w:num w:numId="18">
    <w:abstractNumId w:val="29"/>
  </w:num>
  <w:num w:numId="19">
    <w:abstractNumId w:val="16"/>
  </w:num>
  <w:num w:numId="20">
    <w:abstractNumId w:val="19"/>
  </w:num>
  <w:num w:numId="21">
    <w:abstractNumId w:val="9"/>
  </w:num>
  <w:num w:numId="22">
    <w:abstractNumId w:val="13"/>
  </w:num>
  <w:num w:numId="23">
    <w:abstractNumId w:val="11"/>
  </w:num>
  <w:num w:numId="24">
    <w:abstractNumId w:val="20"/>
  </w:num>
  <w:num w:numId="25">
    <w:abstractNumId w:val="22"/>
  </w:num>
  <w:num w:numId="26">
    <w:abstractNumId w:val="37"/>
  </w:num>
  <w:num w:numId="27">
    <w:abstractNumId w:val="39"/>
  </w:num>
  <w:num w:numId="28">
    <w:abstractNumId w:val="3"/>
  </w:num>
  <w:num w:numId="29">
    <w:abstractNumId w:val="2"/>
  </w:num>
  <w:num w:numId="30">
    <w:abstractNumId w:val="40"/>
  </w:num>
  <w:num w:numId="31">
    <w:abstractNumId w:val="8"/>
  </w:num>
  <w:num w:numId="32">
    <w:abstractNumId w:val="28"/>
  </w:num>
  <w:num w:numId="33">
    <w:abstractNumId w:val="43"/>
  </w:num>
  <w:num w:numId="34">
    <w:abstractNumId w:val="4"/>
  </w:num>
  <w:num w:numId="35">
    <w:abstractNumId w:val="35"/>
  </w:num>
  <w:num w:numId="36">
    <w:abstractNumId w:val="27"/>
  </w:num>
  <w:num w:numId="37">
    <w:abstractNumId w:val="34"/>
  </w:num>
  <w:num w:numId="38">
    <w:abstractNumId w:val="36"/>
  </w:num>
  <w:num w:numId="39">
    <w:abstractNumId w:val="44"/>
  </w:num>
  <w:num w:numId="40">
    <w:abstractNumId w:val="18"/>
  </w:num>
  <w:num w:numId="41">
    <w:abstractNumId w:val="33"/>
  </w:num>
  <w:num w:numId="42">
    <w:abstractNumId w:val="6"/>
  </w:num>
  <w:num w:numId="43">
    <w:abstractNumId w:val="32"/>
  </w:num>
  <w:num w:numId="44">
    <w:abstractNumId w:val="1"/>
  </w:num>
  <w:num w:numId="45">
    <w:abstractNumId w:val="26"/>
  </w:num>
  <w:num w:numId="4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04ACB"/>
    <w:rsid w:val="00005C5A"/>
    <w:rsid w:val="00012811"/>
    <w:rsid w:val="00012AF7"/>
    <w:rsid w:val="00014E48"/>
    <w:rsid w:val="00015463"/>
    <w:rsid w:val="00015DBF"/>
    <w:rsid w:val="00016F7B"/>
    <w:rsid w:val="00017318"/>
    <w:rsid w:val="00017457"/>
    <w:rsid w:val="00017618"/>
    <w:rsid w:val="00027F30"/>
    <w:rsid w:val="000303AC"/>
    <w:rsid w:val="00031521"/>
    <w:rsid w:val="00033466"/>
    <w:rsid w:val="0003363C"/>
    <w:rsid w:val="00036F77"/>
    <w:rsid w:val="00040F6E"/>
    <w:rsid w:val="00041CF1"/>
    <w:rsid w:val="00045F88"/>
    <w:rsid w:val="00046259"/>
    <w:rsid w:val="000531EF"/>
    <w:rsid w:val="0005458F"/>
    <w:rsid w:val="000570AC"/>
    <w:rsid w:val="000624A1"/>
    <w:rsid w:val="000630E4"/>
    <w:rsid w:val="000645D1"/>
    <w:rsid w:val="00072BF1"/>
    <w:rsid w:val="00076864"/>
    <w:rsid w:val="00080413"/>
    <w:rsid w:val="00081FBE"/>
    <w:rsid w:val="00082EAC"/>
    <w:rsid w:val="00086F41"/>
    <w:rsid w:val="00090A85"/>
    <w:rsid w:val="000A3A54"/>
    <w:rsid w:val="000A4982"/>
    <w:rsid w:val="000A5CE0"/>
    <w:rsid w:val="000A7A97"/>
    <w:rsid w:val="000B24A3"/>
    <w:rsid w:val="000B3040"/>
    <w:rsid w:val="000B39EE"/>
    <w:rsid w:val="000C2714"/>
    <w:rsid w:val="000C329E"/>
    <w:rsid w:val="000C3E8C"/>
    <w:rsid w:val="000C4EC2"/>
    <w:rsid w:val="000C5ADD"/>
    <w:rsid w:val="000C5D88"/>
    <w:rsid w:val="000D0A45"/>
    <w:rsid w:val="000D35DE"/>
    <w:rsid w:val="000D4BFD"/>
    <w:rsid w:val="000E245F"/>
    <w:rsid w:val="000E7418"/>
    <w:rsid w:val="000F0600"/>
    <w:rsid w:val="000F0DA5"/>
    <w:rsid w:val="000F36DA"/>
    <w:rsid w:val="000F70F2"/>
    <w:rsid w:val="00100B77"/>
    <w:rsid w:val="0010603E"/>
    <w:rsid w:val="00106A98"/>
    <w:rsid w:val="00111E7B"/>
    <w:rsid w:val="001132A3"/>
    <w:rsid w:val="00115565"/>
    <w:rsid w:val="001166D5"/>
    <w:rsid w:val="00117AC8"/>
    <w:rsid w:val="00120134"/>
    <w:rsid w:val="00120443"/>
    <w:rsid w:val="00124480"/>
    <w:rsid w:val="00124729"/>
    <w:rsid w:val="00124CCD"/>
    <w:rsid w:val="00131217"/>
    <w:rsid w:val="001346AF"/>
    <w:rsid w:val="001349DB"/>
    <w:rsid w:val="001356D0"/>
    <w:rsid w:val="001448A7"/>
    <w:rsid w:val="00152E09"/>
    <w:rsid w:val="001536F4"/>
    <w:rsid w:val="00155B89"/>
    <w:rsid w:val="0015686A"/>
    <w:rsid w:val="001637C8"/>
    <w:rsid w:val="0017203F"/>
    <w:rsid w:val="00173E3F"/>
    <w:rsid w:val="00175104"/>
    <w:rsid w:val="0017580E"/>
    <w:rsid w:val="001800AE"/>
    <w:rsid w:val="001837A8"/>
    <w:rsid w:val="00183F63"/>
    <w:rsid w:val="00192737"/>
    <w:rsid w:val="00194615"/>
    <w:rsid w:val="00194C46"/>
    <w:rsid w:val="00195B3F"/>
    <w:rsid w:val="001962AB"/>
    <w:rsid w:val="001A52C7"/>
    <w:rsid w:val="001B2138"/>
    <w:rsid w:val="001B4216"/>
    <w:rsid w:val="001B6904"/>
    <w:rsid w:val="001C2698"/>
    <w:rsid w:val="001C4BA5"/>
    <w:rsid w:val="001C55A4"/>
    <w:rsid w:val="001C60A1"/>
    <w:rsid w:val="001C61AB"/>
    <w:rsid w:val="001C6CC5"/>
    <w:rsid w:val="001C71B5"/>
    <w:rsid w:val="001D1D3A"/>
    <w:rsid w:val="001D2560"/>
    <w:rsid w:val="001D47B2"/>
    <w:rsid w:val="001D5524"/>
    <w:rsid w:val="001D7A6F"/>
    <w:rsid w:val="001E11AE"/>
    <w:rsid w:val="001E1938"/>
    <w:rsid w:val="001E3193"/>
    <w:rsid w:val="001E7867"/>
    <w:rsid w:val="001F035F"/>
    <w:rsid w:val="001F156F"/>
    <w:rsid w:val="0020009E"/>
    <w:rsid w:val="00201024"/>
    <w:rsid w:val="00202ACF"/>
    <w:rsid w:val="00203546"/>
    <w:rsid w:val="002067E5"/>
    <w:rsid w:val="0020690D"/>
    <w:rsid w:val="00207A08"/>
    <w:rsid w:val="0021172E"/>
    <w:rsid w:val="00211839"/>
    <w:rsid w:val="00211B18"/>
    <w:rsid w:val="00212FBD"/>
    <w:rsid w:val="0021455B"/>
    <w:rsid w:val="00227C40"/>
    <w:rsid w:val="00230263"/>
    <w:rsid w:val="002318D8"/>
    <w:rsid w:val="00231BEF"/>
    <w:rsid w:val="00232125"/>
    <w:rsid w:val="0024334E"/>
    <w:rsid w:val="0024501D"/>
    <w:rsid w:val="00246D07"/>
    <w:rsid w:val="00254850"/>
    <w:rsid w:val="00255CDE"/>
    <w:rsid w:val="00256590"/>
    <w:rsid w:val="002659D5"/>
    <w:rsid w:val="002801F7"/>
    <w:rsid w:val="00281FB8"/>
    <w:rsid w:val="0028327C"/>
    <w:rsid w:val="00284746"/>
    <w:rsid w:val="0028482E"/>
    <w:rsid w:val="002856B9"/>
    <w:rsid w:val="00286682"/>
    <w:rsid w:val="002908A4"/>
    <w:rsid w:val="002A218D"/>
    <w:rsid w:val="002A7212"/>
    <w:rsid w:val="002B0DB5"/>
    <w:rsid w:val="002B10AA"/>
    <w:rsid w:val="002B3140"/>
    <w:rsid w:val="002B7FB5"/>
    <w:rsid w:val="002C182B"/>
    <w:rsid w:val="002C69BE"/>
    <w:rsid w:val="002D0952"/>
    <w:rsid w:val="002D2859"/>
    <w:rsid w:val="002D3791"/>
    <w:rsid w:val="002D39A7"/>
    <w:rsid w:val="002D41B2"/>
    <w:rsid w:val="002D64C9"/>
    <w:rsid w:val="002E5147"/>
    <w:rsid w:val="002F24F6"/>
    <w:rsid w:val="002F6747"/>
    <w:rsid w:val="002F678D"/>
    <w:rsid w:val="00300C8E"/>
    <w:rsid w:val="00301959"/>
    <w:rsid w:val="00301F16"/>
    <w:rsid w:val="003044D4"/>
    <w:rsid w:val="0031573D"/>
    <w:rsid w:val="00315840"/>
    <w:rsid w:val="0032014A"/>
    <w:rsid w:val="00325329"/>
    <w:rsid w:val="003312D6"/>
    <w:rsid w:val="00331B5D"/>
    <w:rsid w:val="0033241A"/>
    <w:rsid w:val="00333297"/>
    <w:rsid w:val="00334266"/>
    <w:rsid w:val="0033774A"/>
    <w:rsid w:val="003377D5"/>
    <w:rsid w:val="00343DBC"/>
    <w:rsid w:val="00344342"/>
    <w:rsid w:val="003450B5"/>
    <w:rsid w:val="00346A49"/>
    <w:rsid w:val="0035113F"/>
    <w:rsid w:val="00353B82"/>
    <w:rsid w:val="00357731"/>
    <w:rsid w:val="00360B5C"/>
    <w:rsid w:val="00366838"/>
    <w:rsid w:val="003700CC"/>
    <w:rsid w:val="00375637"/>
    <w:rsid w:val="00375A7F"/>
    <w:rsid w:val="00376163"/>
    <w:rsid w:val="003766A6"/>
    <w:rsid w:val="003771B8"/>
    <w:rsid w:val="00382723"/>
    <w:rsid w:val="003914C8"/>
    <w:rsid w:val="003914D7"/>
    <w:rsid w:val="00394C6F"/>
    <w:rsid w:val="0039550B"/>
    <w:rsid w:val="003962FA"/>
    <w:rsid w:val="003A19D7"/>
    <w:rsid w:val="003A21B1"/>
    <w:rsid w:val="003A4AFB"/>
    <w:rsid w:val="003A7EF3"/>
    <w:rsid w:val="003B1F4D"/>
    <w:rsid w:val="003B58CE"/>
    <w:rsid w:val="003C28DD"/>
    <w:rsid w:val="003C417B"/>
    <w:rsid w:val="003C65A3"/>
    <w:rsid w:val="003D221A"/>
    <w:rsid w:val="003D7EDB"/>
    <w:rsid w:val="003E028C"/>
    <w:rsid w:val="003E6E10"/>
    <w:rsid w:val="003E79A1"/>
    <w:rsid w:val="003F0920"/>
    <w:rsid w:val="003F277A"/>
    <w:rsid w:val="003F5B23"/>
    <w:rsid w:val="003F6082"/>
    <w:rsid w:val="00402A8B"/>
    <w:rsid w:val="004101AF"/>
    <w:rsid w:val="00420376"/>
    <w:rsid w:val="00421785"/>
    <w:rsid w:val="00421799"/>
    <w:rsid w:val="00424FAF"/>
    <w:rsid w:val="004303C0"/>
    <w:rsid w:val="0043373A"/>
    <w:rsid w:val="00443CCB"/>
    <w:rsid w:val="00445478"/>
    <w:rsid w:val="0044590D"/>
    <w:rsid w:val="00447045"/>
    <w:rsid w:val="004504CF"/>
    <w:rsid w:val="00466CDF"/>
    <w:rsid w:val="00470A55"/>
    <w:rsid w:val="00471645"/>
    <w:rsid w:val="0047309D"/>
    <w:rsid w:val="00473689"/>
    <w:rsid w:val="0047372E"/>
    <w:rsid w:val="00474A3F"/>
    <w:rsid w:val="00475673"/>
    <w:rsid w:val="004858F3"/>
    <w:rsid w:val="0049049C"/>
    <w:rsid w:val="004907CA"/>
    <w:rsid w:val="0049120C"/>
    <w:rsid w:val="00494E5F"/>
    <w:rsid w:val="00497473"/>
    <w:rsid w:val="004A08B8"/>
    <w:rsid w:val="004A13DA"/>
    <w:rsid w:val="004A16DC"/>
    <w:rsid w:val="004A1763"/>
    <w:rsid w:val="004A2A46"/>
    <w:rsid w:val="004A5B02"/>
    <w:rsid w:val="004B26E9"/>
    <w:rsid w:val="004B750C"/>
    <w:rsid w:val="004B75B6"/>
    <w:rsid w:val="004B773E"/>
    <w:rsid w:val="004C1131"/>
    <w:rsid w:val="004C1688"/>
    <w:rsid w:val="004C200F"/>
    <w:rsid w:val="004C403A"/>
    <w:rsid w:val="004C6671"/>
    <w:rsid w:val="004D1076"/>
    <w:rsid w:val="004D618B"/>
    <w:rsid w:val="004E714D"/>
    <w:rsid w:val="004E742E"/>
    <w:rsid w:val="004F053E"/>
    <w:rsid w:val="004F1B29"/>
    <w:rsid w:val="004F1B38"/>
    <w:rsid w:val="004F2708"/>
    <w:rsid w:val="004F2802"/>
    <w:rsid w:val="004F551D"/>
    <w:rsid w:val="004F6543"/>
    <w:rsid w:val="005005D2"/>
    <w:rsid w:val="0050601B"/>
    <w:rsid w:val="00510AF3"/>
    <w:rsid w:val="00513878"/>
    <w:rsid w:val="0051560A"/>
    <w:rsid w:val="00515B2D"/>
    <w:rsid w:val="00522039"/>
    <w:rsid w:val="00522725"/>
    <w:rsid w:val="00525CF9"/>
    <w:rsid w:val="00530157"/>
    <w:rsid w:val="00530219"/>
    <w:rsid w:val="00543ECA"/>
    <w:rsid w:val="005447A1"/>
    <w:rsid w:val="00546A85"/>
    <w:rsid w:val="00547350"/>
    <w:rsid w:val="005549ED"/>
    <w:rsid w:val="005604F7"/>
    <w:rsid w:val="00561176"/>
    <w:rsid w:val="0056206E"/>
    <w:rsid w:val="00564409"/>
    <w:rsid w:val="00565135"/>
    <w:rsid w:val="005653A1"/>
    <w:rsid w:val="00566462"/>
    <w:rsid w:val="0056784D"/>
    <w:rsid w:val="005720D6"/>
    <w:rsid w:val="00574170"/>
    <w:rsid w:val="005760E6"/>
    <w:rsid w:val="00580C34"/>
    <w:rsid w:val="00580DCD"/>
    <w:rsid w:val="0058262E"/>
    <w:rsid w:val="00584431"/>
    <w:rsid w:val="005925B5"/>
    <w:rsid w:val="00594419"/>
    <w:rsid w:val="0059676A"/>
    <w:rsid w:val="005A2D09"/>
    <w:rsid w:val="005A3E65"/>
    <w:rsid w:val="005B0259"/>
    <w:rsid w:val="005B0BB8"/>
    <w:rsid w:val="005B0F85"/>
    <w:rsid w:val="005B2F69"/>
    <w:rsid w:val="005B4148"/>
    <w:rsid w:val="005B438E"/>
    <w:rsid w:val="005C0DE0"/>
    <w:rsid w:val="005C311B"/>
    <w:rsid w:val="005C379A"/>
    <w:rsid w:val="005C6D42"/>
    <w:rsid w:val="005D6E8F"/>
    <w:rsid w:val="005E3152"/>
    <w:rsid w:val="005E366C"/>
    <w:rsid w:val="005F0C34"/>
    <w:rsid w:val="005F1A3E"/>
    <w:rsid w:val="005F3622"/>
    <w:rsid w:val="006036A6"/>
    <w:rsid w:val="00603B17"/>
    <w:rsid w:val="006063AD"/>
    <w:rsid w:val="006101CE"/>
    <w:rsid w:val="006107F6"/>
    <w:rsid w:val="00613AD0"/>
    <w:rsid w:val="00614829"/>
    <w:rsid w:val="00621BBB"/>
    <w:rsid w:val="00625435"/>
    <w:rsid w:val="006344A0"/>
    <w:rsid w:val="0063665E"/>
    <w:rsid w:val="006371AC"/>
    <w:rsid w:val="00642301"/>
    <w:rsid w:val="00660AB6"/>
    <w:rsid w:val="006613CD"/>
    <w:rsid w:val="006647BB"/>
    <w:rsid w:val="006665BE"/>
    <w:rsid w:val="006676FC"/>
    <w:rsid w:val="0067265E"/>
    <w:rsid w:val="00672711"/>
    <w:rsid w:val="00673F93"/>
    <w:rsid w:val="00682882"/>
    <w:rsid w:val="006848F4"/>
    <w:rsid w:val="0068611F"/>
    <w:rsid w:val="006864B9"/>
    <w:rsid w:val="0069165C"/>
    <w:rsid w:val="006939FC"/>
    <w:rsid w:val="006941C7"/>
    <w:rsid w:val="006954A5"/>
    <w:rsid w:val="006957AF"/>
    <w:rsid w:val="00695E9D"/>
    <w:rsid w:val="006A21F8"/>
    <w:rsid w:val="006A38CF"/>
    <w:rsid w:val="006A3B61"/>
    <w:rsid w:val="006A7890"/>
    <w:rsid w:val="006A79C3"/>
    <w:rsid w:val="006B2A53"/>
    <w:rsid w:val="006B5523"/>
    <w:rsid w:val="006C1C8A"/>
    <w:rsid w:val="006C399E"/>
    <w:rsid w:val="006D29E3"/>
    <w:rsid w:val="006E45DD"/>
    <w:rsid w:val="006E5713"/>
    <w:rsid w:val="006E64AB"/>
    <w:rsid w:val="006E7D58"/>
    <w:rsid w:val="006F00B6"/>
    <w:rsid w:val="006F552A"/>
    <w:rsid w:val="006F6AF2"/>
    <w:rsid w:val="006F7514"/>
    <w:rsid w:val="00703552"/>
    <w:rsid w:val="00704625"/>
    <w:rsid w:val="00705092"/>
    <w:rsid w:val="0071166F"/>
    <w:rsid w:val="00712219"/>
    <w:rsid w:val="00716AC3"/>
    <w:rsid w:val="007205E0"/>
    <w:rsid w:val="00721CB2"/>
    <w:rsid w:val="00722B0E"/>
    <w:rsid w:val="00724E6B"/>
    <w:rsid w:val="0072574B"/>
    <w:rsid w:val="00727F47"/>
    <w:rsid w:val="00732882"/>
    <w:rsid w:val="0073447A"/>
    <w:rsid w:val="007416D2"/>
    <w:rsid w:val="007474CC"/>
    <w:rsid w:val="00753A00"/>
    <w:rsid w:val="0075424F"/>
    <w:rsid w:val="00755575"/>
    <w:rsid w:val="00755BD6"/>
    <w:rsid w:val="007565C2"/>
    <w:rsid w:val="0075671D"/>
    <w:rsid w:val="0075740A"/>
    <w:rsid w:val="00760EC0"/>
    <w:rsid w:val="00761D86"/>
    <w:rsid w:val="00762413"/>
    <w:rsid w:val="007641B2"/>
    <w:rsid w:val="007657A7"/>
    <w:rsid w:val="00770A0C"/>
    <w:rsid w:val="00771DE4"/>
    <w:rsid w:val="00772602"/>
    <w:rsid w:val="007727AB"/>
    <w:rsid w:val="007729F3"/>
    <w:rsid w:val="007737E7"/>
    <w:rsid w:val="00773A0B"/>
    <w:rsid w:val="00776348"/>
    <w:rsid w:val="007765CF"/>
    <w:rsid w:val="0079355A"/>
    <w:rsid w:val="00793F8B"/>
    <w:rsid w:val="007954F4"/>
    <w:rsid w:val="0079558C"/>
    <w:rsid w:val="00795D80"/>
    <w:rsid w:val="00797E32"/>
    <w:rsid w:val="007A0B24"/>
    <w:rsid w:val="007A226D"/>
    <w:rsid w:val="007A305E"/>
    <w:rsid w:val="007B0A21"/>
    <w:rsid w:val="007B1E93"/>
    <w:rsid w:val="007C040F"/>
    <w:rsid w:val="007C77B6"/>
    <w:rsid w:val="007D4E67"/>
    <w:rsid w:val="007D525F"/>
    <w:rsid w:val="007D75E4"/>
    <w:rsid w:val="007E049C"/>
    <w:rsid w:val="007E0B9C"/>
    <w:rsid w:val="007E6667"/>
    <w:rsid w:val="007E70C1"/>
    <w:rsid w:val="007F1C90"/>
    <w:rsid w:val="007F1EFE"/>
    <w:rsid w:val="007F21DE"/>
    <w:rsid w:val="007F43BB"/>
    <w:rsid w:val="007F5CCB"/>
    <w:rsid w:val="00822F87"/>
    <w:rsid w:val="00826743"/>
    <w:rsid w:val="00827BFD"/>
    <w:rsid w:val="00831DB7"/>
    <w:rsid w:val="00833011"/>
    <w:rsid w:val="00840FBD"/>
    <w:rsid w:val="00841375"/>
    <w:rsid w:val="00847DED"/>
    <w:rsid w:val="008515AC"/>
    <w:rsid w:val="00856D5D"/>
    <w:rsid w:val="00857C60"/>
    <w:rsid w:val="00862857"/>
    <w:rsid w:val="008670F0"/>
    <w:rsid w:val="0088448A"/>
    <w:rsid w:val="00887708"/>
    <w:rsid w:val="00890044"/>
    <w:rsid w:val="00892710"/>
    <w:rsid w:val="008954DF"/>
    <w:rsid w:val="00897831"/>
    <w:rsid w:val="008A0FCA"/>
    <w:rsid w:val="008A2A91"/>
    <w:rsid w:val="008A4F32"/>
    <w:rsid w:val="008A7850"/>
    <w:rsid w:val="008B017B"/>
    <w:rsid w:val="008B24CB"/>
    <w:rsid w:val="008B3191"/>
    <w:rsid w:val="008B5473"/>
    <w:rsid w:val="008C17B4"/>
    <w:rsid w:val="008C2F52"/>
    <w:rsid w:val="008C6F68"/>
    <w:rsid w:val="008D5118"/>
    <w:rsid w:val="008D559E"/>
    <w:rsid w:val="008D73ED"/>
    <w:rsid w:val="008E0EE5"/>
    <w:rsid w:val="008E237F"/>
    <w:rsid w:val="008E5A8E"/>
    <w:rsid w:val="008E5E2A"/>
    <w:rsid w:val="008F0BCA"/>
    <w:rsid w:val="008F1C0A"/>
    <w:rsid w:val="008F699C"/>
    <w:rsid w:val="008F7E8B"/>
    <w:rsid w:val="00902C82"/>
    <w:rsid w:val="00911CDD"/>
    <w:rsid w:val="00914726"/>
    <w:rsid w:val="00921927"/>
    <w:rsid w:val="009344BB"/>
    <w:rsid w:val="009368F8"/>
    <w:rsid w:val="00942036"/>
    <w:rsid w:val="00953BC1"/>
    <w:rsid w:val="00953F93"/>
    <w:rsid w:val="009606D2"/>
    <w:rsid w:val="00970376"/>
    <w:rsid w:val="0097143B"/>
    <w:rsid w:val="00974267"/>
    <w:rsid w:val="00993756"/>
    <w:rsid w:val="00997C17"/>
    <w:rsid w:val="009A08A5"/>
    <w:rsid w:val="009A6A4F"/>
    <w:rsid w:val="009B3E48"/>
    <w:rsid w:val="009B58B5"/>
    <w:rsid w:val="009B5A13"/>
    <w:rsid w:val="009E082A"/>
    <w:rsid w:val="009E429B"/>
    <w:rsid w:val="009E4536"/>
    <w:rsid w:val="009E506C"/>
    <w:rsid w:val="009E78BC"/>
    <w:rsid w:val="009F6641"/>
    <w:rsid w:val="00A15330"/>
    <w:rsid w:val="00A16CB3"/>
    <w:rsid w:val="00A231EE"/>
    <w:rsid w:val="00A23CAD"/>
    <w:rsid w:val="00A2491B"/>
    <w:rsid w:val="00A26652"/>
    <w:rsid w:val="00A3206B"/>
    <w:rsid w:val="00A32198"/>
    <w:rsid w:val="00A33954"/>
    <w:rsid w:val="00A33C5E"/>
    <w:rsid w:val="00A36D11"/>
    <w:rsid w:val="00A42427"/>
    <w:rsid w:val="00A44E93"/>
    <w:rsid w:val="00A478F5"/>
    <w:rsid w:val="00A50C5F"/>
    <w:rsid w:val="00A50F41"/>
    <w:rsid w:val="00A51060"/>
    <w:rsid w:val="00A5185F"/>
    <w:rsid w:val="00A6327F"/>
    <w:rsid w:val="00A66288"/>
    <w:rsid w:val="00A729C4"/>
    <w:rsid w:val="00A73050"/>
    <w:rsid w:val="00A90BCA"/>
    <w:rsid w:val="00A920F2"/>
    <w:rsid w:val="00A931B2"/>
    <w:rsid w:val="00A940A7"/>
    <w:rsid w:val="00A964B1"/>
    <w:rsid w:val="00A97DDD"/>
    <w:rsid w:val="00AA3EA9"/>
    <w:rsid w:val="00AA4456"/>
    <w:rsid w:val="00AA5519"/>
    <w:rsid w:val="00AA6151"/>
    <w:rsid w:val="00AB0434"/>
    <w:rsid w:val="00AB0B3C"/>
    <w:rsid w:val="00AB5679"/>
    <w:rsid w:val="00AC314A"/>
    <w:rsid w:val="00AC3196"/>
    <w:rsid w:val="00AC39CC"/>
    <w:rsid w:val="00AC4C24"/>
    <w:rsid w:val="00AC664D"/>
    <w:rsid w:val="00AC7330"/>
    <w:rsid w:val="00AD3C2C"/>
    <w:rsid w:val="00AD4B6E"/>
    <w:rsid w:val="00AD5175"/>
    <w:rsid w:val="00AD528A"/>
    <w:rsid w:val="00AD7CED"/>
    <w:rsid w:val="00AE0664"/>
    <w:rsid w:val="00AE59A5"/>
    <w:rsid w:val="00AE6064"/>
    <w:rsid w:val="00AE6B2D"/>
    <w:rsid w:val="00AF25B1"/>
    <w:rsid w:val="00B02DE4"/>
    <w:rsid w:val="00B0561A"/>
    <w:rsid w:val="00B06E7C"/>
    <w:rsid w:val="00B079C8"/>
    <w:rsid w:val="00B07BDC"/>
    <w:rsid w:val="00B134C6"/>
    <w:rsid w:val="00B153A7"/>
    <w:rsid w:val="00B2178E"/>
    <w:rsid w:val="00B32929"/>
    <w:rsid w:val="00B32CA3"/>
    <w:rsid w:val="00B41478"/>
    <w:rsid w:val="00B5045A"/>
    <w:rsid w:val="00B5257D"/>
    <w:rsid w:val="00B535AE"/>
    <w:rsid w:val="00B56C32"/>
    <w:rsid w:val="00B579F9"/>
    <w:rsid w:val="00B72306"/>
    <w:rsid w:val="00B75833"/>
    <w:rsid w:val="00B76316"/>
    <w:rsid w:val="00B7681E"/>
    <w:rsid w:val="00B82B13"/>
    <w:rsid w:val="00B83DCF"/>
    <w:rsid w:val="00B83FE1"/>
    <w:rsid w:val="00B841A4"/>
    <w:rsid w:val="00B86F6A"/>
    <w:rsid w:val="00BA2B93"/>
    <w:rsid w:val="00BA3075"/>
    <w:rsid w:val="00BA3C76"/>
    <w:rsid w:val="00BA443E"/>
    <w:rsid w:val="00BA459D"/>
    <w:rsid w:val="00BB058B"/>
    <w:rsid w:val="00BB11C9"/>
    <w:rsid w:val="00BB5B21"/>
    <w:rsid w:val="00BB6397"/>
    <w:rsid w:val="00BB7A2B"/>
    <w:rsid w:val="00BC0AD8"/>
    <w:rsid w:val="00BC0E26"/>
    <w:rsid w:val="00BC1937"/>
    <w:rsid w:val="00BC5043"/>
    <w:rsid w:val="00BC5703"/>
    <w:rsid w:val="00BC5EB7"/>
    <w:rsid w:val="00BD241B"/>
    <w:rsid w:val="00BE0778"/>
    <w:rsid w:val="00BE2601"/>
    <w:rsid w:val="00BE42CD"/>
    <w:rsid w:val="00BE4CC3"/>
    <w:rsid w:val="00BF07F5"/>
    <w:rsid w:val="00BF1320"/>
    <w:rsid w:val="00BF1322"/>
    <w:rsid w:val="00BF2A35"/>
    <w:rsid w:val="00BF2F20"/>
    <w:rsid w:val="00BF3680"/>
    <w:rsid w:val="00BF4D77"/>
    <w:rsid w:val="00BF4F0C"/>
    <w:rsid w:val="00C06619"/>
    <w:rsid w:val="00C06B67"/>
    <w:rsid w:val="00C23F63"/>
    <w:rsid w:val="00C40080"/>
    <w:rsid w:val="00C41BC5"/>
    <w:rsid w:val="00C42023"/>
    <w:rsid w:val="00C431CF"/>
    <w:rsid w:val="00C43214"/>
    <w:rsid w:val="00C44A91"/>
    <w:rsid w:val="00C469F7"/>
    <w:rsid w:val="00C47773"/>
    <w:rsid w:val="00C50A65"/>
    <w:rsid w:val="00C521F9"/>
    <w:rsid w:val="00C55C8C"/>
    <w:rsid w:val="00C56598"/>
    <w:rsid w:val="00C618DB"/>
    <w:rsid w:val="00C61940"/>
    <w:rsid w:val="00C62027"/>
    <w:rsid w:val="00C71192"/>
    <w:rsid w:val="00C757D9"/>
    <w:rsid w:val="00C75CDF"/>
    <w:rsid w:val="00C82892"/>
    <w:rsid w:val="00C86738"/>
    <w:rsid w:val="00C94633"/>
    <w:rsid w:val="00C97FA1"/>
    <w:rsid w:val="00CA3D53"/>
    <w:rsid w:val="00CA600F"/>
    <w:rsid w:val="00CB5D10"/>
    <w:rsid w:val="00CB75BE"/>
    <w:rsid w:val="00CC3419"/>
    <w:rsid w:val="00CC68A7"/>
    <w:rsid w:val="00CD54FD"/>
    <w:rsid w:val="00CD591F"/>
    <w:rsid w:val="00CD678D"/>
    <w:rsid w:val="00CE5AFF"/>
    <w:rsid w:val="00CF0CC2"/>
    <w:rsid w:val="00CF355A"/>
    <w:rsid w:val="00D0080B"/>
    <w:rsid w:val="00D03080"/>
    <w:rsid w:val="00D03866"/>
    <w:rsid w:val="00D06489"/>
    <w:rsid w:val="00D07494"/>
    <w:rsid w:val="00D074D9"/>
    <w:rsid w:val="00D07BAD"/>
    <w:rsid w:val="00D12DEE"/>
    <w:rsid w:val="00D1636F"/>
    <w:rsid w:val="00D17361"/>
    <w:rsid w:val="00D24088"/>
    <w:rsid w:val="00D24BFF"/>
    <w:rsid w:val="00D24E1D"/>
    <w:rsid w:val="00D30136"/>
    <w:rsid w:val="00D35062"/>
    <w:rsid w:val="00D35F8A"/>
    <w:rsid w:val="00D36D59"/>
    <w:rsid w:val="00D37143"/>
    <w:rsid w:val="00D40D20"/>
    <w:rsid w:val="00D40E6A"/>
    <w:rsid w:val="00D45C97"/>
    <w:rsid w:val="00D46960"/>
    <w:rsid w:val="00D51F8A"/>
    <w:rsid w:val="00D55F73"/>
    <w:rsid w:val="00D67B1E"/>
    <w:rsid w:val="00D73BFB"/>
    <w:rsid w:val="00D76093"/>
    <w:rsid w:val="00D820AC"/>
    <w:rsid w:val="00D8769F"/>
    <w:rsid w:val="00D91D29"/>
    <w:rsid w:val="00D940D6"/>
    <w:rsid w:val="00D96583"/>
    <w:rsid w:val="00DA0931"/>
    <w:rsid w:val="00DA119C"/>
    <w:rsid w:val="00DA2D57"/>
    <w:rsid w:val="00DA6B75"/>
    <w:rsid w:val="00DB379A"/>
    <w:rsid w:val="00DB4853"/>
    <w:rsid w:val="00DB6BF2"/>
    <w:rsid w:val="00DB7DCE"/>
    <w:rsid w:val="00DC174B"/>
    <w:rsid w:val="00DC2243"/>
    <w:rsid w:val="00DD0CB0"/>
    <w:rsid w:val="00DD224D"/>
    <w:rsid w:val="00DD4F50"/>
    <w:rsid w:val="00DE3142"/>
    <w:rsid w:val="00DE591C"/>
    <w:rsid w:val="00DE6416"/>
    <w:rsid w:val="00DF3EC6"/>
    <w:rsid w:val="00DF40F1"/>
    <w:rsid w:val="00E0073D"/>
    <w:rsid w:val="00E06596"/>
    <w:rsid w:val="00E154CA"/>
    <w:rsid w:val="00E1563B"/>
    <w:rsid w:val="00E15B64"/>
    <w:rsid w:val="00E22275"/>
    <w:rsid w:val="00E235B4"/>
    <w:rsid w:val="00E25AB8"/>
    <w:rsid w:val="00E350A4"/>
    <w:rsid w:val="00E35C80"/>
    <w:rsid w:val="00E5298D"/>
    <w:rsid w:val="00E574C3"/>
    <w:rsid w:val="00E70D0F"/>
    <w:rsid w:val="00E72968"/>
    <w:rsid w:val="00E76C51"/>
    <w:rsid w:val="00E77045"/>
    <w:rsid w:val="00E81C51"/>
    <w:rsid w:val="00E85211"/>
    <w:rsid w:val="00E907D0"/>
    <w:rsid w:val="00E92A66"/>
    <w:rsid w:val="00E9328C"/>
    <w:rsid w:val="00E950F1"/>
    <w:rsid w:val="00E97573"/>
    <w:rsid w:val="00EA19E5"/>
    <w:rsid w:val="00EA27CE"/>
    <w:rsid w:val="00EA5E97"/>
    <w:rsid w:val="00EA64C1"/>
    <w:rsid w:val="00EB14FF"/>
    <w:rsid w:val="00EB1AC8"/>
    <w:rsid w:val="00EB74D7"/>
    <w:rsid w:val="00EB7EEA"/>
    <w:rsid w:val="00EB7FD4"/>
    <w:rsid w:val="00EC0352"/>
    <w:rsid w:val="00EC2388"/>
    <w:rsid w:val="00EC24D0"/>
    <w:rsid w:val="00EC2E75"/>
    <w:rsid w:val="00EC78CA"/>
    <w:rsid w:val="00ED0F2B"/>
    <w:rsid w:val="00ED17A5"/>
    <w:rsid w:val="00EE0492"/>
    <w:rsid w:val="00EE1E1B"/>
    <w:rsid w:val="00EE22D6"/>
    <w:rsid w:val="00EF42AA"/>
    <w:rsid w:val="00EF79AC"/>
    <w:rsid w:val="00EF79F6"/>
    <w:rsid w:val="00EF7D88"/>
    <w:rsid w:val="00F00AA5"/>
    <w:rsid w:val="00F0133F"/>
    <w:rsid w:val="00F07E28"/>
    <w:rsid w:val="00F11979"/>
    <w:rsid w:val="00F1598B"/>
    <w:rsid w:val="00F15BCD"/>
    <w:rsid w:val="00F16820"/>
    <w:rsid w:val="00F17675"/>
    <w:rsid w:val="00F2046E"/>
    <w:rsid w:val="00F21BE9"/>
    <w:rsid w:val="00F31C6F"/>
    <w:rsid w:val="00F3345F"/>
    <w:rsid w:val="00F37296"/>
    <w:rsid w:val="00F37929"/>
    <w:rsid w:val="00F42C0F"/>
    <w:rsid w:val="00F46F64"/>
    <w:rsid w:val="00F502B4"/>
    <w:rsid w:val="00F626C1"/>
    <w:rsid w:val="00F650B3"/>
    <w:rsid w:val="00F66964"/>
    <w:rsid w:val="00F67648"/>
    <w:rsid w:val="00F75EEE"/>
    <w:rsid w:val="00F76878"/>
    <w:rsid w:val="00F8249B"/>
    <w:rsid w:val="00F854F6"/>
    <w:rsid w:val="00F90E6D"/>
    <w:rsid w:val="00F931C9"/>
    <w:rsid w:val="00F932B2"/>
    <w:rsid w:val="00F97040"/>
    <w:rsid w:val="00FA11E9"/>
    <w:rsid w:val="00FA42B9"/>
    <w:rsid w:val="00FA49E9"/>
    <w:rsid w:val="00FB0AD5"/>
    <w:rsid w:val="00FB1A4D"/>
    <w:rsid w:val="00FC0663"/>
    <w:rsid w:val="00FC0D1B"/>
    <w:rsid w:val="00FC2CE3"/>
    <w:rsid w:val="00FC3051"/>
    <w:rsid w:val="00FD38FD"/>
    <w:rsid w:val="00FD4F92"/>
    <w:rsid w:val="00FD5436"/>
    <w:rsid w:val="00FD6335"/>
    <w:rsid w:val="00FD7102"/>
    <w:rsid w:val="00FE0AD0"/>
    <w:rsid w:val="00FE3544"/>
    <w:rsid w:val="00FE579D"/>
    <w:rsid w:val="00FF095D"/>
    <w:rsid w:val="00FF118C"/>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56206E"/>
    <w:pPr>
      <w:jc w:val="left"/>
    </w:pPr>
    <w:rPr>
      <w:b/>
      <w:bCs/>
      <w:caps/>
      <w:sz w:val="20"/>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5B0259"/>
    <w:pPr>
      <w:spacing w:after="0" w:line="240" w:lineRule="auto"/>
      <w:jc w:val="left"/>
    </w:pPr>
    <w:rPr>
      <w:rFonts w:ascii="Anime Ace 2.0 BB" w:hAnsi="Anime Ace 2.0 BB"/>
      <w:caps/>
      <w:color w:val="000000" w:themeColor="text1"/>
      <w:sz w:val="16"/>
    </w:rPr>
  </w:style>
  <w:style w:type="character" w:customStyle="1" w:styleId="CartoonNormalChar">
    <w:name w:val="CartoonNormal Char"/>
    <w:basedOn w:val="DefaultParagraphFont"/>
    <w:link w:val="CartoonNormal"/>
    <w:rsid w:val="005B0259"/>
    <w:rPr>
      <w:rFonts w:ascii="Anime Ace 2.0 BB" w:hAnsi="Anime Ace 2.0 BB"/>
      <w:caps/>
      <w:color w:val="000000" w:themeColor="text1"/>
      <w:sz w:val="16"/>
    </w:rPr>
  </w:style>
  <w:style w:type="paragraph" w:styleId="TableofFigures">
    <w:name w:val="table of figures"/>
    <w:basedOn w:val="Normal"/>
    <w:next w:val="Normal"/>
    <w:uiPriority w:val="99"/>
    <w:unhideWhenUsed/>
    <w:rsid w:val="00B579F9"/>
    <w:pPr>
      <w:spacing w:after="0"/>
    </w:pPr>
  </w:style>
  <w:style w:type="paragraph" w:styleId="TOC4">
    <w:name w:val="toc 4"/>
    <w:basedOn w:val="Normal"/>
    <w:next w:val="Normal"/>
    <w:autoRedefine/>
    <w:uiPriority w:val="39"/>
    <w:unhideWhenUsed/>
    <w:rsid w:val="001837A8"/>
    <w:pPr>
      <w:spacing w:after="100"/>
      <w:ind w:left="660"/>
      <w:jc w:val="left"/>
    </w:pPr>
    <w:rPr>
      <w:sz w:val="22"/>
      <w:szCs w:val="22"/>
    </w:rPr>
  </w:style>
  <w:style w:type="paragraph" w:styleId="TOC5">
    <w:name w:val="toc 5"/>
    <w:basedOn w:val="Normal"/>
    <w:next w:val="Normal"/>
    <w:autoRedefine/>
    <w:uiPriority w:val="39"/>
    <w:unhideWhenUsed/>
    <w:rsid w:val="001837A8"/>
    <w:pPr>
      <w:spacing w:after="100"/>
      <w:ind w:left="880"/>
      <w:jc w:val="left"/>
    </w:pPr>
    <w:rPr>
      <w:sz w:val="22"/>
      <w:szCs w:val="22"/>
    </w:rPr>
  </w:style>
  <w:style w:type="paragraph" w:styleId="TOC6">
    <w:name w:val="toc 6"/>
    <w:basedOn w:val="Normal"/>
    <w:next w:val="Normal"/>
    <w:autoRedefine/>
    <w:uiPriority w:val="39"/>
    <w:unhideWhenUsed/>
    <w:rsid w:val="001837A8"/>
    <w:pPr>
      <w:spacing w:after="100"/>
      <w:ind w:left="1100"/>
      <w:jc w:val="left"/>
    </w:pPr>
    <w:rPr>
      <w:sz w:val="22"/>
      <w:szCs w:val="22"/>
    </w:rPr>
  </w:style>
  <w:style w:type="paragraph" w:styleId="TOC7">
    <w:name w:val="toc 7"/>
    <w:basedOn w:val="Normal"/>
    <w:next w:val="Normal"/>
    <w:autoRedefine/>
    <w:uiPriority w:val="39"/>
    <w:unhideWhenUsed/>
    <w:rsid w:val="001837A8"/>
    <w:pPr>
      <w:spacing w:after="100"/>
      <w:ind w:left="1320"/>
      <w:jc w:val="left"/>
    </w:pPr>
    <w:rPr>
      <w:sz w:val="22"/>
      <w:szCs w:val="22"/>
    </w:rPr>
  </w:style>
  <w:style w:type="paragraph" w:styleId="TOC8">
    <w:name w:val="toc 8"/>
    <w:basedOn w:val="Normal"/>
    <w:next w:val="Normal"/>
    <w:autoRedefine/>
    <w:uiPriority w:val="39"/>
    <w:unhideWhenUsed/>
    <w:rsid w:val="001837A8"/>
    <w:pPr>
      <w:spacing w:after="100"/>
      <w:ind w:left="1540"/>
      <w:jc w:val="left"/>
    </w:pPr>
    <w:rPr>
      <w:sz w:val="22"/>
      <w:szCs w:val="22"/>
    </w:rPr>
  </w:style>
  <w:style w:type="paragraph" w:styleId="TOC9">
    <w:name w:val="toc 9"/>
    <w:basedOn w:val="Normal"/>
    <w:next w:val="Normal"/>
    <w:autoRedefine/>
    <w:uiPriority w:val="39"/>
    <w:unhideWhenUsed/>
    <w:rsid w:val="001837A8"/>
    <w:pPr>
      <w:spacing w:after="100"/>
      <w:ind w:left="1760"/>
      <w:jc w:val="left"/>
    </w:pPr>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56206E"/>
    <w:pPr>
      <w:jc w:val="left"/>
    </w:pPr>
    <w:rPr>
      <w:b/>
      <w:bCs/>
      <w:caps/>
      <w:sz w:val="20"/>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5B0259"/>
    <w:pPr>
      <w:spacing w:after="0" w:line="240" w:lineRule="auto"/>
      <w:jc w:val="left"/>
    </w:pPr>
    <w:rPr>
      <w:rFonts w:ascii="Anime Ace 2.0 BB" w:hAnsi="Anime Ace 2.0 BB"/>
      <w:caps/>
      <w:color w:val="000000" w:themeColor="text1"/>
      <w:sz w:val="16"/>
    </w:rPr>
  </w:style>
  <w:style w:type="character" w:customStyle="1" w:styleId="CartoonNormalChar">
    <w:name w:val="CartoonNormal Char"/>
    <w:basedOn w:val="DefaultParagraphFont"/>
    <w:link w:val="CartoonNormal"/>
    <w:rsid w:val="005B0259"/>
    <w:rPr>
      <w:rFonts w:ascii="Anime Ace 2.0 BB" w:hAnsi="Anime Ace 2.0 BB"/>
      <w:caps/>
      <w:color w:val="000000" w:themeColor="text1"/>
      <w:sz w:val="16"/>
    </w:rPr>
  </w:style>
  <w:style w:type="paragraph" w:styleId="TableofFigures">
    <w:name w:val="table of figures"/>
    <w:basedOn w:val="Normal"/>
    <w:next w:val="Normal"/>
    <w:uiPriority w:val="99"/>
    <w:unhideWhenUsed/>
    <w:rsid w:val="00B579F9"/>
    <w:pPr>
      <w:spacing w:after="0"/>
    </w:pPr>
  </w:style>
  <w:style w:type="paragraph" w:styleId="TOC4">
    <w:name w:val="toc 4"/>
    <w:basedOn w:val="Normal"/>
    <w:next w:val="Normal"/>
    <w:autoRedefine/>
    <w:uiPriority w:val="39"/>
    <w:unhideWhenUsed/>
    <w:rsid w:val="001837A8"/>
    <w:pPr>
      <w:spacing w:after="100"/>
      <w:ind w:left="660"/>
      <w:jc w:val="left"/>
    </w:pPr>
    <w:rPr>
      <w:sz w:val="22"/>
      <w:szCs w:val="22"/>
    </w:rPr>
  </w:style>
  <w:style w:type="paragraph" w:styleId="TOC5">
    <w:name w:val="toc 5"/>
    <w:basedOn w:val="Normal"/>
    <w:next w:val="Normal"/>
    <w:autoRedefine/>
    <w:uiPriority w:val="39"/>
    <w:unhideWhenUsed/>
    <w:rsid w:val="001837A8"/>
    <w:pPr>
      <w:spacing w:after="100"/>
      <w:ind w:left="880"/>
      <w:jc w:val="left"/>
    </w:pPr>
    <w:rPr>
      <w:sz w:val="22"/>
      <w:szCs w:val="22"/>
    </w:rPr>
  </w:style>
  <w:style w:type="paragraph" w:styleId="TOC6">
    <w:name w:val="toc 6"/>
    <w:basedOn w:val="Normal"/>
    <w:next w:val="Normal"/>
    <w:autoRedefine/>
    <w:uiPriority w:val="39"/>
    <w:unhideWhenUsed/>
    <w:rsid w:val="001837A8"/>
    <w:pPr>
      <w:spacing w:after="100"/>
      <w:ind w:left="1100"/>
      <w:jc w:val="left"/>
    </w:pPr>
    <w:rPr>
      <w:sz w:val="22"/>
      <w:szCs w:val="22"/>
    </w:rPr>
  </w:style>
  <w:style w:type="paragraph" w:styleId="TOC7">
    <w:name w:val="toc 7"/>
    <w:basedOn w:val="Normal"/>
    <w:next w:val="Normal"/>
    <w:autoRedefine/>
    <w:uiPriority w:val="39"/>
    <w:unhideWhenUsed/>
    <w:rsid w:val="001837A8"/>
    <w:pPr>
      <w:spacing w:after="100"/>
      <w:ind w:left="1320"/>
      <w:jc w:val="left"/>
    </w:pPr>
    <w:rPr>
      <w:sz w:val="22"/>
      <w:szCs w:val="22"/>
    </w:rPr>
  </w:style>
  <w:style w:type="paragraph" w:styleId="TOC8">
    <w:name w:val="toc 8"/>
    <w:basedOn w:val="Normal"/>
    <w:next w:val="Normal"/>
    <w:autoRedefine/>
    <w:uiPriority w:val="39"/>
    <w:unhideWhenUsed/>
    <w:rsid w:val="001837A8"/>
    <w:pPr>
      <w:spacing w:after="100"/>
      <w:ind w:left="1540"/>
      <w:jc w:val="left"/>
    </w:pPr>
    <w:rPr>
      <w:sz w:val="22"/>
      <w:szCs w:val="22"/>
    </w:rPr>
  </w:style>
  <w:style w:type="paragraph" w:styleId="TOC9">
    <w:name w:val="toc 9"/>
    <w:basedOn w:val="Normal"/>
    <w:next w:val="Normal"/>
    <w:autoRedefine/>
    <w:uiPriority w:val="39"/>
    <w:unhideWhenUsed/>
    <w:rsid w:val="001837A8"/>
    <w:pPr>
      <w:spacing w:after="100"/>
      <w:ind w:left="1760"/>
      <w:jc w:val="left"/>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46529">
      <w:bodyDiv w:val="1"/>
      <w:marLeft w:val="0"/>
      <w:marRight w:val="0"/>
      <w:marTop w:val="0"/>
      <w:marBottom w:val="0"/>
      <w:divBdr>
        <w:top w:val="none" w:sz="0" w:space="0" w:color="auto"/>
        <w:left w:val="none" w:sz="0" w:space="0" w:color="auto"/>
        <w:bottom w:val="none" w:sz="0" w:space="0" w:color="auto"/>
        <w:right w:val="none" w:sz="0" w:space="0" w:color="auto"/>
      </w:divBdr>
    </w:div>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78514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0611502">
      <w:bodyDiv w:val="1"/>
      <w:marLeft w:val="0"/>
      <w:marRight w:val="0"/>
      <w:marTop w:val="0"/>
      <w:marBottom w:val="0"/>
      <w:divBdr>
        <w:top w:val="none" w:sz="0" w:space="0" w:color="auto"/>
        <w:left w:val="none" w:sz="0" w:space="0" w:color="auto"/>
        <w:bottom w:val="none" w:sz="0" w:space="0" w:color="auto"/>
        <w:right w:val="none" w:sz="0" w:space="0" w:color="auto"/>
      </w:divBdr>
    </w:div>
    <w:div w:id="46504742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8089535">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19142667">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51208182">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sChild>
                                                                                                                                                                                        <w:div w:id="785923590">
                                                                                                                                                                                          <w:marLeft w:val="0"/>
                                                                                                                                                                                          <w:marRight w:val="0"/>
                                                                                                                                                                                          <w:marTop w:val="0"/>
                                                                                                                                                                                          <w:marBottom w:val="0"/>
                                                                                                                                                                                          <w:divBdr>
                                                                                                                                                                                            <w:top w:val="none" w:sz="0" w:space="0" w:color="auto"/>
                                                                                                                                                                                            <w:left w:val="none" w:sz="0" w:space="0" w:color="auto"/>
                                                                                                                                                                                            <w:bottom w:val="none" w:sz="0" w:space="0" w:color="auto"/>
                                                                                                                                                                                            <w:right w:val="none" w:sz="0" w:space="0" w:color="auto"/>
                                                                                                                                                                                          </w:divBdr>
                                                                                                                                                                                          <w:divsChild>
                                                                                                                                                                                            <w:div w:id="475680906">
                                                                                                                                                                                              <w:marLeft w:val="0"/>
                                                                                                                                                                                              <w:marRight w:val="0"/>
                                                                                                                                                                                              <w:marTop w:val="0"/>
                                                                                                                                                                                              <w:marBottom w:val="0"/>
                                                                                                                                                                                              <w:divBdr>
                                                                                                                                                                                                <w:top w:val="none" w:sz="0" w:space="0" w:color="auto"/>
                                                                                                                                                                                                <w:left w:val="none" w:sz="0" w:space="0" w:color="auto"/>
                                                                                                                                                                                                <w:bottom w:val="none" w:sz="0" w:space="0" w:color="auto"/>
                                                                                                                                                                                                <w:right w:val="none" w:sz="0" w:space="0" w:color="auto"/>
                                                                                                                                                                                              </w:divBdr>
                                                                                                                                                                                              <w:divsChild>
                                                                                                                                                                                                <w:div w:id="1801456988">
                                                                                                                                                                                                  <w:marLeft w:val="0"/>
                                                                                                                                                                                                  <w:marRight w:val="0"/>
                                                                                                                                                                                                  <w:marTop w:val="0"/>
                                                                                                                                                                                                  <w:marBottom w:val="0"/>
                                                                                                                                                                                                  <w:divBdr>
                                                                                                                                                                                                    <w:top w:val="none" w:sz="0" w:space="0" w:color="auto"/>
                                                                                                                                                                                                    <w:left w:val="none" w:sz="0" w:space="0" w:color="auto"/>
                                                                                                                                                                                                    <w:bottom w:val="none" w:sz="0" w:space="0" w:color="auto"/>
                                                                                                                                                                                                    <w:right w:val="none" w:sz="0" w:space="0" w:color="auto"/>
                                                                                                                                                                                                  </w:divBdr>
                                                                                                                                                                                                </w:div>
                                                                                                                                                                                                <w:div w:id="1332221580">
                                                                                                                                                                                                  <w:marLeft w:val="0"/>
                                                                                                                                                                                                  <w:marRight w:val="0"/>
                                                                                                                                                                                                  <w:marTop w:val="0"/>
                                                                                                                                                                                                  <w:marBottom w:val="0"/>
                                                                                                                                                                                                  <w:divBdr>
                                                                                                                                                                                                    <w:top w:val="none" w:sz="0" w:space="0" w:color="auto"/>
                                                                                                                                                                                                    <w:left w:val="none" w:sz="0" w:space="0" w:color="auto"/>
                                                                                                                                                                                                    <w:bottom w:val="none" w:sz="0" w:space="0" w:color="auto"/>
                                                                                                                                                                                                    <w:right w:val="none" w:sz="0" w:space="0" w:color="auto"/>
                                                                                                                                                                                                  </w:divBdr>
                                                                                                                                                                                                  <w:divsChild>
                                                                                                                                                                                                    <w:div w:id="1115979093">
                                                                                                                                                                                                      <w:marLeft w:val="0"/>
                                                                                                                                                                                                      <w:marRight w:val="0"/>
                                                                                                                                                                                                      <w:marTop w:val="0"/>
                                                                                                                                                                                                      <w:marBottom w:val="0"/>
                                                                                                                                                                                                      <w:divBdr>
                                                                                                                                                                                                        <w:top w:val="none" w:sz="0" w:space="0" w:color="auto"/>
                                                                                                                                                                                                        <w:left w:val="none" w:sz="0" w:space="0" w:color="auto"/>
                                                                                                                                                                                                        <w:bottom w:val="none" w:sz="0" w:space="0" w:color="auto"/>
                                                                                                                                                                                                        <w:right w:val="none" w:sz="0" w:space="0" w:color="auto"/>
                                                                                                                                                                                                      </w:divBdr>
                                                                                                                                                                                                      <w:divsChild>
                                                                                                                                                                                                        <w:div w:id="168445630">
                                                                                                                                                                                                          <w:marLeft w:val="0"/>
                                                                                                                                                                                                          <w:marRight w:val="0"/>
                                                                                                                                                                                                          <w:marTop w:val="0"/>
                                                                                                                                                                                                          <w:marBottom w:val="0"/>
                                                                                                                                                                                                          <w:divBdr>
                                                                                                                                                                                                            <w:top w:val="none" w:sz="0" w:space="0" w:color="auto"/>
                                                                                                                                                                                                            <w:left w:val="none" w:sz="0" w:space="0" w:color="auto"/>
                                                                                                                                                                                                            <w:bottom w:val="none" w:sz="0" w:space="0" w:color="auto"/>
                                                                                                                                                                                                            <w:right w:val="none" w:sz="0" w:space="0" w:color="auto"/>
                                                                                                                                                                                                          </w:divBdr>
                                                                                                                                                                                                        </w:div>
                                                                                                                                                                                                        <w:div w:id="1385182242">
                                                                                                                                                                                                          <w:marLeft w:val="0"/>
                                                                                                                                                                                                          <w:marRight w:val="0"/>
                                                                                                                                                                                                          <w:marTop w:val="0"/>
                                                                                                                                                                                                          <w:marBottom w:val="0"/>
                                                                                                                                                                                                          <w:divBdr>
                                                                                                                                                                                                            <w:top w:val="none" w:sz="0" w:space="0" w:color="auto"/>
                                                                                                                                                                                                            <w:left w:val="none" w:sz="0" w:space="0" w:color="auto"/>
                                                                                                                                                                                                            <w:bottom w:val="none" w:sz="0" w:space="0" w:color="auto"/>
                                                                                                                                                                                                            <w:right w:val="none" w:sz="0" w:space="0" w:color="auto"/>
                                                                                                                                                                                                          </w:divBdr>
                                                                                                                                                                                                          <w:divsChild>
                                                                                                                                                                                                            <w:div w:id="158886680">
                                                                                                                                                                                                              <w:marLeft w:val="0"/>
                                                                                                                                                                                                              <w:marRight w:val="0"/>
                                                                                                                                                                                                              <w:marTop w:val="0"/>
                                                                                                                                                                                                              <w:marBottom w:val="0"/>
                                                                                                                                                                                                              <w:divBdr>
                                                                                                                                                                                                                <w:top w:val="none" w:sz="0" w:space="0" w:color="auto"/>
                                                                                                                                                                                                                <w:left w:val="none" w:sz="0" w:space="0" w:color="auto"/>
                                                                                                                                                                                                                <w:bottom w:val="none" w:sz="0" w:space="0" w:color="auto"/>
                                                                                                                                                                                                                <w:right w:val="none" w:sz="0" w:space="0" w:color="auto"/>
                                                                                                                                                                                                              </w:divBdr>
                                                                                                                                                                                                              <w:divsChild>
                                                                                                                                                                                                                <w:div w:id="243682745">
                                                                                                                                                                                                                  <w:marLeft w:val="0"/>
                                                                                                                                                                                                                  <w:marRight w:val="0"/>
                                                                                                                                                                                                                  <w:marTop w:val="0"/>
                                                                                                                                                                                                                  <w:marBottom w:val="0"/>
                                                                                                                                                                                                                  <w:divBdr>
                                                                                                                                                                                                                    <w:top w:val="none" w:sz="0" w:space="0" w:color="auto"/>
                                                                                                                                                                                                                    <w:left w:val="none" w:sz="0" w:space="0" w:color="auto"/>
                                                                                                                                                                                                                    <w:bottom w:val="none" w:sz="0" w:space="0" w:color="auto"/>
                                                                                                                                                                                                                    <w:right w:val="none" w:sz="0" w:space="0" w:color="auto"/>
                                                                                                                                                                                                                  </w:divBdr>
                                                                                                                                                                                                                  <w:divsChild>
                                                                                                                                                                                                                    <w:div w:id="1665281858">
                                                                                                                                                                                                                      <w:marLeft w:val="0"/>
                                                                                                                                                                                                                      <w:marRight w:val="0"/>
                                                                                                                                                                                                                      <w:marTop w:val="0"/>
                                                                                                                                                                                                                      <w:marBottom w:val="0"/>
                                                                                                                                                                                                                      <w:divBdr>
                                                                                                                                                                                                                        <w:top w:val="none" w:sz="0" w:space="0" w:color="auto"/>
                                                                                                                                                                                                                        <w:left w:val="none" w:sz="0" w:space="0" w:color="auto"/>
                                                                                                                                                                                                                        <w:bottom w:val="none" w:sz="0" w:space="0" w:color="auto"/>
                                                                                                                                                                                                                        <w:right w:val="none" w:sz="0" w:space="0" w:color="auto"/>
                                                                                                                                                                                                                      </w:divBdr>
                                                                                                                                                                                                                      <w:divsChild>
                                                                                                                                                                                                                        <w:div w:id="792595119">
                                                                                                                                                                                                                          <w:marLeft w:val="0"/>
                                                                                                                                                                                                                          <w:marRight w:val="0"/>
                                                                                                                                                                                                                          <w:marTop w:val="0"/>
                                                                                                                                                                                                                          <w:marBottom w:val="0"/>
                                                                                                                                                                                                                          <w:divBdr>
                                                                                                                                                                                                                            <w:top w:val="none" w:sz="0" w:space="0" w:color="auto"/>
                                                                                                                                                                                                                            <w:left w:val="none" w:sz="0" w:space="0" w:color="auto"/>
                                                                                                                                                                                                                            <w:bottom w:val="none" w:sz="0" w:space="0" w:color="auto"/>
                                                                                                                                                                                                                            <w:right w:val="none" w:sz="0" w:space="0" w:color="auto"/>
                                                                                                                                                                                                                          </w:divBdr>
                                                                                                                                                                                                                          <w:divsChild>
                                                                                                                                                                                                                            <w:div w:id="908535290">
                                                                                                                                                                                                                              <w:marLeft w:val="0"/>
                                                                                                                                                                                                                              <w:marRight w:val="0"/>
                                                                                                                                                                                                                              <w:marTop w:val="0"/>
                                                                                                                                                                                                                              <w:marBottom w:val="0"/>
                                                                                                                                                                                                                              <w:divBdr>
                                                                                                                                                                                                                                <w:top w:val="none" w:sz="0" w:space="0" w:color="auto"/>
                                                                                                                                                                                                                                <w:left w:val="none" w:sz="0" w:space="0" w:color="auto"/>
                                                                                                                                                                                                                                <w:bottom w:val="none" w:sz="0" w:space="0" w:color="auto"/>
                                                                                                                                                                                                                                <w:right w:val="none" w:sz="0" w:space="0" w:color="auto"/>
                                                                                                                                                                                                                              </w:divBdr>
                                                                                                                                                                                                                              <w:divsChild>
                                                                                                                                                                                                                                <w:div w:id="1174688268">
                                                                                                                                                                                                                                  <w:marLeft w:val="0"/>
                                                                                                                                                                                                                                  <w:marRight w:val="0"/>
                                                                                                                                                                                                                                  <w:marTop w:val="0"/>
                                                                                                                                                                                                                                  <w:marBottom w:val="0"/>
                                                                                                                                                                                                                                  <w:divBdr>
                                                                                                                                                                                                                                    <w:top w:val="none" w:sz="0" w:space="0" w:color="auto"/>
                                                                                                                                                                                                                                    <w:left w:val="none" w:sz="0" w:space="0" w:color="auto"/>
                                                                                                                                                                                                                                    <w:bottom w:val="none" w:sz="0" w:space="0" w:color="auto"/>
                                                                                                                                                                                                                                    <w:right w:val="none" w:sz="0" w:space="0" w:color="auto"/>
                                                                                                                                                                                                                                  </w:divBdr>
                                                                                                                                                                                                                                  <w:divsChild>
                                                                                                                                                                                                                                    <w:div w:id="2109345980">
                                                                                                                                                                                                                                      <w:marLeft w:val="0"/>
                                                                                                                                                                                                                                      <w:marRight w:val="0"/>
                                                                                                                                                                                                                                      <w:marTop w:val="0"/>
                                                                                                                                                                                                                                      <w:marBottom w:val="0"/>
                                                                                                                                                                                                                                      <w:divBdr>
                                                                                                                                                                                                                                        <w:top w:val="none" w:sz="0" w:space="0" w:color="auto"/>
                                                                                                                                                                                                                                        <w:left w:val="none" w:sz="0" w:space="0" w:color="auto"/>
                                                                                                                                                                                                                                        <w:bottom w:val="none" w:sz="0" w:space="0" w:color="auto"/>
                                                                                                                                                                                                                                        <w:right w:val="none" w:sz="0" w:space="0" w:color="auto"/>
                                                                                                                                                                                                                                      </w:divBdr>
                                                                                                                                                                                                                                      <w:divsChild>
                                                                                                                                                                                                                                        <w:div w:id="291325097">
                                                                                                                                                                                                                                          <w:marLeft w:val="0"/>
                                                                                                                                                                                                                                          <w:marRight w:val="0"/>
                                                                                                                                                                                                                                          <w:marTop w:val="0"/>
                                                                                                                                                                                                                                          <w:marBottom w:val="0"/>
                                                                                                                                                                                                                                          <w:divBdr>
                                                                                                                                                                                                                                            <w:top w:val="none" w:sz="0" w:space="0" w:color="auto"/>
                                                                                                                                                                                                                                            <w:left w:val="none" w:sz="0" w:space="0" w:color="auto"/>
                                                                                                                                                                                                                                            <w:bottom w:val="none" w:sz="0" w:space="0" w:color="auto"/>
                                                                                                                                                                                                                                            <w:right w:val="none" w:sz="0" w:space="0" w:color="auto"/>
                                                                                                                                                                                                                                          </w:divBdr>
                                                                                                                                                                                                                                          <w:divsChild>
                                                                                                                                                                                                                                            <w:div w:id="1806968552">
                                                                                                                                                                                                                                              <w:marLeft w:val="0"/>
                                                                                                                                                                                                                                              <w:marRight w:val="0"/>
                                                                                                                                                                                                                                              <w:marTop w:val="0"/>
                                                                                                                                                                                                                                              <w:marBottom w:val="0"/>
                                                                                                                                                                                                                                              <w:divBdr>
                                                                                                                                                                                                                                                <w:top w:val="none" w:sz="0" w:space="0" w:color="auto"/>
                                                                                                                                                                                                                                                <w:left w:val="none" w:sz="0" w:space="0" w:color="auto"/>
                                                                                                                                                                                                                                                <w:bottom w:val="none" w:sz="0" w:space="0" w:color="auto"/>
                                                                                                                                                                                                                                                <w:right w:val="none" w:sz="0" w:space="0" w:color="auto"/>
                                                                                                                                                                                                                                              </w:divBdr>
                                                                                                                                                                                                                                              <w:divsChild>
                                                                                                                                                                                                                                                <w:div w:id="1946501680">
                                                                                                                                                                                                                                                  <w:marLeft w:val="0"/>
                                                                                                                                                                                                                                                  <w:marRight w:val="0"/>
                                                                                                                                                                                                                                                  <w:marTop w:val="0"/>
                                                                                                                                                                                                                                                  <w:marBottom w:val="0"/>
                                                                                                                                                                                                                                                  <w:divBdr>
                                                                                                                                                                                                                                                    <w:top w:val="none" w:sz="0" w:space="0" w:color="auto"/>
                                                                                                                                                                                                                                                    <w:left w:val="none" w:sz="0" w:space="0" w:color="auto"/>
                                                                                                                                                                                                                                                    <w:bottom w:val="none" w:sz="0" w:space="0" w:color="auto"/>
                                                                                                                                                                                                                                                    <w:right w:val="none" w:sz="0" w:space="0" w:color="auto"/>
                                                                                                                                                                                                                                                  </w:divBdr>
                                                                                                                                                                                                                                                  <w:divsChild>
                                                                                                                                                                                                                                                    <w:div w:id="457991567">
                                                                                                                                                                                                                                                      <w:marLeft w:val="0"/>
                                                                                                                                                                                                                                                      <w:marRight w:val="0"/>
                                                                                                                                                                                                                                                      <w:marTop w:val="0"/>
                                                                                                                                                                                                                                                      <w:marBottom w:val="0"/>
                                                                                                                                                                                                                                                      <w:divBdr>
                                                                                                                                                                                                                                                        <w:top w:val="none" w:sz="0" w:space="0" w:color="auto"/>
                                                                                                                                                                                                                                                        <w:left w:val="none" w:sz="0" w:space="0" w:color="auto"/>
                                                                                                                                                                                                                                                        <w:bottom w:val="none" w:sz="0" w:space="0" w:color="auto"/>
                                                                                                                                                                                                                                                        <w:right w:val="none" w:sz="0" w:space="0" w:color="auto"/>
                                                                                                                                                                                                                                                      </w:divBdr>
                                                                                                                                                                                                                                                      <w:divsChild>
                                                                                                                                                                                                                                                        <w:div w:id="20325348">
                                                                                                                                                                                                                                                          <w:marLeft w:val="0"/>
                                                                                                                                                                                                                                                          <w:marRight w:val="0"/>
                                                                                                                                                                                                                                                          <w:marTop w:val="0"/>
                                                                                                                                                                                                                                                          <w:marBottom w:val="0"/>
                                                                                                                                                                                                                                                          <w:divBdr>
                                                                                                                                                                                                                                                            <w:top w:val="none" w:sz="0" w:space="0" w:color="auto"/>
                                                                                                                                                                                                                                                            <w:left w:val="none" w:sz="0" w:space="0" w:color="auto"/>
                                                                                                                                                                                                                                                            <w:bottom w:val="none" w:sz="0" w:space="0" w:color="auto"/>
                                                                                                                                                                                                                                                            <w:right w:val="none" w:sz="0" w:space="0" w:color="auto"/>
                                                                                                                                                                                                                                                          </w:divBdr>
                                                                                                                                                                                                                                                          <w:divsChild>
                                                                                                                                                                                                                                                            <w:div w:id="160970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762027590">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jpeg"/><Relationship Id="rId299" Type="http://schemas.openxmlformats.org/officeDocument/2006/relationships/hyperlink" Target="file:///C:\Users\TitoAlfaro\Documents\PhDThesis\Phd-Thesis.docx" TargetMode="External"/><Relationship Id="rId303" Type="http://schemas.openxmlformats.org/officeDocument/2006/relationships/hyperlink" Target="file:///C:\Users\TitoAlfaro\Documents\PhDThesis\Phd-Thesis.docx" TargetMode="External"/><Relationship Id="rId21" Type="http://schemas.openxmlformats.org/officeDocument/2006/relationships/image" Target="media/image13.jpeg"/><Relationship Id="rId42" Type="http://schemas.openxmlformats.org/officeDocument/2006/relationships/image" Target="media/image34.png"/><Relationship Id="rId63" Type="http://schemas.openxmlformats.org/officeDocument/2006/relationships/image" Target="media/image55.jpeg"/><Relationship Id="rId84" Type="http://schemas.openxmlformats.org/officeDocument/2006/relationships/image" Target="media/image75.gif"/><Relationship Id="rId138" Type="http://schemas.openxmlformats.org/officeDocument/2006/relationships/image" Target="media/image113.png"/><Relationship Id="rId159" Type="http://schemas.openxmlformats.org/officeDocument/2006/relationships/image" Target="media/image123.png"/><Relationship Id="rId170" Type="http://schemas.openxmlformats.org/officeDocument/2006/relationships/image" Target="media/image134.png"/><Relationship Id="rId191" Type="http://schemas.openxmlformats.org/officeDocument/2006/relationships/image" Target="media/image151.jpeg"/><Relationship Id="rId205" Type="http://schemas.openxmlformats.org/officeDocument/2006/relationships/image" Target="media/image160.png"/><Relationship Id="rId226" Type="http://schemas.openxmlformats.org/officeDocument/2006/relationships/image" Target="media/image179.jpeg"/><Relationship Id="rId247" Type="http://schemas.openxmlformats.org/officeDocument/2006/relationships/image" Target="media/image198.jpeg"/><Relationship Id="rId107" Type="http://schemas.openxmlformats.org/officeDocument/2006/relationships/image" Target="media/image94.jpeg"/><Relationship Id="rId268" Type="http://schemas.openxmlformats.org/officeDocument/2006/relationships/hyperlink" Target="file:///C:\Users\TitoAlfaro\Documents\PhDThesis\Phd-Thesis.docx" TargetMode="External"/><Relationship Id="rId289" Type="http://schemas.openxmlformats.org/officeDocument/2006/relationships/hyperlink" Target="file:///C:\Users\TitoAlfaro\Documents\PhDThesis\Phd-Thesis.docx" TargetMode="External"/><Relationship Id="rId11" Type="http://schemas.openxmlformats.org/officeDocument/2006/relationships/image" Target="media/image3.jpeg"/><Relationship Id="rId32" Type="http://schemas.openxmlformats.org/officeDocument/2006/relationships/image" Target="media/image24.jpeg"/><Relationship Id="rId53" Type="http://schemas.openxmlformats.org/officeDocument/2006/relationships/image" Target="media/image45.png"/><Relationship Id="rId74" Type="http://schemas.openxmlformats.org/officeDocument/2006/relationships/image" Target="media/image65.jpeg"/><Relationship Id="rId128" Type="http://schemas.openxmlformats.org/officeDocument/2006/relationships/chart" Target="charts/chart7.xml"/><Relationship Id="rId149" Type="http://schemas.openxmlformats.org/officeDocument/2006/relationships/chart" Target="charts/chart18.xml"/><Relationship Id="rId5" Type="http://schemas.openxmlformats.org/officeDocument/2006/relationships/settings" Target="settings.xml"/><Relationship Id="rId95" Type="http://schemas.openxmlformats.org/officeDocument/2006/relationships/image" Target="media/image84.jpeg"/><Relationship Id="rId160" Type="http://schemas.openxmlformats.org/officeDocument/2006/relationships/image" Target="media/image124.png"/><Relationship Id="rId181" Type="http://schemas.openxmlformats.org/officeDocument/2006/relationships/oleObject" Target="embeddings/Microsoft_Excel_Chart3.xls"/><Relationship Id="rId216" Type="http://schemas.openxmlformats.org/officeDocument/2006/relationships/image" Target="media/image171.jpeg"/><Relationship Id="rId237" Type="http://schemas.openxmlformats.org/officeDocument/2006/relationships/image" Target="media/image188.jpeg"/><Relationship Id="rId258" Type="http://schemas.openxmlformats.org/officeDocument/2006/relationships/hyperlink" Target="file:///C:\Users\TitoAlfaro\Documents\PhDThesis\Phd-Thesis.docx" TargetMode="External"/><Relationship Id="rId279" Type="http://schemas.openxmlformats.org/officeDocument/2006/relationships/hyperlink" Target="file:///C:\Users\TitoAlfaro\Documents\PhDThesis\Phd-Thesis.docx" TargetMode="External"/><Relationship Id="rId22" Type="http://schemas.openxmlformats.org/officeDocument/2006/relationships/image" Target="media/image14.jpeg"/><Relationship Id="rId43" Type="http://schemas.openxmlformats.org/officeDocument/2006/relationships/image" Target="media/image35.png"/><Relationship Id="rId64" Type="http://schemas.openxmlformats.org/officeDocument/2006/relationships/image" Target="media/image56.jpeg"/><Relationship Id="rId118" Type="http://schemas.openxmlformats.org/officeDocument/2006/relationships/image" Target="media/image102.jpeg"/><Relationship Id="rId139" Type="http://schemas.openxmlformats.org/officeDocument/2006/relationships/image" Target="media/image114.png"/><Relationship Id="rId290" Type="http://schemas.openxmlformats.org/officeDocument/2006/relationships/hyperlink" Target="file:///C:\Users\TitoAlfaro\Documents\PhDThesis\Phd-Thesis.docx" TargetMode="External"/><Relationship Id="rId304" Type="http://schemas.openxmlformats.org/officeDocument/2006/relationships/hyperlink" Target="file:///C:\Users\TitoAlfaro\Documents\PhDThesis\Phd-Thesis.docx" TargetMode="External"/><Relationship Id="rId85" Type="http://schemas.openxmlformats.org/officeDocument/2006/relationships/image" Target="media/image76.gif"/><Relationship Id="rId150" Type="http://schemas.openxmlformats.org/officeDocument/2006/relationships/image" Target="media/image119.png"/><Relationship Id="rId171" Type="http://schemas.openxmlformats.org/officeDocument/2006/relationships/image" Target="media/image135.png"/><Relationship Id="rId192" Type="http://schemas.openxmlformats.org/officeDocument/2006/relationships/image" Target="media/image152.jpeg"/><Relationship Id="rId206" Type="http://schemas.openxmlformats.org/officeDocument/2006/relationships/image" Target="media/image161.emf"/><Relationship Id="rId227" Type="http://schemas.openxmlformats.org/officeDocument/2006/relationships/image" Target="media/image260.jpeg"/><Relationship Id="rId248" Type="http://schemas.openxmlformats.org/officeDocument/2006/relationships/image" Target="media/image199.png"/><Relationship Id="rId269" Type="http://schemas.openxmlformats.org/officeDocument/2006/relationships/hyperlink" Target="file:///C:\Users\TitoAlfaro\Documents\PhDThesis\Phd-Thesis.docx" TargetMode="External"/><Relationship Id="rId12" Type="http://schemas.openxmlformats.org/officeDocument/2006/relationships/image" Target="media/image4.jpeg"/><Relationship Id="rId33" Type="http://schemas.openxmlformats.org/officeDocument/2006/relationships/image" Target="media/image25.png"/><Relationship Id="rId108" Type="http://schemas.openxmlformats.org/officeDocument/2006/relationships/image" Target="media/image95.jpeg"/><Relationship Id="rId129" Type="http://schemas.openxmlformats.org/officeDocument/2006/relationships/chart" Target="charts/chart8.xml"/><Relationship Id="rId280" Type="http://schemas.openxmlformats.org/officeDocument/2006/relationships/hyperlink" Target="file:///C:\Users\TitoAlfaro\Documents\PhDThesis\Phd-Thesis.docx" TargetMode="External"/><Relationship Id="rId54" Type="http://schemas.openxmlformats.org/officeDocument/2006/relationships/image" Target="media/image46.png"/><Relationship Id="rId75" Type="http://schemas.openxmlformats.org/officeDocument/2006/relationships/image" Target="media/image66.jpeg"/><Relationship Id="rId96" Type="http://schemas.openxmlformats.org/officeDocument/2006/relationships/image" Target="media/image85.jpeg"/><Relationship Id="rId140" Type="http://schemas.openxmlformats.org/officeDocument/2006/relationships/image" Target="media/image115.jpeg"/><Relationship Id="rId161" Type="http://schemas.openxmlformats.org/officeDocument/2006/relationships/image" Target="media/image125.png"/><Relationship Id="rId182" Type="http://schemas.openxmlformats.org/officeDocument/2006/relationships/image" Target="media/image142.jpeg"/><Relationship Id="rId217" Type="http://schemas.openxmlformats.org/officeDocument/2006/relationships/image" Target="media/image172.jpeg"/><Relationship Id="rId6" Type="http://schemas.openxmlformats.org/officeDocument/2006/relationships/webSettings" Target="webSettings.xml"/><Relationship Id="rId238" Type="http://schemas.openxmlformats.org/officeDocument/2006/relationships/image" Target="media/image189.jpeg"/><Relationship Id="rId259" Type="http://schemas.openxmlformats.org/officeDocument/2006/relationships/hyperlink" Target="file:///C:\Users\TitoAlfaro\Documents\PhDThesis\Phd-Thesis.docx" TargetMode="External"/><Relationship Id="rId23" Type="http://schemas.openxmlformats.org/officeDocument/2006/relationships/image" Target="media/image15.jpeg"/><Relationship Id="rId119" Type="http://schemas.openxmlformats.org/officeDocument/2006/relationships/image" Target="media/image103.jpeg"/><Relationship Id="rId270" Type="http://schemas.openxmlformats.org/officeDocument/2006/relationships/hyperlink" Target="file:///C:\Users\TitoAlfaro\Documents\PhDThesis\Phd-Thesis.docx" TargetMode="External"/><Relationship Id="rId291" Type="http://schemas.openxmlformats.org/officeDocument/2006/relationships/hyperlink" Target="file:///C:\Users\TitoAlfaro\Documents\PhDThesis\Phd-Thesis.docx" TargetMode="External"/><Relationship Id="rId305" Type="http://schemas.openxmlformats.org/officeDocument/2006/relationships/hyperlink" Target="file:///C:\Users\TitoAlfaro\Documents\PhDThesis\Phd-Thesis.docx" TargetMode="External"/><Relationship Id="rId44" Type="http://schemas.openxmlformats.org/officeDocument/2006/relationships/image" Target="media/image36.png"/><Relationship Id="rId65" Type="http://schemas.openxmlformats.org/officeDocument/2006/relationships/image" Target="media/image57.jpeg"/><Relationship Id="rId86" Type="http://schemas.openxmlformats.org/officeDocument/2006/relationships/image" Target="media/image77.png"/><Relationship Id="rId130" Type="http://schemas.openxmlformats.org/officeDocument/2006/relationships/chart" Target="charts/chart9.xml"/><Relationship Id="rId151" Type="http://schemas.openxmlformats.org/officeDocument/2006/relationships/image" Target="media/image120.png"/><Relationship Id="rId172" Type="http://schemas.openxmlformats.org/officeDocument/2006/relationships/chart" Target="charts/chart22.xml"/><Relationship Id="rId193" Type="http://schemas.openxmlformats.org/officeDocument/2006/relationships/chart" Target="charts/chart25.xml"/><Relationship Id="rId207" Type="http://schemas.openxmlformats.org/officeDocument/2006/relationships/image" Target="media/image162.jpeg"/><Relationship Id="rId228" Type="http://schemas.openxmlformats.org/officeDocument/2006/relationships/image" Target="media/image180.png"/><Relationship Id="rId249" Type="http://schemas.openxmlformats.org/officeDocument/2006/relationships/image" Target="media/image200.png"/><Relationship Id="rId13" Type="http://schemas.openxmlformats.org/officeDocument/2006/relationships/image" Target="media/image5.jpeg"/><Relationship Id="rId109" Type="http://schemas.openxmlformats.org/officeDocument/2006/relationships/chart" Target="charts/chart2.xml"/><Relationship Id="rId260" Type="http://schemas.openxmlformats.org/officeDocument/2006/relationships/hyperlink" Target="file:///C:\Users\TitoAlfaro\Documents\PhDThesis\Phd-Thesis.docx" TargetMode="External"/><Relationship Id="rId281" Type="http://schemas.openxmlformats.org/officeDocument/2006/relationships/hyperlink" Target="file:///C:\Users\TitoAlfaro\Documents\PhDThesis\Phd-Thesis.docx" TargetMode="External"/><Relationship Id="rId34" Type="http://schemas.openxmlformats.org/officeDocument/2006/relationships/image" Target="media/image26.jpeg"/><Relationship Id="rId55" Type="http://schemas.openxmlformats.org/officeDocument/2006/relationships/image" Target="media/image47.png"/><Relationship Id="rId76" Type="http://schemas.openxmlformats.org/officeDocument/2006/relationships/image" Target="media/image67.jpeg"/><Relationship Id="rId97" Type="http://schemas.openxmlformats.org/officeDocument/2006/relationships/image" Target="media/image86.jpeg"/><Relationship Id="rId120" Type="http://schemas.openxmlformats.org/officeDocument/2006/relationships/image" Target="media/image104.jpeg"/><Relationship Id="rId141" Type="http://schemas.openxmlformats.org/officeDocument/2006/relationships/chart" Target="charts/chart13.xml"/><Relationship Id="rId7" Type="http://schemas.openxmlformats.org/officeDocument/2006/relationships/footnotes" Target="footnotes.xml"/><Relationship Id="rId162" Type="http://schemas.openxmlformats.org/officeDocument/2006/relationships/image" Target="media/image126.png"/><Relationship Id="rId183" Type="http://schemas.openxmlformats.org/officeDocument/2006/relationships/image" Target="media/image143.png"/><Relationship Id="rId218" Type="http://schemas.openxmlformats.org/officeDocument/2006/relationships/image" Target="media/image173.jpeg"/><Relationship Id="rId239" Type="http://schemas.openxmlformats.org/officeDocument/2006/relationships/image" Target="media/image190.jpeg"/><Relationship Id="rId250" Type="http://schemas.openxmlformats.org/officeDocument/2006/relationships/image" Target="media/image201.jpeg"/><Relationship Id="rId271" Type="http://schemas.openxmlformats.org/officeDocument/2006/relationships/hyperlink" Target="file:///C:\Users\TitoAlfaro\Documents\PhDThesis\Phd-Thesis.docx" TargetMode="External"/><Relationship Id="rId292" Type="http://schemas.openxmlformats.org/officeDocument/2006/relationships/hyperlink" Target="file:///C:\Users\TitoAlfaro\Documents\PhDThesis\Phd-Thesis.docx" TargetMode="External"/><Relationship Id="rId306" Type="http://schemas.openxmlformats.org/officeDocument/2006/relationships/footer" Target="footer1.xml"/><Relationship Id="rId24" Type="http://schemas.openxmlformats.org/officeDocument/2006/relationships/image" Target="media/image16.jpe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jpeg"/><Relationship Id="rId87" Type="http://schemas.openxmlformats.org/officeDocument/2006/relationships/image" Target="media/image78.png"/><Relationship Id="rId110" Type="http://schemas.openxmlformats.org/officeDocument/2006/relationships/image" Target="media/image96.jpeg"/><Relationship Id="rId115" Type="http://schemas.openxmlformats.org/officeDocument/2006/relationships/image" Target="media/image100.png"/><Relationship Id="rId131" Type="http://schemas.openxmlformats.org/officeDocument/2006/relationships/image" Target="media/image109.png"/><Relationship Id="rId136" Type="http://schemas.openxmlformats.org/officeDocument/2006/relationships/chart" Target="charts/chart12.xml"/><Relationship Id="rId157" Type="http://schemas.openxmlformats.org/officeDocument/2006/relationships/chart" Target="charts/chart21.xml"/><Relationship Id="rId178" Type="http://schemas.openxmlformats.org/officeDocument/2006/relationships/image" Target="media/image140.png"/><Relationship Id="rId301" Type="http://schemas.openxmlformats.org/officeDocument/2006/relationships/hyperlink" Target="file:///C:\Users\TitoAlfaro\Documents\PhDThesis\Phd-Thesis.docx" TargetMode="External"/><Relationship Id="rId61" Type="http://schemas.openxmlformats.org/officeDocument/2006/relationships/image" Target="media/image53.png"/><Relationship Id="rId82" Type="http://schemas.openxmlformats.org/officeDocument/2006/relationships/image" Target="media/image73.jpeg"/><Relationship Id="rId152" Type="http://schemas.openxmlformats.org/officeDocument/2006/relationships/image" Target="media/image121.png"/><Relationship Id="rId173" Type="http://schemas.openxmlformats.org/officeDocument/2006/relationships/chart" Target="charts/chart23.xml"/><Relationship Id="rId194" Type="http://schemas.openxmlformats.org/officeDocument/2006/relationships/chart" Target="charts/chart26.xml"/><Relationship Id="rId199" Type="http://schemas.openxmlformats.org/officeDocument/2006/relationships/image" Target="media/image155.jpeg"/><Relationship Id="rId203" Type="http://schemas.openxmlformats.org/officeDocument/2006/relationships/image" Target="media/image158.jpeg"/><Relationship Id="rId208" Type="http://schemas.openxmlformats.org/officeDocument/2006/relationships/image" Target="media/image163.jpeg"/><Relationship Id="rId229" Type="http://schemas.openxmlformats.org/officeDocument/2006/relationships/image" Target="media/image181.emf"/><Relationship Id="rId19" Type="http://schemas.openxmlformats.org/officeDocument/2006/relationships/image" Target="media/image11.jpeg"/><Relationship Id="rId224" Type="http://schemas.openxmlformats.org/officeDocument/2006/relationships/image" Target="media/image177.jpeg"/><Relationship Id="rId240" Type="http://schemas.openxmlformats.org/officeDocument/2006/relationships/image" Target="media/image191.jpeg"/><Relationship Id="rId245" Type="http://schemas.openxmlformats.org/officeDocument/2006/relationships/image" Target="media/image196.png"/><Relationship Id="rId261" Type="http://schemas.openxmlformats.org/officeDocument/2006/relationships/hyperlink" Target="file:///C:\Users\TitoAlfaro\Documents\PhDThesis\Phd-Thesis.docx" TargetMode="External"/><Relationship Id="rId266" Type="http://schemas.openxmlformats.org/officeDocument/2006/relationships/hyperlink" Target="file:///C:\Users\TitoAlfaro\Documents\PhDThesis\Phd-Thesis.docx" TargetMode="External"/><Relationship Id="rId287" Type="http://schemas.openxmlformats.org/officeDocument/2006/relationships/hyperlink" Target="file:///C:\Users\TitoAlfaro\Documents\PhDThesis\Phd-Thesis.docx" TargetMode="External"/><Relationship Id="rId14" Type="http://schemas.openxmlformats.org/officeDocument/2006/relationships/image" Target="media/image6.jpeg"/><Relationship Id="rId30" Type="http://schemas.openxmlformats.org/officeDocument/2006/relationships/image" Target="media/image22.jpe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8.jpeg"/><Relationship Id="rId100" Type="http://schemas.openxmlformats.org/officeDocument/2006/relationships/oleObject" Target="embeddings/Microsoft_Excel_Chart1.xls"/><Relationship Id="rId105" Type="http://schemas.openxmlformats.org/officeDocument/2006/relationships/image" Target="media/image92.jpeg"/><Relationship Id="rId126" Type="http://schemas.openxmlformats.org/officeDocument/2006/relationships/image" Target="media/image107.png"/><Relationship Id="rId147" Type="http://schemas.openxmlformats.org/officeDocument/2006/relationships/chart" Target="charts/chart16.xml"/><Relationship Id="rId168" Type="http://schemas.openxmlformats.org/officeDocument/2006/relationships/image" Target="media/image132.png"/><Relationship Id="rId282" Type="http://schemas.openxmlformats.org/officeDocument/2006/relationships/hyperlink" Target="file:///C:\Users\TitoAlfaro\Documents\PhDThesis\Phd-Thesis.docx" TargetMode="Externa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jpeg"/><Relationship Id="rId93" Type="http://schemas.openxmlformats.org/officeDocument/2006/relationships/image" Target="media/image82.jpeg"/><Relationship Id="rId98" Type="http://schemas.openxmlformats.org/officeDocument/2006/relationships/chart" Target="charts/chart1.xml"/><Relationship Id="rId121" Type="http://schemas.openxmlformats.org/officeDocument/2006/relationships/chart" Target="charts/chart4.xml"/><Relationship Id="rId142" Type="http://schemas.openxmlformats.org/officeDocument/2006/relationships/chart" Target="charts/chart14.xml"/><Relationship Id="rId163" Type="http://schemas.openxmlformats.org/officeDocument/2006/relationships/image" Target="media/image127.png"/><Relationship Id="rId184" Type="http://schemas.openxmlformats.org/officeDocument/2006/relationships/image" Target="media/image144.png"/><Relationship Id="rId189" Type="http://schemas.openxmlformats.org/officeDocument/2006/relationships/image" Target="media/image149.jpeg"/><Relationship Id="rId219" Type="http://schemas.openxmlformats.org/officeDocument/2006/relationships/image" Target="media/image174.jpeg"/><Relationship Id="rId3" Type="http://schemas.openxmlformats.org/officeDocument/2006/relationships/styles" Target="styles.xml"/><Relationship Id="rId214" Type="http://schemas.openxmlformats.org/officeDocument/2006/relationships/image" Target="media/image169.JPG"/><Relationship Id="rId230" Type="http://schemas.openxmlformats.org/officeDocument/2006/relationships/image" Target="media/image182.jpeg"/><Relationship Id="rId235" Type="http://schemas.openxmlformats.org/officeDocument/2006/relationships/image" Target="media/image186.JPG"/><Relationship Id="rId251" Type="http://schemas.openxmlformats.org/officeDocument/2006/relationships/image" Target="media/image202.jpeg"/><Relationship Id="rId256" Type="http://schemas.openxmlformats.org/officeDocument/2006/relationships/image" Target="media/image207.jpeg"/><Relationship Id="rId277" Type="http://schemas.openxmlformats.org/officeDocument/2006/relationships/hyperlink" Target="file:///C:\Users\TitoAlfaro\Documents\PhDThesis\Phd-Thesis.docx" TargetMode="External"/><Relationship Id="rId298" Type="http://schemas.openxmlformats.org/officeDocument/2006/relationships/hyperlink" Target="file:///C:\Users\TitoAlfaro\Documents\PhDThesis\Phd-Thesis.docx" TargetMode="External"/><Relationship Id="rId25" Type="http://schemas.openxmlformats.org/officeDocument/2006/relationships/image" Target="media/image17.jpeg"/><Relationship Id="rId46" Type="http://schemas.openxmlformats.org/officeDocument/2006/relationships/image" Target="media/image38.png"/><Relationship Id="rId67" Type="http://schemas.openxmlformats.org/officeDocument/2006/relationships/image" Target="media/image59.jpg"/><Relationship Id="rId116" Type="http://schemas.openxmlformats.org/officeDocument/2006/relationships/oleObject" Target="embeddings/Microsoft_Excel_Chart2.xls"/><Relationship Id="rId137" Type="http://schemas.openxmlformats.org/officeDocument/2006/relationships/image" Target="media/image112.png"/><Relationship Id="rId158" Type="http://schemas.openxmlformats.org/officeDocument/2006/relationships/image" Target="media/image122.png"/><Relationship Id="rId272" Type="http://schemas.openxmlformats.org/officeDocument/2006/relationships/hyperlink" Target="file:///C:\Users\TitoAlfaro\Documents\PhDThesis\Phd-Thesis.docx" TargetMode="External"/><Relationship Id="rId293" Type="http://schemas.openxmlformats.org/officeDocument/2006/relationships/hyperlink" Target="file:///C:\Users\TitoAlfaro\Documents\PhDThesis\Phd-Thesis.docx" TargetMode="External"/><Relationship Id="rId302" Type="http://schemas.openxmlformats.org/officeDocument/2006/relationships/hyperlink" Target="file:///C:\Users\TitoAlfaro\Documents\PhDThesis\Phd-Thesis.docx" TargetMode="External"/><Relationship Id="rId307" Type="http://schemas.openxmlformats.org/officeDocument/2006/relationships/fontTable" Target="fontTable.xml"/><Relationship Id="rId20" Type="http://schemas.openxmlformats.org/officeDocument/2006/relationships/image" Target="media/image12.jpeg"/><Relationship Id="rId41" Type="http://schemas.openxmlformats.org/officeDocument/2006/relationships/image" Target="media/image33.png"/><Relationship Id="rId62" Type="http://schemas.openxmlformats.org/officeDocument/2006/relationships/image" Target="media/image54.jpg"/><Relationship Id="rId83" Type="http://schemas.openxmlformats.org/officeDocument/2006/relationships/image" Target="media/image74.jpeg"/><Relationship Id="rId88" Type="http://schemas.openxmlformats.org/officeDocument/2006/relationships/image" Target="media/image770.png"/><Relationship Id="rId111" Type="http://schemas.openxmlformats.org/officeDocument/2006/relationships/image" Target="media/image97.jpeg"/><Relationship Id="rId132" Type="http://schemas.openxmlformats.org/officeDocument/2006/relationships/image" Target="media/image110.png"/><Relationship Id="rId153" Type="http://schemas.openxmlformats.org/officeDocument/2006/relationships/image" Target="media/image119.jpeg"/><Relationship Id="rId174" Type="http://schemas.openxmlformats.org/officeDocument/2006/relationships/image" Target="media/image136.png"/><Relationship Id="rId179" Type="http://schemas.openxmlformats.org/officeDocument/2006/relationships/chart" Target="charts/chart24.xml"/><Relationship Id="rId195" Type="http://schemas.openxmlformats.org/officeDocument/2006/relationships/chart" Target="charts/chart27.xml"/><Relationship Id="rId209" Type="http://schemas.openxmlformats.org/officeDocument/2006/relationships/image" Target="media/image164.jpeg"/><Relationship Id="rId190" Type="http://schemas.openxmlformats.org/officeDocument/2006/relationships/image" Target="media/image150.jpeg"/><Relationship Id="rId204" Type="http://schemas.openxmlformats.org/officeDocument/2006/relationships/image" Target="media/image159.jpeg"/><Relationship Id="rId220" Type="http://schemas.openxmlformats.org/officeDocument/2006/relationships/image" Target="media/image175.jpeg"/><Relationship Id="rId225" Type="http://schemas.openxmlformats.org/officeDocument/2006/relationships/image" Target="media/image178.jpeg"/><Relationship Id="rId241" Type="http://schemas.openxmlformats.org/officeDocument/2006/relationships/image" Target="media/image192.jpeg"/><Relationship Id="rId246" Type="http://schemas.openxmlformats.org/officeDocument/2006/relationships/image" Target="media/image197.png"/><Relationship Id="rId267" Type="http://schemas.openxmlformats.org/officeDocument/2006/relationships/hyperlink" Target="file:///C:\Users\TitoAlfaro\Documents\PhDThesis\Phd-Thesis.docx" TargetMode="External"/><Relationship Id="rId288" Type="http://schemas.openxmlformats.org/officeDocument/2006/relationships/hyperlink" Target="file:///C:\Users\TitoAlfaro\Documents\PhDThesis\Phd-Thesis.docx" TargetMode="External"/><Relationship Id="rId15" Type="http://schemas.openxmlformats.org/officeDocument/2006/relationships/image" Target="media/image7.jpe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3.jpeg"/><Relationship Id="rId127" Type="http://schemas.openxmlformats.org/officeDocument/2006/relationships/image" Target="media/image108.jpeg"/><Relationship Id="rId262" Type="http://schemas.openxmlformats.org/officeDocument/2006/relationships/hyperlink" Target="file:///C:\Users\TitoAlfaro\Documents\PhDThesis\Phd-Thesis.docx" TargetMode="External"/><Relationship Id="rId283" Type="http://schemas.openxmlformats.org/officeDocument/2006/relationships/hyperlink" Target="file:///C:\Users\TitoAlfaro\Documents\PhDThesis\Phd-Thesis.docx" TargetMode="External"/><Relationship Id="rId10" Type="http://schemas.openxmlformats.org/officeDocument/2006/relationships/image" Target="media/image2.jpeg"/><Relationship Id="rId31" Type="http://schemas.openxmlformats.org/officeDocument/2006/relationships/image" Target="media/image23.jpg"/><Relationship Id="rId52" Type="http://schemas.openxmlformats.org/officeDocument/2006/relationships/image" Target="media/image44.png"/><Relationship Id="rId73" Type="http://schemas.openxmlformats.org/officeDocument/2006/relationships/hyperlink" Target="https://github.com/ytai/ioio/wiki/IOIO-Over-Bluetooth" TargetMode="External"/><Relationship Id="rId78" Type="http://schemas.openxmlformats.org/officeDocument/2006/relationships/image" Target="media/image69.jpeg"/><Relationship Id="rId94" Type="http://schemas.openxmlformats.org/officeDocument/2006/relationships/image" Target="media/image83.jpeg"/><Relationship Id="rId99" Type="http://schemas.openxmlformats.org/officeDocument/2006/relationships/image" Target="media/image87.png"/><Relationship Id="rId101" Type="http://schemas.openxmlformats.org/officeDocument/2006/relationships/image" Target="media/image88.jpeg"/><Relationship Id="rId122" Type="http://schemas.openxmlformats.org/officeDocument/2006/relationships/chart" Target="charts/chart5.xml"/><Relationship Id="rId143" Type="http://schemas.openxmlformats.org/officeDocument/2006/relationships/chart" Target="charts/chart15.xml"/><Relationship Id="rId148" Type="http://schemas.openxmlformats.org/officeDocument/2006/relationships/chart" Target="charts/chart17.xml"/><Relationship Id="rId164" Type="http://schemas.openxmlformats.org/officeDocument/2006/relationships/image" Target="media/image128.png"/><Relationship Id="rId169" Type="http://schemas.openxmlformats.org/officeDocument/2006/relationships/image" Target="media/image133.png"/><Relationship Id="rId185" Type="http://schemas.openxmlformats.org/officeDocument/2006/relationships/image" Target="media/image145.jpeg"/><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image" Target="media/image141.png"/><Relationship Id="rId210" Type="http://schemas.openxmlformats.org/officeDocument/2006/relationships/image" Target="media/image165.jpeg"/><Relationship Id="rId215" Type="http://schemas.openxmlformats.org/officeDocument/2006/relationships/image" Target="media/image170.jpeg"/><Relationship Id="rId236" Type="http://schemas.openxmlformats.org/officeDocument/2006/relationships/image" Target="media/image187.png"/><Relationship Id="rId257" Type="http://schemas.openxmlformats.org/officeDocument/2006/relationships/hyperlink" Target="http://www.worldscientific.com/doi/abs/10.1142/S0219635205001002" TargetMode="External"/><Relationship Id="rId278" Type="http://schemas.openxmlformats.org/officeDocument/2006/relationships/hyperlink" Target="file:///C:\Users\TitoAlfaro\Documents\PhDThesis\Phd-Thesis.docx" TargetMode="External"/><Relationship Id="rId26" Type="http://schemas.openxmlformats.org/officeDocument/2006/relationships/image" Target="media/image18.jpeg"/><Relationship Id="rId231" Type="http://schemas.openxmlformats.org/officeDocument/2006/relationships/image" Target="media/image183.jpeg"/><Relationship Id="rId252" Type="http://schemas.openxmlformats.org/officeDocument/2006/relationships/image" Target="media/image203.jpeg"/><Relationship Id="rId273" Type="http://schemas.openxmlformats.org/officeDocument/2006/relationships/hyperlink" Target="file:///C:\Users\TitoAlfaro\Documents\PhDThesis\Phd-Thesis.docx" TargetMode="External"/><Relationship Id="rId294" Type="http://schemas.openxmlformats.org/officeDocument/2006/relationships/hyperlink" Target="file:///C:\Users\TitoAlfaro\Documents\PhDThesis\Phd-Thesis.docx" TargetMode="External"/><Relationship Id="rId308" Type="http://schemas.openxmlformats.org/officeDocument/2006/relationships/theme" Target="theme/theme1.xml"/><Relationship Id="rId47" Type="http://schemas.openxmlformats.org/officeDocument/2006/relationships/image" Target="media/image39.png"/><Relationship Id="rId68" Type="http://schemas.openxmlformats.org/officeDocument/2006/relationships/image" Target="media/image60.jpeg"/><Relationship Id="rId89" Type="http://schemas.openxmlformats.org/officeDocument/2006/relationships/image" Target="media/image780.png"/><Relationship Id="rId112" Type="http://schemas.openxmlformats.org/officeDocument/2006/relationships/image" Target="media/image98.jpeg"/><Relationship Id="rId133" Type="http://schemas.openxmlformats.org/officeDocument/2006/relationships/image" Target="media/image111.png"/><Relationship Id="rId154" Type="http://schemas.openxmlformats.org/officeDocument/2006/relationships/image" Target="media/image120.jpeg"/><Relationship Id="rId175" Type="http://schemas.openxmlformats.org/officeDocument/2006/relationships/image" Target="media/image137.png"/><Relationship Id="rId196" Type="http://schemas.openxmlformats.org/officeDocument/2006/relationships/chart" Target="charts/chart28.xml"/><Relationship Id="rId200" Type="http://schemas.openxmlformats.org/officeDocument/2006/relationships/image" Target="media/image156.png"/><Relationship Id="rId16" Type="http://schemas.openxmlformats.org/officeDocument/2006/relationships/image" Target="media/image8.jpeg"/><Relationship Id="rId221" Type="http://schemas.openxmlformats.org/officeDocument/2006/relationships/image" Target="media/image176.png"/><Relationship Id="rId242" Type="http://schemas.openxmlformats.org/officeDocument/2006/relationships/image" Target="media/image193.jpeg"/><Relationship Id="rId263" Type="http://schemas.openxmlformats.org/officeDocument/2006/relationships/hyperlink" Target="file:///C:\Users\TitoAlfaro\Documents\PhDThesis\Phd-Thesis.docx" TargetMode="External"/><Relationship Id="rId284" Type="http://schemas.openxmlformats.org/officeDocument/2006/relationships/hyperlink" Target="file:///C:\Users\TitoAlfaro\Documents\PhDThesis\Phd-Thesis.docx" TargetMode="External"/><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0.jpeg"/><Relationship Id="rId102" Type="http://schemas.openxmlformats.org/officeDocument/2006/relationships/image" Target="media/image89.jpeg"/><Relationship Id="rId123" Type="http://schemas.openxmlformats.org/officeDocument/2006/relationships/chart" Target="charts/chart6.xml"/><Relationship Id="rId144" Type="http://schemas.openxmlformats.org/officeDocument/2006/relationships/image" Target="media/image116.png"/><Relationship Id="rId90" Type="http://schemas.openxmlformats.org/officeDocument/2006/relationships/image" Target="media/image79.png"/><Relationship Id="rId165" Type="http://schemas.openxmlformats.org/officeDocument/2006/relationships/image" Target="media/image129.jpg"/><Relationship Id="rId186" Type="http://schemas.openxmlformats.org/officeDocument/2006/relationships/image" Target="media/image146.jpeg"/><Relationship Id="rId211" Type="http://schemas.openxmlformats.org/officeDocument/2006/relationships/image" Target="media/image166.jpeg"/><Relationship Id="rId232" Type="http://schemas.openxmlformats.org/officeDocument/2006/relationships/image" Target="media/image184.jpeg"/><Relationship Id="rId253" Type="http://schemas.openxmlformats.org/officeDocument/2006/relationships/image" Target="media/image204.jpeg"/><Relationship Id="rId274" Type="http://schemas.openxmlformats.org/officeDocument/2006/relationships/hyperlink" Target="file:///C:\Users\TitoAlfaro\Documents\PhDThesis\Phd-Thesis.docx" TargetMode="External"/><Relationship Id="rId295" Type="http://schemas.openxmlformats.org/officeDocument/2006/relationships/hyperlink" Target="file:///C:\Users\TitoAlfaro\Documents\PhDThesis\Phd-Thesis.docx" TargetMode="External"/><Relationship Id="rId27" Type="http://schemas.openxmlformats.org/officeDocument/2006/relationships/image" Target="media/image19.jpe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99.jpeg"/><Relationship Id="rId134" Type="http://schemas.openxmlformats.org/officeDocument/2006/relationships/chart" Target="charts/chart10.xml"/><Relationship Id="rId80" Type="http://schemas.openxmlformats.org/officeDocument/2006/relationships/image" Target="media/image71.jpeg"/><Relationship Id="rId155" Type="http://schemas.openxmlformats.org/officeDocument/2006/relationships/chart" Target="charts/chart19.xml"/><Relationship Id="rId176" Type="http://schemas.openxmlformats.org/officeDocument/2006/relationships/image" Target="media/image138.png"/><Relationship Id="rId197" Type="http://schemas.openxmlformats.org/officeDocument/2006/relationships/image" Target="media/image153.jpeg"/><Relationship Id="rId201" Type="http://schemas.openxmlformats.org/officeDocument/2006/relationships/customXml" Target="ink/ink1.xml"/><Relationship Id="rId222" Type="http://schemas.openxmlformats.org/officeDocument/2006/relationships/customXml" Target="ink/ink2.xml"/><Relationship Id="rId243" Type="http://schemas.openxmlformats.org/officeDocument/2006/relationships/image" Target="media/image194.jpg"/><Relationship Id="rId264" Type="http://schemas.openxmlformats.org/officeDocument/2006/relationships/hyperlink" Target="file:///C:\Users\TitoAlfaro\Documents\PhDThesis\Phd-Thesis.docx" TargetMode="External"/><Relationship Id="rId285" Type="http://schemas.openxmlformats.org/officeDocument/2006/relationships/hyperlink" Target="file:///C:\Users\TitoAlfaro\Documents\PhDThesis\Phd-Thesis.docx" TargetMode="External"/><Relationship Id="rId17" Type="http://schemas.openxmlformats.org/officeDocument/2006/relationships/image" Target="media/image9.jpe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0.jpeg"/><Relationship Id="rId124" Type="http://schemas.openxmlformats.org/officeDocument/2006/relationships/image" Target="media/image105.png"/><Relationship Id="rId70" Type="http://schemas.openxmlformats.org/officeDocument/2006/relationships/image" Target="media/image62.png"/><Relationship Id="rId91" Type="http://schemas.openxmlformats.org/officeDocument/2006/relationships/image" Target="media/image80.jpeg"/><Relationship Id="rId145" Type="http://schemas.openxmlformats.org/officeDocument/2006/relationships/image" Target="media/image117.png"/><Relationship Id="rId166" Type="http://schemas.openxmlformats.org/officeDocument/2006/relationships/image" Target="media/image130.jpeg"/><Relationship Id="rId187" Type="http://schemas.openxmlformats.org/officeDocument/2006/relationships/image" Target="media/image147.jpeg"/><Relationship Id="rId1" Type="http://schemas.openxmlformats.org/officeDocument/2006/relationships/customXml" Target="../customXml/item1.xml"/><Relationship Id="rId212" Type="http://schemas.openxmlformats.org/officeDocument/2006/relationships/image" Target="media/image167.jpeg"/><Relationship Id="rId233" Type="http://schemas.openxmlformats.org/officeDocument/2006/relationships/image" Target="media/image181.png"/><Relationship Id="rId254" Type="http://schemas.openxmlformats.org/officeDocument/2006/relationships/image" Target="media/image205.jpeg"/><Relationship Id="rId28" Type="http://schemas.openxmlformats.org/officeDocument/2006/relationships/image" Target="media/image20.jpeg"/><Relationship Id="rId49" Type="http://schemas.openxmlformats.org/officeDocument/2006/relationships/image" Target="media/image41.png"/><Relationship Id="rId114" Type="http://schemas.openxmlformats.org/officeDocument/2006/relationships/chart" Target="charts/chart3.xml"/><Relationship Id="rId275" Type="http://schemas.openxmlformats.org/officeDocument/2006/relationships/hyperlink" Target="file:///C:\Users\TitoAlfaro\Documents\PhDThesis\Phd-Thesis.docx" TargetMode="External"/><Relationship Id="rId296" Type="http://schemas.openxmlformats.org/officeDocument/2006/relationships/hyperlink" Target="file:///C:\Users\TitoAlfaro\Documents\PhDThesis\Phd-Thesis.docx" TargetMode="External"/><Relationship Id="rId300" Type="http://schemas.openxmlformats.org/officeDocument/2006/relationships/hyperlink" Target="file:///C:\Users\TitoAlfaro\Documents\PhDThesis\Phd-Thesis.docx" TargetMode="External"/><Relationship Id="rId60" Type="http://schemas.openxmlformats.org/officeDocument/2006/relationships/image" Target="media/image52.png"/><Relationship Id="rId81" Type="http://schemas.openxmlformats.org/officeDocument/2006/relationships/image" Target="media/image72.jpeg"/><Relationship Id="rId135" Type="http://schemas.openxmlformats.org/officeDocument/2006/relationships/chart" Target="charts/chart11.xml"/><Relationship Id="rId156" Type="http://schemas.openxmlformats.org/officeDocument/2006/relationships/chart" Target="charts/chart20.xml"/><Relationship Id="rId177" Type="http://schemas.openxmlformats.org/officeDocument/2006/relationships/image" Target="media/image139.png"/><Relationship Id="rId198" Type="http://schemas.openxmlformats.org/officeDocument/2006/relationships/image" Target="media/image154.jpeg"/><Relationship Id="rId202" Type="http://schemas.openxmlformats.org/officeDocument/2006/relationships/image" Target="media/image157.jpeg"/><Relationship Id="rId223" Type="http://schemas.openxmlformats.org/officeDocument/2006/relationships/image" Target="../clipboard/media/image3.emf"/><Relationship Id="rId244" Type="http://schemas.openxmlformats.org/officeDocument/2006/relationships/image" Target="media/image195.jpeg"/><Relationship Id="rId18" Type="http://schemas.openxmlformats.org/officeDocument/2006/relationships/image" Target="media/image10.jpeg"/><Relationship Id="rId39" Type="http://schemas.openxmlformats.org/officeDocument/2006/relationships/image" Target="media/image31.png"/><Relationship Id="rId265" Type="http://schemas.openxmlformats.org/officeDocument/2006/relationships/hyperlink" Target="file:///C:\Users\TitoAlfaro\Documents\PhDThesis\Phd-Thesis.docx" TargetMode="External"/><Relationship Id="rId286" Type="http://schemas.openxmlformats.org/officeDocument/2006/relationships/hyperlink" Target="file:///C:\Users\TitoAlfaro\Documents\PhDThesis\Phd-Thesis.docx" TargetMode="External"/><Relationship Id="rId50" Type="http://schemas.openxmlformats.org/officeDocument/2006/relationships/image" Target="media/image42.png"/><Relationship Id="rId104" Type="http://schemas.openxmlformats.org/officeDocument/2006/relationships/image" Target="media/image91.jpeg"/><Relationship Id="rId125" Type="http://schemas.openxmlformats.org/officeDocument/2006/relationships/image" Target="media/image106.png"/><Relationship Id="rId146" Type="http://schemas.openxmlformats.org/officeDocument/2006/relationships/image" Target="media/image118.png"/><Relationship Id="rId167" Type="http://schemas.openxmlformats.org/officeDocument/2006/relationships/image" Target="media/image131.png"/><Relationship Id="rId188" Type="http://schemas.openxmlformats.org/officeDocument/2006/relationships/image" Target="media/image148.jpeg"/><Relationship Id="rId71" Type="http://schemas.openxmlformats.org/officeDocument/2006/relationships/image" Target="media/image63.jpg"/><Relationship Id="rId92" Type="http://schemas.openxmlformats.org/officeDocument/2006/relationships/image" Target="media/image81.jpeg"/><Relationship Id="rId213" Type="http://schemas.openxmlformats.org/officeDocument/2006/relationships/image" Target="media/image168.jpeg"/><Relationship Id="rId234" Type="http://schemas.openxmlformats.org/officeDocument/2006/relationships/image" Target="media/image185.jpeg"/><Relationship Id="rId2" Type="http://schemas.openxmlformats.org/officeDocument/2006/relationships/numbering" Target="numbering.xml"/><Relationship Id="rId29" Type="http://schemas.openxmlformats.org/officeDocument/2006/relationships/image" Target="media/image21.jpeg"/><Relationship Id="rId255" Type="http://schemas.openxmlformats.org/officeDocument/2006/relationships/image" Target="media/image1900.jpeg"/><Relationship Id="rId276" Type="http://schemas.openxmlformats.org/officeDocument/2006/relationships/hyperlink" Target="file:///C:\Users\TitoAlfaro\Documents\PhDThesis\Phd-Thesis.docx" TargetMode="External"/><Relationship Id="rId297" Type="http://schemas.openxmlformats.org/officeDocument/2006/relationships/hyperlink" Target="file:///C:\Users\TitoAlfaro\Documents\PhDThesis\Phd-Thesis.doc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7.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8.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9.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0.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1.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2.xml"/></Relationships>
</file>

<file path=word/charts/_rels/chart1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3.xml"/></Relationships>
</file>

<file path=word/charts/_rels/chart1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4.xml"/></Relationships>
</file>

<file path=word/charts/_rels/chart1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5.xml"/></Relationships>
</file>

<file path=word/charts/_rels/chart1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6.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7.xml"/></Relationships>
</file>

<file path=word/charts/_rels/chart2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8.xml"/></Relationships>
</file>

<file path=word/charts/_rels/chart2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4.xlsx"/></Relationships>
</file>

<file path=word/charts/_rels/chart2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5.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25.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26.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27.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28.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1"/>
          <c:showCatName val="0"/>
          <c:showSerName val="0"/>
          <c:showPercent val="0"/>
          <c:showBubbleSize val="0"/>
        </c:dLbls>
        <c:gapWidth val="75"/>
        <c:axId val="118228864"/>
        <c:axId val="118230400"/>
      </c:barChart>
      <c:catAx>
        <c:axId val="118228864"/>
        <c:scaling>
          <c:orientation val="minMax"/>
        </c:scaling>
        <c:delete val="0"/>
        <c:axPos val="b"/>
        <c:majorTickMark val="none"/>
        <c:minorTickMark val="none"/>
        <c:tickLblPos val="nextTo"/>
        <c:crossAx val="118230400"/>
        <c:crosses val="autoZero"/>
        <c:auto val="1"/>
        <c:lblAlgn val="ctr"/>
        <c:lblOffset val="100"/>
        <c:noMultiLvlLbl val="0"/>
      </c:catAx>
      <c:valAx>
        <c:axId val="118230400"/>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118228864"/>
        <c:crosses val="autoZero"/>
        <c:crossBetween val="between"/>
      </c:valAx>
    </c:plotArea>
    <c:legend>
      <c:legendPos val="b"/>
      <c:layout/>
      <c:overlay val="0"/>
    </c:legend>
    <c:plotVisOnly val="1"/>
    <c:dispBlanksAs val="gap"/>
    <c:showDLblsOverMax val="0"/>
  </c:chart>
  <c:spPr>
    <a:solidFill>
      <a:schemeClr val="lt1"/>
    </a:solidFill>
    <a:ln w="28575"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5</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D$25:$D$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1000</c:v>
                </c:pt>
                <c:pt idx="9">
                  <c:v>518.54840000000002</c:v>
                </c:pt>
                <c:pt idx="10">
                  <c:v>518.54840000000002</c:v>
                </c:pt>
                <c:pt idx="11">
                  <c:v>625.5376</c:v>
                </c:pt>
              </c:numCache>
            </c:numRef>
          </c:val>
          <c:smooth val="0"/>
        </c:ser>
        <c:ser>
          <c:idx val="1"/>
          <c:order val="1"/>
          <c:val>
            <c:numRef>
              <c:f>'12" One Bar'!$E$25:$E$36</c:f>
              <c:numCache>
                <c:formatCode>General</c:formatCode>
                <c:ptCount val="12"/>
              </c:numCache>
            </c:numRef>
          </c:val>
          <c:smooth val="0"/>
        </c:ser>
        <c:ser>
          <c:idx val="2"/>
          <c:order val="2"/>
          <c:val>
            <c:numRef>
              <c:f>'12" One Bar'!$F$25:$F$36</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G$25:$G$36</c:f>
              <c:numCache>
                <c:formatCode>General</c:formatCode>
                <c:ptCount val="12"/>
                <c:pt idx="0">
                  <c:v>625.5376</c:v>
                </c:pt>
                <c:pt idx="1">
                  <c:v>518.54840000000002</c:v>
                </c:pt>
                <c:pt idx="2">
                  <c:v>625.5376</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
          <c:order val="4"/>
          <c:val>
            <c:numRef>
              <c:f>'12" One Bar'!$H$25:$H$36</c:f>
              <c:numCache>
                <c:formatCode>General</c:formatCode>
                <c:ptCount val="12"/>
              </c:numCache>
            </c:numRef>
          </c:val>
          <c:smooth val="0"/>
        </c:ser>
        <c:ser>
          <c:idx val="5"/>
          <c:order val="5"/>
          <c:val>
            <c:numRef>
              <c:f>'12"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J$25:$J$36</c:f>
              <c:numCache>
                <c:formatCode>General</c:formatCode>
                <c:ptCount val="12"/>
                <c:pt idx="0">
                  <c:v>625.5376</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7"/>
          <c:order val="7"/>
          <c:val>
            <c:numRef>
              <c:f>'12" One Bar'!$K$25:$K$36</c:f>
              <c:numCache>
                <c:formatCode>General</c:formatCode>
                <c:ptCount val="12"/>
              </c:numCache>
            </c:numRef>
          </c:val>
          <c:smooth val="0"/>
        </c:ser>
        <c:ser>
          <c:idx val="8"/>
          <c:order val="8"/>
          <c:val>
            <c:numRef>
              <c:f>'12" One Bar'!$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M$25:$M$36</c:f>
              <c:numCache>
                <c:formatCode>General</c:formatCode>
                <c:ptCount val="12"/>
                <c:pt idx="0">
                  <c:v>411.55907999999999</c:v>
                </c:pt>
                <c:pt idx="1">
                  <c:v>518.54840000000002</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10"/>
          <c:order val="10"/>
          <c:val>
            <c:numRef>
              <c:f>'12" One Bar'!$N$25:$N$36</c:f>
              <c:numCache>
                <c:formatCode>General</c:formatCode>
                <c:ptCount val="12"/>
              </c:numCache>
            </c:numRef>
          </c:val>
          <c:smooth val="0"/>
        </c:ser>
        <c:ser>
          <c:idx val="11"/>
          <c:order val="11"/>
          <c:val>
            <c:numRef>
              <c:f>'12"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P$25:$P$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3"/>
          <c:order val="13"/>
          <c:val>
            <c:numRef>
              <c:f>'12" One Bar'!$Q$25:$Q$36</c:f>
              <c:numCache>
                <c:formatCode>General</c:formatCode>
                <c:ptCount val="12"/>
              </c:numCache>
            </c:numRef>
          </c:val>
          <c:smooth val="0"/>
        </c:ser>
        <c:ser>
          <c:idx val="14"/>
          <c:order val="14"/>
          <c:val>
            <c:numRef>
              <c:f>'12"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S$25:$S$36</c:f>
              <c:numCache>
                <c:formatCode>General</c:formatCode>
                <c:ptCount val="12"/>
                <c:pt idx="0">
                  <c:v>411.55907999999999</c:v>
                </c:pt>
                <c:pt idx="1">
                  <c:v>518.54840000000002</c:v>
                </c:pt>
                <c:pt idx="2">
                  <c:v>625.5376</c:v>
                </c:pt>
                <c:pt idx="3">
                  <c:v>625.5376</c:v>
                </c:pt>
                <c:pt idx="4">
                  <c:v>411.55907999999999</c:v>
                </c:pt>
                <c:pt idx="5">
                  <c:v>304.56984999999997</c:v>
                </c:pt>
                <c:pt idx="6">
                  <c:v>304.56984999999997</c:v>
                </c:pt>
                <c:pt idx="7">
                  <c:v>304.56984999999997</c:v>
                </c:pt>
                <c:pt idx="8">
                  <c:v>411.55907999999999</c:v>
                </c:pt>
                <c:pt idx="9">
                  <c:v>518.54840000000002</c:v>
                </c:pt>
                <c:pt idx="10">
                  <c:v>518.54840000000002</c:v>
                </c:pt>
                <c:pt idx="11">
                  <c:v>625.5376</c:v>
                </c:pt>
              </c:numCache>
            </c:numRef>
          </c:val>
          <c:smooth val="0"/>
        </c:ser>
        <c:ser>
          <c:idx val="16"/>
          <c:order val="16"/>
          <c:val>
            <c:numRef>
              <c:f>'12" One Bar'!$T$25:$T$36</c:f>
              <c:numCache>
                <c:formatCode>General</c:formatCode>
                <c:ptCount val="12"/>
              </c:numCache>
            </c:numRef>
          </c:val>
          <c:smooth val="0"/>
        </c:ser>
        <c:ser>
          <c:idx val="17"/>
          <c:order val="17"/>
          <c:val>
            <c:numRef>
              <c:f>'12"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V$25:$V$36</c:f>
              <c:numCache>
                <c:formatCode>General</c:formatCode>
                <c:ptCount val="12"/>
                <c:pt idx="0">
                  <c:v>518.54840000000002</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9"/>
          <c:order val="19"/>
          <c:val>
            <c:numRef>
              <c:f>'12" One Bar'!$W$25:$W$36</c:f>
              <c:numCache>
                <c:formatCode>General</c:formatCode>
                <c:ptCount val="12"/>
              </c:numCache>
            </c:numRef>
          </c:val>
          <c:smooth val="0"/>
        </c:ser>
        <c:ser>
          <c:idx val="20"/>
          <c:order val="20"/>
          <c:val>
            <c:numRef>
              <c:f>'12" One Bar'!$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Y$25:$Y$36</c:f>
              <c:numCache>
                <c:formatCode>General</c:formatCode>
                <c:ptCount val="12"/>
                <c:pt idx="0">
                  <c:v>411.55907999999999</c:v>
                </c:pt>
                <c:pt idx="1">
                  <c:v>625.5376</c:v>
                </c:pt>
                <c:pt idx="2">
                  <c:v>625.5376</c:v>
                </c:pt>
                <c:pt idx="3">
                  <c:v>625.5376</c:v>
                </c:pt>
                <c:pt idx="4">
                  <c:v>518.54840000000002</c:v>
                </c:pt>
                <c:pt idx="5">
                  <c:v>304.56984999999997</c:v>
                </c:pt>
                <c:pt idx="6">
                  <c:v>304.56984999999997</c:v>
                </c:pt>
                <c:pt idx="7">
                  <c:v>304.56984999999997</c:v>
                </c:pt>
                <c:pt idx="8">
                  <c:v>411.55907999999999</c:v>
                </c:pt>
                <c:pt idx="9">
                  <c:v>625.5376</c:v>
                </c:pt>
                <c:pt idx="10">
                  <c:v>518.54840000000002</c:v>
                </c:pt>
                <c:pt idx="11">
                  <c:v>625.5376</c:v>
                </c:pt>
              </c:numCache>
            </c:numRef>
          </c:val>
          <c:smooth val="0"/>
        </c:ser>
        <c:ser>
          <c:idx val="22"/>
          <c:order val="22"/>
          <c:val>
            <c:numRef>
              <c:f>'12" One Bar'!$Z$25:$Z$36</c:f>
              <c:numCache>
                <c:formatCode>General</c:formatCode>
                <c:ptCount val="12"/>
              </c:numCache>
            </c:numRef>
          </c:val>
          <c:smooth val="0"/>
        </c:ser>
        <c:ser>
          <c:idx val="23"/>
          <c:order val="23"/>
          <c:val>
            <c:numRef>
              <c:f>'12" One Bar'!$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B$25:$AB$36</c:f>
              <c:numCache>
                <c:formatCode>General</c:formatCode>
                <c:ptCount val="12"/>
                <c:pt idx="0">
                  <c:v>518.54840000000002</c:v>
                </c:pt>
                <c:pt idx="1">
                  <c:v>518.54840000000002</c:v>
                </c:pt>
                <c:pt idx="2">
                  <c:v>625.5376</c:v>
                </c:pt>
                <c:pt idx="3">
                  <c:v>518.54840000000002</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25"/>
          <c:order val="25"/>
          <c:val>
            <c:numRef>
              <c:f>'12" One Bar'!$AC$25:$AC$36</c:f>
              <c:numCache>
                <c:formatCode>General</c:formatCode>
                <c:ptCount val="12"/>
              </c:numCache>
            </c:numRef>
          </c:val>
          <c:smooth val="0"/>
        </c:ser>
        <c:ser>
          <c:idx val="26"/>
          <c:order val="26"/>
          <c:val>
            <c:numRef>
              <c:f>'12"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E$25:$AE$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28"/>
          <c:order val="28"/>
          <c:val>
            <c:numRef>
              <c:f>'12" One Bar'!$AF$25:$AF$36</c:f>
              <c:numCache>
                <c:formatCode>General</c:formatCode>
                <c:ptCount val="12"/>
              </c:numCache>
            </c:numRef>
          </c:val>
          <c:smooth val="0"/>
        </c:ser>
        <c:ser>
          <c:idx val="29"/>
          <c:order val="29"/>
          <c:val>
            <c:numRef>
              <c:f>'12" One Bar'!$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H$25:$AH$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1"/>
          <c:order val="31"/>
          <c:val>
            <c:numRef>
              <c:f>'12" One Bar'!$AI$25:$AI$36</c:f>
              <c:numCache>
                <c:formatCode>General</c:formatCode>
                <c:ptCount val="12"/>
              </c:numCache>
            </c:numRef>
          </c:val>
          <c:smooth val="0"/>
        </c:ser>
        <c:ser>
          <c:idx val="32"/>
          <c:order val="32"/>
          <c:val>
            <c:numRef>
              <c:f>'12" One Bar'!$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K$25:$AK$36</c:f>
              <c:numCache>
                <c:formatCode>General</c:formatCode>
                <c:ptCount val="12"/>
                <c:pt idx="0">
                  <c:v>411.55907999999999</c:v>
                </c:pt>
                <c:pt idx="1">
                  <c:v>625.5376</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34"/>
          <c:order val="34"/>
          <c:val>
            <c:numRef>
              <c:f>'12" One Bar'!$AL$25:$AL$36</c:f>
              <c:numCache>
                <c:formatCode>General</c:formatCode>
                <c:ptCount val="12"/>
              </c:numCache>
            </c:numRef>
          </c:val>
          <c:smooth val="0"/>
        </c:ser>
        <c:ser>
          <c:idx val="35"/>
          <c:order val="35"/>
          <c:val>
            <c:numRef>
              <c:f>'12"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N$25:$AN$36</c:f>
              <c:numCache>
                <c:formatCode>General</c:formatCode>
                <c:ptCount val="12"/>
                <c:pt idx="0">
                  <c:v>518.54840000000002</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7"/>
          <c:order val="37"/>
          <c:val>
            <c:numRef>
              <c:f>'12" One Bar'!$AO$25:$AO$36</c:f>
              <c:numCache>
                <c:formatCode>General</c:formatCode>
                <c:ptCount val="12"/>
              </c:numCache>
            </c:numRef>
          </c:val>
          <c:smooth val="0"/>
        </c:ser>
        <c:ser>
          <c:idx val="38"/>
          <c:order val="38"/>
          <c:val>
            <c:numRef>
              <c:f>'12"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Q$25:$AQ$36</c:f>
              <c:numCache>
                <c:formatCode>General</c:formatCode>
                <c:ptCount val="12"/>
                <c:pt idx="0">
                  <c:v>518.54840000000002</c:v>
                </c:pt>
                <c:pt idx="1">
                  <c:v>625.5376</c:v>
                </c:pt>
                <c:pt idx="2">
                  <c:v>625.5376</c:v>
                </c:pt>
                <c:pt idx="3">
                  <c:v>518.54840000000002</c:v>
                </c:pt>
                <c:pt idx="4">
                  <c:v>411.55907999999999</c:v>
                </c:pt>
                <c:pt idx="5">
                  <c:v>304.56984999999997</c:v>
                </c:pt>
                <c:pt idx="6">
                  <c:v>197.58063000000001</c:v>
                </c:pt>
                <c:pt idx="7">
                  <c:v>197.58063000000001</c:v>
                </c:pt>
                <c:pt idx="8">
                  <c:v>411.55907999999999</c:v>
                </c:pt>
                <c:pt idx="9">
                  <c:v>518.54840000000002</c:v>
                </c:pt>
                <c:pt idx="10">
                  <c:v>625.5376</c:v>
                </c:pt>
                <c:pt idx="11">
                  <c:v>625.5376</c:v>
                </c:pt>
              </c:numCache>
            </c:numRef>
          </c:val>
          <c:smooth val="0"/>
        </c:ser>
        <c:ser>
          <c:idx val="40"/>
          <c:order val="40"/>
          <c:val>
            <c:numRef>
              <c:f>'12" One Bar'!$AR$25:$AR$36</c:f>
              <c:numCache>
                <c:formatCode>General</c:formatCode>
                <c:ptCount val="12"/>
              </c:numCache>
            </c:numRef>
          </c:val>
          <c:smooth val="0"/>
        </c:ser>
        <c:ser>
          <c:idx val="41"/>
          <c:order val="41"/>
          <c:val>
            <c:numRef>
              <c:f>'12"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T$25:$AT$36</c:f>
              <c:numCache>
                <c:formatCode>General</c:formatCode>
                <c:ptCount val="12"/>
                <c:pt idx="0">
                  <c:v>518.54840000000002</c:v>
                </c:pt>
                <c:pt idx="1">
                  <c:v>625.5376</c:v>
                </c:pt>
                <c:pt idx="2">
                  <c:v>625.5376</c:v>
                </c:pt>
                <c:pt idx="3">
                  <c:v>518.54840000000002</c:v>
                </c:pt>
                <c:pt idx="4">
                  <c:v>411.55907999999999</c:v>
                </c:pt>
                <c:pt idx="5">
                  <c:v>304.56984999999997</c:v>
                </c:pt>
                <c:pt idx="6">
                  <c:v>304.56984999999997</c:v>
                </c:pt>
                <c:pt idx="7">
                  <c:v>304.56984999999997</c:v>
                </c:pt>
                <c:pt idx="8">
                  <c:v>518.54840000000002</c:v>
                </c:pt>
                <c:pt idx="9">
                  <c:v>625.5376</c:v>
                </c:pt>
                <c:pt idx="10">
                  <c:v>625.5376</c:v>
                </c:pt>
                <c:pt idx="11">
                  <c:v>625.5376</c:v>
                </c:pt>
              </c:numCache>
            </c:numRef>
          </c:val>
          <c:smooth val="0"/>
        </c:ser>
        <c:ser>
          <c:idx val="43"/>
          <c:order val="43"/>
          <c:val>
            <c:numRef>
              <c:f>'12" One Bar'!$AU$25:$AU$36</c:f>
              <c:numCache>
                <c:formatCode>General</c:formatCode>
                <c:ptCount val="12"/>
              </c:numCache>
            </c:numRef>
          </c:val>
          <c:smooth val="0"/>
        </c:ser>
        <c:ser>
          <c:idx val="44"/>
          <c:order val="44"/>
          <c:val>
            <c:numRef>
              <c:f>'12"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W$25:$AW$36</c:f>
              <c:numCache>
                <c:formatCode>General</c:formatCode>
                <c:ptCount val="12"/>
                <c:pt idx="0">
                  <c:v>518.54840000000002</c:v>
                </c:pt>
                <c:pt idx="1">
                  <c:v>518.54840000000002</c:v>
                </c:pt>
                <c:pt idx="2">
                  <c:v>518.54840000000002</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6"/>
          <c:order val="46"/>
          <c:val>
            <c:numRef>
              <c:f>'12" One Bar'!$AX$25:$AX$36</c:f>
              <c:numCache>
                <c:formatCode>General</c:formatCode>
                <c:ptCount val="12"/>
              </c:numCache>
            </c:numRef>
          </c:val>
          <c:smooth val="0"/>
        </c:ser>
        <c:ser>
          <c:idx val="47"/>
          <c:order val="47"/>
          <c:val>
            <c:numRef>
              <c:f>'12"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Z$25:$AZ$36</c:f>
              <c:numCache>
                <c:formatCode>General</c:formatCode>
                <c:ptCount val="12"/>
                <c:pt idx="0">
                  <c:v>625.5376</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49"/>
          <c:order val="49"/>
          <c:val>
            <c:numRef>
              <c:f>'12" One Bar'!$BA$25:$BA$36</c:f>
              <c:numCache>
                <c:formatCode>General</c:formatCode>
                <c:ptCount val="12"/>
              </c:numCache>
            </c:numRef>
          </c:val>
          <c:smooth val="0"/>
        </c:ser>
        <c:ser>
          <c:idx val="50"/>
          <c:order val="50"/>
          <c:val>
            <c:numRef>
              <c:f>'12"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C$25:$BC$36</c:f>
              <c:numCache>
                <c:formatCode>General</c:formatCode>
                <c:ptCount val="12"/>
                <c:pt idx="0">
                  <c:v>411.55907999999999</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518.54840000000002</c:v>
                </c:pt>
                <c:pt idx="10">
                  <c:v>625.5376</c:v>
                </c:pt>
                <c:pt idx="11">
                  <c:v>518.54840000000002</c:v>
                </c:pt>
              </c:numCache>
            </c:numRef>
          </c:val>
          <c:smooth val="0"/>
        </c:ser>
        <c:ser>
          <c:idx val="52"/>
          <c:order val="52"/>
          <c:val>
            <c:numRef>
              <c:f>'12" One Bar'!$BD$25:$BD$36</c:f>
              <c:numCache>
                <c:formatCode>General</c:formatCode>
                <c:ptCount val="12"/>
              </c:numCache>
            </c:numRef>
          </c:val>
          <c:smooth val="0"/>
        </c:ser>
        <c:ser>
          <c:idx val="53"/>
          <c:order val="53"/>
          <c:val>
            <c:numRef>
              <c:f>'12"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F$25:$BF$36</c:f>
              <c:numCache>
                <c:formatCode>General</c:formatCode>
                <c:ptCount val="12"/>
                <c:pt idx="0">
                  <c:v>518.54840000000002</c:v>
                </c:pt>
                <c:pt idx="1">
                  <c:v>625.5376</c:v>
                </c:pt>
                <c:pt idx="2">
                  <c:v>518.54840000000002</c:v>
                </c:pt>
                <c:pt idx="3">
                  <c:v>518.54840000000002</c:v>
                </c:pt>
                <c:pt idx="4">
                  <c:v>304.56984999999997</c:v>
                </c:pt>
                <c:pt idx="5">
                  <c:v>304.56984999999997</c:v>
                </c:pt>
                <c:pt idx="6">
                  <c:v>304.56984999999997</c:v>
                </c:pt>
                <c:pt idx="7">
                  <c:v>304.56984999999997</c:v>
                </c:pt>
                <c:pt idx="8">
                  <c:v>518.54840000000002</c:v>
                </c:pt>
                <c:pt idx="9">
                  <c:v>625.5376</c:v>
                </c:pt>
                <c:pt idx="10">
                  <c:v>625.5376</c:v>
                </c:pt>
                <c:pt idx="11">
                  <c:v>625.5376</c:v>
                </c:pt>
              </c:numCache>
            </c:numRef>
          </c:val>
          <c:smooth val="0"/>
        </c:ser>
        <c:dLbls>
          <c:showLegendKey val="0"/>
          <c:showVal val="0"/>
          <c:showCatName val="0"/>
          <c:showSerName val="0"/>
          <c:showPercent val="0"/>
          <c:showBubbleSize val="0"/>
        </c:dLbls>
        <c:marker val="1"/>
        <c:smooth val="0"/>
        <c:axId val="124461824"/>
        <c:axId val="124463744"/>
      </c:lineChart>
      <c:catAx>
        <c:axId val="124461824"/>
        <c:scaling>
          <c:orientation val="minMax"/>
        </c:scaling>
        <c:delete val="0"/>
        <c:axPos val="b"/>
        <c:majorTickMark val="out"/>
        <c:minorTickMark val="none"/>
        <c:tickLblPos val="nextTo"/>
        <c:crossAx val="124463744"/>
        <c:crosses val="autoZero"/>
        <c:auto val="1"/>
        <c:lblAlgn val="ctr"/>
        <c:lblOffset val="100"/>
        <c:noMultiLvlLbl val="0"/>
      </c:catAx>
      <c:valAx>
        <c:axId val="124463744"/>
        <c:scaling>
          <c:orientation val="minMax"/>
          <c:max val="1000"/>
        </c:scaling>
        <c:delete val="0"/>
        <c:axPos val="l"/>
        <c:majorGridlines/>
        <c:title>
          <c:tx>
            <c:rich>
              <a:bodyPr rot="0" vert="horz"/>
              <a:lstStyle/>
              <a:p>
                <a:pPr>
                  <a:defRPr/>
                </a:pPr>
                <a:r>
                  <a:rPr lang="en-US"/>
                  <a:t>Rate</a:t>
                </a:r>
              </a:p>
            </c:rich>
          </c:tx>
          <c:layout/>
          <c:overlay val="0"/>
        </c:title>
        <c:numFmt formatCode="General" sourceLinked="1"/>
        <c:majorTickMark val="out"/>
        <c:minorTickMark val="none"/>
        <c:tickLblPos val="nextTo"/>
        <c:crossAx val="12446182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10</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C$13:$C$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518.54840000000002</c:v>
                </c:pt>
                <c:pt idx="9">
                  <c:v>197.58063999999999</c:v>
                </c:pt>
                <c:pt idx="10">
                  <c:v>197.58063999999999</c:v>
                </c:pt>
                <c:pt idx="11">
                  <c:v>237.70160000000001</c:v>
                </c:pt>
              </c:numCache>
            </c:numRef>
          </c:val>
          <c:smooth val="0"/>
        </c:ser>
        <c:ser>
          <c:idx val="1"/>
          <c:order val="1"/>
          <c:val>
            <c:numRef>
              <c:f>'12" One Bar'!$D$13:$D$24</c:f>
              <c:numCache>
                <c:formatCode>General</c:formatCode>
                <c:ptCount val="12"/>
              </c:numCache>
            </c:numRef>
          </c:val>
          <c:smooth val="0"/>
        </c:ser>
        <c:ser>
          <c:idx val="2"/>
          <c:order val="2"/>
          <c:val>
            <c:numRef>
              <c:f>'12" One Bar'!$E$13:$E$24</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F$13:$F$24</c:f>
              <c:numCache>
                <c:formatCode>General</c:formatCode>
                <c:ptCount val="12"/>
                <c:pt idx="0">
                  <c:v>237.70160000000001</c:v>
                </c:pt>
                <c:pt idx="1">
                  <c:v>197.58063999999999</c:v>
                </c:pt>
                <c:pt idx="2">
                  <c:v>237.70160000000001</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
          <c:order val="4"/>
          <c:val>
            <c:numRef>
              <c:f>'12" One Bar'!$G$13:$G$24</c:f>
              <c:numCache>
                <c:formatCode>General</c:formatCode>
                <c:ptCount val="12"/>
              </c:numCache>
            </c:numRef>
          </c:val>
          <c:smooth val="0"/>
        </c:ser>
        <c:ser>
          <c:idx val="5"/>
          <c:order val="5"/>
          <c:val>
            <c:numRef>
              <c:f>'12"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I$13:$I$24</c:f>
              <c:numCache>
                <c:formatCode>General</c:formatCode>
                <c:ptCount val="12"/>
                <c:pt idx="0">
                  <c:v>237.70160000000001</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7"/>
          <c:order val="7"/>
          <c:val>
            <c:numRef>
              <c:f>'12" One Bar'!$J$13:$J$24</c:f>
              <c:numCache>
                <c:formatCode>General</c:formatCode>
                <c:ptCount val="12"/>
              </c:numCache>
            </c:numRef>
          </c:val>
          <c:smooth val="0"/>
        </c:ser>
        <c:ser>
          <c:idx val="8"/>
          <c:order val="8"/>
          <c:val>
            <c:numRef>
              <c:f>'12" One Bar'!$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L$13:$L$24</c:f>
              <c:numCache>
                <c:formatCode>General</c:formatCode>
                <c:ptCount val="12"/>
                <c:pt idx="0">
                  <c:v>157.45966000000001</c:v>
                </c:pt>
                <c:pt idx="1">
                  <c:v>197.58063999999999</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10"/>
          <c:order val="10"/>
          <c:val>
            <c:numRef>
              <c:f>'12" One Bar'!$M$13:$M$24</c:f>
              <c:numCache>
                <c:formatCode>General</c:formatCode>
                <c:ptCount val="12"/>
              </c:numCache>
            </c:numRef>
          </c:val>
          <c:smooth val="0"/>
        </c:ser>
        <c:ser>
          <c:idx val="11"/>
          <c:order val="11"/>
          <c:val>
            <c:numRef>
              <c:f>'12"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O$13:$O$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3"/>
          <c:order val="13"/>
          <c:val>
            <c:numRef>
              <c:f>'12" One Bar'!$P$13:$P$24</c:f>
              <c:numCache>
                <c:formatCode>General</c:formatCode>
                <c:ptCount val="12"/>
              </c:numCache>
            </c:numRef>
          </c:val>
          <c:smooth val="0"/>
        </c:ser>
        <c:ser>
          <c:idx val="14"/>
          <c:order val="14"/>
          <c:val>
            <c:numRef>
              <c:f>'12"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R$13:$R$24</c:f>
              <c:numCache>
                <c:formatCode>General</c:formatCode>
                <c:ptCount val="12"/>
                <c:pt idx="0">
                  <c:v>157.45966000000001</c:v>
                </c:pt>
                <c:pt idx="1">
                  <c:v>197.58063999999999</c:v>
                </c:pt>
                <c:pt idx="2">
                  <c:v>237.70160000000001</c:v>
                </c:pt>
                <c:pt idx="3">
                  <c:v>237.70160000000001</c:v>
                </c:pt>
                <c:pt idx="4">
                  <c:v>157.45966000000001</c:v>
                </c:pt>
                <c:pt idx="5">
                  <c:v>117.33869</c:v>
                </c:pt>
                <c:pt idx="6">
                  <c:v>117.33869</c:v>
                </c:pt>
                <c:pt idx="7">
                  <c:v>117.33869</c:v>
                </c:pt>
                <c:pt idx="8">
                  <c:v>157.45966000000001</c:v>
                </c:pt>
                <c:pt idx="9">
                  <c:v>197.58063999999999</c:v>
                </c:pt>
                <c:pt idx="10">
                  <c:v>197.58063999999999</c:v>
                </c:pt>
                <c:pt idx="11">
                  <c:v>237.70160000000001</c:v>
                </c:pt>
              </c:numCache>
            </c:numRef>
          </c:val>
          <c:smooth val="0"/>
        </c:ser>
        <c:ser>
          <c:idx val="16"/>
          <c:order val="16"/>
          <c:val>
            <c:numRef>
              <c:f>'12" One Bar'!$S$13:$S$24</c:f>
              <c:numCache>
                <c:formatCode>General</c:formatCode>
                <c:ptCount val="12"/>
              </c:numCache>
            </c:numRef>
          </c:val>
          <c:smooth val="0"/>
        </c:ser>
        <c:ser>
          <c:idx val="17"/>
          <c:order val="17"/>
          <c:val>
            <c:numRef>
              <c:f>'12"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U$13:$U$24</c:f>
              <c:numCache>
                <c:formatCode>General</c:formatCode>
                <c:ptCount val="12"/>
                <c:pt idx="0">
                  <c:v>197.58063999999999</c:v>
                </c:pt>
                <c:pt idx="1">
                  <c:v>197.58063999999999</c:v>
                </c:pt>
                <c:pt idx="2">
                  <c:v>197.58063999999999</c:v>
                </c:pt>
                <c:pt idx="3">
                  <c:v>197.58063999999999</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9"/>
          <c:order val="19"/>
          <c:val>
            <c:numRef>
              <c:f>'12" One Bar'!$V$13:$V$24</c:f>
              <c:numCache>
                <c:formatCode>General</c:formatCode>
                <c:ptCount val="12"/>
              </c:numCache>
            </c:numRef>
          </c:val>
          <c:smooth val="0"/>
        </c:ser>
        <c:ser>
          <c:idx val="20"/>
          <c:order val="20"/>
          <c:val>
            <c:numRef>
              <c:f>'12" One Bar'!$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X$13:$X$24</c:f>
              <c:numCache>
                <c:formatCode>General</c:formatCode>
                <c:ptCount val="12"/>
                <c:pt idx="0">
                  <c:v>157.45966000000001</c:v>
                </c:pt>
                <c:pt idx="1">
                  <c:v>237.70160000000001</c:v>
                </c:pt>
                <c:pt idx="2">
                  <c:v>237.70160000000001</c:v>
                </c:pt>
                <c:pt idx="3">
                  <c:v>237.70160000000001</c:v>
                </c:pt>
                <c:pt idx="4">
                  <c:v>197.58063999999999</c:v>
                </c:pt>
                <c:pt idx="5">
                  <c:v>117.33869</c:v>
                </c:pt>
                <c:pt idx="6">
                  <c:v>117.33869</c:v>
                </c:pt>
                <c:pt idx="7">
                  <c:v>117.33869</c:v>
                </c:pt>
                <c:pt idx="8">
                  <c:v>157.45966000000001</c:v>
                </c:pt>
                <c:pt idx="9">
                  <c:v>237.70160000000001</c:v>
                </c:pt>
                <c:pt idx="10">
                  <c:v>197.58063999999999</c:v>
                </c:pt>
                <c:pt idx="11">
                  <c:v>237.70160000000001</c:v>
                </c:pt>
              </c:numCache>
            </c:numRef>
          </c:val>
          <c:smooth val="0"/>
        </c:ser>
        <c:ser>
          <c:idx val="22"/>
          <c:order val="22"/>
          <c:val>
            <c:numRef>
              <c:f>'12" One Bar'!$Y$13:$Y$24</c:f>
              <c:numCache>
                <c:formatCode>General</c:formatCode>
                <c:ptCount val="12"/>
              </c:numCache>
            </c:numRef>
          </c:val>
          <c:smooth val="0"/>
        </c:ser>
        <c:ser>
          <c:idx val="23"/>
          <c:order val="23"/>
          <c:val>
            <c:numRef>
              <c:f>'12" One Bar'!$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A$13:$AA$24</c:f>
              <c:numCache>
                <c:formatCode>General</c:formatCode>
                <c:ptCount val="12"/>
                <c:pt idx="0">
                  <c:v>197.58063999999999</c:v>
                </c:pt>
                <c:pt idx="1">
                  <c:v>197.58063999999999</c:v>
                </c:pt>
                <c:pt idx="2">
                  <c:v>237.70160000000001</c:v>
                </c:pt>
                <c:pt idx="3">
                  <c:v>197.58063999999999</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25"/>
          <c:order val="25"/>
          <c:val>
            <c:numRef>
              <c:f>'12" One Bar'!$AB$13:$AB$24</c:f>
              <c:numCache>
                <c:formatCode>General</c:formatCode>
                <c:ptCount val="12"/>
              </c:numCache>
            </c:numRef>
          </c:val>
          <c:smooth val="0"/>
        </c:ser>
        <c:ser>
          <c:idx val="26"/>
          <c:order val="26"/>
          <c:val>
            <c:numRef>
              <c:f>'12"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D$13:$AD$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28"/>
          <c:order val="28"/>
          <c:val>
            <c:numRef>
              <c:f>'12" One Bar'!$AE$13:$AE$24</c:f>
              <c:numCache>
                <c:formatCode>General</c:formatCode>
                <c:ptCount val="12"/>
              </c:numCache>
            </c:numRef>
          </c:val>
          <c:smooth val="0"/>
        </c:ser>
        <c:ser>
          <c:idx val="29"/>
          <c:order val="29"/>
          <c:val>
            <c:numRef>
              <c:f>'12"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One Bar'!$AG$13:$AG$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1"/>
          <c:order val="31"/>
          <c:val>
            <c:numRef>
              <c:f>'12" One Bar'!$AH$13:$AH$24</c:f>
              <c:numCache>
                <c:formatCode>General</c:formatCode>
                <c:ptCount val="12"/>
              </c:numCache>
            </c:numRef>
          </c:val>
          <c:smooth val="0"/>
        </c:ser>
        <c:ser>
          <c:idx val="32"/>
          <c:order val="32"/>
          <c:val>
            <c:numRef>
              <c:f>'12"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J$13:$AJ$24</c:f>
              <c:numCache>
                <c:formatCode>General</c:formatCode>
                <c:ptCount val="12"/>
                <c:pt idx="0">
                  <c:v>157.45966000000001</c:v>
                </c:pt>
                <c:pt idx="1">
                  <c:v>237.70160000000001</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34"/>
          <c:order val="34"/>
          <c:val>
            <c:numRef>
              <c:f>'12" One Bar'!$AK$13:$AK$24</c:f>
              <c:numCache>
                <c:formatCode>General</c:formatCode>
                <c:ptCount val="12"/>
              </c:numCache>
            </c:numRef>
          </c:val>
          <c:smooth val="0"/>
        </c:ser>
        <c:ser>
          <c:idx val="35"/>
          <c:order val="35"/>
          <c:val>
            <c:numRef>
              <c:f>'12"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M$13:$AM$24</c:f>
              <c:numCache>
                <c:formatCode>General</c:formatCode>
                <c:ptCount val="12"/>
                <c:pt idx="0">
                  <c:v>197.58063999999999</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7"/>
          <c:order val="37"/>
          <c:val>
            <c:numRef>
              <c:f>'12" One Bar'!$AN$13:$AN$24</c:f>
              <c:numCache>
                <c:formatCode>General</c:formatCode>
                <c:ptCount val="12"/>
              </c:numCache>
            </c:numRef>
          </c:val>
          <c:smooth val="0"/>
        </c:ser>
        <c:ser>
          <c:idx val="38"/>
          <c:order val="38"/>
          <c:val>
            <c:numRef>
              <c:f>'12"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P$13:$AP$24</c:f>
              <c:numCache>
                <c:formatCode>General</c:formatCode>
                <c:ptCount val="12"/>
                <c:pt idx="0">
                  <c:v>197.58063999999999</c:v>
                </c:pt>
                <c:pt idx="1">
                  <c:v>237.70160000000001</c:v>
                </c:pt>
                <c:pt idx="2">
                  <c:v>237.70160000000001</c:v>
                </c:pt>
                <c:pt idx="3">
                  <c:v>197.58063999999999</c:v>
                </c:pt>
                <c:pt idx="4">
                  <c:v>157.45966000000001</c:v>
                </c:pt>
                <c:pt idx="5">
                  <c:v>117.33869</c:v>
                </c:pt>
                <c:pt idx="6">
                  <c:v>77.217735000000005</c:v>
                </c:pt>
                <c:pt idx="7">
                  <c:v>77.217735000000005</c:v>
                </c:pt>
                <c:pt idx="8">
                  <c:v>157.45966000000001</c:v>
                </c:pt>
                <c:pt idx="9">
                  <c:v>197.58063999999999</c:v>
                </c:pt>
                <c:pt idx="10">
                  <c:v>237.70160000000001</c:v>
                </c:pt>
                <c:pt idx="11">
                  <c:v>237.70160000000001</c:v>
                </c:pt>
              </c:numCache>
            </c:numRef>
          </c:val>
          <c:smooth val="0"/>
        </c:ser>
        <c:ser>
          <c:idx val="40"/>
          <c:order val="40"/>
          <c:val>
            <c:numRef>
              <c:f>'12" One Bar'!$AQ$13:$AQ$24</c:f>
              <c:numCache>
                <c:formatCode>General</c:formatCode>
                <c:ptCount val="12"/>
              </c:numCache>
            </c:numRef>
          </c:val>
          <c:smooth val="0"/>
        </c:ser>
        <c:ser>
          <c:idx val="41"/>
          <c:order val="41"/>
          <c:val>
            <c:numRef>
              <c:f>'12"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S$13:$AS$24</c:f>
              <c:numCache>
                <c:formatCode>General</c:formatCode>
                <c:ptCount val="12"/>
                <c:pt idx="0">
                  <c:v>197.58063999999999</c:v>
                </c:pt>
                <c:pt idx="1">
                  <c:v>237.70160000000001</c:v>
                </c:pt>
                <c:pt idx="2">
                  <c:v>237.70160000000001</c:v>
                </c:pt>
                <c:pt idx="3">
                  <c:v>197.58063999999999</c:v>
                </c:pt>
                <c:pt idx="4">
                  <c:v>157.45966000000001</c:v>
                </c:pt>
                <c:pt idx="5">
                  <c:v>117.33869</c:v>
                </c:pt>
                <c:pt idx="6">
                  <c:v>117.33869</c:v>
                </c:pt>
                <c:pt idx="7">
                  <c:v>117.33869</c:v>
                </c:pt>
                <c:pt idx="8">
                  <c:v>197.58063999999999</c:v>
                </c:pt>
                <c:pt idx="9">
                  <c:v>237.70160000000001</c:v>
                </c:pt>
                <c:pt idx="10">
                  <c:v>237.70160000000001</c:v>
                </c:pt>
                <c:pt idx="11">
                  <c:v>237.70160000000001</c:v>
                </c:pt>
              </c:numCache>
            </c:numRef>
          </c:val>
          <c:smooth val="0"/>
        </c:ser>
        <c:ser>
          <c:idx val="43"/>
          <c:order val="43"/>
          <c:val>
            <c:numRef>
              <c:f>'12" One Bar'!$AT$13:$AT$24</c:f>
              <c:numCache>
                <c:formatCode>General</c:formatCode>
                <c:ptCount val="12"/>
              </c:numCache>
            </c:numRef>
          </c:val>
          <c:smooth val="0"/>
        </c:ser>
        <c:ser>
          <c:idx val="44"/>
          <c:order val="44"/>
          <c:val>
            <c:numRef>
              <c:f>'12"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V$13:$AV$24</c:f>
              <c:numCache>
                <c:formatCode>General</c:formatCode>
                <c:ptCount val="12"/>
                <c:pt idx="0">
                  <c:v>197.58063999999999</c:v>
                </c:pt>
                <c:pt idx="1">
                  <c:v>197.58063999999999</c:v>
                </c:pt>
                <c:pt idx="2">
                  <c:v>197.58063999999999</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6"/>
          <c:order val="46"/>
          <c:val>
            <c:numRef>
              <c:f>'12" One Bar'!$AW$13:$AW$24</c:f>
              <c:numCache>
                <c:formatCode>General</c:formatCode>
                <c:ptCount val="12"/>
              </c:numCache>
            </c:numRef>
          </c:val>
          <c:smooth val="0"/>
        </c:ser>
        <c:ser>
          <c:idx val="47"/>
          <c:order val="47"/>
          <c:val>
            <c:numRef>
              <c:f>'12"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Y$13:$AY$24</c:f>
              <c:numCache>
                <c:formatCode>General</c:formatCode>
                <c:ptCount val="12"/>
                <c:pt idx="0">
                  <c:v>237.70160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49"/>
          <c:order val="49"/>
          <c:val>
            <c:numRef>
              <c:f>'12" One Bar'!$AZ$13:$AZ$24</c:f>
              <c:numCache>
                <c:formatCode>General</c:formatCode>
                <c:ptCount val="12"/>
              </c:numCache>
            </c:numRef>
          </c:val>
          <c:smooth val="0"/>
        </c:ser>
        <c:ser>
          <c:idx val="50"/>
          <c:order val="50"/>
          <c:val>
            <c:numRef>
              <c:f>'12"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B$13:$BB$24</c:f>
              <c:numCache>
                <c:formatCode>General</c:formatCode>
                <c:ptCount val="12"/>
                <c:pt idx="0">
                  <c:v>157.45966000000001</c:v>
                </c:pt>
                <c:pt idx="1">
                  <c:v>197.58063999999999</c:v>
                </c:pt>
                <c:pt idx="2">
                  <c:v>197.58063999999999</c:v>
                </c:pt>
                <c:pt idx="3">
                  <c:v>197.58063999999999</c:v>
                </c:pt>
                <c:pt idx="4">
                  <c:v>157.45966000000001</c:v>
                </c:pt>
                <c:pt idx="5">
                  <c:v>117.33869</c:v>
                </c:pt>
                <c:pt idx="6">
                  <c:v>117.33869</c:v>
                </c:pt>
                <c:pt idx="7">
                  <c:v>117.33869</c:v>
                </c:pt>
                <c:pt idx="8">
                  <c:v>157.45966000000001</c:v>
                </c:pt>
                <c:pt idx="9">
                  <c:v>197.58063999999999</c:v>
                </c:pt>
                <c:pt idx="10">
                  <c:v>237.70160000000001</c:v>
                </c:pt>
                <c:pt idx="11">
                  <c:v>197.58063999999999</c:v>
                </c:pt>
              </c:numCache>
            </c:numRef>
          </c:val>
          <c:smooth val="0"/>
        </c:ser>
        <c:ser>
          <c:idx val="52"/>
          <c:order val="52"/>
          <c:val>
            <c:numRef>
              <c:f>'12" One Bar'!$BC$13:$BC$24</c:f>
              <c:numCache>
                <c:formatCode>General</c:formatCode>
                <c:ptCount val="12"/>
              </c:numCache>
            </c:numRef>
          </c:val>
          <c:smooth val="0"/>
        </c:ser>
        <c:ser>
          <c:idx val="53"/>
          <c:order val="53"/>
          <c:val>
            <c:numRef>
              <c:f>'12"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E$13:$BE$24</c:f>
              <c:numCache>
                <c:formatCode>General</c:formatCode>
                <c:ptCount val="12"/>
                <c:pt idx="0">
                  <c:v>197.58063999999999</c:v>
                </c:pt>
                <c:pt idx="1">
                  <c:v>237.70160000000001</c:v>
                </c:pt>
                <c:pt idx="2">
                  <c:v>197.58063999999999</c:v>
                </c:pt>
                <c:pt idx="3">
                  <c:v>197.58063999999999</c:v>
                </c:pt>
                <c:pt idx="4">
                  <c:v>117.33869</c:v>
                </c:pt>
                <c:pt idx="5">
                  <c:v>117.33869</c:v>
                </c:pt>
                <c:pt idx="6">
                  <c:v>117.33869</c:v>
                </c:pt>
                <c:pt idx="7">
                  <c:v>117.33869</c:v>
                </c:pt>
                <c:pt idx="8">
                  <c:v>197.58063999999999</c:v>
                </c:pt>
                <c:pt idx="9">
                  <c:v>237.70160000000001</c:v>
                </c:pt>
                <c:pt idx="10">
                  <c:v>237.70160000000001</c:v>
                </c:pt>
                <c:pt idx="11">
                  <c:v>237.70160000000001</c:v>
                </c:pt>
              </c:numCache>
            </c:numRef>
          </c:val>
          <c:smooth val="0"/>
        </c:ser>
        <c:dLbls>
          <c:showLegendKey val="0"/>
          <c:showVal val="0"/>
          <c:showCatName val="0"/>
          <c:showSerName val="0"/>
          <c:showPercent val="0"/>
          <c:showBubbleSize val="0"/>
        </c:dLbls>
        <c:marker val="1"/>
        <c:smooth val="0"/>
        <c:axId val="133563904"/>
        <c:axId val="133565824"/>
      </c:lineChart>
      <c:catAx>
        <c:axId val="133563904"/>
        <c:scaling>
          <c:orientation val="minMax"/>
        </c:scaling>
        <c:delete val="0"/>
        <c:axPos val="b"/>
        <c:majorTickMark val="out"/>
        <c:minorTickMark val="none"/>
        <c:tickLblPos val="nextTo"/>
        <c:crossAx val="133565824"/>
        <c:crosses val="autoZero"/>
        <c:auto val="1"/>
        <c:lblAlgn val="ctr"/>
        <c:lblOffset val="100"/>
        <c:noMultiLvlLbl val="0"/>
      </c:catAx>
      <c:valAx>
        <c:axId val="133565824"/>
        <c:scaling>
          <c:orientation val="minMax"/>
          <c:max val="1000"/>
        </c:scaling>
        <c:delete val="0"/>
        <c:axPos val="l"/>
        <c:majorGridlines/>
        <c:title>
          <c:tx>
            <c:rich>
              <a:bodyPr rot="0" vert="horz"/>
              <a:lstStyle/>
              <a:p>
                <a:pPr>
                  <a:defRPr/>
                </a:pPr>
                <a:r>
                  <a:rPr lang="en-US"/>
                  <a:t>Rate</a:t>
                </a:r>
              </a:p>
            </c:rich>
          </c:tx>
          <c:layout/>
          <c:overlay val="0"/>
        </c:title>
        <c:numFmt formatCode="General" sourceLinked="1"/>
        <c:majorTickMark val="out"/>
        <c:minorTickMark val="none"/>
        <c:tickLblPos val="nextTo"/>
        <c:crossAx val="13356390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B$1:$B$12</c:f>
              <c:numCache>
                <c:formatCode>General</c:formatCode>
                <c:ptCount val="12"/>
                <c:pt idx="0">
                  <c:v>0.32258063999999997</c:v>
                </c:pt>
                <c:pt idx="1">
                  <c:v>0.38709675999999998</c:v>
                </c:pt>
                <c:pt idx="2">
                  <c:v>0.38709675999999998</c:v>
                </c:pt>
                <c:pt idx="3">
                  <c:v>0.38709675999999998</c:v>
                </c:pt>
                <c:pt idx="4">
                  <c:v>0.32258063999999997</c:v>
                </c:pt>
                <c:pt idx="5">
                  <c:v>0.29032257</c:v>
                </c:pt>
                <c:pt idx="6">
                  <c:v>0.29032257</c:v>
                </c:pt>
                <c:pt idx="7">
                  <c:v>0.29032257</c:v>
                </c:pt>
                <c:pt idx="8">
                  <c:v>0.61290323999999996</c:v>
                </c:pt>
                <c:pt idx="9">
                  <c:v>0.35483870000000001</c:v>
                </c:pt>
                <c:pt idx="10">
                  <c:v>0.35483870000000001</c:v>
                </c:pt>
                <c:pt idx="11">
                  <c:v>0.38709675999999998</c:v>
                </c:pt>
              </c:numCache>
            </c:numRef>
          </c:val>
          <c:smooth val="0"/>
        </c:ser>
        <c:ser>
          <c:idx val="1"/>
          <c:order val="1"/>
          <c:val>
            <c:numRef>
              <c:f>'12" One Bar'!$C$1:$C$12</c:f>
              <c:numCache>
                <c:formatCode>General</c:formatCode>
                <c:ptCount val="12"/>
              </c:numCache>
            </c:numRef>
          </c:val>
          <c:smooth val="0"/>
        </c:ser>
        <c:ser>
          <c:idx val="2"/>
          <c:order val="2"/>
          <c:val>
            <c:numRef>
              <c:f>'12" One Bar'!$D$1:$D$12</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E$1:$E$12</c:f>
              <c:numCache>
                <c:formatCode>General</c:formatCode>
                <c:ptCount val="12"/>
                <c:pt idx="0">
                  <c:v>0.38709675999999998</c:v>
                </c:pt>
                <c:pt idx="1">
                  <c:v>0.35483870000000001</c:v>
                </c:pt>
                <c:pt idx="2">
                  <c:v>0.38709675999999998</c:v>
                </c:pt>
                <c:pt idx="3">
                  <c:v>0.38709675999999998</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4"/>
          <c:order val="4"/>
          <c:val>
            <c:numRef>
              <c:f>'12" One Bar'!$F$1:$F$12</c:f>
              <c:numCache>
                <c:formatCode>General</c:formatCode>
                <c:ptCount val="12"/>
              </c:numCache>
            </c:numRef>
          </c:val>
          <c:smooth val="0"/>
        </c:ser>
        <c:ser>
          <c:idx val="5"/>
          <c:order val="5"/>
          <c:val>
            <c:numRef>
              <c:f>'12" One Bar'!$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H$1:$H$12</c:f>
              <c:numCache>
                <c:formatCode>General</c:formatCode>
                <c:ptCount val="12"/>
                <c:pt idx="0">
                  <c:v>0.38709675999999998</c:v>
                </c:pt>
                <c:pt idx="1">
                  <c:v>0.38709675999999998</c:v>
                </c:pt>
                <c:pt idx="2">
                  <c:v>0.35483870000000001</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7"/>
          <c:order val="7"/>
          <c:val>
            <c:numRef>
              <c:f>'12" One Bar'!$I$1:$I$12</c:f>
              <c:numCache>
                <c:formatCode>General</c:formatCode>
                <c:ptCount val="12"/>
              </c:numCache>
            </c:numRef>
          </c:val>
          <c:smooth val="0"/>
        </c:ser>
        <c:ser>
          <c:idx val="8"/>
          <c:order val="8"/>
          <c:val>
            <c:numRef>
              <c:f>'12" One Bar'!$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K$1:$K$12</c:f>
              <c:numCache>
                <c:formatCode>General</c:formatCode>
                <c:ptCount val="12"/>
                <c:pt idx="0">
                  <c:v>0.32258063999999997</c:v>
                </c:pt>
                <c:pt idx="1">
                  <c:v>0.35483870000000001</c:v>
                </c:pt>
                <c:pt idx="2">
                  <c:v>0.38709675999999998</c:v>
                </c:pt>
                <c:pt idx="3">
                  <c:v>0.38709675999999998</c:v>
                </c:pt>
                <c:pt idx="4">
                  <c:v>0.32258063999999997</c:v>
                </c:pt>
                <c:pt idx="5">
                  <c:v>0.25806449999999997</c:v>
                </c:pt>
                <c:pt idx="6">
                  <c:v>0.29032257</c:v>
                </c:pt>
                <c:pt idx="7">
                  <c:v>0.29032257</c:v>
                </c:pt>
                <c:pt idx="8">
                  <c:v>0.32258063999999997</c:v>
                </c:pt>
                <c:pt idx="9">
                  <c:v>0.38709675999999998</c:v>
                </c:pt>
                <c:pt idx="10">
                  <c:v>0.35483870000000001</c:v>
                </c:pt>
                <c:pt idx="11">
                  <c:v>0.38709675999999998</c:v>
                </c:pt>
              </c:numCache>
            </c:numRef>
          </c:val>
          <c:smooth val="0"/>
        </c:ser>
        <c:ser>
          <c:idx val="10"/>
          <c:order val="10"/>
          <c:val>
            <c:numRef>
              <c:f>'12" One Bar'!$L$1:$L$12</c:f>
              <c:numCache>
                <c:formatCode>General</c:formatCode>
                <c:ptCount val="12"/>
              </c:numCache>
            </c:numRef>
          </c:val>
          <c:smooth val="0"/>
        </c:ser>
        <c:ser>
          <c:idx val="11"/>
          <c:order val="11"/>
          <c:val>
            <c:numRef>
              <c:f>'12" One Bar'!$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One Bar'!$N$1:$N$12</c:f>
              <c:numCache>
                <c:formatCode>General</c:formatCode>
                <c:ptCount val="12"/>
                <c:pt idx="0">
                  <c:v>0.35483870000000001</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13"/>
          <c:order val="13"/>
          <c:val>
            <c:numRef>
              <c:f>'12" One Bar'!$O$1:$O$12</c:f>
              <c:numCache>
                <c:formatCode>General</c:formatCode>
                <c:ptCount val="12"/>
              </c:numCache>
            </c:numRef>
          </c:val>
          <c:smooth val="0"/>
        </c:ser>
        <c:ser>
          <c:idx val="14"/>
          <c:order val="14"/>
          <c:val>
            <c:numRef>
              <c:f>'12" One Bar'!$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Q$1:$Q$12</c:f>
              <c:numCache>
                <c:formatCode>General</c:formatCode>
                <c:ptCount val="12"/>
                <c:pt idx="0">
                  <c:v>0.32258063999999997</c:v>
                </c:pt>
                <c:pt idx="1">
                  <c:v>0.35483870000000001</c:v>
                </c:pt>
                <c:pt idx="2">
                  <c:v>0.38709675999999998</c:v>
                </c:pt>
                <c:pt idx="3">
                  <c:v>0.38709675999999998</c:v>
                </c:pt>
                <c:pt idx="4">
                  <c:v>0.32258063999999997</c:v>
                </c:pt>
                <c:pt idx="5">
                  <c:v>0.29032257</c:v>
                </c:pt>
                <c:pt idx="6">
                  <c:v>0.29032257</c:v>
                </c:pt>
                <c:pt idx="7">
                  <c:v>0.29032257</c:v>
                </c:pt>
                <c:pt idx="8">
                  <c:v>0.32258063999999997</c:v>
                </c:pt>
                <c:pt idx="9">
                  <c:v>0.35483870000000001</c:v>
                </c:pt>
                <c:pt idx="10">
                  <c:v>0.35483870000000001</c:v>
                </c:pt>
                <c:pt idx="11">
                  <c:v>0.38709675999999998</c:v>
                </c:pt>
              </c:numCache>
            </c:numRef>
          </c:val>
          <c:smooth val="0"/>
        </c:ser>
        <c:ser>
          <c:idx val="16"/>
          <c:order val="16"/>
          <c:val>
            <c:numRef>
              <c:f>'12" One Bar'!$R$1:$R$12</c:f>
              <c:numCache>
                <c:formatCode>General</c:formatCode>
                <c:ptCount val="12"/>
              </c:numCache>
            </c:numRef>
          </c:val>
          <c:smooth val="0"/>
        </c:ser>
        <c:ser>
          <c:idx val="17"/>
          <c:order val="17"/>
          <c:val>
            <c:numRef>
              <c:f>'12" One Bar'!$S$1:$S$12</c:f>
              <c:numCache>
                <c:formatCode>General</c:formatCode>
                <c:ptCount val="12"/>
              </c:numCache>
            </c:numRef>
          </c:val>
          <c:smooth val="0"/>
        </c:ser>
        <c:ser>
          <c:idx val="18"/>
          <c:order val="18"/>
          <c:spPr>
            <a:ln>
              <a:noFill/>
            </a:ln>
          </c:spPr>
          <c:marker>
            <c:symbol val="x"/>
            <c:size val="7"/>
            <c:spPr>
              <a:ln>
                <a:solidFill>
                  <a:srgbClr val="4F81BD"/>
                </a:solidFill>
              </a:ln>
            </c:spPr>
          </c:marker>
          <c:val>
            <c:numRef>
              <c:f>'12" One Bar'!$T$1:$T$12</c:f>
              <c:numCache>
                <c:formatCode>General</c:formatCode>
                <c:ptCount val="12"/>
                <c:pt idx="0">
                  <c:v>0.35483870000000001</c:v>
                </c:pt>
                <c:pt idx="1">
                  <c:v>0.35483870000000001</c:v>
                </c:pt>
                <c:pt idx="2">
                  <c:v>0.35483870000000001</c:v>
                </c:pt>
                <c:pt idx="3">
                  <c:v>0.35483870000000001</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19"/>
          <c:order val="19"/>
          <c:val>
            <c:numRef>
              <c:f>'12" One Bar'!$U$1:$U$12</c:f>
              <c:numCache>
                <c:formatCode>General</c:formatCode>
                <c:ptCount val="12"/>
              </c:numCache>
            </c:numRef>
          </c:val>
          <c:smooth val="0"/>
        </c:ser>
        <c:ser>
          <c:idx val="20"/>
          <c:order val="20"/>
          <c:val>
            <c:numRef>
              <c:f>'12" One Bar'!$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W$1:$W$12</c:f>
              <c:numCache>
                <c:formatCode>General</c:formatCode>
                <c:ptCount val="12"/>
                <c:pt idx="0">
                  <c:v>0.32258063999999997</c:v>
                </c:pt>
                <c:pt idx="1">
                  <c:v>0.38709675999999998</c:v>
                </c:pt>
                <c:pt idx="2">
                  <c:v>0.38709675999999998</c:v>
                </c:pt>
                <c:pt idx="3">
                  <c:v>0.38709675999999998</c:v>
                </c:pt>
                <c:pt idx="4">
                  <c:v>0.35483870000000001</c:v>
                </c:pt>
                <c:pt idx="5">
                  <c:v>0.29032257</c:v>
                </c:pt>
                <c:pt idx="6">
                  <c:v>0.29032257</c:v>
                </c:pt>
                <c:pt idx="7">
                  <c:v>0.29032257</c:v>
                </c:pt>
                <c:pt idx="8">
                  <c:v>0.32258063999999997</c:v>
                </c:pt>
                <c:pt idx="9">
                  <c:v>0.38709675999999998</c:v>
                </c:pt>
                <c:pt idx="10">
                  <c:v>0.35483870000000001</c:v>
                </c:pt>
                <c:pt idx="11">
                  <c:v>0.38709675999999998</c:v>
                </c:pt>
              </c:numCache>
            </c:numRef>
          </c:val>
          <c:smooth val="0"/>
        </c:ser>
        <c:ser>
          <c:idx val="22"/>
          <c:order val="22"/>
          <c:val>
            <c:numRef>
              <c:f>'12" One Bar'!$X$1:$X$12</c:f>
              <c:numCache>
                <c:formatCode>General</c:formatCode>
                <c:ptCount val="12"/>
              </c:numCache>
            </c:numRef>
          </c:val>
          <c:smooth val="0"/>
        </c:ser>
        <c:ser>
          <c:idx val="23"/>
          <c:order val="23"/>
          <c:val>
            <c:numRef>
              <c:f>'12" One Bar'!$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Z$1:$Z$12</c:f>
              <c:numCache>
                <c:formatCode>General</c:formatCode>
                <c:ptCount val="12"/>
                <c:pt idx="0">
                  <c:v>0.35483870000000001</c:v>
                </c:pt>
                <c:pt idx="1">
                  <c:v>0.35483870000000001</c:v>
                </c:pt>
                <c:pt idx="2">
                  <c:v>0.38709675999999998</c:v>
                </c:pt>
                <c:pt idx="3">
                  <c:v>0.35483870000000001</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25"/>
          <c:order val="25"/>
          <c:val>
            <c:numRef>
              <c:f>'12" One Bar'!$AA$1:$AA$12</c:f>
              <c:numCache>
                <c:formatCode>General</c:formatCode>
                <c:ptCount val="12"/>
              </c:numCache>
            </c:numRef>
          </c:val>
          <c:smooth val="0"/>
        </c:ser>
        <c:ser>
          <c:idx val="26"/>
          <c:order val="26"/>
          <c:val>
            <c:numRef>
              <c:f>'12" One Bar'!$AB$1:$AB$12</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C$1:$AC$12</c:f>
              <c:numCache>
                <c:formatCode>General</c:formatCode>
                <c:ptCount val="12"/>
                <c:pt idx="0">
                  <c:v>0.32258063999999997</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28"/>
          <c:order val="28"/>
          <c:val>
            <c:numRef>
              <c:f>'12" One Bar'!$AD$1:$AD$12</c:f>
              <c:numCache>
                <c:formatCode>General</c:formatCode>
                <c:ptCount val="12"/>
              </c:numCache>
            </c:numRef>
          </c:val>
          <c:smooth val="0"/>
        </c:ser>
        <c:ser>
          <c:idx val="29"/>
          <c:order val="29"/>
          <c:val>
            <c:numRef>
              <c:f>'12" One Bar'!$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F$1:$AF$12</c:f>
              <c:numCache>
                <c:formatCode>General</c:formatCode>
                <c:ptCount val="12"/>
                <c:pt idx="0">
                  <c:v>0.35483870000000001</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31"/>
          <c:order val="31"/>
          <c:val>
            <c:numRef>
              <c:f>'12" One Bar'!$AG$1:$AG$12</c:f>
              <c:numCache>
                <c:formatCode>General</c:formatCode>
                <c:ptCount val="12"/>
              </c:numCache>
            </c:numRef>
          </c:val>
          <c:smooth val="0"/>
        </c:ser>
        <c:ser>
          <c:idx val="32"/>
          <c:order val="32"/>
          <c:val>
            <c:numRef>
              <c:f>'12" One Bar'!$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I$1:$AI$12</c:f>
              <c:numCache>
                <c:formatCode>General</c:formatCode>
                <c:ptCount val="12"/>
                <c:pt idx="0">
                  <c:v>0.32258063999999997</c:v>
                </c:pt>
                <c:pt idx="1">
                  <c:v>0.38709675999999998</c:v>
                </c:pt>
                <c:pt idx="2">
                  <c:v>0.38709675999999998</c:v>
                </c:pt>
                <c:pt idx="3">
                  <c:v>0.38709675999999998</c:v>
                </c:pt>
                <c:pt idx="4">
                  <c:v>0.32258063999999997</c:v>
                </c:pt>
                <c:pt idx="5">
                  <c:v>0.25806449999999997</c:v>
                </c:pt>
                <c:pt idx="6">
                  <c:v>0.29032257</c:v>
                </c:pt>
                <c:pt idx="7">
                  <c:v>0.29032257</c:v>
                </c:pt>
                <c:pt idx="8">
                  <c:v>0.32258063999999997</c:v>
                </c:pt>
                <c:pt idx="9">
                  <c:v>0.38709675999999998</c:v>
                </c:pt>
                <c:pt idx="10">
                  <c:v>0.35483870000000001</c:v>
                </c:pt>
                <c:pt idx="11">
                  <c:v>0.38709675999999998</c:v>
                </c:pt>
              </c:numCache>
            </c:numRef>
          </c:val>
          <c:smooth val="0"/>
        </c:ser>
        <c:ser>
          <c:idx val="34"/>
          <c:order val="34"/>
          <c:val>
            <c:numRef>
              <c:f>'12" One Bar'!$AJ$1:$AJ$12</c:f>
              <c:numCache>
                <c:formatCode>General</c:formatCode>
                <c:ptCount val="12"/>
              </c:numCache>
            </c:numRef>
          </c:val>
          <c:smooth val="0"/>
        </c:ser>
        <c:ser>
          <c:idx val="35"/>
          <c:order val="35"/>
          <c:val>
            <c:numRef>
              <c:f>'12" One Bar'!$AK$1:$AK$12</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L$1:$AL$12</c:f>
              <c:numCache>
                <c:formatCode>General</c:formatCode>
                <c:ptCount val="12"/>
                <c:pt idx="0">
                  <c:v>0.35483870000000001</c:v>
                </c:pt>
                <c:pt idx="1">
                  <c:v>0.38709675999999998</c:v>
                </c:pt>
                <c:pt idx="2">
                  <c:v>0.35483870000000001</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37"/>
          <c:order val="37"/>
          <c:val>
            <c:numRef>
              <c:f>'12" One Bar'!$AM$1:$AM$12</c:f>
              <c:numCache>
                <c:formatCode>General</c:formatCode>
                <c:ptCount val="12"/>
              </c:numCache>
            </c:numRef>
          </c:val>
          <c:smooth val="0"/>
        </c:ser>
        <c:ser>
          <c:idx val="38"/>
          <c:order val="38"/>
          <c:val>
            <c:numRef>
              <c:f>'12" One Bar'!$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O$1:$AO$12</c:f>
              <c:numCache>
                <c:formatCode>General</c:formatCode>
                <c:ptCount val="12"/>
                <c:pt idx="0">
                  <c:v>0.35483870000000001</c:v>
                </c:pt>
                <c:pt idx="1">
                  <c:v>0.38709675999999998</c:v>
                </c:pt>
                <c:pt idx="2">
                  <c:v>0.38709675999999998</c:v>
                </c:pt>
                <c:pt idx="3">
                  <c:v>0.35483870000000001</c:v>
                </c:pt>
                <c:pt idx="4">
                  <c:v>0.32258063999999997</c:v>
                </c:pt>
                <c:pt idx="5">
                  <c:v>0.29032257</c:v>
                </c:pt>
                <c:pt idx="6">
                  <c:v>0.25806449999999997</c:v>
                </c:pt>
                <c:pt idx="7">
                  <c:v>0.25806449999999997</c:v>
                </c:pt>
                <c:pt idx="8">
                  <c:v>0.32258063999999997</c:v>
                </c:pt>
                <c:pt idx="9">
                  <c:v>0.35483870000000001</c:v>
                </c:pt>
                <c:pt idx="10">
                  <c:v>0.38709675999999998</c:v>
                </c:pt>
                <c:pt idx="11">
                  <c:v>0.38709675999999998</c:v>
                </c:pt>
              </c:numCache>
            </c:numRef>
          </c:val>
          <c:smooth val="0"/>
        </c:ser>
        <c:ser>
          <c:idx val="40"/>
          <c:order val="40"/>
          <c:val>
            <c:numRef>
              <c:f>'12" One Bar'!$AP$1:$AP$12</c:f>
              <c:numCache>
                <c:formatCode>General</c:formatCode>
                <c:ptCount val="12"/>
              </c:numCache>
            </c:numRef>
          </c:val>
          <c:smooth val="0"/>
        </c:ser>
        <c:ser>
          <c:idx val="41"/>
          <c:order val="41"/>
          <c:val>
            <c:numRef>
              <c:f>'12" One Bar'!$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R$1:$AR$12</c:f>
              <c:numCache>
                <c:formatCode>General</c:formatCode>
                <c:ptCount val="12"/>
                <c:pt idx="0">
                  <c:v>0.35483870000000001</c:v>
                </c:pt>
                <c:pt idx="1">
                  <c:v>0.38709675999999998</c:v>
                </c:pt>
                <c:pt idx="2">
                  <c:v>0.38709675999999998</c:v>
                </c:pt>
                <c:pt idx="3">
                  <c:v>0.35483870000000001</c:v>
                </c:pt>
                <c:pt idx="4">
                  <c:v>0.32258063999999997</c:v>
                </c:pt>
                <c:pt idx="5">
                  <c:v>0.29032257</c:v>
                </c:pt>
                <c:pt idx="6">
                  <c:v>0.29032257</c:v>
                </c:pt>
                <c:pt idx="7">
                  <c:v>0.29032257</c:v>
                </c:pt>
                <c:pt idx="8">
                  <c:v>0.35483870000000001</c:v>
                </c:pt>
                <c:pt idx="9">
                  <c:v>0.38709675999999998</c:v>
                </c:pt>
                <c:pt idx="10">
                  <c:v>0.38709675999999998</c:v>
                </c:pt>
                <c:pt idx="11">
                  <c:v>0.38709675999999998</c:v>
                </c:pt>
              </c:numCache>
            </c:numRef>
          </c:val>
          <c:smooth val="0"/>
        </c:ser>
        <c:ser>
          <c:idx val="43"/>
          <c:order val="43"/>
          <c:val>
            <c:numRef>
              <c:f>'12" One Bar'!$AS$1:$AS$12</c:f>
              <c:numCache>
                <c:formatCode>General</c:formatCode>
                <c:ptCount val="12"/>
              </c:numCache>
            </c:numRef>
          </c:val>
          <c:smooth val="0"/>
        </c:ser>
        <c:ser>
          <c:idx val="44"/>
          <c:order val="44"/>
          <c:val>
            <c:numRef>
              <c:f>'12" One Bar'!$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U$1:$AU$12</c:f>
              <c:numCache>
                <c:formatCode>General</c:formatCode>
                <c:ptCount val="12"/>
                <c:pt idx="0">
                  <c:v>0.35483870000000001</c:v>
                </c:pt>
                <c:pt idx="1">
                  <c:v>0.35483870000000001</c:v>
                </c:pt>
                <c:pt idx="2">
                  <c:v>0.35483870000000001</c:v>
                </c:pt>
                <c:pt idx="3">
                  <c:v>0.38709675999999998</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46"/>
          <c:order val="46"/>
          <c:val>
            <c:numRef>
              <c:f>'12" One Bar'!$AV$1:$AV$12</c:f>
              <c:numCache>
                <c:formatCode>General</c:formatCode>
                <c:ptCount val="12"/>
              </c:numCache>
            </c:numRef>
          </c:val>
          <c:smooth val="0"/>
        </c:ser>
        <c:ser>
          <c:idx val="47"/>
          <c:order val="47"/>
          <c:val>
            <c:numRef>
              <c:f>'12" One Bar'!$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X$1:$AX$12</c:f>
              <c:numCache>
                <c:formatCode>General</c:formatCode>
                <c:ptCount val="12"/>
                <c:pt idx="0">
                  <c:v>0.38709675999999998</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49"/>
          <c:order val="49"/>
          <c:val>
            <c:numRef>
              <c:f>'12" One Bar'!$AY$1:$AY$12</c:f>
              <c:numCache>
                <c:formatCode>General</c:formatCode>
                <c:ptCount val="12"/>
              </c:numCache>
            </c:numRef>
          </c:val>
          <c:smooth val="0"/>
        </c:ser>
        <c:ser>
          <c:idx val="50"/>
          <c:order val="50"/>
          <c:val>
            <c:numRef>
              <c:f>'12" One Bar'!$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A$1:$BA$12</c:f>
              <c:numCache>
                <c:formatCode>General</c:formatCode>
                <c:ptCount val="12"/>
                <c:pt idx="0">
                  <c:v>0.32258063999999997</c:v>
                </c:pt>
                <c:pt idx="1">
                  <c:v>0.35483870000000001</c:v>
                </c:pt>
                <c:pt idx="2">
                  <c:v>0.35483870000000001</c:v>
                </c:pt>
                <c:pt idx="3">
                  <c:v>0.35483870000000001</c:v>
                </c:pt>
                <c:pt idx="4">
                  <c:v>0.32258063999999997</c:v>
                </c:pt>
                <c:pt idx="5">
                  <c:v>0.29032257</c:v>
                </c:pt>
                <c:pt idx="6">
                  <c:v>0.29032257</c:v>
                </c:pt>
                <c:pt idx="7">
                  <c:v>0.29032257</c:v>
                </c:pt>
                <c:pt idx="8">
                  <c:v>0.32258063999999997</c:v>
                </c:pt>
                <c:pt idx="9">
                  <c:v>0.35483870000000001</c:v>
                </c:pt>
                <c:pt idx="10">
                  <c:v>0.38709675999999998</c:v>
                </c:pt>
                <c:pt idx="11">
                  <c:v>0.35483870000000001</c:v>
                </c:pt>
              </c:numCache>
            </c:numRef>
          </c:val>
          <c:smooth val="0"/>
        </c:ser>
        <c:ser>
          <c:idx val="52"/>
          <c:order val="52"/>
          <c:val>
            <c:numRef>
              <c:f>'12" One Bar'!$BB$1:$BB$12</c:f>
              <c:numCache>
                <c:formatCode>General</c:formatCode>
                <c:ptCount val="12"/>
              </c:numCache>
            </c:numRef>
          </c:val>
          <c:smooth val="0"/>
        </c:ser>
        <c:ser>
          <c:idx val="53"/>
          <c:order val="53"/>
          <c:val>
            <c:numRef>
              <c:f>'12" One Bar'!$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D$1:$BD$12</c:f>
              <c:numCache>
                <c:formatCode>General</c:formatCode>
                <c:ptCount val="12"/>
                <c:pt idx="0">
                  <c:v>0.35483870000000001</c:v>
                </c:pt>
                <c:pt idx="1">
                  <c:v>0.38709675999999998</c:v>
                </c:pt>
                <c:pt idx="2">
                  <c:v>0.35483870000000001</c:v>
                </c:pt>
                <c:pt idx="3">
                  <c:v>0.35483870000000001</c:v>
                </c:pt>
                <c:pt idx="4">
                  <c:v>0.29032257</c:v>
                </c:pt>
                <c:pt idx="5">
                  <c:v>0.29032257</c:v>
                </c:pt>
                <c:pt idx="6">
                  <c:v>0.29032257</c:v>
                </c:pt>
                <c:pt idx="7">
                  <c:v>0.29032257</c:v>
                </c:pt>
                <c:pt idx="8">
                  <c:v>0.35483870000000001</c:v>
                </c:pt>
                <c:pt idx="9">
                  <c:v>0.38709675999999998</c:v>
                </c:pt>
                <c:pt idx="10">
                  <c:v>0.38709675999999998</c:v>
                </c:pt>
                <c:pt idx="11">
                  <c:v>0.38709675999999998</c:v>
                </c:pt>
              </c:numCache>
            </c:numRef>
          </c:val>
          <c:smooth val="0"/>
        </c:ser>
        <c:dLbls>
          <c:showLegendKey val="0"/>
          <c:showVal val="0"/>
          <c:showCatName val="0"/>
          <c:showSerName val="0"/>
          <c:showPercent val="0"/>
          <c:showBubbleSize val="0"/>
        </c:dLbls>
        <c:marker val="1"/>
        <c:smooth val="0"/>
        <c:axId val="133794048"/>
        <c:axId val="133816704"/>
      </c:lineChart>
      <c:catAx>
        <c:axId val="133794048"/>
        <c:scaling>
          <c:orientation val="minMax"/>
        </c:scaling>
        <c:delete val="0"/>
        <c:axPos val="b"/>
        <c:majorTickMark val="out"/>
        <c:minorTickMark val="none"/>
        <c:tickLblPos val="nextTo"/>
        <c:crossAx val="133816704"/>
        <c:crosses val="autoZero"/>
        <c:auto val="1"/>
        <c:lblAlgn val="ctr"/>
        <c:lblOffset val="100"/>
        <c:noMultiLvlLbl val="0"/>
      </c:catAx>
      <c:valAx>
        <c:axId val="133816704"/>
        <c:scaling>
          <c:orientation val="minMax"/>
        </c:scaling>
        <c:delete val="0"/>
        <c:axPos val="l"/>
        <c:majorGridlines/>
        <c:title>
          <c:tx>
            <c:rich>
              <a:bodyPr rot="0" vert="horz"/>
              <a:lstStyle/>
              <a:p>
                <a:pPr>
                  <a:defRPr/>
                </a:pPr>
                <a:r>
                  <a:rPr lang="en-US"/>
                  <a:t>Sensor Data</a:t>
                </a:r>
              </a:p>
            </c:rich>
          </c:tx>
          <c:layout/>
          <c:overlay val="0"/>
        </c:title>
        <c:numFmt formatCode="General" sourceLinked="1"/>
        <c:majorTickMark val="out"/>
        <c:minorTickMark val="none"/>
        <c:tickLblPos val="nextTo"/>
        <c:crossAx val="13379404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B$1:$B$12</c:f>
              <c:numCache>
                <c:formatCode>General</c:formatCode>
                <c:ptCount val="12"/>
                <c:pt idx="0">
                  <c:v>0.25806449999999997</c:v>
                </c:pt>
                <c:pt idx="1">
                  <c:v>0.25806449999999997</c:v>
                </c:pt>
                <c:pt idx="2">
                  <c:v>0.22580644</c:v>
                </c:pt>
                <c:pt idx="3">
                  <c:v>0.25806449999999997</c:v>
                </c:pt>
                <c:pt idx="4">
                  <c:v>0.25806449999999997</c:v>
                </c:pt>
                <c:pt idx="5">
                  <c:v>0.19354837999999999</c:v>
                </c:pt>
                <c:pt idx="6">
                  <c:v>0.25806449999999997</c:v>
                </c:pt>
                <c:pt idx="7">
                  <c:v>0.25806449999999997</c:v>
                </c:pt>
                <c:pt idx="8">
                  <c:v>0.25806449999999997</c:v>
                </c:pt>
                <c:pt idx="9">
                  <c:v>0.22580644</c:v>
                </c:pt>
                <c:pt idx="10">
                  <c:v>0.25806449999999997</c:v>
                </c:pt>
                <c:pt idx="11">
                  <c:v>0.25806449999999997</c:v>
                </c:pt>
              </c:numCache>
            </c:numRef>
          </c:val>
          <c:smooth val="0"/>
        </c:ser>
        <c:ser>
          <c:idx val="1"/>
          <c:order val="1"/>
          <c:val>
            <c:numRef>
              <c:f>'9" One Bar'!$C$1:$C$12</c:f>
              <c:numCache>
                <c:formatCode>General</c:formatCode>
                <c:ptCount val="12"/>
              </c:numCache>
            </c:numRef>
          </c:val>
          <c:smooth val="0"/>
        </c:ser>
        <c:ser>
          <c:idx val="2"/>
          <c:order val="2"/>
          <c:val>
            <c:numRef>
              <c:f>'9" One Bar'!$D$1:$D$12</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E$1:$E$12</c:f>
              <c:numCache>
                <c:formatCode>General</c:formatCode>
                <c:ptCount val="12"/>
                <c:pt idx="0">
                  <c:v>0.22580644</c:v>
                </c:pt>
                <c:pt idx="1">
                  <c:v>0.25806449999999997</c:v>
                </c:pt>
                <c:pt idx="2">
                  <c:v>0.25806449999999997</c:v>
                </c:pt>
                <c:pt idx="3">
                  <c:v>0.25806449999999997</c:v>
                </c:pt>
                <c:pt idx="4">
                  <c:v>0.25806449999999997</c:v>
                </c:pt>
                <c:pt idx="5">
                  <c:v>0.19354837999999999</c:v>
                </c:pt>
                <c:pt idx="6">
                  <c:v>0.22580644</c:v>
                </c:pt>
                <c:pt idx="7">
                  <c:v>0.25806449999999997</c:v>
                </c:pt>
                <c:pt idx="8">
                  <c:v>0.25806449999999997</c:v>
                </c:pt>
                <c:pt idx="9">
                  <c:v>0.25806449999999997</c:v>
                </c:pt>
                <c:pt idx="10">
                  <c:v>0.25806449999999997</c:v>
                </c:pt>
                <c:pt idx="11">
                  <c:v>0.25806449999999997</c:v>
                </c:pt>
              </c:numCache>
            </c:numRef>
          </c:val>
          <c:smooth val="0"/>
        </c:ser>
        <c:ser>
          <c:idx val="4"/>
          <c:order val="4"/>
          <c:val>
            <c:numRef>
              <c:f>'9" One Bar'!$F$1:$F$12</c:f>
              <c:numCache>
                <c:formatCode>General</c:formatCode>
                <c:ptCount val="12"/>
              </c:numCache>
            </c:numRef>
          </c:val>
          <c:smooth val="0"/>
        </c:ser>
        <c:ser>
          <c:idx val="5"/>
          <c:order val="5"/>
          <c:val>
            <c:numRef>
              <c:f>'9" One Bar'!$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H$1:$H$12</c:f>
              <c:numCache>
                <c:formatCode>General</c:formatCode>
                <c:ptCount val="12"/>
                <c:pt idx="0">
                  <c:v>0.25806449999999997</c:v>
                </c:pt>
                <c:pt idx="1">
                  <c:v>0.25806449999999997</c:v>
                </c:pt>
                <c:pt idx="2">
                  <c:v>0.25806449999999997</c:v>
                </c:pt>
                <c:pt idx="3">
                  <c:v>0.25806449999999997</c:v>
                </c:pt>
                <c:pt idx="4">
                  <c:v>0.22580644</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7"/>
          <c:order val="7"/>
          <c:val>
            <c:numRef>
              <c:f>'9" One Bar'!$I$1:$I$12</c:f>
              <c:numCache>
                <c:formatCode>General</c:formatCode>
                <c:ptCount val="12"/>
              </c:numCache>
            </c:numRef>
          </c:val>
          <c:smooth val="0"/>
        </c:ser>
        <c:ser>
          <c:idx val="8"/>
          <c:order val="8"/>
          <c:val>
            <c:numRef>
              <c:f>'9" One Bar'!$J$1:$J$12</c:f>
              <c:numCache>
                <c:formatCode>General</c:formatCode>
                <c:ptCount val="12"/>
              </c:numCache>
            </c:numRef>
          </c:val>
          <c:smooth val="0"/>
        </c:ser>
        <c:ser>
          <c:idx val="9"/>
          <c:order val="9"/>
          <c:spPr>
            <a:ln>
              <a:noFill/>
            </a:ln>
          </c:spPr>
          <c:marker>
            <c:symbol val="x"/>
            <c:size val="7"/>
            <c:spPr>
              <a:ln>
                <a:solidFill>
                  <a:srgbClr val="4F81BD"/>
                </a:solidFill>
              </a:ln>
            </c:spPr>
          </c:marker>
          <c:val>
            <c:numRef>
              <c:f>'9" One Bar'!$K$1:$K$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0"/>
          <c:order val="10"/>
          <c:val>
            <c:numRef>
              <c:f>'9" One Bar'!$L$1:$L$12</c:f>
              <c:numCache>
                <c:formatCode>General</c:formatCode>
                <c:ptCount val="12"/>
              </c:numCache>
            </c:numRef>
          </c:val>
          <c:smooth val="0"/>
        </c:ser>
        <c:ser>
          <c:idx val="11"/>
          <c:order val="11"/>
          <c:val>
            <c:numRef>
              <c:f>'9" One Bar'!$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One Bar'!$N$1:$N$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2580644</c:v>
                </c:pt>
                <c:pt idx="10">
                  <c:v>0.25806449999999997</c:v>
                </c:pt>
                <c:pt idx="11">
                  <c:v>0.25806449999999997</c:v>
                </c:pt>
              </c:numCache>
            </c:numRef>
          </c:val>
          <c:smooth val="0"/>
        </c:ser>
        <c:ser>
          <c:idx val="13"/>
          <c:order val="13"/>
          <c:val>
            <c:numRef>
              <c:f>'9" One Bar'!$O$1:$O$12</c:f>
              <c:numCache>
                <c:formatCode>General</c:formatCode>
                <c:ptCount val="12"/>
              </c:numCache>
            </c:numRef>
          </c:val>
          <c:smooth val="0"/>
        </c:ser>
        <c:ser>
          <c:idx val="14"/>
          <c:order val="14"/>
          <c:val>
            <c:numRef>
              <c:f>'9" One Bar'!$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Q$1:$Q$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2580644</c:v>
                </c:pt>
                <c:pt idx="9">
                  <c:v>0.25806449999999997</c:v>
                </c:pt>
                <c:pt idx="10">
                  <c:v>0.22580644</c:v>
                </c:pt>
                <c:pt idx="11">
                  <c:v>0.25806449999999997</c:v>
                </c:pt>
              </c:numCache>
            </c:numRef>
          </c:val>
          <c:smooth val="0"/>
        </c:ser>
        <c:ser>
          <c:idx val="16"/>
          <c:order val="16"/>
          <c:val>
            <c:numRef>
              <c:f>'9" One Bar'!$R$1:$R$12</c:f>
              <c:numCache>
                <c:formatCode>General</c:formatCode>
                <c:ptCount val="12"/>
              </c:numCache>
            </c:numRef>
          </c:val>
          <c:smooth val="0"/>
        </c:ser>
        <c:ser>
          <c:idx val="17"/>
          <c:order val="17"/>
          <c:val>
            <c:numRef>
              <c:f>'9" One Bar'!$S$1:$S$12</c:f>
              <c:numCache>
                <c:formatCode>General</c:formatCode>
                <c:ptCount val="12"/>
              </c:numCache>
            </c:numRef>
          </c:val>
          <c:smooth val="0"/>
        </c:ser>
        <c:ser>
          <c:idx val="18"/>
          <c:order val="18"/>
          <c:spPr>
            <a:ln>
              <a:noFill/>
            </a:ln>
          </c:spPr>
          <c:marker>
            <c:symbol val="x"/>
            <c:size val="7"/>
            <c:spPr>
              <a:ln>
                <a:solidFill>
                  <a:srgbClr val="4F81BD"/>
                </a:solidFill>
              </a:ln>
            </c:spPr>
          </c:marker>
          <c:val>
            <c:numRef>
              <c:f>'9" One Bar'!$T$1:$T$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2580644</c:v>
                </c:pt>
                <c:pt idx="8">
                  <c:v>0.25806449999999997</c:v>
                </c:pt>
                <c:pt idx="9">
                  <c:v>0.25806449999999997</c:v>
                </c:pt>
                <c:pt idx="10">
                  <c:v>0.25806449999999997</c:v>
                </c:pt>
                <c:pt idx="11">
                  <c:v>0.25806449999999997</c:v>
                </c:pt>
              </c:numCache>
            </c:numRef>
          </c:val>
          <c:smooth val="0"/>
        </c:ser>
        <c:ser>
          <c:idx val="19"/>
          <c:order val="19"/>
          <c:val>
            <c:numRef>
              <c:f>'9" One Bar'!$U$1:$U$12</c:f>
              <c:numCache>
                <c:formatCode>General</c:formatCode>
                <c:ptCount val="12"/>
              </c:numCache>
            </c:numRef>
          </c:val>
          <c:smooth val="0"/>
        </c:ser>
        <c:ser>
          <c:idx val="20"/>
          <c:order val="20"/>
          <c:val>
            <c:numRef>
              <c:f>'9" One Bar'!$V$1:$V$12</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W$1:$W$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2580644</c:v>
                </c:pt>
                <c:pt idx="11">
                  <c:v>0.25806449999999997</c:v>
                </c:pt>
              </c:numCache>
            </c:numRef>
          </c:val>
          <c:smooth val="0"/>
        </c:ser>
        <c:ser>
          <c:idx val="22"/>
          <c:order val="22"/>
          <c:val>
            <c:numRef>
              <c:f>'9" One Bar'!$X$1:$X$12</c:f>
              <c:numCache>
                <c:formatCode>General</c:formatCode>
                <c:ptCount val="12"/>
              </c:numCache>
            </c:numRef>
          </c:val>
          <c:smooth val="0"/>
        </c:ser>
        <c:ser>
          <c:idx val="23"/>
          <c:order val="23"/>
          <c:val>
            <c:numRef>
              <c:f>'9" One Bar'!$Y$1:$Y$12</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Z$1:$Z$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25"/>
          <c:order val="25"/>
          <c:val>
            <c:numRef>
              <c:f>'9" One Bar'!$AA$1:$AA$12</c:f>
              <c:numCache>
                <c:formatCode>General</c:formatCode>
                <c:ptCount val="12"/>
              </c:numCache>
            </c:numRef>
          </c:val>
          <c:smooth val="0"/>
        </c:ser>
        <c:ser>
          <c:idx val="26"/>
          <c:order val="26"/>
          <c:val>
            <c:numRef>
              <c:f>'9" One Bar'!$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C$1:$AC$12</c:f>
              <c:numCache>
                <c:formatCode>General</c:formatCode>
                <c:ptCount val="12"/>
                <c:pt idx="0">
                  <c:v>0.25806449999999997</c:v>
                </c:pt>
                <c:pt idx="1">
                  <c:v>0.22580644</c:v>
                </c:pt>
                <c:pt idx="2">
                  <c:v>0.25806449999999997</c:v>
                </c:pt>
                <c:pt idx="3">
                  <c:v>0.25806449999999997</c:v>
                </c:pt>
                <c:pt idx="4">
                  <c:v>0.25806449999999997</c:v>
                </c:pt>
                <c:pt idx="5">
                  <c:v>0.16129031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28"/>
          <c:order val="28"/>
          <c:val>
            <c:numRef>
              <c:f>'9" One Bar'!$AD$1:$AD$12</c:f>
              <c:numCache>
                <c:formatCode>General</c:formatCode>
                <c:ptCount val="12"/>
              </c:numCache>
            </c:numRef>
          </c:val>
          <c:smooth val="0"/>
        </c:ser>
        <c:ser>
          <c:idx val="29"/>
          <c:order val="29"/>
          <c:val>
            <c:numRef>
              <c:f>'9" One Bar'!$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One Bar'!$AF$1:$AF$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1"/>
          <c:order val="31"/>
          <c:val>
            <c:numRef>
              <c:f>'9" One Bar'!$AG$1:$AG$12</c:f>
              <c:numCache>
                <c:formatCode>General</c:formatCode>
                <c:ptCount val="12"/>
              </c:numCache>
            </c:numRef>
          </c:val>
          <c:smooth val="0"/>
        </c:ser>
        <c:ser>
          <c:idx val="32"/>
          <c:order val="32"/>
          <c:val>
            <c:numRef>
              <c:f>'9" One Bar'!$AH$1:$AH$12</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I$1:$AI$12</c:f>
              <c:numCache>
                <c:formatCode>General</c:formatCode>
                <c:ptCount val="12"/>
                <c:pt idx="0">
                  <c:v>0.25806449999999997</c:v>
                </c:pt>
                <c:pt idx="1">
                  <c:v>0.22580644</c:v>
                </c:pt>
                <c:pt idx="2">
                  <c:v>0.22580644</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4"/>
          <c:order val="34"/>
          <c:val>
            <c:numRef>
              <c:f>'9" One Bar'!$AJ$1:$AJ$12</c:f>
              <c:numCache>
                <c:formatCode>General</c:formatCode>
                <c:ptCount val="12"/>
              </c:numCache>
            </c:numRef>
          </c:val>
          <c:smooth val="0"/>
        </c:ser>
        <c:ser>
          <c:idx val="35"/>
          <c:order val="35"/>
          <c:val>
            <c:numRef>
              <c:f>'9" One Bar'!$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L$1:$AL$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2580644</c:v>
                </c:pt>
                <c:pt idx="9">
                  <c:v>0.25806449999999997</c:v>
                </c:pt>
                <c:pt idx="10">
                  <c:v>0.25806449999999997</c:v>
                </c:pt>
                <c:pt idx="11">
                  <c:v>0.25806449999999997</c:v>
                </c:pt>
              </c:numCache>
            </c:numRef>
          </c:val>
          <c:smooth val="0"/>
        </c:ser>
        <c:ser>
          <c:idx val="37"/>
          <c:order val="37"/>
          <c:val>
            <c:numRef>
              <c:f>'9" One Bar'!$AM$1:$AM$12</c:f>
              <c:numCache>
                <c:formatCode>General</c:formatCode>
                <c:ptCount val="12"/>
              </c:numCache>
            </c:numRef>
          </c:val>
          <c:smooth val="0"/>
        </c:ser>
        <c:ser>
          <c:idx val="38"/>
          <c:order val="38"/>
          <c:val>
            <c:numRef>
              <c:f>'9" One Bar'!$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O$1:$AO$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2580644</c:v>
                </c:pt>
                <c:pt idx="8">
                  <c:v>0.51612899999999995</c:v>
                </c:pt>
                <c:pt idx="9">
                  <c:v>0.22580644</c:v>
                </c:pt>
                <c:pt idx="10">
                  <c:v>0.25806449999999997</c:v>
                </c:pt>
                <c:pt idx="11">
                  <c:v>0.25806449999999997</c:v>
                </c:pt>
              </c:numCache>
            </c:numRef>
          </c:val>
          <c:smooth val="0"/>
        </c:ser>
        <c:ser>
          <c:idx val="40"/>
          <c:order val="40"/>
          <c:val>
            <c:numRef>
              <c:f>'9" One Bar'!$AP$1:$AP$12</c:f>
              <c:numCache>
                <c:formatCode>General</c:formatCode>
                <c:ptCount val="12"/>
              </c:numCache>
            </c:numRef>
          </c:val>
          <c:smooth val="0"/>
        </c:ser>
        <c:ser>
          <c:idx val="41"/>
          <c:order val="41"/>
          <c:val>
            <c:numRef>
              <c:f>'9" One Bar'!$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R$1:$AR$12</c:f>
              <c:numCache>
                <c:formatCode>General</c:formatCode>
                <c:ptCount val="12"/>
                <c:pt idx="0">
                  <c:v>0.25806449999999997</c:v>
                </c:pt>
                <c:pt idx="1">
                  <c:v>0.22580644</c:v>
                </c:pt>
                <c:pt idx="2">
                  <c:v>0.25806449999999997</c:v>
                </c:pt>
                <c:pt idx="3">
                  <c:v>0.25806449999999997</c:v>
                </c:pt>
                <c:pt idx="4">
                  <c:v>0.25806449999999997</c:v>
                </c:pt>
                <c:pt idx="5">
                  <c:v>0.16129031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43"/>
          <c:order val="43"/>
          <c:val>
            <c:numRef>
              <c:f>'9" One Bar'!$AS$1:$AS$12</c:f>
              <c:numCache>
                <c:formatCode>General</c:formatCode>
                <c:ptCount val="12"/>
              </c:numCache>
            </c:numRef>
          </c:val>
          <c:smooth val="0"/>
        </c:ser>
        <c:ser>
          <c:idx val="44"/>
          <c:order val="44"/>
          <c:val>
            <c:numRef>
              <c:f>'9" One Bar'!$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U$1:$AU$12</c:f>
              <c:numCache>
                <c:formatCode>General</c:formatCode>
                <c:ptCount val="12"/>
                <c:pt idx="0">
                  <c:v>0.25806449999999997</c:v>
                </c:pt>
                <c:pt idx="1">
                  <c:v>0.25806449999999997</c:v>
                </c:pt>
                <c:pt idx="2">
                  <c:v>0.25806449999999997</c:v>
                </c:pt>
                <c:pt idx="3">
                  <c:v>0.25806449999999997</c:v>
                </c:pt>
                <c:pt idx="4">
                  <c:v>0.25806449999999997</c:v>
                </c:pt>
                <c:pt idx="5">
                  <c:v>0.16129031999999999</c:v>
                </c:pt>
                <c:pt idx="6">
                  <c:v>0.25806449999999997</c:v>
                </c:pt>
                <c:pt idx="7">
                  <c:v>0.22580644</c:v>
                </c:pt>
                <c:pt idx="8">
                  <c:v>0.25806449999999997</c:v>
                </c:pt>
                <c:pt idx="9">
                  <c:v>0.25806449999999997</c:v>
                </c:pt>
                <c:pt idx="10">
                  <c:v>0.25806449999999997</c:v>
                </c:pt>
                <c:pt idx="11">
                  <c:v>0.25806449999999997</c:v>
                </c:pt>
              </c:numCache>
            </c:numRef>
          </c:val>
          <c:smooth val="0"/>
        </c:ser>
        <c:ser>
          <c:idx val="46"/>
          <c:order val="46"/>
          <c:val>
            <c:numRef>
              <c:f>'9" One Bar'!$AV$1:$AV$12</c:f>
              <c:numCache>
                <c:formatCode>General</c:formatCode>
                <c:ptCount val="12"/>
              </c:numCache>
            </c:numRef>
          </c:val>
          <c:smooth val="0"/>
        </c:ser>
        <c:ser>
          <c:idx val="47"/>
          <c:order val="47"/>
          <c:val>
            <c:numRef>
              <c:f>'9" One Bar'!$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X$1:$AX$12</c:f>
              <c:numCache>
                <c:formatCode>General</c:formatCode>
                <c:ptCount val="12"/>
                <c:pt idx="0">
                  <c:v>0.22580644</c:v>
                </c:pt>
                <c:pt idx="1">
                  <c:v>0.25806449999999997</c:v>
                </c:pt>
                <c:pt idx="2">
                  <c:v>0.25806449999999997</c:v>
                </c:pt>
                <c:pt idx="3">
                  <c:v>0.25806449999999997</c:v>
                </c:pt>
                <c:pt idx="4">
                  <c:v>0.25806449999999997</c:v>
                </c:pt>
                <c:pt idx="5">
                  <c:v>0.16129031999999999</c:v>
                </c:pt>
                <c:pt idx="6">
                  <c:v>0.25806449999999997</c:v>
                </c:pt>
                <c:pt idx="7">
                  <c:v>0.25806449999999997</c:v>
                </c:pt>
                <c:pt idx="8">
                  <c:v>0.22580644</c:v>
                </c:pt>
                <c:pt idx="9">
                  <c:v>0.25806449999999997</c:v>
                </c:pt>
                <c:pt idx="10">
                  <c:v>0.25806449999999997</c:v>
                </c:pt>
                <c:pt idx="11">
                  <c:v>0.25806449999999997</c:v>
                </c:pt>
              </c:numCache>
            </c:numRef>
          </c:val>
          <c:smooth val="0"/>
        </c:ser>
        <c:ser>
          <c:idx val="49"/>
          <c:order val="49"/>
          <c:val>
            <c:numRef>
              <c:f>'9" One Bar'!$AY$1:$AY$12</c:f>
              <c:numCache>
                <c:formatCode>General</c:formatCode>
                <c:ptCount val="12"/>
              </c:numCache>
            </c:numRef>
          </c:val>
          <c:smooth val="0"/>
        </c:ser>
        <c:ser>
          <c:idx val="50"/>
          <c:order val="50"/>
          <c:val>
            <c:numRef>
              <c:f>'9" One Bar'!$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A$1:$BA$12</c:f>
              <c:numCache>
                <c:formatCode>General</c:formatCode>
                <c:ptCount val="12"/>
                <c:pt idx="0">
                  <c:v>0.25806449999999997</c:v>
                </c:pt>
                <c:pt idx="1">
                  <c:v>0.22580644</c:v>
                </c:pt>
                <c:pt idx="2">
                  <c:v>0.22580644</c:v>
                </c:pt>
                <c:pt idx="3">
                  <c:v>0.25806449999999997</c:v>
                </c:pt>
                <c:pt idx="4">
                  <c:v>0.25806449999999997</c:v>
                </c:pt>
                <c:pt idx="5">
                  <c:v>0.19354837999999999</c:v>
                </c:pt>
                <c:pt idx="6">
                  <c:v>0.51612899999999995</c:v>
                </c:pt>
                <c:pt idx="7">
                  <c:v>0.25806449999999997</c:v>
                </c:pt>
                <c:pt idx="8">
                  <c:v>0.25806449999999997</c:v>
                </c:pt>
                <c:pt idx="9">
                  <c:v>0.25806449999999997</c:v>
                </c:pt>
                <c:pt idx="10">
                  <c:v>0.25806449999999997</c:v>
                </c:pt>
                <c:pt idx="11">
                  <c:v>0.25806449999999997</c:v>
                </c:pt>
              </c:numCache>
            </c:numRef>
          </c:val>
          <c:smooth val="0"/>
        </c:ser>
        <c:ser>
          <c:idx val="52"/>
          <c:order val="52"/>
          <c:val>
            <c:numRef>
              <c:f>'9" One Bar'!$BB$1:$BB$12</c:f>
              <c:numCache>
                <c:formatCode>General</c:formatCode>
                <c:ptCount val="12"/>
              </c:numCache>
            </c:numRef>
          </c:val>
          <c:smooth val="0"/>
        </c:ser>
        <c:ser>
          <c:idx val="53"/>
          <c:order val="53"/>
          <c:val>
            <c:numRef>
              <c:f>'9" One Bar'!$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D$1:$BD$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dLbls>
          <c:showLegendKey val="0"/>
          <c:showVal val="0"/>
          <c:showCatName val="0"/>
          <c:showSerName val="0"/>
          <c:showPercent val="0"/>
          <c:showBubbleSize val="0"/>
        </c:dLbls>
        <c:marker val="1"/>
        <c:smooth val="0"/>
        <c:axId val="148258176"/>
        <c:axId val="148272640"/>
      </c:lineChart>
      <c:catAx>
        <c:axId val="148258176"/>
        <c:scaling>
          <c:orientation val="minMax"/>
        </c:scaling>
        <c:delete val="0"/>
        <c:axPos val="b"/>
        <c:majorTickMark val="out"/>
        <c:minorTickMark val="none"/>
        <c:tickLblPos val="nextTo"/>
        <c:crossAx val="148272640"/>
        <c:crosses val="autoZero"/>
        <c:auto val="1"/>
        <c:lblAlgn val="ctr"/>
        <c:lblOffset val="100"/>
        <c:noMultiLvlLbl val="0"/>
      </c:catAx>
      <c:valAx>
        <c:axId val="148272640"/>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14825817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C$13:$C$24</c:f>
              <c:numCache>
                <c:formatCode>General</c:formatCode>
                <c:ptCount val="12"/>
                <c:pt idx="0">
                  <c:v>77.217735000000005</c:v>
                </c:pt>
                <c:pt idx="1">
                  <c:v>77.217735000000005</c:v>
                </c:pt>
                <c:pt idx="2">
                  <c:v>37.096775000000001</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
          <c:order val="1"/>
          <c:val>
            <c:numRef>
              <c:f>'9" One Bar'!$D$13:$D$24</c:f>
              <c:numCache>
                <c:formatCode>General</c:formatCode>
                <c:ptCount val="12"/>
              </c:numCache>
            </c:numRef>
          </c:val>
          <c:smooth val="0"/>
        </c:ser>
        <c:ser>
          <c:idx val="2"/>
          <c:order val="2"/>
          <c:val>
            <c:numRef>
              <c:f>'9" One Bar'!$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F$13:$F$24</c:f>
              <c:numCache>
                <c:formatCode>General</c:formatCode>
                <c:ptCount val="12"/>
                <c:pt idx="0">
                  <c:v>37.096775000000001</c:v>
                </c:pt>
                <c:pt idx="1">
                  <c:v>77.217735000000005</c:v>
                </c:pt>
                <c:pt idx="2">
                  <c:v>77.217735000000005</c:v>
                </c:pt>
                <c:pt idx="3">
                  <c:v>77.217735000000005</c:v>
                </c:pt>
                <c:pt idx="4">
                  <c:v>77.217735000000005</c:v>
                </c:pt>
                <c:pt idx="5">
                  <c:v>5</c:v>
                </c:pt>
                <c:pt idx="6">
                  <c:v>37.096775000000001</c:v>
                </c:pt>
                <c:pt idx="7">
                  <c:v>77.217735000000005</c:v>
                </c:pt>
                <c:pt idx="8">
                  <c:v>77.217735000000005</c:v>
                </c:pt>
                <c:pt idx="9">
                  <c:v>77.217735000000005</c:v>
                </c:pt>
                <c:pt idx="10">
                  <c:v>77.217735000000005</c:v>
                </c:pt>
                <c:pt idx="11">
                  <c:v>77.217735000000005</c:v>
                </c:pt>
              </c:numCache>
            </c:numRef>
          </c:val>
          <c:smooth val="0"/>
        </c:ser>
        <c:ser>
          <c:idx val="4"/>
          <c:order val="4"/>
          <c:val>
            <c:numRef>
              <c:f>'9" One Bar'!$G$13:$G$24</c:f>
              <c:numCache>
                <c:formatCode>General</c:formatCode>
                <c:ptCount val="12"/>
              </c:numCache>
            </c:numRef>
          </c:val>
          <c:smooth val="0"/>
        </c:ser>
        <c:ser>
          <c:idx val="5"/>
          <c:order val="5"/>
          <c:val>
            <c:numRef>
              <c:f>'9"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I$13:$I$24</c:f>
              <c:numCache>
                <c:formatCode>General</c:formatCode>
                <c:ptCount val="12"/>
                <c:pt idx="0">
                  <c:v>77.217735000000005</c:v>
                </c:pt>
                <c:pt idx="1">
                  <c:v>77.217735000000005</c:v>
                </c:pt>
                <c:pt idx="2">
                  <c:v>77.217735000000005</c:v>
                </c:pt>
                <c:pt idx="3">
                  <c:v>77.217735000000005</c:v>
                </c:pt>
                <c:pt idx="4">
                  <c:v>37.096775000000001</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7"/>
          <c:order val="7"/>
          <c:val>
            <c:numRef>
              <c:f>'9" One Bar'!$J$13:$J$24</c:f>
              <c:numCache>
                <c:formatCode>General</c:formatCode>
                <c:ptCount val="12"/>
              </c:numCache>
            </c:numRef>
          </c:val>
          <c:smooth val="0"/>
        </c:ser>
        <c:ser>
          <c:idx val="8"/>
          <c:order val="8"/>
          <c:val>
            <c:numRef>
              <c:f>'9" One Bar'!$K$13:$K$24</c:f>
              <c:numCache>
                <c:formatCode>General</c:formatCode>
                <c:ptCount val="12"/>
              </c:numCache>
            </c:numRef>
          </c:val>
          <c:smooth val="0"/>
        </c:ser>
        <c:ser>
          <c:idx val="9"/>
          <c:order val="9"/>
          <c:spPr>
            <a:ln>
              <a:noFill/>
            </a:ln>
          </c:spPr>
          <c:marker>
            <c:symbol val="x"/>
            <c:size val="7"/>
            <c:spPr>
              <a:ln>
                <a:solidFill>
                  <a:srgbClr val="4F81BD"/>
                </a:solidFill>
              </a:ln>
            </c:spPr>
          </c:marker>
          <c:val>
            <c:numRef>
              <c:f>'9" One Bar'!$L$13:$L$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10"/>
          <c:order val="10"/>
          <c:val>
            <c:numRef>
              <c:f>'9" One Bar'!$M$13:$M$24</c:f>
              <c:numCache>
                <c:formatCode>General</c:formatCode>
                <c:ptCount val="12"/>
              </c:numCache>
            </c:numRef>
          </c:val>
          <c:smooth val="0"/>
        </c:ser>
        <c:ser>
          <c:idx val="11"/>
          <c:order val="11"/>
          <c:val>
            <c:numRef>
              <c:f>'9"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O$13:$O$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3"/>
          <c:order val="13"/>
          <c:val>
            <c:numRef>
              <c:f>'9" One Bar'!$P$13:$P$24</c:f>
              <c:numCache>
                <c:formatCode>General</c:formatCode>
                <c:ptCount val="12"/>
              </c:numCache>
            </c:numRef>
          </c:val>
          <c:smooth val="0"/>
        </c:ser>
        <c:ser>
          <c:idx val="14"/>
          <c:order val="14"/>
          <c:val>
            <c:numRef>
              <c:f>'9"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R$13:$R$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37.096775000000001</c:v>
                </c:pt>
                <c:pt idx="11">
                  <c:v>77.217735000000005</c:v>
                </c:pt>
              </c:numCache>
            </c:numRef>
          </c:val>
          <c:smooth val="0"/>
        </c:ser>
        <c:ser>
          <c:idx val="16"/>
          <c:order val="16"/>
          <c:val>
            <c:numRef>
              <c:f>'9" One Bar'!$S$13:$S$24</c:f>
              <c:numCache>
                <c:formatCode>General</c:formatCode>
                <c:ptCount val="12"/>
              </c:numCache>
            </c:numRef>
          </c:val>
          <c:smooth val="0"/>
        </c:ser>
        <c:ser>
          <c:idx val="17"/>
          <c:order val="17"/>
          <c:val>
            <c:numRef>
              <c:f>'9"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U$13:$U$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19"/>
          <c:order val="19"/>
          <c:val>
            <c:numRef>
              <c:f>'9" One Bar'!$V$13:$V$24</c:f>
              <c:numCache>
                <c:formatCode>General</c:formatCode>
                <c:ptCount val="12"/>
              </c:numCache>
            </c:numRef>
          </c:val>
          <c:smooth val="0"/>
        </c:ser>
        <c:ser>
          <c:idx val="20"/>
          <c:order val="20"/>
          <c:val>
            <c:numRef>
              <c:f>'9" One Bar'!$W$13:$W$24</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X$13:$X$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37.096775000000001</c:v>
                </c:pt>
                <c:pt idx="11">
                  <c:v>77.217735000000005</c:v>
                </c:pt>
              </c:numCache>
            </c:numRef>
          </c:val>
          <c:smooth val="0"/>
        </c:ser>
        <c:ser>
          <c:idx val="22"/>
          <c:order val="22"/>
          <c:val>
            <c:numRef>
              <c:f>'9" One Bar'!$Y$13:$Y$24</c:f>
              <c:numCache>
                <c:formatCode>General</c:formatCode>
                <c:ptCount val="12"/>
              </c:numCache>
            </c:numRef>
          </c:val>
          <c:smooth val="0"/>
        </c:ser>
        <c:ser>
          <c:idx val="23"/>
          <c:order val="23"/>
          <c:val>
            <c:numRef>
              <c:f>'9" One Bar'!$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A$13:$AA$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5"/>
          <c:order val="25"/>
          <c:val>
            <c:numRef>
              <c:f>'9" One Bar'!$AB$13:$AB$24</c:f>
              <c:numCache>
                <c:formatCode>General</c:formatCode>
                <c:ptCount val="12"/>
              </c:numCache>
            </c:numRef>
          </c:val>
          <c:smooth val="0"/>
        </c:ser>
        <c:ser>
          <c:idx val="26"/>
          <c:order val="26"/>
          <c:val>
            <c:numRef>
              <c:f>'9"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D$13:$AD$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8"/>
          <c:order val="28"/>
          <c:val>
            <c:numRef>
              <c:f>'9" One Bar'!$AE$13:$AE$24</c:f>
              <c:numCache>
                <c:formatCode>General</c:formatCode>
                <c:ptCount val="12"/>
              </c:numCache>
            </c:numRef>
          </c:val>
          <c:smooth val="0"/>
        </c:ser>
        <c:ser>
          <c:idx val="29"/>
          <c:order val="29"/>
          <c:val>
            <c:numRef>
              <c:f>'9"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G$13:$AG$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1"/>
          <c:order val="31"/>
          <c:val>
            <c:numRef>
              <c:f>'9" One Bar'!$AH$13:$AH$24</c:f>
              <c:numCache>
                <c:formatCode>General</c:formatCode>
                <c:ptCount val="12"/>
              </c:numCache>
            </c:numRef>
          </c:val>
          <c:smooth val="0"/>
        </c:ser>
        <c:ser>
          <c:idx val="32"/>
          <c:order val="32"/>
          <c:val>
            <c:numRef>
              <c:f>'9"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One Bar'!$AJ$13:$AJ$24</c:f>
              <c:numCache>
                <c:formatCode>General</c:formatCode>
                <c:ptCount val="12"/>
                <c:pt idx="0">
                  <c:v>77.217735000000005</c:v>
                </c:pt>
                <c:pt idx="1">
                  <c:v>37.096775000000001</c:v>
                </c:pt>
                <c:pt idx="2">
                  <c:v>37.096775000000001</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One Bar'!$AK$13:$AK$24</c:f>
              <c:numCache>
                <c:formatCode>General</c:formatCode>
                <c:ptCount val="12"/>
              </c:numCache>
            </c:numRef>
          </c:val>
          <c:smooth val="0"/>
        </c:ser>
        <c:ser>
          <c:idx val="35"/>
          <c:order val="35"/>
          <c:val>
            <c:numRef>
              <c:f>'9"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M$13:$AM$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37"/>
          <c:order val="37"/>
          <c:val>
            <c:numRef>
              <c:f>'9" One Bar'!$AN$13:$AN$24</c:f>
              <c:numCache>
                <c:formatCode>General</c:formatCode>
                <c:ptCount val="12"/>
              </c:numCache>
            </c:numRef>
          </c:val>
          <c:smooth val="0"/>
        </c:ser>
        <c:ser>
          <c:idx val="38"/>
          <c:order val="38"/>
          <c:val>
            <c:numRef>
              <c:f>'9"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P$13:$AP$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398.18545999999998</c:v>
                </c:pt>
                <c:pt idx="9">
                  <c:v>37.096775000000001</c:v>
                </c:pt>
                <c:pt idx="10">
                  <c:v>77.217735000000005</c:v>
                </c:pt>
                <c:pt idx="11">
                  <c:v>77.217735000000005</c:v>
                </c:pt>
              </c:numCache>
            </c:numRef>
          </c:val>
          <c:smooth val="0"/>
        </c:ser>
        <c:ser>
          <c:idx val="40"/>
          <c:order val="40"/>
          <c:val>
            <c:numRef>
              <c:f>'9" One Bar'!$AQ$13:$AQ$24</c:f>
              <c:numCache>
                <c:formatCode>General</c:formatCode>
                <c:ptCount val="12"/>
              </c:numCache>
            </c:numRef>
          </c:val>
          <c:smooth val="0"/>
        </c:ser>
        <c:ser>
          <c:idx val="41"/>
          <c:order val="41"/>
          <c:val>
            <c:numRef>
              <c:f>'9"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S$13:$AS$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One Bar'!$AT$13:$AT$24</c:f>
              <c:numCache>
                <c:formatCode>General</c:formatCode>
                <c:ptCount val="12"/>
              </c:numCache>
            </c:numRef>
          </c:val>
          <c:smooth val="0"/>
        </c:ser>
        <c:ser>
          <c:idx val="44"/>
          <c:order val="44"/>
          <c:val>
            <c:numRef>
              <c:f>'9"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V$13:$AV$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46"/>
          <c:order val="46"/>
          <c:val>
            <c:numRef>
              <c:f>'9" One Bar'!$AW$13:$AW$24</c:f>
              <c:numCache>
                <c:formatCode>General</c:formatCode>
                <c:ptCount val="12"/>
              </c:numCache>
            </c:numRef>
          </c:val>
          <c:smooth val="0"/>
        </c:ser>
        <c:ser>
          <c:idx val="47"/>
          <c:order val="47"/>
          <c:val>
            <c:numRef>
              <c:f>'9"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Y$13:$AY$24</c:f>
              <c:numCache>
                <c:formatCode>General</c:formatCode>
                <c:ptCount val="12"/>
                <c:pt idx="0">
                  <c:v>37.096775000000001</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49"/>
          <c:order val="49"/>
          <c:val>
            <c:numRef>
              <c:f>'9" One Bar'!$AZ$13:$AZ$24</c:f>
              <c:numCache>
                <c:formatCode>General</c:formatCode>
                <c:ptCount val="12"/>
              </c:numCache>
            </c:numRef>
          </c:val>
          <c:smooth val="0"/>
        </c:ser>
        <c:ser>
          <c:idx val="50"/>
          <c:order val="50"/>
          <c:val>
            <c:numRef>
              <c:f>'9"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B$13:$BB$24</c:f>
              <c:numCache>
                <c:formatCode>General</c:formatCode>
                <c:ptCount val="12"/>
                <c:pt idx="0">
                  <c:v>77.217735000000005</c:v>
                </c:pt>
                <c:pt idx="1">
                  <c:v>37.096775000000001</c:v>
                </c:pt>
                <c:pt idx="2">
                  <c:v>37.096775000000001</c:v>
                </c:pt>
                <c:pt idx="3">
                  <c:v>77.217735000000005</c:v>
                </c:pt>
                <c:pt idx="4">
                  <c:v>77.217735000000005</c:v>
                </c:pt>
                <c:pt idx="5">
                  <c:v>5</c:v>
                </c:pt>
                <c:pt idx="6">
                  <c:v>398.18545999999998</c:v>
                </c:pt>
                <c:pt idx="7">
                  <c:v>77.217735000000005</c:v>
                </c:pt>
                <c:pt idx="8">
                  <c:v>77.217735000000005</c:v>
                </c:pt>
                <c:pt idx="9">
                  <c:v>77.217735000000005</c:v>
                </c:pt>
                <c:pt idx="10">
                  <c:v>77.217735000000005</c:v>
                </c:pt>
                <c:pt idx="11">
                  <c:v>77.217735000000005</c:v>
                </c:pt>
              </c:numCache>
            </c:numRef>
          </c:val>
          <c:smooth val="0"/>
        </c:ser>
        <c:ser>
          <c:idx val="52"/>
          <c:order val="52"/>
          <c:val>
            <c:numRef>
              <c:f>'9" One Bar'!$BC$13:$BC$24</c:f>
              <c:numCache>
                <c:formatCode>General</c:formatCode>
                <c:ptCount val="12"/>
              </c:numCache>
            </c:numRef>
          </c:val>
          <c:smooth val="0"/>
        </c:ser>
        <c:ser>
          <c:idx val="53"/>
          <c:order val="53"/>
          <c:val>
            <c:numRef>
              <c:f>'9"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E$13:$BE$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148431232"/>
        <c:axId val="148433152"/>
      </c:lineChart>
      <c:catAx>
        <c:axId val="148431232"/>
        <c:scaling>
          <c:orientation val="minMax"/>
        </c:scaling>
        <c:delete val="0"/>
        <c:axPos val="b"/>
        <c:numFmt formatCode="General" sourceLinked="1"/>
        <c:majorTickMark val="out"/>
        <c:minorTickMark val="none"/>
        <c:tickLblPos val="nextTo"/>
        <c:crossAx val="148433152"/>
        <c:crosses val="autoZero"/>
        <c:auto val="1"/>
        <c:lblAlgn val="ctr"/>
        <c:lblOffset val="100"/>
        <c:noMultiLvlLbl val="0"/>
      </c:catAx>
      <c:valAx>
        <c:axId val="148433152"/>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14843123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D$25:$D$36</c:f>
              <c:numCache>
                <c:formatCode>General</c:formatCode>
                <c:ptCount val="12"/>
                <c:pt idx="0">
                  <c:v>197.58063000000001</c:v>
                </c:pt>
                <c:pt idx="1">
                  <c:v>197.58063000000001</c:v>
                </c:pt>
                <c:pt idx="2">
                  <c:v>90.591399999999993</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
          <c:order val="1"/>
          <c:val>
            <c:numRef>
              <c:f>'9" One Bar'!$E$25:$E$36</c:f>
              <c:numCache>
                <c:formatCode>General</c:formatCode>
                <c:ptCount val="12"/>
              </c:numCache>
            </c:numRef>
          </c:val>
          <c:smooth val="0"/>
        </c:ser>
        <c:ser>
          <c:idx val="2"/>
          <c:order val="2"/>
          <c:val>
            <c:numRef>
              <c:f>'9" One Bar'!$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G$25:$G$36</c:f>
              <c:numCache>
                <c:formatCode>General</c:formatCode>
                <c:ptCount val="12"/>
                <c:pt idx="0">
                  <c:v>90.591399999999993</c:v>
                </c:pt>
                <c:pt idx="1">
                  <c:v>197.58063000000001</c:v>
                </c:pt>
                <c:pt idx="2">
                  <c:v>197.58063000000001</c:v>
                </c:pt>
                <c:pt idx="3">
                  <c:v>197.58063000000001</c:v>
                </c:pt>
                <c:pt idx="4">
                  <c:v>197.58063000000001</c:v>
                </c:pt>
                <c:pt idx="5">
                  <c:v>5</c:v>
                </c:pt>
                <c:pt idx="6">
                  <c:v>90.591399999999993</c:v>
                </c:pt>
                <c:pt idx="7">
                  <c:v>197.58063000000001</c:v>
                </c:pt>
                <c:pt idx="8">
                  <c:v>197.58063000000001</c:v>
                </c:pt>
                <c:pt idx="9">
                  <c:v>197.58063000000001</c:v>
                </c:pt>
                <c:pt idx="10">
                  <c:v>197.58063000000001</c:v>
                </c:pt>
                <c:pt idx="11">
                  <c:v>197.58063000000001</c:v>
                </c:pt>
              </c:numCache>
            </c:numRef>
          </c:val>
          <c:smooth val="0"/>
        </c:ser>
        <c:ser>
          <c:idx val="4"/>
          <c:order val="4"/>
          <c:val>
            <c:numRef>
              <c:f>'9" One Bar'!$H$25:$H$36</c:f>
              <c:numCache>
                <c:formatCode>General</c:formatCode>
                <c:ptCount val="12"/>
              </c:numCache>
            </c:numRef>
          </c:val>
          <c:smooth val="0"/>
        </c:ser>
        <c:ser>
          <c:idx val="5"/>
          <c:order val="5"/>
          <c:val>
            <c:numRef>
              <c:f>'9"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J$25:$J$36</c:f>
              <c:numCache>
                <c:formatCode>General</c:formatCode>
                <c:ptCount val="12"/>
                <c:pt idx="0">
                  <c:v>197.58063000000001</c:v>
                </c:pt>
                <c:pt idx="1">
                  <c:v>197.58063000000001</c:v>
                </c:pt>
                <c:pt idx="2">
                  <c:v>197.58063000000001</c:v>
                </c:pt>
                <c:pt idx="3">
                  <c:v>197.58063000000001</c:v>
                </c:pt>
                <c:pt idx="4">
                  <c:v>90.591399999999993</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7"/>
          <c:order val="7"/>
          <c:val>
            <c:numRef>
              <c:f>'9" One Bar'!$K$25:$K$36</c:f>
              <c:numCache>
                <c:formatCode>General</c:formatCode>
                <c:ptCount val="12"/>
              </c:numCache>
            </c:numRef>
          </c:val>
          <c:smooth val="0"/>
        </c:ser>
        <c:ser>
          <c:idx val="8"/>
          <c:order val="8"/>
          <c:val>
            <c:numRef>
              <c:f>'9" One Bar'!$L$25:$L$36</c:f>
              <c:numCache>
                <c:formatCode>General</c:formatCode>
                <c:ptCount val="12"/>
              </c:numCache>
            </c:numRef>
          </c:val>
          <c:smooth val="0"/>
        </c:ser>
        <c:ser>
          <c:idx val="9"/>
          <c:order val="9"/>
          <c:spPr>
            <a:ln>
              <a:noFill/>
            </a:ln>
          </c:spPr>
          <c:marker>
            <c:symbol val="x"/>
            <c:size val="7"/>
            <c:spPr>
              <a:ln>
                <a:solidFill>
                  <a:srgbClr val="4F81BD"/>
                </a:solidFill>
              </a:ln>
            </c:spPr>
          </c:marker>
          <c:val>
            <c:numRef>
              <c:f>'9" One Bar'!$M$25:$M$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10"/>
          <c:order val="10"/>
          <c:val>
            <c:numRef>
              <c:f>'9" One Bar'!$N$25:$N$36</c:f>
              <c:numCache>
                <c:formatCode>General</c:formatCode>
                <c:ptCount val="12"/>
              </c:numCache>
            </c:numRef>
          </c:val>
          <c:smooth val="0"/>
        </c:ser>
        <c:ser>
          <c:idx val="11"/>
          <c:order val="11"/>
          <c:val>
            <c:numRef>
              <c:f>'9"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P$25:$P$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3"/>
          <c:order val="13"/>
          <c:val>
            <c:numRef>
              <c:f>'9" One Bar'!$Q$25:$Q$36</c:f>
              <c:numCache>
                <c:formatCode>General</c:formatCode>
                <c:ptCount val="12"/>
              </c:numCache>
            </c:numRef>
          </c:val>
          <c:smooth val="0"/>
        </c:ser>
        <c:ser>
          <c:idx val="14"/>
          <c:order val="14"/>
          <c:val>
            <c:numRef>
              <c:f>'9"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S$25:$S$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90.591399999999993</c:v>
                </c:pt>
                <c:pt idx="11">
                  <c:v>197.58063000000001</c:v>
                </c:pt>
              </c:numCache>
            </c:numRef>
          </c:val>
          <c:smooth val="0"/>
        </c:ser>
        <c:ser>
          <c:idx val="16"/>
          <c:order val="16"/>
          <c:val>
            <c:numRef>
              <c:f>'9" One Bar'!$T$25:$T$36</c:f>
              <c:numCache>
                <c:formatCode>General</c:formatCode>
                <c:ptCount val="12"/>
              </c:numCache>
            </c:numRef>
          </c:val>
          <c:smooth val="0"/>
        </c:ser>
        <c:ser>
          <c:idx val="17"/>
          <c:order val="17"/>
          <c:val>
            <c:numRef>
              <c:f>'9"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V$25:$V$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19"/>
          <c:order val="19"/>
          <c:val>
            <c:numRef>
              <c:f>'9" One Bar'!$W$25:$W$36</c:f>
              <c:numCache>
                <c:formatCode>General</c:formatCode>
                <c:ptCount val="12"/>
              </c:numCache>
            </c:numRef>
          </c:val>
          <c:smooth val="0"/>
        </c:ser>
        <c:ser>
          <c:idx val="20"/>
          <c:order val="20"/>
          <c:val>
            <c:numRef>
              <c:f>'9" One Bar'!$X$25:$X$36</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Y$25:$Y$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90.591399999999993</c:v>
                </c:pt>
                <c:pt idx="11">
                  <c:v>197.58063000000001</c:v>
                </c:pt>
              </c:numCache>
            </c:numRef>
          </c:val>
          <c:smooth val="0"/>
        </c:ser>
        <c:ser>
          <c:idx val="22"/>
          <c:order val="22"/>
          <c:val>
            <c:numRef>
              <c:f>'9" One Bar'!$Z$25:$Z$36</c:f>
              <c:numCache>
                <c:formatCode>General</c:formatCode>
                <c:ptCount val="12"/>
              </c:numCache>
            </c:numRef>
          </c:val>
          <c:smooth val="0"/>
        </c:ser>
        <c:ser>
          <c:idx val="23"/>
          <c:order val="23"/>
          <c:val>
            <c:numRef>
              <c:f>'9" One Bar'!$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B$25:$AB$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5"/>
          <c:order val="25"/>
          <c:val>
            <c:numRef>
              <c:f>'9" One Bar'!$AC$25:$AC$36</c:f>
              <c:numCache>
                <c:formatCode>General</c:formatCode>
                <c:ptCount val="12"/>
              </c:numCache>
            </c:numRef>
          </c:val>
          <c:smooth val="0"/>
        </c:ser>
        <c:ser>
          <c:idx val="26"/>
          <c:order val="26"/>
          <c:val>
            <c:numRef>
              <c:f>'9"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E$25:$AE$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8"/>
          <c:order val="28"/>
          <c:val>
            <c:numRef>
              <c:f>'9" One Bar'!$AF$25:$AF$36</c:f>
              <c:numCache>
                <c:formatCode>General</c:formatCode>
                <c:ptCount val="12"/>
              </c:numCache>
            </c:numRef>
          </c:val>
          <c:smooth val="0"/>
        </c:ser>
        <c:ser>
          <c:idx val="29"/>
          <c:order val="29"/>
          <c:val>
            <c:numRef>
              <c:f>'9" One Bar'!$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H$25:$AH$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1"/>
          <c:order val="31"/>
          <c:val>
            <c:numRef>
              <c:f>'9" One Bar'!$AI$25:$AI$36</c:f>
              <c:numCache>
                <c:formatCode>General</c:formatCode>
                <c:ptCount val="12"/>
              </c:numCache>
            </c:numRef>
          </c:val>
          <c:smooth val="0"/>
        </c:ser>
        <c:ser>
          <c:idx val="32"/>
          <c:order val="32"/>
          <c:val>
            <c:numRef>
              <c:f>'9" One Bar'!$AJ$25:$AJ$36</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K$25:$AK$36</c:f>
              <c:numCache>
                <c:formatCode>General</c:formatCode>
                <c:ptCount val="12"/>
                <c:pt idx="0">
                  <c:v>197.58063000000001</c:v>
                </c:pt>
                <c:pt idx="1">
                  <c:v>90.591399999999993</c:v>
                </c:pt>
                <c:pt idx="2">
                  <c:v>90.591399999999993</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One Bar'!$AL$25:$AL$36</c:f>
              <c:numCache>
                <c:formatCode>General</c:formatCode>
                <c:ptCount val="12"/>
              </c:numCache>
            </c:numRef>
          </c:val>
          <c:smooth val="0"/>
        </c:ser>
        <c:ser>
          <c:idx val="35"/>
          <c:order val="35"/>
          <c:val>
            <c:numRef>
              <c:f>'9"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N$25:$AN$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37"/>
          <c:order val="37"/>
          <c:val>
            <c:numRef>
              <c:f>'9" One Bar'!$AO$25:$AO$36</c:f>
              <c:numCache>
                <c:formatCode>General</c:formatCode>
                <c:ptCount val="12"/>
              </c:numCache>
            </c:numRef>
          </c:val>
          <c:smooth val="0"/>
        </c:ser>
        <c:ser>
          <c:idx val="38"/>
          <c:order val="38"/>
          <c:val>
            <c:numRef>
              <c:f>'9"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Q$25:$AQ$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000</c:v>
                </c:pt>
                <c:pt idx="9">
                  <c:v>90.591399999999993</c:v>
                </c:pt>
                <c:pt idx="10">
                  <c:v>197.58063000000001</c:v>
                </c:pt>
                <c:pt idx="11">
                  <c:v>197.58063000000001</c:v>
                </c:pt>
              </c:numCache>
            </c:numRef>
          </c:val>
          <c:smooth val="0"/>
        </c:ser>
        <c:ser>
          <c:idx val="40"/>
          <c:order val="40"/>
          <c:val>
            <c:numRef>
              <c:f>'9" One Bar'!$AR$25:$AR$36</c:f>
              <c:numCache>
                <c:formatCode>General</c:formatCode>
                <c:ptCount val="12"/>
              </c:numCache>
            </c:numRef>
          </c:val>
          <c:smooth val="0"/>
        </c:ser>
        <c:ser>
          <c:idx val="41"/>
          <c:order val="41"/>
          <c:val>
            <c:numRef>
              <c:f>'9"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T$25:$AT$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One Bar'!$AU$25:$AU$36</c:f>
              <c:numCache>
                <c:formatCode>General</c:formatCode>
                <c:ptCount val="12"/>
              </c:numCache>
            </c:numRef>
          </c:val>
          <c:smooth val="0"/>
        </c:ser>
        <c:ser>
          <c:idx val="44"/>
          <c:order val="44"/>
          <c:val>
            <c:numRef>
              <c:f>'9"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W$25:$AW$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46"/>
          <c:order val="46"/>
          <c:val>
            <c:numRef>
              <c:f>'9" One Bar'!$AX$25:$AX$36</c:f>
              <c:numCache>
                <c:formatCode>General</c:formatCode>
                <c:ptCount val="12"/>
              </c:numCache>
            </c:numRef>
          </c:val>
          <c:smooth val="0"/>
        </c:ser>
        <c:ser>
          <c:idx val="47"/>
          <c:order val="47"/>
          <c:val>
            <c:numRef>
              <c:f>'9"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Z$25:$AZ$36</c:f>
              <c:numCache>
                <c:formatCode>General</c:formatCode>
                <c:ptCount val="12"/>
                <c:pt idx="0">
                  <c:v>90.591399999999993</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49"/>
          <c:order val="49"/>
          <c:val>
            <c:numRef>
              <c:f>'9" One Bar'!$BA$25:$BA$36</c:f>
              <c:numCache>
                <c:formatCode>General</c:formatCode>
                <c:ptCount val="12"/>
              </c:numCache>
            </c:numRef>
          </c:val>
          <c:smooth val="0"/>
        </c:ser>
        <c:ser>
          <c:idx val="50"/>
          <c:order val="50"/>
          <c:val>
            <c:numRef>
              <c:f>'9"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C$25:$BC$36</c:f>
              <c:numCache>
                <c:formatCode>General</c:formatCode>
                <c:ptCount val="12"/>
                <c:pt idx="0">
                  <c:v>197.58063000000001</c:v>
                </c:pt>
                <c:pt idx="1">
                  <c:v>90.591399999999993</c:v>
                </c:pt>
                <c:pt idx="2">
                  <c:v>90.591399999999993</c:v>
                </c:pt>
                <c:pt idx="3">
                  <c:v>197.58063000000001</c:v>
                </c:pt>
                <c:pt idx="4">
                  <c:v>197.58063000000001</c:v>
                </c:pt>
                <c:pt idx="5">
                  <c:v>5</c:v>
                </c:pt>
                <c:pt idx="6">
                  <c:v>1000</c:v>
                </c:pt>
                <c:pt idx="7">
                  <c:v>197.58063000000001</c:v>
                </c:pt>
                <c:pt idx="8">
                  <c:v>197.58063000000001</c:v>
                </c:pt>
                <c:pt idx="9">
                  <c:v>197.58063000000001</c:v>
                </c:pt>
                <c:pt idx="10">
                  <c:v>197.58063000000001</c:v>
                </c:pt>
                <c:pt idx="11">
                  <c:v>197.58063000000001</c:v>
                </c:pt>
              </c:numCache>
            </c:numRef>
          </c:val>
          <c:smooth val="0"/>
        </c:ser>
        <c:ser>
          <c:idx val="52"/>
          <c:order val="52"/>
          <c:val>
            <c:numRef>
              <c:f>'9" One Bar'!$BD$25:$BD$36</c:f>
              <c:numCache>
                <c:formatCode>General</c:formatCode>
                <c:ptCount val="12"/>
              </c:numCache>
            </c:numRef>
          </c:val>
          <c:smooth val="0"/>
        </c:ser>
        <c:ser>
          <c:idx val="53"/>
          <c:order val="53"/>
          <c:val>
            <c:numRef>
              <c:f>'9"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F$25:$BF$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175879296"/>
        <c:axId val="175881216"/>
      </c:lineChart>
      <c:catAx>
        <c:axId val="175879296"/>
        <c:scaling>
          <c:orientation val="minMax"/>
        </c:scaling>
        <c:delete val="0"/>
        <c:axPos val="b"/>
        <c:majorTickMark val="out"/>
        <c:minorTickMark val="none"/>
        <c:tickLblPos val="nextTo"/>
        <c:crossAx val="175881216"/>
        <c:crosses val="autoZero"/>
        <c:auto val="1"/>
        <c:lblAlgn val="ctr"/>
        <c:lblOffset val="100"/>
        <c:noMultiLvlLbl val="0"/>
      </c:catAx>
      <c:valAx>
        <c:axId val="175881216"/>
        <c:scaling>
          <c:orientation val="minMax"/>
          <c:max val="1000"/>
        </c:scaling>
        <c:delete val="0"/>
        <c:axPos val="l"/>
        <c:majorGridlines/>
        <c:numFmt formatCode="General" sourceLinked="1"/>
        <c:majorTickMark val="out"/>
        <c:minorTickMark val="none"/>
        <c:tickLblPos val="nextTo"/>
        <c:crossAx val="17587929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5</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D$25:$D$36</c:f>
              <c:numCache>
                <c:formatCode>General</c:formatCode>
                <c:ptCount val="12"/>
                <c:pt idx="0">
                  <c:v>625.5376</c:v>
                </c:pt>
                <c:pt idx="1">
                  <c:v>518.54840000000002</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411.55907999999999</c:v>
                </c:pt>
              </c:numCache>
            </c:numRef>
          </c:val>
          <c:smooth val="0"/>
        </c:ser>
        <c:ser>
          <c:idx val="1"/>
          <c:order val="1"/>
          <c:val>
            <c:numRef>
              <c:f>'12" Prism'!$E$25:$E$36</c:f>
              <c:numCache>
                <c:formatCode>General</c:formatCode>
                <c:ptCount val="12"/>
              </c:numCache>
            </c:numRef>
          </c:val>
          <c:smooth val="0"/>
        </c:ser>
        <c:ser>
          <c:idx val="2"/>
          <c:order val="2"/>
          <c:val>
            <c:numRef>
              <c:f>'12" Prism'!$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G$25:$G$36</c:f>
              <c:numCache>
                <c:formatCode>General</c:formatCode>
                <c:ptCount val="12"/>
                <c:pt idx="0">
                  <c:v>625.5376</c:v>
                </c:pt>
                <c:pt idx="1">
                  <c:v>518.54840000000002</c:v>
                </c:pt>
                <c:pt idx="2">
                  <c:v>411.55907999999999</c:v>
                </c:pt>
                <c:pt idx="3">
                  <c:v>518.54840000000002</c:v>
                </c:pt>
                <c:pt idx="4">
                  <c:v>304.56984999999997</c:v>
                </c:pt>
                <c:pt idx="5">
                  <c:v>732.52704000000006</c:v>
                </c:pt>
                <c:pt idx="6">
                  <c:v>197.58063000000001</c:v>
                </c:pt>
                <c:pt idx="7">
                  <c:v>411.55907999999999</c:v>
                </c:pt>
                <c:pt idx="8">
                  <c:v>411.55907999999999</c:v>
                </c:pt>
                <c:pt idx="9">
                  <c:v>518.54840000000002</c:v>
                </c:pt>
                <c:pt idx="10">
                  <c:v>411.55907999999999</c:v>
                </c:pt>
                <c:pt idx="11">
                  <c:v>304.56984999999997</c:v>
                </c:pt>
              </c:numCache>
            </c:numRef>
          </c:val>
          <c:smooth val="0"/>
        </c:ser>
        <c:ser>
          <c:idx val="4"/>
          <c:order val="4"/>
          <c:val>
            <c:numRef>
              <c:f>'12" Prism'!$H$25:$H$36</c:f>
              <c:numCache>
                <c:formatCode>General</c:formatCode>
                <c:ptCount val="12"/>
              </c:numCache>
            </c:numRef>
          </c:val>
          <c:smooth val="0"/>
        </c:ser>
        <c:ser>
          <c:idx val="5"/>
          <c:order val="5"/>
          <c:val>
            <c:numRef>
              <c:f>'12"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J$25:$J$36</c:f>
              <c:numCache>
                <c:formatCode>General</c:formatCode>
                <c:ptCount val="12"/>
                <c:pt idx="0">
                  <c:v>625.5376</c:v>
                </c:pt>
                <c:pt idx="1">
                  <c:v>625.5376</c:v>
                </c:pt>
                <c:pt idx="2">
                  <c:v>518.54840000000002</c:v>
                </c:pt>
                <c:pt idx="3">
                  <c:v>518.54840000000002</c:v>
                </c:pt>
                <c:pt idx="4">
                  <c:v>304.56984999999997</c:v>
                </c:pt>
                <c:pt idx="5">
                  <c:v>732.52704000000006</c:v>
                </c:pt>
                <c:pt idx="6">
                  <c:v>197.58063000000001</c:v>
                </c:pt>
                <c:pt idx="7">
                  <c:v>411.55907999999999</c:v>
                </c:pt>
                <c:pt idx="8">
                  <c:v>518.54840000000002</c:v>
                </c:pt>
                <c:pt idx="9">
                  <c:v>411.55907999999999</c:v>
                </c:pt>
                <c:pt idx="10">
                  <c:v>411.55907999999999</c:v>
                </c:pt>
                <c:pt idx="11">
                  <c:v>411.55907999999999</c:v>
                </c:pt>
              </c:numCache>
            </c:numRef>
          </c:val>
          <c:smooth val="0"/>
        </c:ser>
        <c:ser>
          <c:idx val="7"/>
          <c:order val="7"/>
          <c:val>
            <c:numRef>
              <c:f>'12" Prism'!$K$25:$K$36</c:f>
              <c:numCache>
                <c:formatCode>General</c:formatCode>
                <c:ptCount val="12"/>
              </c:numCache>
            </c:numRef>
          </c:val>
          <c:smooth val="0"/>
        </c:ser>
        <c:ser>
          <c:idx val="8"/>
          <c:order val="8"/>
          <c:val>
            <c:numRef>
              <c:f>'12"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M$25:$M$36</c:f>
              <c:numCache>
                <c:formatCode>General</c:formatCode>
                <c:ptCount val="12"/>
                <c:pt idx="0">
                  <c:v>518.54840000000002</c:v>
                </c:pt>
                <c:pt idx="1">
                  <c:v>411.55907999999999</c:v>
                </c:pt>
                <c:pt idx="2">
                  <c:v>411.55907999999999</c:v>
                </c:pt>
                <c:pt idx="3">
                  <c:v>518.54840000000002</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10"/>
          <c:order val="10"/>
          <c:val>
            <c:numRef>
              <c:f>'12" Prism'!$N$25:$N$36</c:f>
              <c:numCache>
                <c:formatCode>General</c:formatCode>
                <c:ptCount val="12"/>
              </c:numCache>
            </c:numRef>
          </c:val>
          <c:smooth val="0"/>
        </c:ser>
        <c:ser>
          <c:idx val="11"/>
          <c:order val="11"/>
          <c:val>
            <c:numRef>
              <c:f>'12" Prism'!$O$25:$O$36</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P$25:$P$36</c:f>
              <c:numCache>
                <c:formatCode>General</c:formatCode>
                <c:ptCount val="12"/>
                <c:pt idx="0">
                  <c:v>625.5376</c:v>
                </c:pt>
                <c:pt idx="1">
                  <c:v>518.54840000000002</c:v>
                </c:pt>
                <c:pt idx="2">
                  <c:v>411.55907999999999</c:v>
                </c:pt>
                <c:pt idx="3">
                  <c:v>518.54840000000002</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13"/>
          <c:order val="13"/>
          <c:val>
            <c:numRef>
              <c:f>'12" Prism'!$Q$25:$Q$36</c:f>
              <c:numCache>
                <c:formatCode>General</c:formatCode>
                <c:ptCount val="12"/>
              </c:numCache>
            </c:numRef>
          </c:val>
          <c:smooth val="0"/>
        </c:ser>
        <c:ser>
          <c:idx val="14"/>
          <c:order val="14"/>
          <c:val>
            <c:numRef>
              <c:f>'12"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S$25:$S$36</c:f>
              <c:numCache>
                <c:formatCode>General</c:formatCode>
                <c:ptCount val="12"/>
                <c:pt idx="0">
                  <c:v>518.54840000000002</c:v>
                </c:pt>
                <c:pt idx="1">
                  <c:v>411.55907999999999</c:v>
                </c:pt>
                <c:pt idx="2">
                  <c:v>304.56984999999997</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411.55907999999999</c:v>
                </c:pt>
              </c:numCache>
            </c:numRef>
          </c:val>
          <c:smooth val="0"/>
        </c:ser>
        <c:ser>
          <c:idx val="16"/>
          <c:order val="16"/>
          <c:val>
            <c:numRef>
              <c:f>'12" Prism'!$T$25:$T$36</c:f>
              <c:numCache>
                <c:formatCode>General</c:formatCode>
                <c:ptCount val="12"/>
              </c:numCache>
            </c:numRef>
          </c:val>
          <c:smooth val="0"/>
        </c:ser>
        <c:ser>
          <c:idx val="17"/>
          <c:order val="17"/>
          <c:val>
            <c:numRef>
              <c:f>'12"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V$25:$V$36</c:f>
              <c:numCache>
                <c:formatCode>General</c:formatCode>
                <c:ptCount val="12"/>
                <c:pt idx="0">
                  <c:v>625.5376</c:v>
                </c:pt>
                <c:pt idx="1">
                  <c:v>411.55907999999999</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518.54840000000002</c:v>
                </c:pt>
              </c:numCache>
            </c:numRef>
          </c:val>
          <c:smooth val="0"/>
        </c:ser>
        <c:ser>
          <c:idx val="19"/>
          <c:order val="19"/>
          <c:val>
            <c:numRef>
              <c:f>'12" Prism'!$W$25:$W$36</c:f>
              <c:numCache>
                <c:formatCode>General</c:formatCode>
                <c:ptCount val="12"/>
              </c:numCache>
            </c:numRef>
          </c:val>
          <c:smooth val="0"/>
        </c:ser>
        <c:ser>
          <c:idx val="20"/>
          <c:order val="20"/>
          <c:val>
            <c:numRef>
              <c:f>'12"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Y$25:$Y$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518.54840000000002</c:v>
                </c:pt>
                <c:pt idx="9">
                  <c:v>518.54840000000002</c:v>
                </c:pt>
                <c:pt idx="10">
                  <c:v>411.55907999999999</c:v>
                </c:pt>
                <c:pt idx="11">
                  <c:v>411.55907999999999</c:v>
                </c:pt>
              </c:numCache>
            </c:numRef>
          </c:val>
          <c:smooth val="0"/>
        </c:ser>
        <c:ser>
          <c:idx val="22"/>
          <c:order val="22"/>
          <c:val>
            <c:numRef>
              <c:f>'12" Prism'!$Z$25:$Z$36</c:f>
              <c:numCache>
                <c:formatCode>General</c:formatCode>
                <c:ptCount val="12"/>
              </c:numCache>
            </c:numRef>
          </c:val>
          <c:smooth val="0"/>
        </c:ser>
        <c:ser>
          <c:idx val="23"/>
          <c:order val="23"/>
          <c:val>
            <c:numRef>
              <c:f>'12" Prism'!$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B$25:$AB$36</c:f>
              <c:numCache>
                <c:formatCode>General</c:formatCode>
                <c:ptCount val="12"/>
                <c:pt idx="0">
                  <c:v>625.5376</c:v>
                </c:pt>
                <c:pt idx="1">
                  <c:v>518.54840000000002</c:v>
                </c:pt>
                <c:pt idx="2">
                  <c:v>411.55907999999999</c:v>
                </c:pt>
                <c:pt idx="3">
                  <c:v>411.55907999999999</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25"/>
          <c:order val="25"/>
          <c:val>
            <c:numRef>
              <c:f>'12" Prism'!$AC$25:$AC$36</c:f>
              <c:numCache>
                <c:formatCode>General</c:formatCode>
                <c:ptCount val="12"/>
              </c:numCache>
            </c:numRef>
          </c:val>
          <c:smooth val="0"/>
        </c:ser>
        <c:ser>
          <c:idx val="26"/>
          <c:order val="26"/>
          <c:val>
            <c:numRef>
              <c:f>'12" Prism'!$AD$25:$AD$36</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E$25:$AE$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518.54840000000002</c:v>
                </c:pt>
                <c:pt idx="8">
                  <c:v>518.54840000000002</c:v>
                </c:pt>
                <c:pt idx="9">
                  <c:v>411.55907999999999</c:v>
                </c:pt>
                <c:pt idx="10">
                  <c:v>518.54840000000002</c:v>
                </c:pt>
                <c:pt idx="11">
                  <c:v>411.55907999999999</c:v>
                </c:pt>
              </c:numCache>
            </c:numRef>
          </c:val>
          <c:smooth val="0"/>
        </c:ser>
        <c:ser>
          <c:idx val="28"/>
          <c:order val="28"/>
          <c:val>
            <c:numRef>
              <c:f>'12" Prism'!$AF$25:$AF$36</c:f>
              <c:numCache>
                <c:formatCode>General</c:formatCode>
                <c:ptCount val="12"/>
              </c:numCache>
            </c:numRef>
          </c:val>
          <c:smooth val="0"/>
        </c:ser>
        <c:ser>
          <c:idx val="29"/>
          <c:order val="29"/>
          <c:val>
            <c:numRef>
              <c:f>'12" Prism'!$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H$25:$AH$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31"/>
          <c:order val="31"/>
          <c:val>
            <c:numRef>
              <c:f>'12" Prism'!$AI$25:$AI$36</c:f>
              <c:numCache>
                <c:formatCode>General</c:formatCode>
                <c:ptCount val="12"/>
              </c:numCache>
            </c:numRef>
          </c:val>
          <c:smooth val="0"/>
        </c:ser>
        <c:ser>
          <c:idx val="32"/>
          <c:order val="32"/>
          <c:val>
            <c:numRef>
              <c:f>'12"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K$25:$AK$36</c:f>
              <c:numCache>
                <c:formatCode>General</c:formatCode>
                <c:ptCount val="12"/>
                <c:pt idx="0">
                  <c:v>518.54840000000002</c:v>
                </c:pt>
                <c:pt idx="1">
                  <c:v>518.54840000000002</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ser>
          <c:idx val="34"/>
          <c:order val="34"/>
          <c:val>
            <c:numRef>
              <c:f>'12" Prism'!$AL$25:$AL$36</c:f>
              <c:numCache>
                <c:formatCode>General</c:formatCode>
                <c:ptCount val="12"/>
              </c:numCache>
            </c:numRef>
          </c:val>
          <c:smooth val="0"/>
        </c:ser>
        <c:ser>
          <c:idx val="35"/>
          <c:order val="35"/>
          <c:val>
            <c:numRef>
              <c:f>'12" Prism'!$AM$25:$AM$36</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N$25:$AN$36</c:f>
              <c:numCache>
                <c:formatCode>General</c:formatCode>
                <c:ptCount val="12"/>
                <c:pt idx="0">
                  <c:v>625.5376</c:v>
                </c:pt>
                <c:pt idx="1">
                  <c:v>411.55907999999999</c:v>
                </c:pt>
                <c:pt idx="2">
                  <c:v>411.55907999999999</c:v>
                </c:pt>
                <c:pt idx="3">
                  <c:v>304.56984999999997</c:v>
                </c:pt>
                <c:pt idx="4">
                  <c:v>304.56984999999997</c:v>
                </c:pt>
                <c:pt idx="5">
                  <c:v>625.5376</c:v>
                </c:pt>
                <c:pt idx="6">
                  <c:v>197.58063000000001</c:v>
                </c:pt>
                <c:pt idx="7">
                  <c:v>411.55907999999999</c:v>
                </c:pt>
                <c:pt idx="8">
                  <c:v>518.54840000000002</c:v>
                </c:pt>
                <c:pt idx="9">
                  <c:v>411.55907999999999</c:v>
                </c:pt>
                <c:pt idx="10">
                  <c:v>518.54840000000002</c:v>
                </c:pt>
                <c:pt idx="11">
                  <c:v>518.54840000000002</c:v>
                </c:pt>
              </c:numCache>
            </c:numRef>
          </c:val>
          <c:smooth val="0"/>
        </c:ser>
        <c:ser>
          <c:idx val="37"/>
          <c:order val="37"/>
          <c:val>
            <c:numRef>
              <c:f>'12" Prism'!$AO$25:$AO$36</c:f>
              <c:numCache>
                <c:formatCode>General</c:formatCode>
                <c:ptCount val="12"/>
              </c:numCache>
            </c:numRef>
          </c:val>
          <c:smooth val="0"/>
        </c:ser>
        <c:ser>
          <c:idx val="38"/>
          <c:order val="38"/>
          <c:val>
            <c:numRef>
              <c:f>'12"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Q$25:$AQ$36</c:f>
              <c:numCache>
                <c:formatCode>General</c:formatCode>
                <c:ptCount val="12"/>
                <c:pt idx="0">
                  <c:v>518.54840000000002</c:v>
                </c:pt>
                <c:pt idx="1">
                  <c:v>411.55907999999999</c:v>
                </c:pt>
                <c:pt idx="2">
                  <c:v>411.55907999999999</c:v>
                </c:pt>
                <c:pt idx="3">
                  <c:v>411.55907999999999</c:v>
                </c:pt>
                <c:pt idx="4">
                  <c:v>411.55907999999999</c:v>
                </c:pt>
                <c:pt idx="5">
                  <c:v>625.5376</c:v>
                </c:pt>
                <c:pt idx="6">
                  <c:v>197.58063000000001</c:v>
                </c:pt>
                <c:pt idx="7">
                  <c:v>518.54840000000002</c:v>
                </c:pt>
                <c:pt idx="8">
                  <c:v>411.55907999999999</c:v>
                </c:pt>
                <c:pt idx="9">
                  <c:v>518.54840000000002</c:v>
                </c:pt>
                <c:pt idx="10">
                  <c:v>518.54840000000002</c:v>
                </c:pt>
                <c:pt idx="11">
                  <c:v>411.55907999999999</c:v>
                </c:pt>
              </c:numCache>
            </c:numRef>
          </c:val>
          <c:smooth val="0"/>
        </c:ser>
        <c:ser>
          <c:idx val="40"/>
          <c:order val="40"/>
          <c:val>
            <c:numRef>
              <c:f>'12" Prism'!$AR$25:$AR$36</c:f>
              <c:numCache>
                <c:formatCode>General</c:formatCode>
                <c:ptCount val="12"/>
              </c:numCache>
            </c:numRef>
          </c:val>
          <c:smooth val="0"/>
        </c:ser>
        <c:ser>
          <c:idx val="41"/>
          <c:order val="41"/>
          <c:val>
            <c:numRef>
              <c:f>'12"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T$25:$AT$36</c:f>
              <c:numCache>
                <c:formatCode>General</c:formatCode>
                <c:ptCount val="12"/>
                <c:pt idx="0">
                  <c:v>518.54840000000002</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304.56984999999997</c:v>
                </c:pt>
                <c:pt idx="11">
                  <c:v>411.55907999999999</c:v>
                </c:pt>
              </c:numCache>
            </c:numRef>
          </c:val>
          <c:smooth val="0"/>
        </c:ser>
        <c:ser>
          <c:idx val="43"/>
          <c:order val="43"/>
          <c:val>
            <c:numRef>
              <c:f>'12" Prism'!$AU$25:$AU$36</c:f>
              <c:numCache>
                <c:formatCode>General</c:formatCode>
                <c:ptCount val="12"/>
              </c:numCache>
            </c:numRef>
          </c:val>
          <c:smooth val="0"/>
        </c:ser>
        <c:ser>
          <c:idx val="44"/>
          <c:order val="44"/>
          <c:val>
            <c:numRef>
              <c:f>'12"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W$25:$AW$36</c:f>
              <c:numCache>
                <c:formatCode>General</c:formatCode>
                <c:ptCount val="12"/>
                <c:pt idx="0">
                  <c:v>625.5376</c:v>
                </c:pt>
                <c:pt idx="1">
                  <c:v>411.55907999999999</c:v>
                </c:pt>
                <c:pt idx="2">
                  <c:v>518.54840000000002</c:v>
                </c:pt>
                <c:pt idx="3">
                  <c:v>411.55907999999999</c:v>
                </c:pt>
                <c:pt idx="4">
                  <c:v>304.56984999999997</c:v>
                </c:pt>
                <c:pt idx="5">
                  <c:v>625.5376</c:v>
                </c:pt>
                <c:pt idx="6">
                  <c:v>197.58063000000001</c:v>
                </c:pt>
                <c:pt idx="7">
                  <c:v>304.56984999999997</c:v>
                </c:pt>
                <c:pt idx="8">
                  <c:v>411.55907999999999</c:v>
                </c:pt>
                <c:pt idx="9">
                  <c:v>411.55907999999999</c:v>
                </c:pt>
                <c:pt idx="10">
                  <c:v>411.55907999999999</c:v>
                </c:pt>
                <c:pt idx="11">
                  <c:v>625.5376</c:v>
                </c:pt>
              </c:numCache>
            </c:numRef>
          </c:val>
          <c:smooth val="0"/>
        </c:ser>
        <c:ser>
          <c:idx val="46"/>
          <c:order val="46"/>
          <c:val>
            <c:numRef>
              <c:f>'12" Prism'!$AX$25:$AX$36</c:f>
              <c:numCache>
                <c:formatCode>General</c:formatCode>
                <c:ptCount val="12"/>
              </c:numCache>
            </c:numRef>
          </c:val>
          <c:smooth val="0"/>
        </c:ser>
        <c:ser>
          <c:idx val="47"/>
          <c:order val="47"/>
          <c:val>
            <c:numRef>
              <c:f>'12"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Z$25:$AZ$36</c:f>
              <c:numCache>
                <c:formatCode>General</c:formatCode>
                <c:ptCount val="12"/>
                <c:pt idx="0">
                  <c:v>518.54840000000002</c:v>
                </c:pt>
                <c:pt idx="1">
                  <c:v>411.55907999999999</c:v>
                </c:pt>
                <c:pt idx="2">
                  <c:v>411.55907999999999</c:v>
                </c:pt>
                <c:pt idx="3">
                  <c:v>411.55907999999999</c:v>
                </c:pt>
                <c:pt idx="4">
                  <c:v>304.56984999999997</c:v>
                </c:pt>
                <c:pt idx="5">
                  <c:v>732.52704000000006</c:v>
                </c:pt>
                <c:pt idx="6">
                  <c:v>197.58063000000001</c:v>
                </c:pt>
                <c:pt idx="7">
                  <c:v>518.54840000000002</c:v>
                </c:pt>
                <c:pt idx="8">
                  <c:v>411.55907999999999</c:v>
                </c:pt>
                <c:pt idx="9">
                  <c:v>518.54840000000002</c:v>
                </c:pt>
                <c:pt idx="10">
                  <c:v>411.55907999999999</c:v>
                </c:pt>
                <c:pt idx="11">
                  <c:v>411.55907999999999</c:v>
                </c:pt>
              </c:numCache>
            </c:numRef>
          </c:val>
          <c:smooth val="0"/>
        </c:ser>
        <c:ser>
          <c:idx val="49"/>
          <c:order val="49"/>
          <c:val>
            <c:numRef>
              <c:f>'12" Prism'!$BA$25:$BA$36</c:f>
              <c:numCache>
                <c:formatCode>General</c:formatCode>
                <c:ptCount val="12"/>
              </c:numCache>
            </c:numRef>
          </c:val>
          <c:smooth val="0"/>
        </c:ser>
        <c:ser>
          <c:idx val="50"/>
          <c:order val="50"/>
          <c:val>
            <c:numRef>
              <c:f>'12"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C$25:$BC$36</c:f>
              <c:numCache>
                <c:formatCode>General</c:formatCode>
                <c:ptCount val="12"/>
                <c:pt idx="0">
                  <c:v>625.5376</c:v>
                </c:pt>
                <c:pt idx="1">
                  <c:v>411.55907999999999</c:v>
                </c:pt>
                <c:pt idx="2">
                  <c:v>411.55907999999999</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518.54840000000002</c:v>
                </c:pt>
              </c:numCache>
            </c:numRef>
          </c:val>
          <c:smooth val="0"/>
        </c:ser>
        <c:ser>
          <c:idx val="52"/>
          <c:order val="52"/>
          <c:val>
            <c:numRef>
              <c:f>'12" Prism'!$BD$25:$BD$36</c:f>
              <c:numCache>
                <c:formatCode>General</c:formatCode>
                <c:ptCount val="12"/>
              </c:numCache>
            </c:numRef>
          </c:val>
          <c:smooth val="0"/>
        </c:ser>
        <c:ser>
          <c:idx val="53"/>
          <c:order val="53"/>
          <c:val>
            <c:numRef>
              <c:f>'12"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F$25:$BF$36</c:f>
              <c:numCache>
                <c:formatCode>General</c:formatCode>
                <c:ptCount val="12"/>
                <c:pt idx="0">
                  <c:v>411.55907999999999</c:v>
                </c:pt>
                <c:pt idx="1">
                  <c:v>518.54840000000002</c:v>
                </c:pt>
                <c:pt idx="2">
                  <c:v>518.54840000000002</c:v>
                </c:pt>
                <c:pt idx="3">
                  <c:v>1000</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dLbls>
          <c:showLegendKey val="0"/>
          <c:showVal val="0"/>
          <c:showCatName val="0"/>
          <c:showSerName val="0"/>
          <c:showPercent val="0"/>
          <c:showBubbleSize val="0"/>
        </c:dLbls>
        <c:marker val="1"/>
        <c:smooth val="0"/>
        <c:axId val="217655168"/>
        <c:axId val="217694208"/>
      </c:lineChart>
      <c:catAx>
        <c:axId val="217655168"/>
        <c:scaling>
          <c:orientation val="minMax"/>
        </c:scaling>
        <c:delete val="0"/>
        <c:axPos val="b"/>
        <c:majorTickMark val="out"/>
        <c:minorTickMark val="none"/>
        <c:tickLblPos val="nextTo"/>
        <c:crossAx val="217694208"/>
        <c:crosses val="autoZero"/>
        <c:auto val="1"/>
        <c:lblAlgn val="ctr"/>
        <c:lblOffset val="100"/>
        <c:noMultiLvlLbl val="0"/>
      </c:catAx>
      <c:valAx>
        <c:axId val="217694208"/>
        <c:scaling>
          <c:orientation val="minMax"/>
          <c:max val="1000"/>
        </c:scaling>
        <c:delete val="0"/>
        <c:axPos val="l"/>
        <c:majorGridlines/>
        <c:numFmt formatCode="General" sourceLinked="1"/>
        <c:majorTickMark val="out"/>
        <c:minorTickMark val="none"/>
        <c:tickLblPos val="nextTo"/>
        <c:crossAx val="21765516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10</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C$13:$C$24</c:f>
              <c:numCache>
                <c:formatCode>General</c:formatCode>
                <c:ptCount val="12"/>
                <c:pt idx="0">
                  <c:v>237.70160000000001</c:v>
                </c:pt>
                <c:pt idx="1">
                  <c:v>197.58063999999999</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57.45966000000001</c:v>
                </c:pt>
              </c:numCache>
            </c:numRef>
          </c:val>
          <c:smooth val="0"/>
        </c:ser>
        <c:ser>
          <c:idx val="1"/>
          <c:order val="1"/>
          <c:val>
            <c:numRef>
              <c:f>'12" Prism'!$D$13:$D$24</c:f>
              <c:numCache>
                <c:formatCode>General</c:formatCode>
                <c:ptCount val="12"/>
              </c:numCache>
            </c:numRef>
          </c:val>
          <c:smooth val="0"/>
        </c:ser>
        <c:ser>
          <c:idx val="2"/>
          <c:order val="2"/>
          <c:val>
            <c:numRef>
              <c:f>'12" Prism'!$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F$13:$F$24</c:f>
              <c:numCache>
                <c:formatCode>General</c:formatCode>
                <c:ptCount val="12"/>
                <c:pt idx="0">
                  <c:v>237.70160000000001</c:v>
                </c:pt>
                <c:pt idx="1">
                  <c:v>197.58063999999999</c:v>
                </c:pt>
                <c:pt idx="2">
                  <c:v>157.45966000000001</c:v>
                </c:pt>
                <c:pt idx="3">
                  <c:v>197.58063999999999</c:v>
                </c:pt>
                <c:pt idx="4">
                  <c:v>117.33869</c:v>
                </c:pt>
                <c:pt idx="5">
                  <c:v>277.82263</c:v>
                </c:pt>
                <c:pt idx="6">
                  <c:v>77.217735000000005</c:v>
                </c:pt>
                <c:pt idx="7">
                  <c:v>157.45966000000001</c:v>
                </c:pt>
                <c:pt idx="8">
                  <c:v>157.45966000000001</c:v>
                </c:pt>
                <c:pt idx="9">
                  <c:v>197.58063999999999</c:v>
                </c:pt>
                <c:pt idx="10">
                  <c:v>157.45966000000001</c:v>
                </c:pt>
                <c:pt idx="11">
                  <c:v>117.33869</c:v>
                </c:pt>
              </c:numCache>
            </c:numRef>
          </c:val>
          <c:smooth val="0"/>
        </c:ser>
        <c:ser>
          <c:idx val="4"/>
          <c:order val="4"/>
          <c:val>
            <c:numRef>
              <c:f>'12" Prism'!$G$13:$G$24</c:f>
              <c:numCache>
                <c:formatCode>General</c:formatCode>
                <c:ptCount val="12"/>
              </c:numCache>
            </c:numRef>
          </c:val>
          <c:smooth val="0"/>
        </c:ser>
        <c:ser>
          <c:idx val="5"/>
          <c:order val="5"/>
          <c:val>
            <c:numRef>
              <c:f>'12"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I$13:$I$24</c:f>
              <c:numCache>
                <c:formatCode>General</c:formatCode>
                <c:ptCount val="12"/>
                <c:pt idx="0">
                  <c:v>237.70160000000001</c:v>
                </c:pt>
                <c:pt idx="1">
                  <c:v>237.70160000000001</c:v>
                </c:pt>
                <c:pt idx="2">
                  <c:v>197.58063999999999</c:v>
                </c:pt>
                <c:pt idx="3">
                  <c:v>197.58063999999999</c:v>
                </c:pt>
                <c:pt idx="4">
                  <c:v>117.33869</c:v>
                </c:pt>
                <c:pt idx="5">
                  <c:v>277.82263</c:v>
                </c:pt>
                <c:pt idx="6">
                  <c:v>77.217735000000005</c:v>
                </c:pt>
                <c:pt idx="7">
                  <c:v>157.45966000000001</c:v>
                </c:pt>
                <c:pt idx="8">
                  <c:v>197.58063999999999</c:v>
                </c:pt>
                <c:pt idx="9">
                  <c:v>157.45966000000001</c:v>
                </c:pt>
                <c:pt idx="10">
                  <c:v>157.45966000000001</c:v>
                </c:pt>
                <c:pt idx="11">
                  <c:v>157.45966000000001</c:v>
                </c:pt>
              </c:numCache>
            </c:numRef>
          </c:val>
          <c:smooth val="0"/>
        </c:ser>
        <c:ser>
          <c:idx val="7"/>
          <c:order val="7"/>
          <c:val>
            <c:numRef>
              <c:f>'12" Prism'!$J$13:$J$24</c:f>
              <c:numCache>
                <c:formatCode>General</c:formatCode>
                <c:ptCount val="12"/>
              </c:numCache>
            </c:numRef>
          </c:val>
          <c:smooth val="0"/>
        </c:ser>
        <c:ser>
          <c:idx val="8"/>
          <c:order val="8"/>
          <c:val>
            <c:numRef>
              <c:f>'12"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L$13:$L$24</c:f>
              <c:numCache>
                <c:formatCode>General</c:formatCode>
                <c:ptCount val="12"/>
                <c:pt idx="0">
                  <c:v>197.58063999999999</c:v>
                </c:pt>
                <c:pt idx="1">
                  <c:v>157.45966000000001</c:v>
                </c:pt>
                <c:pt idx="2">
                  <c:v>157.45966000000001</c:v>
                </c:pt>
                <c:pt idx="3">
                  <c:v>197.58063999999999</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10"/>
          <c:order val="10"/>
          <c:val>
            <c:numRef>
              <c:f>'12" Prism'!$M$13:$M$24</c:f>
              <c:numCache>
                <c:formatCode>General</c:formatCode>
                <c:ptCount val="12"/>
              </c:numCache>
            </c:numRef>
          </c:val>
          <c:smooth val="0"/>
        </c:ser>
        <c:ser>
          <c:idx val="11"/>
          <c:order val="11"/>
          <c:val>
            <c:numRef>
              <c:f>'12" Prism'!$N$13:$N$24</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O$13:$O$24</c:f>
              <c:numCache>
                <c:formatCode>General</c:formatCode>
                <c:ptCount val="12"/>
                <c:pt idx="0">
                  <c:v>237.70160000000001</c:v>
                </c:pt>
                <c:pt idx="1">
                  <c:v>197.58063999999999</c:v>
                </c:pt>
                <c:pt idx="2">
                  <c:v>157.45966000000001</c:v>
                </c:pt>
                <c:pt idx="3">
                  <c:v>197.58063999999999</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13"/>
          <c:order val="13"/>
          <c:val>
            <c:numRef>
              <c:f>'12" Prism'!$P$13:$P$24</c:f>
              <c:numCache>
                <c:formatCode>General</c:formatCode>
                <c:ptCount val="12"/>
              </c:numCache>
            </c:numRef>
          </c:val>
          <c:smooth val="0"/>
        </c:ser>
        <c:ser>
          <c:idx val="14"/>
          <c:order val="14"/>
          <c:val>
            <c:numRef>
              <c:f>'12"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R$13:$R$24</c:f>
              <c:numCache>
                <c:formatCode>General</c:formatCode>
                <c:ptCount val="12"/>
                <c:pt idx="0">
                  <c:v>197.58063999999999</c:v>
                </c:pt>
                <c:pt idx="1">
                  <c:v>157.45966000000001</c:v>
                </c:pt>
                <c:pt idx="2">
                  <c:v>117.33869</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57.45966000000001</c:v>
                </c:pt>
              </c:numCache>
            </c:numRef>
          </c:val>
          <c:smooth val="0"/>
        </c:ser>
        <c:ser>
          <c:idx val="16"/>
          <c:order val="16"/>
          <c:val>
            <c:numRef>
              <c:f>'12" Prism'!$S$13:$S$24</c:f>
              <c:numCache>
                <c:formatCode>General</c:formatCode>
                <c:ptCount val="12"/>
              </c:numCache>
            </c:numRef>
          </c:val>
          <c:smooth val="0"/>
        </c:ser>
        <c:ser>
          <c:idx val="17"/>
          <c:order val="17"/>
          <c:val>
            <c:numRef>
              <c:f>'12"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U$13:$U$24</c:f>
              <c:numCache>
                <c:formatCode>General</c:formatCode>
                <c:ptCount val="12"/>
                <c:pt idx="0">
                  <c:v>237.70160000000001</c:v>
                </c:pt>
                <c:pt idx="1">
                  <c:v>157.45966000000001</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97.58063999999999</c:v>
                </c:pt>
              </c:numCache>
            </c:numRef>
          </c:val>
          <c:smooth val="0"/>
        </c:ser>
        <c:ser>
          <c:idx val="19"/>
          <c:order val="19"/>
          <c:val>
            <c:numRef>
              <c:f>'12" Prism'!$V$13:$V$24</c:f>
              <c:numCache>
                <c:formatCode>General</c:formatCode>
                <c:ptCount val="12"/>
              </c:numCache>
            </c:numRef>
          </c:val>
          <c:smooth val="0"/>
        </c:ser>
        <c:ser>
          <c:idx val="20"/>
          <c:order val="20"/>
          <c:val>
            <c:numRef>
              <c:f>'12"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X$13:$X$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97.58063999999999</c:v>
                </c:pt>
                <c:pt idx="9">
                  <c:v>197.58063999999999</c:v>
                </c:pt>
                <c:pt idx="10">
                  <c:v>157.45966000000001</c:v>
                </c:pt>
                <c:pt idx="11">
                  <c:v>157.45966000000001</c:v>
                </c:pt>
              </c:numCache>
            </c:numRef>
          </c:val>
          <c:smooth val="0"/>
        </c:ser>
        <c:ser>
          <c:idx val="22"/>
          <c:order val="22"/>
          <c:val>
            <c:numRef>
              <c:f>'12" Prism'!$Y$13:$Y$24</c:f>
              <c:numCache>
                <c:formatCode>General</c:formatCode>
                <c:ptCount val="12"/>
              </c:numCache>
            </c:numRef>
          </c:val>
          <c:smooth val="0"/>
        </c:ser>
        <c:ser>
          <c:idx val="23"/>
          <c:order val="23"/>
          <c:val>
            <c:numRef>
              <c:f>'12" Prism'!$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A$13:$AA$24</c:f>
              <c:numCache>
                <c:formatCode>General</c:formatCode>
                <c:ptCount val="12"/>
                <c:pt idx="0">
                  <c:v>237.70160000000001</c:v>
                </c:pt>
                <c:pt idx="1">
                  <c:v>197.58063999999999</c:v>
                </c:pt>
                <c:pt idx="2">
                  <c:v>157.45966000000001</c:v>
                </c:pt>
                <c:pt idx="3">
                  <c:v>157.45966000000001</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25"/>
          <c:order val="25"/>
          <c:val>
            <c:numRef>
              <c:f>'12" Prism'!$AB$13:$AB$24</c:f>
              <c:numCache>
                <c:formatCode>General</c:formatCode>
                <c:ptCount val="12"/>
              </c:numCache>
            </c:numRef>
          </c:val>
          <c:smooth val="0"/>
        </c:ser>
        <c:ser>
          <c:idx val="26"/>
          <c:order val="26"/>
          <c:val>
            <c:numRef>
              <c:f>'12" Prism'!$AC$13:$AC$24</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D$13:$AD$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97.58063999999999</c:v>
                </c:pt>
                <c:pt idx="8">
                  <c:v>197.58063999999999</c:v>
                </c:pt>
                <c:pt idx="9">
                  <c:v>157.45966000000001</c:v>
                </c:pt>
                <c:pt idx="10">
                  <c:v>197.58063999999999</c:v>
                </c:pt>
                <c:pt idx="11">
                  <c:v>157.45966000000001</c:v>
                </c:pt>
              </c:numCache>
            </c:numRef>
          </c:val>
          <c:smooth val="0"/>
        </c:ser>
        <c:ser>
          <c:idx val="28"/>
          <c:order val="28"/>
          <c:val>
            <c:numRef>
              <c:f>'12" Prism'!$AE$13:$AE$24</c:f>
              <c:numCache>
                <c:formatCode>General</c:formatCode>
                <c:ptCount val="12"/>
              </c:numCache>
            </c:numRef>
          </c:val>
          <c:smooth val="0"/>
        </c:ser>
        <c:ser>
          <c:idx val="29"/>
          <c:order val="29"/>
          <c:val>
            <c:numRef>
              <c:f>'12"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Prism'!$AG$13:$AG$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31"/>
          <c:order val="31"/>
          <c:val>
            <c:numRef>
              <c:f>'12" Prism'!$AH$13:$AH$24</c:f>
              <c:numCache>
                <c:formatCode>General</c:formatCode>
                <c:ptCount val="12"/>
              </c:numCache>
            </c:numRef>
          </c:val>
          <c:smooth val="0"/>
        </c:ser>
        <c:ser>
          <c:idx val="32"/>
          <c:order val="32"/>
          <c:val>
            <c:numRef>
              <c:f>'12"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J$13:$AJ$24</c:f>
              <c:numCache>
                <c:formatCode>General</c:formatCode>
                <c:ptCount val="12"/>
                <c:pt idx="0">
                  <c:v>197.58063999999999</c:v>
                </c:pt>
                <c:pt idx="1">
                  <c:v>197.58063999999999</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ser>
          <c:idx val="34"/>
          <c:order val="34"/>
          <c:val>
            <c:numRef>
              <c:f>'12" Prism'!$AK$13:$AK$24</c:f>
              <c:numCache>
                <c:formatCode>General</c:formatCode>
                <c:ptCount val="12"/>
              </c:numCache>
            </c:numRef>
          </c:val>
          <c:smooth val="0"/>
        </c:ser>
        <c:ser>
          <c:idx val="35"/>
          <c:order val="35"/>
          <c:val>
            <c:numRef>
              <c:f>'12" Prism'!$AL$13:$AL$24</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M$13:$AM$24</c:f>
              <c:numCache>
                <c:formatCode>General</c:formatCode>
                <c:ptCount val="12"/>
                <c:pt idx="0">
                  <c:v>237.70160000000001</c:v>
                </c:pt>
                <c:pt idx="1">
                  <c:v>157.45966000000001</c:v>
                </c:pt>
                <c:pt idx="2">
                  <c:v>157.45966000000001</c:v>
                </c:pt>
                <c:pt idx="3">
                  <c:v>117.33869</c:v>
                </c:pt>
                <c:pt idx="4">
                  <c:v>117.33869</c:v>
                </c:pt>
                <c:pt idx="5">
                  <c:v>237.70160000000001</c:v>
                </c:pt>
                <c:pt idx="6">
                  <c:v>77.217735000000005</c:v>
                </c:pt>
                <c:pt idx="7">
                  <c:v>157.45966000000001</c:v>
                </c:pt>
                <c:pt idx="8">
                  <c:v>197.58063999999999</c:v>
                </c:pt>
                <c:pt idx="9">
                  <c:v>157.45966000000001</c:v>
                </c:pt>
                <c:pt idx="10">
                  <c:v>197.58063999999999</c:v>
                </c:pt>
                <c:pt idx="11">
                  <c:v>197.58063999999999</c:v>
                </c:pt>
              </c:numCache>
            </c:numRef>
          </c:val>
          <c:smooth val="0"/>
        </c:ser>
        <c:ser>
          <c:idx val="37"/>
          <c:order val="37"/>
          <c:val>
            <c:numRef>
              <c:f>'12" Prism'!$AN$13:$AN$24</c:f>
              <c:numCache>
                <c:formatCode>General</c:formatCode>
                <c:ptCount val="12"/>
              </c:numCache>
            </c:numRef>
          </c:val>
          <c:smooth val="0"/>
        </c:ser>
        <c:ser>
          <c:idx val="38"/>
          <c:order val="38"/>
          <c:val>
            <c:numRef>
              <c:f>'12"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P$13:$AP$24</c:f>
              <c:numCache>
                <c:formatCode>General</c:formatCode>
                <c:ptCount val="12"/>
                <c:pt idx="0">
                  <c:v>197.58063999999999</c:v>
                </c:pt>
                <c:pt idx="1">
                  <c:v>157.45966000000001</c:v>
                </c:pt>
                <c:pt idx="2">
                  <c:v>157.45966000000001</c:v>
                </c:pt>
                <c:pt idx="3">
                  <c:v>157.45966000000001</c:v>
                </c:pt>
                <c:pt idx="4">
                  <c:v>157.45966000000001</c:v>
                </c:pt>
                <c:pt idx="5">
                  <c:v>237.70160000000001</c:v>
                </c:pt>
                <c:pt idx="6">
                  <c:v>77.217735000000005</c:v>
                </c:pt>
                <c:pt idx="7">
                  <c:v>197.58063999999999</c:v>
                </c:pt>
                <c:pt idx="8">
                  <c:v>157.45966000000001</c:v>
                </c:pt>
                <c:pt idx="9">
                  <c:v>197.58063999999999</c:v>
                </c:pt>
                <c:pt idx="10">
                  <c:v>197.58063999999999</c:v>
                </c:pt>
                <c:pt idx="11">
                  <c:v>157.45966000000001</c:v>
                </c:pt>
              </c:numCache>
            </c:numRef>
          </c:val>
          <c:smooth val="0"/>
        </c:ser>
        <c:ser>
          <c:idx val="40"/>
          <c:order val="40"/>
          <c:val>
            <c:numRef>
              <c:f>'12" Prism'!$AQ$13:$AQ$24</c:f>
              <c:numCache>
                <c:formatCode>General</c:formatCode>
                <c:ptCount val="12"/>
              </c:numCache>
            </c:numRef>
          </c:val>
          <c:smooth val="0"/>
        </c:ser>
        <c:ser>
          <c:idx val="41"/>
          <c:order val="41"/>
          <c:val>
            <c:numRef>
              <c:f>'12"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S$13:$AS$24</c:f>
              <c:numCache>
                <c:formatCode>General</c:formatCode>
                <c:ptCount val="12"/>
                <c:pt idx="0">
                  <c:v>197.58063999999999</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17.33869</c:v>
                </c:pt>
                <c:pt idx="11">
                  <c:v>157.45966000000001</c:v>
                </c:pt>
              </c:numCache>
            </c:numRef>
          </c:val>
          <c:smooth val="0"/>
        </c:ser>
        <c:ser>
          <c:idx val="43"/>
          <c:order val="43"/>
          <c:val>
            <c:numRef>
              <c:f>'12" Prism'!$AT$13:$AT$24</c:f>
              <c:numCache>
                <c:formatCode>General</c:formatCode>
                <c:ptCount val="12"/>
              </c:numCache>
            </c:numRef>
          </c:val>
          <c:smooth val="0"/>
        </c:ser>
        <c:ser>
          <c:idx val="44"/>
          <c:order val="44"/>
          <c:val>
            <c:numRef>
              <c:f>'12"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V$13:$AV$24</c:f>
              <c:numCache>
                <c:formatCode>General</c:formatCode>
                <c:ptCount val="12"/>
                <c:pt idx="0">
                  <c:v>237.70160000000001</c:v>
                </c:pt>
                <c:pt idx="1">
                  <c:v>157.45966000000001</c:v>
                </c:pt>
                <c:pt idx="2">
                  <c:v>197.58063999999999</c:v>
                </c:pt>
                <c:pt idx="3">
                  <c:v>157.45966000000001</c:v>
                </c:pt>
                <c:pt idx="4">
                  <c:v>117.33869</c:v>
                </c:pt>
                <c:pt idx="5">
                  <c:v>237.70160000000001</c:v>
                </c:pt>
                <c:pt idx="6">
                  <c:v>77.217735000000005</c:v>
                </c:pt>
                <c:pt idx="7">
                  <c:v>117.33869</c:v>
                </c:pt>
                <c:pt idx="8">
                  <c:v>157.45966000000001</c:v>
                </c:pt>
                <c:pt idx="9">
                  <c:v>157.45966000000001</c:v>
                </c:pt>
                <c:pt idx="10">
                  <c:v>157.45966000000001</c:v>
                </c:pt>
                <c:pt idx="11">
                  <c:v>237.70160000000001</c:v>
                </c:pt>
              </c:numCache>
            </c:numRef>
          </c:val>
          <c:smooth val="0"/>
        </c:ser>
        <c:ser>
          <c:idx val="46"/>
          <c:order val="46"/>
          <c:val>
            <c:numRef>
              <c:f>'12" Prism'!$AW$13:$AW$24</c:f>
              <c:numCache>
                <c:formatCode>General</c:formatCode>
                <c:ptCount val="12"/>
              </c:numCache>
            </c:numRef>
          </c:val>
          <c:smooth val="0"/>
        </c:ser>
        <c:ser>
          <c:idx val="47"/>
          <c:order val="47"/>
          <c:val>
            <c:numRef>
              <c:f>'12"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Y$13:$AY$24</c:f>
              <c:numCache>
                <c:formatCode>General</c:formatCode>
                <c:ptCount val="12"/>
                <c:pt idx="0">
                  <c:v>197.58063999999999</c:v>
                </c:pt>
                <c:pt idx="1">
                  <c:v>157.45966000000001</c:v>
                </c:pt>
                <c:pt idx="2">
                  <c:v>157.45966000000001</c:v>
                </c:pt>
                <c:pt idx="3">
                  <c:v>157.45966000000001</c:v>
                </c:pt>
                <c:pt idx="4">
                  <c:v>117.33869</c:v>
                </c:pt>
                <c:pt idx="5">
                  <c:v>277.82263</c:v>
                </c:pt>
                <c:pt idx="6">
                  <c:v>77.217735000000005</c:v>
                </c:pt>
                <c:pt idx="7">
                  <c:v>197.58063999999999</c:v>
                </c:pt>
                <c:pt idx="8">
                  <c:v>157.45966000000001</c:v>
                </c:pt>
                <c:pt idx="9">
                  <c:v>197.58063999999999</c:v>
                </c:pt>
                <c:pt idx="10">
                  <c:v>157.45966000000001</c:v>
                </c:pt>
                <c:pt idx="11">
                  <c:v>157.45966000000001</c:v>
                </c:pt>
              </c:numCache>
            </c:numRef>
          </c:val>
          <c:smooth val="0"/>
        </c:ser>
        <c:ser>
          <c:idx val="49"/>
          <c:order val="49"/>
          <c:val>
            <c:numRef>
              <c:f>'12" Prism'!$AZ$13:$AZ$24</c:f>
              <c:numCache>
                <c:formatCode>General</c:formatCode>
                <c:ptCount val="12"/>
              </c:numCache>
            </c:numRef>
          </c:val>
          <c:smooth val="0"/>
        </c:ser>
        <c:ser>
          <c:idx val="50"/>
          <c:order val="50"/>
          <c:val>
            <c:numRef>
              <c:f>'12"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B$13:$BB$24</c:f>
              <c:numCache>
                <c:formatCode>General</c:formatCode>
                <c:ptCount val="12"/>
                <c:pt idx="0">
                  <c:v>237.70160000000001</c:v>
                </c:pt>
                <c:pt idx="1">
                  <c:v>157.45966000000001</c:v>
                </c:pt>
                <c:pt idx="2">
                  <c:v>157.45966000000001</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97.58063999999999</c:v>
                </c:pt>
              </c:numCache>
            </c:numRef>
          </c:val>
          <c:smooth val="0"/>
        </c:ser>
        <c:ser>
          <c:idx val="52"/>
          <c:order val="52"/>
          <c:val>
            <c:numRef>
              <c:f>'12" Prism'!$BC$13:$BC$24</c:f>
              <c:numCache>
                <c:formatCode>General</c:formatCode>
                <c:ptCount val="12"/>
              </c:numCache>
            </c:numRef>
          </c:val>
          <c:smooth val="0"/>
        </c:ser>
        <c:ser>
          <c:idx val="53"/>
          <c:order val="53"/>
          <c:val>
            <c:numRef>
              <c:f>'12"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E$13:$BE$24</c:f>
              <c:numCache>
                <c:formatCode>General</c:formatCode>
                <c:ptCount val="12"/>
                <c:pt idx="0">
                  <c:v>157.45966000000001</c:v>
                </c:pt>
                <c:pt idx="1">
                  <c:v>197.58063999999999</c:v>
                </c:pt>
                <c:pt idx="2">
                  <c:v>197.58063999999999</c:v>
                </c:pt>
                <c:pt idx="3">
                  <c:v>478.42737</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dLbls>
          <c:showLegendKey val="0"/>
          <c:showVal val="0"/>
          <c:showCatName val="0"/>
          <c:showSerName val="0"/>
          <c:showPercent val="0"/>
          <c:showBubbleSize val="0"/>
        </c:dLbls>
        <c:marker val="1"/>
        <c:smooth val="0"/>
        <c:axId val="224467200"/>
        <c:axId val="224473472"/>
      </c:lineChart>
      <c:catAx>
        <c:axId val="224467200"/>
        <c:scaling>
          <c:orientation val="minMax"/>
        </c:scaling>
        <c:delete val="0"/>
        <c:axPos val="b"/>
        <c:majorTickMark val="out"/>
        <c:minorTickMark val="none"/>
        <c:tickLblPos val="nextTo"/>
        <c:crossAx val="224473472"/>
        <c:crosses val="autoZero"/>
        <c:auto val="1"/>
        <c:lblAlgn val="ctr"/>
        <c:lblOffset val="100"/>
        <c:noMultiLvlLbl val="0"/>
      </c:catAx>
      <c:valAx>
        <c:axId val="224473472"/>
        <c:scaling>
          <c:orientation val="minMax"/>
          <c:max val="1000"/>
        </c:scaling>
        <c:delete val="0"/>
        <c:axPos val="l"/>
        <c:majorGridlines/>
        <c:title>
          <c:tx>
            <c:rich>
              <a:bodyPr rot="-5400000" vert="horz"/>
              <a:lstStyle/>
              <a:p>
                <a:pPr>
                  <a:defRPr/>
                </a:pPr>
                <a:r>
                  <a:rPr lang="en-US"/>
                  <a:t>Rate</a:t>
                </a:r>
              </a:p>
            </c:rich>
          </c:tx>
          <c:overlay val="0"/>
        </c:title>
        <c:numFmt formatCode="General" sourceLinked="1"/>
        <c:majorTickMark val="out"/>
        <c:minorTickMark val="none"/>
        <c:tickLblPos val="nextTo"/>
        <c:crossAx val="22446720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B$1:$B$12</c:f>
              <c:numCache>
                <c:formatCode>General</c:formatCode>
                <c:ptCount val="12"/>
                <c:pt idx="0">
                  <c:v>0.38709675999999998</c:v>
                </c:pt>
                <c:pt idx="1">
                  <c:v>0.35483870000000001</c:v>
                </c:pt>
                <c:pt idx="2">
                  <c:v>0.32258063999999997</c:v>
                </c:pt>
                <c:pt idx="3">
                  <c:v>0.32258063999999997</c:v>
                </c:pt>
                <c:pt idx="4">
                  <c:v>0.29032257</c:v>
                </c:pt>
                <c:pt idx="5">
                  <c:v>0.41935486</c:v>
                </c:pt>
                <c:pt idx="6">
                  <c:v>0.25806449999999997</c:v>
                </c:pt>
                <c:pt idx="7">
                  <c:v>0.32258063999999997</c:v>
                </c:pt>
                <c:pt idx="8">
                  <c:v>0.32258063999999997</c:v>
                </c:pt>
                <c:pt idx="9">
                  <c:v>0.32258063999999997</c:v>
                </c:pt>
                <c:pt idx="10">
                  <c:v>0.32258063999999997</c:v>
                </c:pt>
                <c:pt idx="11">
                  <c:v>0.32258063999999997</c:v>
                </c:pt>
              </c:numCache>
            </c:numRef>
          </c:val>
          <c:smooth val="0"/>
        </c:ser>
        <c:ser>
          <c:idx val="1"/>
          <c:order val="1"/>
          <c:val>
            <c:numRef>
              <c:f>'12" Prism'!$C$1:$C$12</c:f>
              <c:numCache>
                <c:formatCode>General</c:formatCode>
                <c:ptCount val="12"/>
              </c:numCache>
            </c:numRef>
          </c:val>
          <c:smooth val="0"/>
        </c:ser>
        <c:ser>
          <c:idx val="2"/>
          <c:order val="2"/>
          <c:val>
            <c:numRef>
              <c:f>'12" Prism'!$D$1:$D$12</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E$1:$E$12</c:f>
              <c:numCache>
                <c:formatCode>General</c:formatCode>
                <c:ptCount val="12"/>
                <c:pt idx="0">
                  <c:v>0.38709675999999998</c:v>
                </c:pt>
                <c:pt idx="1">
                  <c:v>0.35483870000000001</c:v>
                </c:pt>
                <c:pt idx="2">
                  <c:v>0.32258063999999997</c:v>
                </c:pt>
                <c:pt idx="3">
                  <c:v>0.35483870000000001</c:v>
                </c:pt>
                <c:pt idx="4">
                  <c:v>0.29032257</c:v>
                </c:pt>
                <c:pt idx="5">
                  <c:v>0.41935486</c:v>
                </c:pt>
                <c:pt idx="6">
                  <c:v>0.25806449999999997</c:v>
                </c:pt>
                <c:pt idx="7">
                  <c:v>0.32258063999999997</c:v>
                </c:pt>
                <c:pt idx="8">
                  <c:v>0.32258063999999997</c:v>
                </c:pt>
                <c:pt idx="9">
                  <c:v>0.35483870000000001</c:v>
                </c:pt>
                <c:pt idx="10">
                  <c:v>0.32258063999999997</c:v>
                </c:pt>
                <c:pt idx="11">
                  <c:v>0.29032257</c:v>
                </c:pt>
              </c:numCache>
            </c:numRef>
          </c:val>
          <c:smooth val="0"/>
        </c:ser>
        <c:ser>
          <c:idx val="4"/>
          <c:order val="4"/>
          <c:val>
            <c:numRef>
              <c:f>'12" Prism'!$F$1:$F$12</c:f>
              <c:numCache>
                <c:formatCode>General</c:formatCode>
                <c:ptCount val="12"/>
              </c:numCache>
            </c:numRef>
          </c:val>
          <c:smooth val="0"/>
        </c:ser>
        <c:ser>
          <c:idx val="5"/>
          <c:order val="5"/>
          <c:val>
            <c:numRef>
              <c:f>'12" Prism'!$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H$1:$H$12</c:f>
              <c:numCache>
                <c:formatCode>General</c:formatCode>
                <c:ptCount val="12"/>
                <c:pt idx="0">
                  <c:v>0.38709675999999998</c:v>
                </c:pt>
                <c:pt idx="1">
                  <c:v>0.38709675999999998</c:v>
                </c:pt>
                <c:pt idx="2">
                  <c:v>0.35483870000000001</c:v>
                </c:pt>
                <c:pt idx="3">
                  <c:v>0.35483870000000001</c:v>
                </c:pt>
                <c:pt idx="4">
                  <c:v>0.29032257</c:v>
                </c:pt>
                <c:pt idx="5">
                  <c:v>0.41935486</c:v>
                </c:pt>
                <c:pt idx="6">
                  <c:v>0.25806449999999997</c:v>
                </c:pt>
                <c:pt idx="7">
                  <c:v>0.32258063999999997</c:v>
                </c:pt>
                <c:pt idx="8">
                  <c:v>0.35483870000000001</c:v>
                </c:pt>
                <c:pt idx="9">
                  <c:v>0.32258063999999997</c:v>
                </c:pt>
                <c:pt idx="10">
                  <c:v>0.32258063999999997</c:v>
                </c:pt>
                <c:pt idx="11">
                  <c:v>0.32258063999999997</c:v>
                </c:pt>
              </c:numCache>
            </c:numRef>
          </c:val>
          <c:smooth val="0"/>
        </c:ser>
        <c:ser>
          <c:idx val="7"/>
          <c:order val="7"/>
          <c:val>
            <c:numRef>
              <c:f>'12" Prism'!$I$1:$I$12</c:f>
              <c:numCache>
                <c:formatCode>General</c:formatCode>
                <c:ptCount val="12"/>
              </c:numCache>
            </c:numRef>
          </c:val>
          <c:smooth val="0"/>
        </c:ser>
        <c:ser>
          <c:idx val="8"/>
          <c:order val="8"/>
          <c:val>
            <c:numRef>
              <c:f>'12" Prism'!$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K$1:$K$12</c:f>
              <c:numCache>
                <c:formatCode>General</c:formatCode>
                <c:ptCount val="12"/>
                <c:pt idx="0">
                  <c:v>0.35483870000000001</c:v>
                </c:pt>
                <c:pt idx="1">
                  <c:v>0.32258063999999997</c:v>
                </c:pt>
                <c:pt idx="2">
                  <c:v>0.32258063999999997</c:v>
                </c:pt>
                <c:pt idx="3">
                  <c:v>0.35483870000000001</c:v>
                </c:pt>
                <c:pt idx="4">
                  <c:v>0.29032257</c:v>
                </c:pt>
                <c:pt idx="5">
                  <c:v>0.38709675999999998</c:v>
                </c:pt>
                <c:pt idx="6">
                  <c:v>0.25806449999999997</c:v>
                </c:pt>
                <c:pt idx="7">
                  <c:v>0.35483870000000001</c:v>
                </c:pt>
                <c:pt idx="8">
                  <c:v>0.32258063999999997</c:v>
                </c:pt>
                <c:pt idx="9">
                  <c:v>0.32258063999999997</c:v>
                </c:pt>
                <c:pt idx="10">
                  <c:v>0.32258063999999997</c:v>
                </c:pt>
                <c:pt idx="11">
                  <c:v>0.35483870000000001</c:v>
                </c:pt>
              </c:numCache>
            </c:numRef>
          </c:val>
          <c:smooth val="0"/>
        </c:ser>
        <c:ser>
          <c:idx val="10"/>
          <c:order val="10"/>
          <c:val>
            <c:numRef>
              <c:f>'12" Prism'!$L$1:$L$12</c:f>
              <c:numCache>
                <c:formatCode>General</c:formatCode>
                <c:ptCount val="12"/>
              </c:numCache>
            </c:numRef>
          </c:val>
          <c:smooth val="0"/>
        </c:ser>
        <c:ser>
          <c:idx val="11"/>
          <c:order val="11"/>
          <c:val>
            <c:numRef>
              <c:f>'12" Prism'!$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N$1:$N$12</c:f>
              <c:numCache>
                <c:formatCode>General</c:formatCode>
                <c:ptCount val="12"/>
                <c:pt idx="0">
                  <c:v>0.38709675999999998</c:v>
                </c:pt>
                <c:pt idx="1">
                  <c:v>0.35483870000000001</c:v>
                </c:pt>
                <c:pt idx="2">
                  <c:v>0.32258063999999997</c:v>
                </c:pt>
                <c:pt idx="3">
                  <c:v>0.35483870000000001</c:v>
                </c:pt>
                <c:pt idx="4">
                  <c:v>0.29032257</c:v>
                </c:pt>
                <c:pt idx="5">
                  <c:v>0.38709675999999998</c:v>
                </c:pt>
                <c:pt idx="6">
                  <c:v>0.25806449999999997</c:v>
                </c:pt>
                <c:pt idx="7">
                  <c:v>0.32258063999999997</c:v>
                </c:pt>
                <c:pt idx="8">
                  <c:v>0.32258063999999997</c:v>
                </c:pt>
                <c:pt idx="9">
                  <c:v>0.32258063999999997</c:v>
                </c:pt>
                <c:pt idx="10">
                  <c:v>0.32258063999999997</c:v>
                </c:pt>
                <c:pt idx="11">
                  <c:v>0.32258063999999997</c:v>
                </c:pt>
              </c:numCache>
            </c:numRef>
          </c:val>
          <c:smooth val="0"/>
        </c:ser>
        <c:ser>
          <c:idx val="13"/>
          <c:order val="13"/>
          <c:val>
            <c:numRef>
              <c:f>'12" Prism'!$O$1:$O$12</c:f>
              <c:numCache>
                <c:formatCode>General</c:formatCode>
                <c:ptCount val="12"/>
              </c:numCache>
            </c:numRef>
          </c:val>
          <c:smooth val="0"/>
        </c:ser>
        <c:ser>
          <c:idx val="14"/>
          <c:order val="14"/>
          <c:val>
            <c:numRef>
              <c:f>'12" Prism'!$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Q$1:$Q$12</c:f>
              <c:numCache>
                <c:formatCode>General</c:formatCode>
                <c:ptCount val="12"/>
                <c:pt idx="0">
                  <c:v>0.35483870000000001</c:v>
                </c:pt>
                <c:pt idx="1">
                  <c:v>0.32258063999999997</c:v>
                </c:pt>
                <c:pt idx="2">
                  <c:v>0.29032257</c:v>
                </c:pt>
                <c:pt idx="3">
                  <c:v>0.35483870000000001</c:v>
                </c:pt>
                <c:pt idx="4">
                  <c:v>0.29032257</c:v>
                </c:pt>
                <c:pt idx="5">
                  <c:v>0.38709675999999998</c:v>
                </c:pt>
                <c:pt idx="6">
                  <c:v>0.25806449999999997</c:v>
                </c:pt>
                <c:pt idx="7">
                  <c:v>0.32258063999999997</c:v>
                </c:pt>
                <c:pt idx="8">
                  <c:v>0.32258063999999997</c:v>
                </c:pt>
                <c:pt idx="9">
                  <c:v>0.35483870000000001</c:v>
                </c:pt>
                <c:pt idx="10">
                  <c:v>0.32258063999999997</c:v>
                </c:pt>
                <c:pt idx="11">
                  <c:v>0.32258063999999997</c:v>
                </c:pt>
              </c:numCache>
            </c:numRef>
          </c:val>
          <c:smooth val="0"/>
        </c:ser>
        <c:ser>
          <c:idx val="16"/>
          <c:order val="16"/>
          <c:val>
            <c:numRef>
              <c:f>'12" Prism'!$R$1:$R$12</c:f>
              <c:numCache>
                <c:formatCode>General</c:formatCode>
                <c:ptCount val="12"/>
              </c:numCache>
            </c:numRef>
          </c:val>
          <c:smooth val="0"/>
        </c:ser>
        <c:ser>
          <c:idx val="17"/>
          <c:order val="17"/>
          <c:val>
            <c:numRef>
              <c:f>'12" Prism'!$S$1:$S$12</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T$1:$T$12</c:f>
              <c:numCache>
                <c:formatCode>General</c:formatCode>
                <c:ptCount val="12"/>
                <c:pt idx="0">
                  <c:v>0.38709675999999998</c:v>
                </c:pt>
                <c:pt idx="1">
                  <c:v>0.32258063999999997</c:v>
                </c:pt>
                <c:pt idx="2">
                  <c:v>0.32258063999999997</c:v>
                </c:pt>
                <c:pt idx="3">
                  <c:v>0.32258063999999997</c:v>
                </c:pt>
                <c:pt idx="4">
                  <c:v>0.29032257</c:v>
                </c:pt>
                <c:pt idx="5">
                  <c:v>0.41935486</c:v>
                </c:pt>
                <c:pt idx="6">
                  <c:v>0.25806449999999997</c:v>
                </c:pt>
                <c:pt idx="7">
                  <c:v>0.32258063999999997</c:v>
                </c:pt>
                <c:pt idx="8">
                  <c:v>0.32258063999999997</c:v>
                </c:pt>
                <c:pt idx="9">
                  <c:v>0.32258063999999997</c:v>
                </c:pt>
                <c:pt idx="10">
                  <c:v>0.32258063999999997</c:v>
                </c:pt>
                <c:pt idx="11">
                  <c:v>0.35483870000000001</c:v>
                </c:pt>
              </c:numCache>
            </c:numRef>
          </c:val>
          <c:smooth val="0"/>
        </c:ser>
        <c:ser>
          <c:idx val="19"/>
          <c:order val="19"/>
          <c:val>
            <c:numRef>
              <c:f>'12" Prism'!$U$1:$U$12</c:f>
              <c:numCache>
                <c:formatCode>General</c:formatCode>
                <c:ptCount val="12"/>
              </c:numCache>
            </c:numRef>
          </c:val>
          <c:smooth val="0"/>
        </c:ser>
        <c:ser>
          <c:idx val="20"/>
          <c:order val="20"/>
          <c:val>
            <c:numRef>
              <c:f>'12" Prism'!$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W$1:$W$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2258063999999997</c:v>
                </c:pt>
                <c:pt idx="8">
                  <c:v>0.35483870000000001</c:v>
                </c:pt>
                <c:pt idx="9">
                  <c:v>0.35483870000000001</c:v>
                </c:pt>
                <c:pt idx="10">
                  <c:v>0.32258063999999997</c:v>
                </c:pt>
                <c:pt idx="11">
                  <c:v>0.32258063999999997</c:v>
                </c:pt>
              </c:numCache>
            </c:numRef>
          </c:val>
          <c:smooth val="0"/>
        </c:ser>
        <c:ser>
          <c:idx val="22"/>
          <c:order val="22"/>
          <c:val>
            <c:numRef>
              <c:f>'12" Prism'!$X$1:$X$12</c:f>
              <c:numCache>
                <c:formatCode>General</c:formatCode>
                <c:ptCount val="12"/>
              </c:numCache>
            </c:numRef>
          </c:val>
          <c:smooth val="0"/>
        </c:ser>
        <c:ser>
          <c:idx val="23"/>
          <c:order val="23"/>
          <c:val>
            <c:numRef>
              <c:f>'12" Prism'!$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Z$1:$Z$12</c:f>
              <c:numCache>
                <c:formatCode>General</c:formatCode>
                <c:ptCount val="12"/>
                <c:pt idx="0">
                  <c:v>0.38709675999999998</c:v>
                </c:pt>
                <c:pt idx="1">
                  <c:v>0.35483870000000001</c:v>
                </c:pt>
                <c:pt idx="2">
                  <c:v>0.32258063999999997</c:v>
                </c:pt>
                <c:pt idx="3">
                  <c:v>0.32258063999999997</c:v>
                </c:pt>
                <c:pt idx="4">
                  <c:v>0.29032257</c:v>
                </c:pt>
                <c:pt idx="5">
                  <c:v>0.38709675999999998</c:v>
                </c:pt>
                <c:pt idx="6">
                  <c:v>0.25806449999999997</c:v>
                </c:pt>
                <c:pt idx="7">
                  <c:v>0.35483870000000001</c:v>
                </c:pt>
                <c:pt idx="8">
                  <c:v>0.32258063999999997</c:v>
                </c:pt>
                <c:pt idx="9">
                  <c:v>0.32258063999999997</c:v>
                </c:pt>
                <c:pt idx="10">
                  <c:v>0.32258063999999997</c:v>
                </c:pt>
                <c:pt idx="11">
                  <c:v>0.35483870000000001</c:v>
                </c:pt>
              </c:numCache>
            </c:numRef>
          </c:val>
          <c:smooth val="0"/>
        </c:ser>
        <c:ser>
          <c:idx val="25"/>
          <c:order val="25"/>
          <c:val>
            <c:numRef>
              <c:f>'12" Prism'!$AA$1:$AA$12</c:f>
              <c:numCache>
                <c:formatCode>General</c:formatCode>
                <c:ptCount val="12"/>
              </c:numCache>
            </c:numRef>
          </c:val>
          <c:smooth val="0"/>
        </c:ser>
        <c:ser>
          <c:idx val="26"/>
          <c:order val="26"/>
          <c:val>
            <c:numRef>
              <c:f>'12" Prism'!$AB$1:$AB$12</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C$1:$AC$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5483870000000001</c:v>
                </c:pt>
                <c:pt idx="8">
                  <c:v>0.35483870000000001</c:v>
                </c:pt>
                <c:pt idx="9">
                  <c:v>0.32258063999999997</c:v>
                </c:pt>
                <c:pt idx="10">
                  <c:v>0.35483870000000001</c:v>
                </c:pt>
                <c:pt idx="11">
                  <c:v>0.32258063999999997</c:v>
                </c:pt>
              </c:numCache>
            </c:numRef>
          </c:val>
          <c:smooth val="0"/>
        </c:ser>
        <c:ser>
          <c:idx val="28"/>
          <c:order val="28"/>
          <c:val>
            <c:numRef>
              <c:f>'12" Prism'!$AD$1:$AD$12</c:f>
              <c:numCache>
                <c:formatCode>General</c:formatCode>
                <c:ptCount val="12"/>
              </c:numCache>
            </c:numRef>
          </c:val>
          <c:smooth val="0"/>
        </c:ser>
        <c:ser>
          <c:idx val="29"/>
          <c:order val="29"/>
          <c:val>
            <c:numRef>
              <c:f>'12" Prism'!$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F$1:$AF$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32258063999999997</c:v>
                </c:pt>
                <c:pt idx="11">
                  <c:v>0.32258063999999997</c:v>
                </c:pt>
              </c:numCache>
            </c:numRef>
          </c:val>
          <c:smooth val="0"/>
        </c:ser>
        <c:ser>
          <c:idx val="31"/>
          <c:order val="31"/>
          <c:val>
            <c:numRef>
              <c:f>'12" Prism'!$AG$1:$AG$12</c:f>
              <c:numCache>
                <c:formatCode>General</c:formatCode>
                <c:ptCount val="12"/>
              </c:numCache>
            </c:numRef>
          </c:val>
          <c:smooth val="0"/>
        </c:ser>
        <c:ser>
          <c:idx val="32"/>
          <c:order val="32"/>
          <c:val>
            <c:numRef>
              <c:f>'12" Prism'!$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I$1:$AI$12</c:f>
              <c:numCache>
                <c:formatCode>General</c:formatCode>
                <c:ptCount val="12"/>
                <c:pt idx="0">
                  <c:v>0.35483870000000001</c:v>
                </c:pt>
                <c:pt idx="1">
                  <c:v>0.35483870000000001</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35483870000000001</c:v>
                </c:pt>
                <c:pt idx="11">
                  <c:v>0.32258063999999997</c:v>
                </c:pt>
              </c:numCache>
            </c:numRef>
          </c:val>
          <c:smooth val="0"/>
        </c:ser>
        <c:ser>
          <c:idx val="34"/>
          <c:order val="34"/>
          <c:val>
            <c:numRef>
              <c:f>'12" Prism'!$AJ$1:$AJ$12</c:f>
              <c:numCache>
                <c:formatCode>General</c:formatCode>
                <c:ptCount val="12"/>
              </c:numCache>
            </c:numRef>
          </c:val>
          <c:smooth val="0"/>
        </c:ser>
        <c:ser>
          <c:idx val="35"/>
          <c:order val="35"/>
          <c:val>
            <c:numRef>
              <c:f>'12" Prism'!$AK$1:$AK$12</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L$1:$AL$12</c:f>
              <c:numCache>
                <c:formatCode>General</c:formatCode>
                <c:ptCount val="12"/>
                <c:pt idx="0">
                  <c:v>0.38709675999999998</c:v>
                </c:pt>
                <c:pt idx="1">
                  <c:v>0.32258063999999997</c:v>
                </c:pt>
                <c:pt idx="2">
                  <c:v>0.32258063999999997</c:v>
                </c:pt>
                <c:pt idx="3">
                  <c:v>0.29032257</c:v>
                </c:pt>
                <c:pt idx="4">
                  <c:v>0.29032257</c:v>
                </c:pt>
                <c:pt idx="5">
                  <c:v>0.38709675999999998</c:v>
                </c:pt>
                <c:pt idx="6">
                  <c:v>0.25806449999999997</c:v>
                </c:pt>
                <c:pt idx="7">
                  <c:v>0.32258063999999997</c:v>
                </c:pt>
                <c:pt idx="8">
                  <c:v>0.35483870000000001</c:v>
                </c:pt>
                <c:pt idx="9">
                  <c:v>0.32258063999999997</c:v>
                </c:pt>
                <c:pt idx="10">
                  <c:v>0.35483870000000001</c:v>
                </c:pt>
                <c:pt idx="11">
                  <c:v>0.35483870000000001</c:v>
                </c:pt>
              </c:numCache>
            </c:numRef>
          </c:val>
          <c:smooth val="0"/>
        </c:ser>
        <c:ser>
          <c:idx val="37"/>
          <c:order val="37"/>
          <c:val>
            <c:numRef>
              <c:f>'12" Prism'!$AM$1:$AM$12</c:f>
              <c:numCache>
                <c:formatCode>General</c:formatCode>
                <c:ptCount val="12"/>
              </c:numCache>
            </c:numRef>
          </c:val>
          <c:smooth val="0"/>
        </c:ser>
        <c:ser>
          <c:idx val="38"/>
          <c:order val="38"/>
          <c:val>
            <c:numRef>
              <c:f>'12" Prism'!$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O$1:$AO$12</c:f>
              <c:numCache>
                <c:formatCode>General</c:formatCode>
                <c:ptCount val="12"/>
                <c:pt idx="0">
                  <c:v>0.35483870000000001</c:v>
                </c:pt>
                <c:pt idx="1">
                  <c:v>0.32258063999999997</c:v>
                </c:pt>
                <c:pt idx="2">
                  <c:v>0.32258063999999997</c:v>
                </c:pt>
                <c:pt idx="3">
                  <c:v>0.32258063999999997</c:v>
                </c:pt>
                <c:pt idx="4">
                  <c:v>0.32258063999999997</c:v>
                </c:pt>
                <c:pt idx="5">
                  <c:v>0.38709675999999998</c:v>
                </c:pt>
                <c:pt idx="6">
                  <c:v>0.25806449999999997</c:v>
                </c:pt>
                <c:pt idx="7">
                  <c:v>0.35483870000000001</c:v>
                </c:pt>
                <c:pt idx="8">
                  <c:v>0.32258063999999997</c:v>
                </c:pt>
                <c:pt idx="9">
                  <c:v>0.35483870000000001</c:v>
                </c:pt>
                <c:pt idx="10">
                  <c:v>0.35483870000000001</c:v>
                </c:pt>
                <c:pt idx="11">
                  <c:v>0.32258063999999997</c:v>
                </c:pt>
              </c:numCache>
            </c:numRef>
          </c:val>
          <c:smooth val="0"/>
        </c:ser>
        <c:ser>
          <c:idx val="40"/>
          <c:order val="40"/>
          <c:val>
            <c:numRef>
              <c:f>'12" Prism'!$AP$1:$AP$12</c:f>
              <c:numCache>
                <c:formatCode>General</c:formatCode>
                <c:ptCount val="12"/>
              </c:numCache>
            </c:numRef>
          </c:val>
          <c:smooth val="0"/>
        </c:ser>
        <c:ser>
          <c:idx val="41"/>
          <c:order val="41"/>
          <c:val>
            <c:numRef>
              <c:f>'12" Prism'!$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R$1:$AR$12</c:f>
              <c:numCache>
                <c:formatCode>General</c:formatCode>
                <c:ptCount val="12"/>
                <c:pt idx="0">
                  <c:v>0.35483870000000001</c:v>
                </c:pt>
                <c:pt idx="1">
                  <c:v>0.32258063999999997</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29032257</c:v>
                </c:pt>
                <c:pt idx="11">
                  <c:v>0.32258063999999997</c:v>
                </c:pt>
              </c:numCache>
            </c:numRef>
          </c:val>
          <c:smooth val="0"/>
        </c:ser>
        <c:ser>
          <c:idx val="43"/>
          <c:order val="43"/>
          <c:val>
            <c:numRef>
              <c:f>'12" Prism'!$AS$1:$AS$12</c:f>
              <c:numCache>
                <c:formatCode>General</c:formatCode>
                <c:ptCount val="12"/>
              </c:numCache>
            </c:numRef>
          </c:val>
          <c:smooth val="0"/>
        </c:ser>
        <c:ser>
          <c:idx val="44"/>
          <c:order val="44"/>
          <c:val>
            <c:numRef>
              <c:f>'12" Prism'!$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U$1:$AU$12</c:f>
              <c:numCache>
                <c:formatCode>General</c:formatCode>
                <c:ptCount val="12"/>
                <c:pt idx="0">
                  <c:v>0.38709675999999998</c:v>
                </c:pt>
                <c:pt idx="1">
                  <c:v>0.32258063999999997</c:v>
                </c:pt>
                <c:pt idx="2">
                  <c:v>0.35483870000000001</c:v>
                </c:pt>
                <c:pt idx="3">
                  <c:v>0.32258063999999997</c:v>
                </c:pt>
                <c:pt idx="4">
                  <c:v>0.29032257</c:v>
                </c:pt>
                <c:pt idx="5">
                  <c:v>0.38709675999999998</c:v>
                </c:pt>
                <c:pt idx="6">
                  <c:v>0.25806449999999997</c:v>
                </c:pt>
                <c:pt idx="7">
                  <c:v>0.29032257</c:v>
                </c:pt>
                <c:pt idx="8">
                  <c:v>0.32258063999999997</c:v>
                </c:pt>
                <c:pt idx="9">
                  <c:v>0.32258063999999997</c:v>
                </c:pt>
                <c:pt idx="10">
                  <c:v>0.32258063999999997</c:v>
                </c:pt>
                <c:pt idx="11">
                  <c:v>0.38709675999999998</c:v>
                </c:pt>
              </c:numCache>
            </c:numRef>
          </c:val>
          <c:smooth val="0"/>
        </c:ser>
        <c:ser>
          <c:idx val="46"/>
          <c:order val="46"/>
          <c:val>
            <c:numRef>
              <c:f>'12" Prism'!$AV$1:$AV$12</c:f>
              <c:numCache>
                <c:formatCode>General</c:formatCode>
                <c:ptCount val="12"/>
              </c:numCache>
            </c:numRef>
          </c:val>
          <c:smooth val="0"/>
        </c:ser>
        <c:ser>
          <c:idx val="47"/>
          <c:order val="47"/>
          <c:val>
            <c:numRef>
              <c:f>'12" Prism'!$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X$1:$AX$12</c:f>
              <c:numCache>
                <c:formatCode>General</c:formatCode>
                <c:ptCount val="12"/>
                <c:pt idx="0">
                  <c:v>0.35483870000000001</c:v>
                </c:pt>
                <c:pt idx="1">
                  <c:v>0.32258063999999997</c:v>
                </c:pt>
                <c:pt idx="2">
                  <c:v>0.32258063999999997</c:v>
                </c:pt>
                <c:pt idx="3">
                  <c:v>0.32258063999999997</c:v>
                </c:pt>
                <c:pt idx="4">
                  <c:v>0.29032257</c:v>
                </c:pt>
                <c:pt idx="5">
                  <c:v>0.41935486</c:v>
                </c:pt>
                <c:pt idx="6">
                  <c:v>0.25806449999999997</c:v>
                </c:pt>
                <c:pt idx="7">
                  <c:v>0.35483870000000001</c:v>
                </c:pt>
                <c:pt idx="8">
                  <c:v>0.32258063999999997</c:v>
                </c:pt>
                <c:pt idx="9">
                  <c:v>0.35483870000000001</c:v>
                </c:pt>
                <c:pt idx="10">
                  <c:v>0.32258063999999997</c:v>
                </c:pt>
                <c:pt idx="11">
                  <c:v>0.32258063999999997</c:v>
                </c:pt>
              </c:numCache>
            </c:numRef>
          </c:val>
          <c:smooth val="0"/>
        </c:ser>
        <c:ser>
          <c:idx val="49"/>
          <c:order val="49"/>
          <c:val>
            <c:numRef>
              <c:f>'12" Prism'!$AY$1:$AY$12</c:f>
              <c:numCache>
                <c:formatCode>General</c:formatCode>
                <c:ptCount val="12"/>
              </c:numCache>
            </c:numRef>
          </c:val>
          <c:smooth val="0"/>
        </c:ser>
        <c:ser>
          <c:idx val="50"/>
          <c:order val="50"/>
          <c:val>
            <c:numRef>
              <c:f>'12" Prism'!$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A$1:$BA$12</c:f>
              <c:numCache>
                <c:formatCode>General</c:formatCode>
                <c:ptCount val="12"/>
                <c:pt idx="0">
                  <c:v>0.38709675999999998</c:v>
                </c:pt>
                <c:pt idx="1">
                  <c:v>0.32258063999999997</c:v>
                </c:pt>
                <c:pt idx="2">
                  <c:v>0.32258063999999997</c:v>
                </c:pt>
                <c:pt idx="3">
                  <c:v>0.35483870000000001</c:v>
                </c:pt>
                <c:pt idx="4">
                  <c:v>0.29032257</c:v>
                </c:pt>
                <c:pt idx="5">
                  <c:v>0.38709675999999998</c:v>
                </c:pt>
                <c:pt idx="6">
                  <c:v>0.25806449999999997</c:v>
                </c:pt>
                <c:pt idx="7">
                  <c:v>0.32258063999999997</c:v>
                </c:pt>
                <c:pt idx="8">
                  <c:v>0.32258063999999997</c:v>
                </c:pt>
                <c:pt idx="9">
                  <c:v>0.35483870000000001</c:v>
                </c:pt>
                <c:pt idx="10">
                  <c:v>0.32258063999999997</c:v>
                </c:pt>
                <c:pt idx="11">
                  <c:v>0.35483870000000001</c:v>
                </c:pt>
              </c:numCache>
            </c:numRef>
          </c:val>
          <c:smooth val="0"/>
        </c:ser>
        <c:ser>
          <c:idx val="52"/>
          <c:order val="52"/>
          <c:val>
            <c:numRef>
              <c:f>'12" Prism'!$BB$1:$BB$12</c:f>
              <c:numCache>
                <c:formatCode>General</c:formatCode>
                <c:ptCount val="12"/>
              </c:numCache>
            </c:numRef>
          </c:val>
          <c:smooth val="0"/>
        </c:ser>
        <c:ser>
          <c:idx val="53"/>
          <c:order val="53"/>
          <c:val>
            <c:numRef>
              <c:f>'12" Prism'!$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D$1:$BD$12</c:f>
              <c:numCache>
                <c:formatCode>General</c:formatCode>
                <c:ptCount val="12"/>
                <c:pt idx="0">
                  <c:v>0.32258063999999997</c:v>
                </c:pt>
                <c:pt idx="1">
                  <c:v>0.35483870000000001</c:v>
                </c:pt>
                <c:pt idx="2">
                  <c:v>0.35483870000000001</c:v>
                </c:pt>
                <c:pt idx="3">
                  <c:v>0.58064514</c:v>
                </c:pt>
                <c:pt idx="4">
                  <c:v>0.29032257</c:v>
                </c:pt>
                <c:pt idx="5">
                  <c:v>0.38709675999999998</c:v>
                </c:pt>
                <c:pt idx="6">
                  <c:v>0.25806449999999997</c:v>
                </c:pt>
                <c:pt idx="7">
                  <c:v>0.32258063999999997</c:v>
                </c:pt>
                <c:pt idx="8">
                  <c:v>0.32258063999999997</c:v>
                </c:pt>
                <c:pt idx="9">
                  <c:v>0.32258063999999997</c:v>
                </c:pt>
                <c:pt idx="10">
                  <c:v>0.35483870000000001</c:v>
                </c:pt>
                <c:pt idx="11">
                  <c:v>0.32258063999999997</c:v>
                </c:pt>
              </c:numCache>
            </c:numRef>
          </c:val>
          <c:smooth val="0"/>
        </c:ser>
        <c:dLbls>
          <c:showLegendKey val="0"/>
          <c:showVal val="0"/>
          <c:showCatName val="0"/>
          <c:showSerName val="0"/>
          <c:showPercent val="0"/>
          <c:showBubbleSize val="0"/>
        </c:dLbls>
        <c:marker val="1"/>
        <c:smooth val="0"/>
        <c:axId val="228781056"/>
        <c:axId val="230323328"/>
      </c:lineChart>
      <c:catAx>
        <c:axId val="228781056"/>
        <c:scaling>
          <c:orientation val="minMax"/>
        </c:scaling>
        <c:delete val="0"/>
        <c:axPos val="b"/>
        <c:majorTickMark val="out"/>
        <c:minorTickMark val="none"/>
        <c:tickLblPos val="nextTo"/>
        <c:crossAx val="230323328"/>
        <c:crosses val="autoZero"/>
        <c:auto val="1"/>
        <c:lblAlgn val="ctr"/>
        <c:lblOffset val="100"/>
        <c:noMultiLvlLbl val="0"/>
      </c:catAx>
      <c:valAx>
        <c:axId val="230323328"/>
        <c:scaling>
          <c:orientation val="minMax"/>
        </c:scaling>
        <c:delete val="0"/>
        <c:axPos val="l"/>
        <c:majorGridlines/>
        <c:title>
          <c:tx>
            <c:rich>
              <a:bodyPr rot="-5400000" vert="horz"/>
              <a:lstStyle/>
              <a:p>
                <a:pPr>
                  <a:defRPr/>
                </a:pPr>
                <a:r>
                  <a:rPr lang="en-US"/>
                  <a:t>Sensor Data</a:t>
                </a:r>
              </a:p>
            </c:rich>
          </c:tx>
          <c:overlay val="0"/>
        </c:title>
        <c:numFmt formatCode="General" sourceLinked="1"/>
        <c:majorTickMark val="out"/>
        <c:minorTickMark val="none"/>
        <c:tickLblPos val="nextTo"/>
        <c:crossAx val="22878105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B$1:$B$12</c:f>
              <c:numCache>
                <c:formatCode>General</c:formatCode>
                <c:ptCount val="12"/>
                <c:pt idx="0">
                  <c:v>0.22580644</c:v>
                </c:pt>
                <c:pt idx="1">
                  <c:v>0.25806449999999997</c:v>
                </c:pt>
                <c:pt idx="2">
                  <c:v>0.22580644</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1"/>
          <c:order val="1"/>
          <c:val>
            <c:numRef>
              <c:f>'9" Prism'!$C$1:$C$12</c:f>
              <c:numCache>
                <c:formatCode>General</c:formatCode>
                <c:ptCount val="12"/>
              </c:numCache>
            </c:numRef>
          </c:val>
          <c:smooth val="0"/>
        </c:ser>
        <c:ser>
          <c:idx val="2"/>
          <c:order val="2"/>
          <c:val>
            <c:numRef>
              <c:f>'9" Prism'!$D$1:$D$12</c:f>
              <c:numCache>
                <c:formatCode>General</c:formatCode>
                <c:ptCount val="12"/>
              </c:numCache>
            </c:numRef>
          </c:val>
          <c:smooth val="0"/>
        </c:ser>
        <c:ser>
          <c:idx val="3"/>
          <c:order val="3"/>
          <c:spPr>
            <a:ln>
              <a:noFill/>
            </a:ln>
          </c:spPr>
          <c:marker>
            <c:symbol val="x"/>
            <c:size val="7"/>
            <c:spPr>
              <a:ln>
                <a:solidFill>
                  <a:srgbClr val="4F81BD"/>
                </a:solidFill>
              </a:ln>
            </c:spPr>
          </c:marker>
          <c:val>
            <c:numRef>
              <c:f>'9" Prism'!$E$1:$E$12</c:f>
              <c:numCache>
                <c:formatCode>General</c:formatCode>
                <c:ptCount val="12"/>
                <c:pt idx="0">
                  <c:v>0.25806449999999997</c:v>
                </c:pt>
                <c:pt idx="1">
                  <c:v>0.25806449999999997</c:v>
                </c:pt>
                <c:pt idx="2">
                  <c:v>0.25806449999999997</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4"/>
          <c:order val="4"/>
          <c:val>
            <c:numRef>
              <c:f>'9" Prism'!$F$1:$F$12</c:f>
              <c:numCache>
                <c:formatCode>General</c:formatCode>
                <c:ptCount val="12"/>
              </c:numCache>
            </c:numRef>
          </c:val>
          <c:smooth val="0"/>
        </c:ser>
        <c:ser>
          <c:idx val="5"/>
          <c:order val="5"/>
          <c:val>
            <c:numRef>
              <c:f>'9" Prism'!$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H$1:$H$12</c:f>
              <c:numCache>
                <c:formatCode>General</c:formatCode>
                <c:ptCount val="12"/>
                <c:pt idx="0">
                  <c:v>0.25806449999999997</c:v>
                </c:pt>
                <c:pt idx="1">
                  <c:v>0.25806449999999997</c:v>
                </c:pt>
                <c:pt idx="2">
                  <c:v>0.25806449999999997</c:v>
                </c:pt>
                <c:pt idx="3">
                  <c:v>0.22580644</c:v>
                </c:pt>
                <c:pt idx="4">
                  <c:v>0.67741936000000003</c:v>
                </c:pt>
                <c:pt idx="5">
                  <c:v>0.67741936000000003</c:v>
                </c:pt>
                <c:pt idx="6">
                  <c:v>0.8387097</c:v>
                </c:pt>
                <c:pt idx="7">
                  <c:v>0.25806449999999997</c:v>
                </c:pt>
                <c:pt idx="8">
                  <c:v>0.51612899999999995</c:v>
                </c:pt>
                <c:pt idx="9">
                  <c:v>0.25806449999999997</c:v>
                </c:pt>
                <c:pt idx="10">
                  <c:v>0.25806449999999997</c:v>
                </c:pt>
                <c:pt idx="11">
                  <c:v>0.25806449999999997</c:v>
                </c:pt>
              </c:numCache>
            </c:numRef>
          </c:val>
          <c:smooth val="0"/>
        </c:ser>
        <c:ser>
          <c:idx val="7"/>
          <c:order val="7"/>
          <c:val>
            <c:numRef>
              <c:f>'9" Prism'!$I$1:$I$12</c:f>
              <c:numCache>
                <c:formatCode>General</c:formatCode>
                <c:ptCount val="12"/>
              </c:numCache>
            </c:numRef>
          </c:val>
          <c:smooth val="0"/>
        </c:ser>
        <c:ser>
          <c:idx val="8"/>
          <c:order val="8"/>
          <c:val>
            <c:numRef>
              <c:f>'9" Prism'!$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K$1:$K$12</c:f>
              <c:numCache>
                <c:formatCode>General</c:formatCode>
                <c:ptCount val="12"/>
                <c:pt idx="0">
                  <c:v>0.25806449999999997</c:v>
                </c:pt>
                <c:pt idx="1">
                  <c:v>0.25806449999999997</c:v>
                </c:pt>
                <c:pt idx="2">
                  <c:v>0.25806449999999997</c:v>
                </c:pt>
                <c:pt idx="3">
                  <c:v>0.22580644</c:v>
                </c:pt>
                <c:pt idx="4">
                  <c:v>0.67741936000000003</c:v>
                </c:pt>
                <c:pt idx="5">
                  <c:v>0.64516130000000005</c:v>
                </c:pt>
                <c:pt idx="6">
                  <c:v>0.80645169999999999</c:v>
                </c:pt>
                <c:pt idx="7">
                  <c:v>0.25806449999999997</c:v>
                </c:pt>
                <c:pt idx="8">
                  <c:v>0.25806449999999997</c:v>
                </c:pt>
                <c:pt idx="9">
                  <c:v>0.25806449999999997</c:v>
                </c:pt>
                <c:pt idx="10">
                  <c:v>0.25806449999999997</c:v>
                </c:pt>
                <c:pt idx="11">
                  <c:v>0.22580644</c:v>
                </c:pt>
              </c:numCache>
            </c:numRef>
          </c:val>
          <c:smooth val="0"/>
        </c:ser>
        <c:ser>
          <c:idx val="10"/>
          <c:order val="10"/>
          <c:val>
            <c:numRef>
              <c:f>'9" Prism'!$L$1:$L$12</c:f>
              <c:numCache>
                <c:formatCode>General</c:formatCode>
                <c:ptCount val="12"/>
              </c:numCache>
            </c:numRef>
          </c:val>
          <c:smooth val="0"/>
        </c:ser>
        <c:ser>
          <c:idx val="11"/>
          <c:order val="11"/>
          <c:val>
            <c:numRef>
              <c:f>'9" Prism'!$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Prism'!$N$1:$N$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387097</c:v>
                </c:pt>
                <c:pt idx="7">
                  <c:v>0.25806449999999997</c:v>
                </c:pt>
                <c:pt idx="8">
                  <c:v>0.25806449999999997</c:v>
                </c:pt>
                <c:pt idx="9">
                  <c:v>0.25806449999999997</c:v>
                </c:pt>
                <c:pt idx="10">
                  <c:v>0.25806449999999997</c:v>
                </c:pt>
                <c:pt idx="11">
                  <c:v>0.25806449999999997</c:v>
                </c:pt>
              </c:numCache>
            </c:numRef>
          </c:val>
          <c:smooth val="0"/>
        </c:ser>
        <c:ser>
          <c:idx val="13"/>
          <c:order val="13"/>
          <c:val>
            <c:numRef>
              <c:f>'9" Prism'!$O$1:$O$12</c:f>
              <c:numCache>
                <c:formatCode>General</c:formatCode>
                <c:ptCount val="12"/>
              </c:numCache>
            </c:numRef>
          </c:val>
          <c:smooth val="0"/>
        </c:ser>
        <c:ser>
          <c:idx val="14"/>
          <c:order val="14"/>
          <c:val>
            <c:numRef>
              <c:f>'9" Prism'!$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Q$1:$Q$12</c:f>
              <c:numCache>
                <c:formatCode>General</c:formatCode>
                <c:ptCount val="12"/>
                <c:pt idx="0">
                  <c:v>0.25806449999999997</c:v>
                </c:pt>
                <c:pt idx="1">
                  <c:v>0.25806449999999997</c:v>
                </c:pt>
                <c:pt idx="2">
                  <c:v>0.25806449999999997</c:v>
                </c:pt>
                <c:pt idx="3">
                  <c:v>0.51612899999999995</c:v>
                </c:pt>
                <c:pt idx="4">
                  <c:v>0.67741936000000003</c:v>
                </c:pt>
                <c:pt idx="5">
                  <c:v>0.67741936000000003</c:v>
                </c:pt>
                <c:pt idx="6">
                  <c:v>0.87096775000000004</c:v>
                </c:pt>
                <c:pt idx="7">
                  <c:v>0.25806449999999997</c:v>
                </c:pt>
                <c:pt idx="8">
                  <c:v>0.22580644</c:v>
                </c:pt>
                <c:pt idx="9">
                  <c:v>0.25806449999999997</c:v>
                </c:pt>
                <c:pt idx="10">
                  <c:v>0.25806449999999997</c:v>
                </c:pt>
                <c:pt idx="11">
                  <c:v>0.25806449999999997</c:v>
                </c:pt>
              </c:numCache>
            </c:numRef>
          </c:val>
          <c:smooth val="0"/>
        </c:ser>
        <c:ser>
          <c:idx val="16"/>
          <c:order val="16"/>
          <c:val>
            <c:numRef>
              <c:f>'9" Prism'!$R$1:$R$12</c:f>
              <c:numCache>
                <c:formatCode>General</c:formatCode>
                <c:ptCount val="12"/>
              </c:numCache>
            </c:numRef>
          </c:val>
          <c:smooth val="0"/>
        </c:ser>
        <c:ser>
          <c:idx val="17"/>
          <c:order val="17"/>
          <c:val>
            <c:numRef>
              <c:f>'9" Prism'!$S$1:$S$12</c:f>
              <c:numCache>
                <c:formatCode>General</c:formatCode>
                <c:ptCount val="12"/>
              </c:numCache>
            </c:numRef>
          </c:val>
          <c:smooth val="0"/>
        </c:ser>
        <c:ser>
          <c:idx val="18"/>
          <c:order val="18"/>
          <c:spPr>
            <a:ln>
              <a:noFill/>
            </a:ln>
          </c:spPr>
          <c:marker>
            <c:symbol val="x"/>
            <c:size val="7"/>
            <c:spPr>
              <a:ln>
                <a:solidFill>
                  <a:srgbClr val="4F81BD"/>
                </a:solidFill>
              </a:ln>
            </c:spPr>
          </c:marker>
          <c:val>
            <c:numRef>
              <c:f>'9" Prism'!$T$1:$T$12</c:f>
              <c:numCache>
                <c:formatCode>General</c:formatCode>
                <c:ptCount val="12"/>
                <c:pt idx="0">
                  <c:v>0.25806449999999997</c:v>
                </c:pt>
                <c:pt idx="1">
                  <c:v>0.25806449999999997</c:v>
                </c:pt>
                <c:pt idx="2">
                  <c:v>0.25806449999999997</c:v>
                </c:pt>
                <c:pt idx="3">
                  <c:v>0.22580644</c:v>
                </c:pt>
                <c:pt idx="4">
                  <c:v>0.67741936000000003</c:v>
                </c:pt>
                <c:pt idx="5">
                  <c:v>0.64516130000000005</c:v>
                </c:pt>
                <c:pt idx="6">
                  <c:v>0.8387097</c:v>
                </c:pt>
                <c:pt idx="7">
                  <c:v>0.25806449999999997</c:v>
                </c:pt>
                <c:pt idx="8">
                  <c:v>0.25806449999999997</c:v>
                </c:pt>
                <c:pt idx="9">
                  <c:v>0.25806449999999997</c:v>
                </c:pt>
                <c:pt idx="10">
                  <c:v>0.25806449999999997</c:v>
                </c:pt>
                <c:pt idx="11">
                  <c:v>0.25806449999999997</c:v>
                </c:pt>
              </c:numCache>
            </c:numRef>
          </c:val>
          <c:smooth val="0"/>
        </c:ser>
        <c:ser>
          <c:idx val="19"/>
          <c:order val="19"/>
          <c:val>
            <c:numRef>
              <c:f>'9" Prism'!$U$1:$U$12</c:f>
              <c:numCache>
                <c:formatCode>General</c:formatCode>
                <c:ptCount val="12"/>
              </c:numCache>
            </c:numRef>
          </c:val>
          <c:smooth val="0"/>
        </c:ser>
        <c:ser>
          <c:idx val="20"/>
          <c:order val="20"/>
          <c:val>
            <c:numRef>
              <c:f>'9" Prism'!$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W$1:$W$12</c:f>
              <c:numCache>
                <c:formatCode>General</c:formatCode>
                <c:ptCount val="12"/>
                <c:pt idx="0">
                  <c:v>0.25806449999999997</c:v>
                </c:pt>
                <c:pt idx="1">
                  <c:v>0.25806449999999997</c:v>
                </c:pt>
                <c:pt idx="2">
                  <c:v>0.25806449999999997</c:v>
                </c:pt>
                <c:pt idx="3">
                  <c:v>0.22580644</c:v>
                </c:pt>
                <c:pt idx="4">
                  <c:v>0.67741936000000003</c:v>
                </c:pt>
                <c:pt idx="5">
                  <c:v>0.67741936000000003</c:v>
                </c:pt>
                <c:pt idx="6">
                  <c:v>0.8387097</c:v>
                </c:pt>
                <c:pt idx="7">
                  <c:v>0.25806449999999997</c:v>
                </c:pt>
                <c:pt idx="8">
                  <c:v>0.22580644</c:v>
                </c:pt>
                <c:pt idx="9">
                  <c:v>0.22580644</c:v>
                </c:pt>
                <c:pt idx="10">
                  <c:v>0.25806449999999997</c:v>
                </c:pt>
                <c:pt idx="11">
                  <c:v>0.25806449999999997</c:v>
                </c:pt>
              </c:numCache>
            </c:numRef>
          </c:val>
          <c:smooth val="0"/>
        </c:ser>
        <c:ser>
          <c:idx val="22"/>
          <c:order val="22"/>
          <c:val>
            <c:numRef>
              <c:f>'9" Prism'!$X$1:$X$12</c:f>
              <c:numCache>
                <c:formatCode>General</c:formatCode>
                <c:ptCount val="12"/>
              </c:numCache>
            </c:numRef>
          </c:val>
          <c:smooth val="0"/>
        </c:ser>
        <c:ser>
          <c:idx val="23"/>
          <c:order val="23"/>
          <c:val>
            <c:numRef>
              <c:f>'9" Prism'!$Y$1:$Y$12</c:f>
              <c:numCache>
                <c:formatCode>General</c:formatCode>
                <c:ptCount val="12"/>
              </c:numCache>
            </c:numRef>
          </c:val>
          <c:smooth val="0"/>
        </c:ser>
        <c:ser>
          <c:idx val="24"/>
          <c:order val="24"/>
          <c:spPr>
            <a:ln>
              <a:noFill/>
            </a:ln>
          </c:spPr>
          <c:marker>
            <c:symbol val="x"/>
            <c:size val="7"/>
            <c:spPr>
              <a:ln>
                <a:solidFill>
                  <a:srgbClr val="4F81BD"/>
                </a:solidFill>
              </a:ln>
            </c:spPr>
          </c:marker>
          <c:val>
            <c:numRef>
              <c:f>'9" Prism'!$Z$1:$Z$12</c:f>
              <c:numCache>
                <c:formatCode>General</c:formatCode>
                <c:ptCount val="12"/>
                <c:pt idx="0">
                  <c:v>0.25806449999999997</c:v>
                </c:pt>
                <c:pt idx="1">
                  <c:v>0.25806449999999997</c:v>
                </c:pt>
                <c:pt idx="2">
                  <c:v>0.25806449999999997</c:v>
                </c:pt>
                <c:pt idx="3">
                  <c:v>0.25806449999999997</c:v>
                </c:pt>
                <c:pt idx="4">
                  <c:v>0.64516130000000005</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25"/>
          <c:order val="25"/>
          <c:val>
            <c:numRef>
              <c:f>'9" Prism'!$AA$1:$AA$12</c:f>
              <c:numCache>
                <c:formatCode>General</c:formatCode>
                <c:ptCount val="12"/>
              </c:numCache>
            </c:numRef>
          </c:val>
          <c:smooth val="0"/>
        </c:ser>
        <c:ser>
          <c:idx val="26"/>
          <c:order val="26"/>
          <c:val>
            <c:numRef>
              <c:f>'9" Prism'!$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C$1:$AC$12</c:f>
              <c:numCache>
                <c:formatCode>General</c:formatCode>
                <c:ptCount val="12"/>
                <c:pt idx="0">
                  <c:v>0.25806449999999997</c:v>
                </c:pt>
                <c:pt idx="1">
                  <c:v>0.25806449999999997</c:v>
                </c:pt>
                <c:pt idx="2">
                  <c:v>0.25806449999999997</c:v>
                </c:pt>
                <c:pt idx="3">
                  <c:v>0.25806449999999997</c:v>
                </c:pt>
                <c:pt idx="4">
                  <c:v>0.64516130000000005</c:v>
                </c:pt>
                <c:pt idx="5">
                  <c:v>0.67741936000000003</c:v>
                </c:pt>
                <c:pt idx="6">
                  <c:v>0.87096775000000004</c:v>
                </c:pt>
                <c:pt idx="7">
                  <c:v>0.25806449999999997</c:v>
                </c:pt>
                <c:pt idx="8">
                  <c:v>0.25806449999999997</c:v>
                </c:pt>
                <c:pt idx="9">
                  <c:v>0.25806449999999997</c:v>
                </c:pt>
                <c:pt idx="10">
                  <c:v>0.25806449999999997</c:v>
                </c:pt>
                <c:pt idx="11">
                  <c:v>0.25806449999999997</c:v>
                </c:pt>
              </c:numCache>
            </c:numRef>
          </c:val>
          <c:smooth val="0"/>
        </c:ser>
        <c:ser>
          <c:idx val="28"/>
          <c:order val="28"/>
          <c:val>
            <c:numRef>
              <c:f>'9" Prism'!$AD$1:$AD$12</c:f>
              <c:numCache>
                <c:formatCode>General</c:formatCode>
                <c:ptCount val="12"/>
              </c:numCache>
            </c:numRef>
          </c:val>
          <c:smooth val="0"/>
        </c:ser>
        <c:ser>
          <c:idx val="29"/>
          <c:order val="29"/>
          <c:val>
            <c:numRef>
              <c:f>'9" Prism'!$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Prism'!$AF$1:$AF$12</c:f>
              <c:numCache>
                <c:formatCode>General</c:formatCode>
                <c:ptCount val="12"/>
                <c:pt idx="0">
                  <c:v>0.25806449999999997</c:v>
                </c:pt>
                <c:pt idx="1">
                  <c:v>0.22580644</c:v>
                </c:pt>
                <c:pt idx="2">
                  <c:v>0.25806449999999997</c:v>
                </c:pt>
                <c:pt idx="3">
                  <c:v>0.25806449999999997</c:v>
                </c:pt>
                <c:pt idx="4">
                  <c:v>0.67741936000000003</c:v>
                </c:pt>
                <c:pt idx="5">
                  <c:v>0.64516130000000005</c:v>
                </c:pt>
                <c:pt idx="6">
                  <c:v>0.80645169999999999</c:v>
                </c:pt>
                <c:pt idx="7">
                  <c:v>0.25806449999999997</c:v>
                </c:pt>
                <c:pt idx="8">
                  <c:v>0.25806449999999997</c:v>
                </c:pt>
                <c:pt idx="9">
                  <c:v>0.25806449999999997</c:v>
                </c:pt>
                <c:pt idx="10">
                  <c:v>0.25806449999999997</c:v>
                </c:pt>
                <c:pt idx="11">
                  <c:v>0.25806449999999997</c:v>
                </c:pt>
              </c:numCache>
            </c:numRef>
          </c:val>
          <c:smooth val="0"/>
        </c:ser>
        <c:ser>
          <c:idx val="31"/>
          <c:order val="31"/>
          <c:val>
            <c:numRef>
              <c:f>'9" Prism'!$AG$1:$AG$12</c:f>
              <c:numCache>
                <c:formatCode>General</c:formatCode>
                <c:ptCount val="12"/>
              </c:numCache>
            </c:numRef>
          </c:val>
          <c:smooth val="0"/>
        </c:ser>
        <c:ser>
          <c:idx val="32"/>
          <c:order val="32"/>
          <c:val>
            <c:numRef>
              <c:f>'9" Prism'!$AH$1:$AH$12</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I$1:$AI$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0645169999999999</c:v>
                </c:pt>
                <c:pt idx="7">
                  <c:v>0.25806449999999997</c:v>
                </c:pt>
                <c:pt idx="8">
                  <c:v>0.25806449999999997</c:v>
                </c:pt>
                <c:pt idx="9">
                  <c:v>0.25806449999999997</c:v>
                </c:pt>
                <c:pt idx="10">
                  <c:v>0.25806449999999997</c:v>
                </c:pt>
                <c:pt idx="11">
                  <c:v>0.25806449999999997</c:v>
                </c:pt>
              </c:numCache>
            </c:numRef>
          </c:val>
          <c:smooth val="0"/>
        </c:ser>
        <c:ser>
          <c:idx val="34"/>
          <c:order val="34"/>
          <c:val>
            <c:numRef>
              <c:f>'9" Prism'!$AJ$1:$AJ$12</c:f>
              <c:numCache>
                <c:formatCode>General</c:formatCode>
                <c:ptCount val="12"/>
              </c:numCache>
            </c:numRef>
          </c:val>
          <c:smooth val="0"/>
        </c:ser>
        <c:ser>
          <c:idx val="35"/>
          <c:order val="35"/>
          <c:val>
            <c:numRef>
              <c:f>'9" Prism'!$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L$1:$AL$12</c:f>
              <c:numCache>
                <c:formatCode>General</c:formatCode>
                <c:ptCount val="12"/>
                <c:pt idx="0">
                  <c:v>0.25806449999999997</c:v>
                </c:pt>
                <c:pt idx="1">
                  <c:v>0.25806449999999997</c:v>
                </c:pt>
                <c:pt idx="2">
                  <c:v>0.25806449999999997</c:v>
                </c:pt>
                <c:pt idx="3">
                  <c:v>0.22580644</c:v>
                </c:pt>
                <c:pt idx="4">
                  <c:v>0.64516130000000005</c:v>
                </c:pt>
                <c:pt idx="5">
                  <c:v>0.67741936000000003</c:v>
                </c:pt>
                <c:pt idx="6">
                  <c:v>0.87096775000000004</c:v>
                </c:pt>
                <c:pt idx="7">
                  <c:v>0.25806449999999997</c:v>
                </c:pt>
                <c:pt idx="8">
                  <c:v>0.25806449999999997</c:v>
                </c:pt>
                <c:pt idx="9">
                  <c:v>0.25806449999999997</c:v>
                </c:pt>
                <c:pt idx="10">
                  <c:v>0.25806449999999997</c:v>
                </c:pt>
                <c:pt idx="11">
                  <c:v>0.25806449999999997</c:v>
                </c:pt>
              </c:numCache>
            </c:numRef>
          </c:val>
          <c:smooth val="0"/>
        </c:ser>
        <c:ser>
          <c:idx val="37"/>
          <c:order val="37"/>
          <c:val>
            <c:numRef>
              <c:f>'9" Prism'!$AM$1:$AM$12</c:f>
              <c:numCache>
                <c:formatCode>General</c:formatCode>
                <c:ptCount val="12"/>
              </c:numCache>
            </c:numRef>
          </c:val>
          <c:smooth val="0"/>
        </c:ser>
        <c:ser>
          <c:idx val="38"/>
          <c:order val="38"/>
          <c:val>
            <c:numRef>
              <c:f>'9" Prism'!$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O$1:$AO$12</c:f>
              <c:numCache>
                <c:formatCode>General</c:formatCode>
                <c:ptCount val="12"/>
                <c:pt idx="0">
                  <c:v>0.22580644</c:v>
                </c:pt>
                <c:pt idx="1">
                  <c:v>0.25806449999999997</c:v>
                </c:pt>
                <c:pt idx="2">
                  <c:v>0.25806449999999997</c:v>
                </c:pt>
                <c:pt idx="3">
                  <c:v>0.25806449999999997</c:v>
                </c:pt>
                <c:pt idx="4">
                  <c:v>0.64516130000000005</c:v>
                </c:pt>
                <c:pt idx="5">
                  <c:v>0.67741936000000003</c:v>
                </c:pt>
                <c:pt idx="6">
                  <c:v>0.8387097</c:v>
                </c:pt>
                <c:pt idx="7">
                  <c:v>0.25806449999999997</c:v>
                </c:pt>
                <c:pt idx="8">
                  <c:v>0.22580644</c:v>
                </c:pt>
                <c:pt idx="9">
                  <c:v>0.25806449999999997</c:v>
                </c:pt>
                <c:pt idx="10">
                  <c:v>0.25806449999999997</c:v>
                </c:pt>
                <c:pt idx="11">
                  <c:v>0.25806449999999997</c:v>
                </c:pt>
              </c:numCache>
            </c:numRef>
          </c:val>
          <c:smooth val="0"/>
        </c:ser>
        <c:ser>
          <c:idx val="40"/>
          <c:order val="40"/>
          <c:val>
            <c:numRef>
              <c:f>'9" Prism'!$AP$1:$AP$12</c:f>
              <c:numCache>
                <c:formatCode>General</c:formatCode>
                <c:ptCount val="12"/>
              </c:numCache>
            </c:numRef>
          </c:val>
          <c:smooth val="0"/>
        </c:ser>
        <c:ser>
          <c:idx val="41"/>
          <c:order val="41"/>
          <c:val>
            <c:numRef>
              <c:f>'9" Prism'!$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R$1:$AR$12</c:f>
              <c:numCache>
                <c:formatCode>General</c:formatCode>
                <c:ptCount val="12"/>
                <c:pt idx="0">
                  <c:v>0.25806449999999997</c:v>
                </c:pt>
                <c:pt idx="1">
                  <c:v>0.25806449999999997</c:v>
                </c:pt>
                <c:pt idx="2">
                  <c:v>0.25806449999999997</c:v>
                </c:pt>
                <c:pt idx="3">
                  <c:v>0.25806449999999997</c:v>
                </c:pt>
                <c:pt idx="4">
                  <c:v>0.64516130000000005</c:v>
                </c:pt>
                <c:pt idx="5">
                  <c:v>0.64516130000000005</c:v>
                </c:pt>
                <c:pt idx="6">
                  <c:v>0.80645169999999999</c:v>
                </c:pt>
                <c:pt idx="7">
                  <c:v>0.25806449999999997</c:v>
                </c:pt>
                <c:pt idx="8">
                  <c:v>0.25806449999999997</c:v>
                </c:pt>
                <c:pt idx="9">
                  <c:v>0.25806449999999997</c:v>
                </c:pt>
                <c:pt idx="10">
                  <c:v>0.22580644</c:v>
                </c:pt>
                <c:pt idx="11">
                  <c:v>0.25806449999999997</c:v>
                </c:pt>
              </c:numCache>
            </c:numRef>
          </c:val>
          <c:smooth val="0"/>
        </c:ser>
        <c:ser>
          <c:idx val="43"/>
          <c:order val="43"/>
          <c:val>
            <c:numRef>
              <c:f>'9" Prism'!$AS$1:$AS$12</c:f>
              <c:numCache>
                <c:formatCode>General</c:formatCode>
                <c:ptCount val="12"/>
              </c:numCache>
            </c:numRef>
          </c:val>
          <c:smooth val="0"/>
        </c:ser>
        <c:ser>
          <c:idx val="44"/>
          <c:order val="44"/>
          <c:val>
            <c:numRef>
              <c:f>'9" Prism'!$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U$1:$AU$12</c:f>
              <c:numCache>
                <c:formatCode>General</c:formatCode>
                <c:ptCount val="12"/>
                <c:pt idx="0">
                  <c:v>0.22580644</c:v>
                </c:pt>
                <c:pt idx="1">
                  <c:v>0.25806449999999997</c:v>
                </c:pt>
                <c:pt idx="2">
                  <c:v>0.25806449999999997</c:v>
                </c:pt>
                <c:pt idx="3">
                  <c:v>0.22580644</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46"/>
          <c:order val="46"/>
          <c:val>
            <c:numRef>
              <c:f>'9" Prism'!$AV$1:$AV$12</c:f>
              <c:numCache>
                <c:formatCode>General</c:formatCode>
                <c:ptCount val="12"/>
              </c:numCache>
            </c:numRef>
          </c:val>
          <c:smooth val="0"/>
        </c:ser>
        <c:ser>
          <c:idx val="47"/>
          <c:order val="47"/>
          <c:val>
            <c:numRef>
              <c:f>'9" Prism'!$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X$1:$AX$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387097</c:v>
                </c:pt>
                <c:pt idx="7">
                  <c:v>0.25806449999999997</c:v>
                </c:pt>
                <c:pt idx="8">
                  <c:v>0.25806449999999997</c:v>
                </c:pt>
                <c:pt idx="9">
                  <c:v>0.25806449999999997</c:v>
                </c:pt>
                <c:pt idx="10">
                  <c:v>0.51612899999999995</c:v>
                </c:pt>
                <c:pt idx="11">
                  <c:v>0.25806449999999997</c:v>
                </c:pt>
              </c:numCache>
            </c:numRef>
          </c:val>
          <c:smooth val="0"/>
        </c:ser>
        <c:ser>
          <c:idx val="49"/>
          <c:order val="49"/>
          <c:val>
            <c:numRef>
              <c:f>'9" Prism'!$AY$1:$AY$12</c:f>
              <c:numCache>
                <c:formatCode>General</c:formatCode>
                <c:ptCount val="12"/>
              </c:numCache>
            </c:numRef>
          </c:val>
          <c:smooth val="0"/>
        </c:ser>
        <c:ser>
          <c:idx val="50"/>
          <c:order val="50"/>
          <c:val>
            <c:numRef>
              <c:f>'9" Prism'!$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A$1:$BA$12</c:f>
              <c:numCache>
                <c:formatCode>General</c:formatCode>
                <c:ptCount val="12"/>
                <c:pt idx="0">
                  <c:v>0.25806449999999997</c:v>
                </c:pt>
                <c:pt idx="1">
                  <c:v>0.22580644</c:v>
                </c:pt>
                <c:pt idx="2">
                  <c:v>0.22580644</c:v>
                </c:pt>
                <c:pt idx="3">
                  <c:v>0.25806449999999997</c:v>
                </c:pt>
                <c:pt idx="4">
                  <c:v>0.64516130000000005</c:v>
                </c:pt>
                <c:pt idx="5">
                  <c:v>0.67741936000000003</c:v>
                </c:pt>
                <c:pt idx="6">
                  <c:v>0.8387097</c:v>
                </c:pt>
                <c:pt idx="7">
                  <c:v>0.22580644</c:v>
                </c:pt>
                <c:pt idx="8">
                  <c:v>0.25806449999999997</c:v>
                </c:pt>
                <c:pt idx="9">
                  <c:v>0.25806449999999997</c:v>
                </c:pt>
                <c:pt idx="10">
                  <c:v>0.25806449999999997</c:v>
                </c:pt>
                <c:pt idx="11">
                  <c:v>0.51612899999999995</c:v>
                </c:pt>
              </c:numCache>
            </c:numRef>
          </c:val>
          <c:smooth val="0"/>
        </c:ser>
        <c:ser>
          <c:idx val="52"/>
          <c:order val="52"/>
          <c:val>
            <c:numRef>
              <c:f>'9" Prism'!$BB$1:$BB$12</c:f>
              <c:numCache>
                <c:formatCode>General</c:formatCode>
                <c:ptCount val="12"/>
              </c:numCache>
            </c:numRef>
          </c:val>
          <c:smooth val="0"/>
        </c:ser>
        <c:ser>
          <c:idx val="53"/>
          <c:order val="53"/>
          <c:val>
            <c:numRef>
              <c:f>'9" Prism'!$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D$1:$BD$12</c:f>
              <c:numCache>
                <c:formatCode>General</c:formatCode>
                <c:ptCount val="12"/>
                <c:pt idx="0">
                  <c:v>0.25806449999999997</c:v>
                </c:pt>
                <c:pt idx="1">
                  <c:v>0.25806449999999997</c:v>
                </c:pt>
                <c:pt idx="2">
                  <c:v>0.25806449999999997</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dLbls>
          <c:showLegendKey val="0"/>
          <c:showVal val="0"/>
          <c:showCatName val="0"/>
          <c:showSerName val="0"/>
          <c:showPercent val="0"/>
          <c:showBubbleSize val="0"/>
        </c:dLbls>
        <c:marker val="1"/>
        <c:smooth val="0"/>
        <c:axId val="234578304"/>
        <c:axId val="234580224"/>
      </c:lineChart>
      <c:catAx>
        <c:axId val="234578304"/>
        <c:scaling>
          <c:orientation val="minMax"/>
        </c:scaling>
        <c:delete val="0"/>
        <c:axPos val="b"/>
        <c:majorTickMark val="out"/>
        <c:minorTickMark val="none"/>
        <c:tickLblPos val="nextTo"/>
        <c:crossAx val="234580224"/>
        <c:crosses val="autoZero"/>
        <c:auto val="1"/>
        <c:lblAlgn val="ctr"/>
        <c:lblOffset val="100"/>
        <c:noMultiLvlLbl val="0"/>
      </c:catAx>
      <c:valAx>
        <c:axId val="234580224"/>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23457830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1"/>
          <c:showCatName val="0"/>
          <c:showSerName val="0"/>
          <c:showPercent val="0"/>
          <c:showBubbleSize val="0"/>
        </c:dLbls>
        <c:gapWidth val="75"/>
        <c:axId val="118268288"/>
        <c:axId val="118269824"/>
      </c:barChart>
      <c:catAx>
        <c:axId val="118268288"/>
        <c:scaling>
          <c:orientation val="minMax"/>
        </c:scaling>
        <c:delete val="0"/>
        <c:axPos val="b"/>
        <c:majorTickMark val="none"/>
        <c:minorTickMark val="none"/>
        <c:tickLblPos val="nextTo"/>
        <c:crossAx val="118269824"/>
        <c:crosses val="autoZero"/>
        <c:auto val="1"/>
        <c:lblAlgn val="ctr"/>
        <c:lblOffset val="100"/>
        <c:noMultiLvlLbl val="0"/>
      </c:catAx>
      <c:valAx>
        <c:axId val="118269824"/>
        <c:scaling>
          <c:orientation val="minMax"/>
        </c:scaling>
        <c:delete val="0"/>
        <c:axPos val="l"/>
        <c:title>
          <c:tx>
            <c:rich>
              <a:bodyPr rot="-5400000" vert="horz"/>
              <a:lstStyle/>
              <a:p>
                <a:pPr>
                  <a:defRPr/>
                </a:pPr>
                <a:r>
                  <a:rPr lang="en-US"/>
                  <a:t>Accuracy</a:t>
                </a:r>
              </a:p>
            </c:rich>
          </c:tx>
          <c:overlay val="0"/>
        </c:title>
        <c:numFmt formatCode="0%" sourceLinked="0"/>
        <c:majorTickMark val="none"/>
        <c:minorTickMark val="none"/>
        <c:tickLblPos val="nextTo"/>
        <c:crossAx val="118268288"/>
        <c:crosses val="autoZero"/>
        <c:crossBetween val="between"/>
      </c:valAx>
    </c:plotArea>
    <c:legend>
      <c:legendPos val="b"/>
      <c:overlay val="0"/>
    </c:legend>
    <c:plotVisOnly val="1"/>
    <c:dispBlanksAs val="gap"/>
    <c:showDLblsOverMax val="0"/>
  </c:chart>
  <c:spPr>
    <a:ln w="28575">
      <a:solidFill>
        <a:schemeClr val="tx1"/>
      </a:solid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C$13:$C$24</c:f>
              <c:numCache>
                <c:formatCode>General</c:formatCode>
                <c:ptCount val="12"/>
                <c:pt idx="0">
                  <c:v>37.096775000000001</c:v>
                </c:pt>
                <c:pt idx="1">
                  <c:v>77.217735000000005</c:v>
                </c:pt>
                <c:pt idx="2">
                  <c:v>37.096775000000001</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1"/>
          <c:order val="1"/>
          <c:val>
            <c:numRef>
              <c:f>'9" Prism'!$D$13:$D$24</c:f>
              <c:numCache>
                <c:formatCode>General</c:formatCode>
                <c:ptCount val="12"/>
              </c:numCache>
            </c:numRef>
          </c:val>
          <c:smooth val="0"/>
        </c:ser>
        <c:ser>
          <c:idx val="2"/>
          <c:order val="2"/>
          <c:val>
            <c:numRef>
              <c:f>'9" Prism'!$E$13:$E$24</c:f>
              <c:numCache>
                <c:formatCode>General</c:formatCode>
                <c:ptCount val="12"/>
              </c:numCache>
            </c:numRef>
          </c:val>
          <c:smooth val="0"/>
        </c:ser>
        <c:ser>
          <c:idx val="3"/>
          <c:order val="3"/>
          <c:spPr>
            <a:ln>
              <a:noFill/>
            </a:ln>
          </c:spPr>
          <c:marker>
            <c:symbol val="x"/>
            <c:size val="7"/>
            <c:spPr>
              <a:ln>
                <a:solidFill>
                  <a:srgbClr val="4F81BD"/>
                </a:solidFill>
              </a:ln>
            </c:spPr>
          </c:marker>
          <c:val>
            <c:numRef>
              <c:f>'9" Prism'!$F$13:$F$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
          <c:order val="4"/>
          <c:val>
            <c:numRef>
              <c:f>'9" Prism'!$G$13:$G$24</c:f>
              <c:numCache>
                <c:formatCode>General</c:formatCode>
                <c:ptCount val="12"/>
              </c:numCache>
            </c:numRef>
          </c:val>
          <c:smooth val="0"/>
        </c:ser>
        <c:ser>
          <c:idx val="5"/>
          <c:order val="5"/>
          <c:val>
            <c:numRef>
              <c:f>'9"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I$13:$I$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98.18545999999998</c:v>
                </c:pt>
                <c:pt idx="9">
                  <c:v>77.217735000000005</c:v>
                </c:pt>
                <c:pt idx="10">
                  <c:v>77.217735000000005</c:v>
                </c:pt>
                <c:pt idx="11">
                  <c:v>77.217735000000005</c:v>
                </c:pt>
              </c:numCache>
            </c:numRef>
          </c:val>
          <c:smooth val="0"/>
        </c:ser>
        <c:ser>
          <c:idx val="7"/>
          <c:order val="7"/>
          <c:val>
            <c:numRef>
              <c:f>'9" Prism'!$J$13:$J$24</c:f>
              <c:numCache>
                <c:formatCode>General</c:formatCode>
                <c:ptCount val="12"/>
              </c:numCache>
            </c:numRef>
          </c:val>
          <c:smooth val="0"/>
        </c:ser>
        <c:ser>
          <c:idx val="8"/>
          <c:order val="8"/>
          <c:val>
            <c:numRef>
              <c:f>'9"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L$13:$L$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59.27430000000004</c:v>
                </c:pt>
                <c:pt idx="7">
                  <c:v>77.217735000000005</c:v>
                </c:pt>
                <c:pt idx="8">
                  <c:v>77.217735000000005</c:v>
                </c:pt>
                <c:pt idx="9">
                  <c:v>77.217735000000005</c:v>
                </c:pt>
                <c:pt idx="10">
                  <c:v>77.217735000000005</c:v>
                </c:pt>
                <c:pt idx="11">
                  <c:v>37.096775000000001</c:v>
                </c:pt>
              </c:numCache>
            </c:numRef>
          </c:val>
          <c:smooth val="0"/>
        </c:ser>
        <c:ser>
          <c:idx val="10"/>
          <c:order val="10"/>
          <c:val>
            <c:numRef>
              <c:f>'9" Prism'!$M$13:$M$24</c:f>
              <c:numCache>
                <c:formatCode>General</c:formatCode>
                <c:ptCount val="12"/>
              </c:numCache>
            </c:numRef>
          </c:val>
          <c:smooth val="0"/>
        </c:ser>
        <c:ser>
          <c:idx val="11"/>
          <c:order val="11"/>
          <c:val>
            <c:numRef>
              <c:f>'9" Prism'!$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Prism'!$O$13:$O$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3"/>
          <c:order val="13"/>
          <c:val>
            <c:numRef>
              <c:f>'9" Prism'!$P$13:$P$24</c:f>
              <c:numCache>
                <c:formatCode>General</c:formatCode>
                <c:ptCount val="12"/>
              </c:numCache>
            </c:numRef>
          </c:val>
          <c:smooth val="0"/>
        </c:ser>
        <c:ser>
          <c:idx val="14"/>
          <c:order val="14"/>
          <c:val>
            <c:numRef>
              <c:f>'9"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R$13:$R$24</c:f>
              <c:numCache>
                <c:formatCode>General</c:formatCode>
                <c:ptCount val="12"/>
                <c:pt idx="0">
                  <c:v>77.217735000000005</c:v>
                </c:pt>
                <c:pt idx="1">
                  <c:v>77.217735000000005</c:v>
                </c:pt>
                <c:pt idx="2">
                  <c:v>77.217735000000005</c:v>
                </c:pt>
                <c:pt idx="3">
                  <c:v>398.18545999999998</c:v>
                </c:pt>
                <c:pt idx="4">
                  <c:v>598.79034000000001</c:v>
                </c:pt>
                <c:pt idx="5">
                  <c:v>598.79034000000001</c:v>
                </c:pt>
                <c:pt idx="6">
                  <c:v>839.51620000000003</c:v>
                </c:pt>
                <c:pt idx="7">
                  <c:v>77.217735000000005</c:v>
                </c:pt>
                <c:pt idx="8">
                  <c:v>37.096775000000001</c:v>
                </c:pt>
                <c:pt idx="9">
                  <c:v>77.217735000000005</c:v>
                </c:pt>
                <c:pt idx="10">
                  <c:v>77.217735000000005</c:v>
                </c:pt>
                <c:pt idx="11">
                  <c:v>77.217735000000005</c:v>
                </c:pt>
              </c:numCache>
            </c:numRef>
          </c:val>
          <c:smooth val="0"/>
        </c:ser>
        <c:ser>
          <c:idx val="16"/>
          <c:order val="16"/>
          <c:val>
            <c:numRef>
              <c:f>'9" Prism'!$S$13:$S$24</c:f>
              <c:numCache>
                <c:formatCode>General</c:formatCode>
                <c:ptCount val="12"/>
              </c:numCache>
            </c:numRef>
          </c:val>
          <c:smooth val="0"/>
        </c:ser>
        <c:ser>
          <c:idx val="17"/>
          <c:order val="17"/>
          <c:val>
            <c:numRef>
              <c:f>'9"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U$13:$U$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9"/>
          <c:order val="19"/>
          <c:val>
            <c:numRef>
              <c:f>'9" Prism'!$V$13:$V$24</c:f>
              <c:numCache>
                <c:formatCode>General</c:formatCode>
                <c:ptCount val="12"/>
              </c:numCache>
            </c:numRef>
          </c:val>
          <c:smooth val="0"/>
        </c:ser>
        <c:ser>
          <c:idx val="20"/>
          <c:order val="20"/>
          <c:val>
            <c:numRef>
              <c:f>'9"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X$13:$X$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7.096775000000001</c:v>
                </c:pt>
                <c:pt idx="9">
                  <c:v>37.096775000000001</c:v>
                </c:pt>
                <c:pt idx="10">
                  <c:v>77.217735000000005</c:v>
                </c:pt>
                <c:pt idx="11">
                  <c:v>77.217735000000005</c:v>
                </c:pt>
              </c:numCache>
            </c:numRef>
          </c:val>
          <c:smooth val="0"/>
        </c:ser>
        <c:ser>
          <c:idx val="22"/>
          <c:order val="22"/>
          <c:val>
            <c:numRef>
              <c:f>'9" Prism'!$Y$13:$Y$24</c:f>
              <c:numCache>
                <c:formatCode>General</c:formatCode>
                <c:ptCount val="12"/>
              </c:numCache>
            </c:numRef>
          </c:val>
          <c:smooth val="0"/>
        </c:ser>
        <c:ser>
          <c:idx val="23"/>
          <c:order val="23"/>
          <c:val>
            <c:numRef>
              <c:f>'9" Prism'!$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A$13:$AA$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Prism'!$AB$13:$AB$24</c:f>
              <c:numCache>
                <c:formatCode>General</c:formatCode>
                <c:ptCount val="12"/>
              </c:numCache>
            </c:numRef>
          </c:val>
          <c:smooth val="0"/>
        </c:ser>
        <c:ser>
          <c:idx val="26"/>
          <c:order val="26"/>
          <c:val>
            <c:numRef>
              <c:f>'9" Prism'!$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D$13:$AD$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28"/>
          <c:order val="28"/>
          <c:val>
            <c:numRef>
              <c:f>'9" Prism'!$AE$13:$AE$24</c:f>
              <c:numCache>
                <c:formatCode>General</c:formatCode>
                <c:ptCount val="12"/>
              </c:numCache>
            </c:numRef>
          </c:val>
          <c:smooth val="0"/>
        </c:ser>
        <c:ser>
          <c:idx val="29"/>
          <c:order val="29"/>
          <c:val>
            <c:numRef>
              <c:f>'9"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G$13:$AG$24</c:f>
              <c:numCache>
                <c:formatCode>General</c:formatCode>
                <c:ptCount val="12"/>
                <c:pt idx="0">
                  <c:v>77.217735000000005</c:v>
                </c:pt>
                <c:pt idx="1">
                  <c:v>37.096775000000001</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1"/>
          <c:order val="31"/>
          <c:val>
            <c:numRef>
              <c:f>'9" Prism'!$AH$13:$AH$24</c:f>
              <c:numCache>
                <c:formatCode>General</c:formatCode>
                <c:ptCount val="12"/>
              </c:numCache>
            </c:numRef>
          </c:val>
          <c:smooth val="0"/>
        </c:ser>
        <c:ser>
          <c:idx val="32"/>
          <c:order val="32"/>
          <c:val>
            <c:numRef>
              <c:f>'9"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J$13:$AJ$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4"/>
          <c:order val="34"/>
          <c:val>
            <c:numRef>
              <c:f>'9" Prism'!$AK$13:$AK$24</c:f>
              <c:numCache>
                <c:formatCode>General</c:formatCode>
                <c:ptCount val="12"/>
              </c:numCache>
            </c:numRef>
          </c:val>
          <c:smooth val="0"/>
        </c:ser>
        <c:ser>
          <c:idx val="35"/>
          <c:order val="35"/>
          <c:val>
            <c:numRef>
              <c:f>'9" Prism'!$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M$13:$AM$24</c:f>
              <c:numCache>
                <c:formatCode>General</c:formatCode>
                <c:ptCount val="12"/>
                <c:pt idx="0">
                  <c:v>77.217735000000005</c:v>
                </c:pt>
                <c:pt idx="1">
                  <c:v>77.217735000000005</c:v>
                </c:pt>
                <c:pt idx="2">
                  <c:v>77.217735000000005</c:v>
                </c:pt>
                <c:pt idx="3">
                  <c:v>37.096775000000001</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37"/>
          <c:order val="37"/>
          <c:val>
            <c:numRef>
              <c:f>'9" Prism'!$AN$13:$AN$24</c:f>
              <c:numCache>
                <c:formatCode>General</c:formatCode>
                <c:ptCount val="12"/>
              </c:numCache>
            </c:numRef>
          </c:val>
          <c:smooth val="0"/>
        </c:ser>
        <c:ser>
          <c:idx val="38"/>
          <c:order val="38"/>
          <c:val>
            <c:numRef>
              <c:f>'9"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P$13:$AP$24</c:f>
              <c:numCache>
                <c:formatCode>General</c:formatCode>
                <c:ptCount val="12"/>
                <c:pt idx="0">
                  <c:v>37.096775000000001</c:v>
                </c:pt>
                <c:pt idx="1">
                  <c:v>77.217735000000005</c:v>
                </c:pt>
                <c:pt idx="2">
                  <c:v>77.217735000000005</c:v>
                </c:pt>
                <c:pt idx="3">
                  <c:v>77.217735000000005</c:v>
                </c:pt>
                <c:pt idx="4">
                  <c:v>558.66930000000002</c:v>
                </c:pt>
                <c:pt idx="5">
                  <c:v>598.79034000000001</c:v>
                </c:pt>
                <c:pt idx="6">
                  <c:v>799.39526000000001</c:v>
                </c:pt>
                <c:pt idx="7">
                  <c:v>77.217735000000005</c:v>
                </c:pt>
                <c:pt idx="8">
                  <c:v>37.096775000000001</c:v>
                </c:pt>
                <c:pt idx="9">
                  <c:v>77.217735000000005</c:v>
                </c:pt>
                <c:pt idx="10">
                  <c:v>77.217735000000005</c:v>
                </c:pt>
                <c:pt idx="11">
                  <c:v>77.217735000000005</c:v>
                </c:pt>
              </c:numCache>
            </c:numRef>
          </c:val>
          <c:smooth val="0"/>
        </c:ser>
        <c:ser>
          <c:idx val="40"/>
          <c:order val="40"/>
          <c:val>
            <c:numRef>
              <c:f>'9" Prism'!$AQ$13:$AQ$24</c:f>
              <c:numCache>
                <c:formatCode>General</c:formatCode>
                <c:ptCount val="12"/>
              </c:numCache>
            </c:numRef>
          </c:val>
          <c:smooth val="0"/>
        </c:ser>
        <c:ser>
          <c:idx val="41"/>
          <c:order val="41"/>
          <c:val>
            <c:numRef>
              <c:f>'9"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S$13:$AS$24</c:f>
              <c:numCache>
                <c:formatCode>General</c:formatCode>
                <c:ptCount val="12"/>
                <c:pt idx="0">
                  <c:v>77.217735000000005</c:v>
                </c:pt>
                <c:pt idx="1">
                  <c:v>77.217735000000005</c:v>
                </c:pt>
                <c:pt idx="2">
                  <c:v>77.217735000000005</c:v>
                </c:pt>
                <c:pt idx="3">
                  <c:v>77.217735000000005</c:v>
                </c:pt>
                <c:pt idx="4">
                  <c:v>558.66930000000002</c:v>
                </c:pt>
                <c:pt idx="5">
                  <c:v>558.66930000000002</c:v>
                </c:pt>
                <c:pt idx="6">
                  <c:v>759.27430000000004</c:v>
                </c:pt>
                <c:pt idx="7">
                  <c:v>77.217735000000005</c:v>
                </c:pt>
                <c:pt idx="8">
                  <c:v>77.217735000000005</c:v>
                </c:pt>
                <c:pt idx="9">
                  <c:v>77.217735000000005</c:v>
                </c:pt>
                <c:pt idx="10">
                  <c:v>37.096775000000001</c:v>
                </c:pt>
                <c:pt idx="11">
                  <c:v>77.217735000000005</c:v>
                </c:pt>
              </c:numCache>
            </c:numRef>
          </c:val>
          <c:smooth val="0"/>
        </c:ser>
        <c:ser>
          <c:idx val="43"/>
          <c:order val="43"/>
          <c:val>
            <c:numRef>
              <c:f>'9" Prism'!$AT$13:$AT$24</c:f>
              <c:numCache>
                <c:formatCode>General</c:formatCode>
                <c:ptCount val="12"/>
              </c:numCache>
            </c:numRef>
          </c:val>
          <c:smooth val="0"/>
        </c:ser>
        <c:ser>
          <c:idx val="44"/>
          <c:order val="44"/>
          <c:val>
            <c:numRef>
              <c:f>'9"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V$13:$AV$24</c:f>
              <c:numCache>
                <c:formatCode>General</c:formatCode>
                <c:ptCount val="12"/>
                <c:pt idx="0">
                  <c:v>37.096775000000001</c:v>
                </c:pt>
                <c:pt idx="1">
                  <c:v>77.217735000000005</c:v>
                </c:pt>
                <c:pt idx="2">
                  <c:v>77.217735000000005</c:v>
                </c:pt>
                <c:pt idx="3">
                  <c:v>37.096775000000001</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6"/>
          <c:order val="46"/>
          <c:val>
            <c:numRef>
              <c:f>'9" Prism'!$AW$13:$AW$24</c:f>
              <c:numCache>
                <c:formatCode>General</c:formatCode>
                <c:ptCount val="12"/>
              </c:numCache>
            </c:numRef>
          </c:val>
          <c:smooth val="0"/>
        </c:ser>
        <c:ser>
          <c:idx val="47"/>
          <c:order val="47"/>
          <c:val>
            <c:numRef>
              <c:f>'9"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Y$13:$AY$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398.18545999999998</c:v>
                </c:pt>
                <c:pt idx="11">
                  <c:v>77.217735000000005</c:v>
                </c:pt>
              </c:numCache>
            </c:numRef>
          </c:val>
          <c:smooth val="0"/>
        </c:ser>
        <c:ser>
          <c:idx val="49"/>
          <c:order val="49"/>
          <c:val>
            <c:numRef>
              <c:f>'9" Prism'!$AZ$13:$AZ$24</c:f>
              <c:numCache>
                <c:formatCode>General</c:formatCode>
                <c:ptCount val="12"/>
              </c:numCache>
            </c:numRef>
          </c:val>
          <c:smooth val="0"/>
        </c:ser>
        <c:ser>
          <c:idx val="50"/>
          <c:order val="50"/>
          <c:val>
            <c:numRef>
              <c:f>'9"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B$13:$BB$24</c:f>
              <c:numCache>
                <c:formatCode>General</c:formatCode>
                <c:ptCount val="12"/>
                <c:pt idx="0">
                  <c:v>77.217735000000005</c:v>
                </c:pt>
                <c:pt idx="1">
                  <c:v>37.096775000000001</c:v>
                </c:pt>
                <c:pt idx="2">
                  <c:v>37.096775000000001</c:v>
                </c:pt>
                <c:pt idx="3">
                  <c:v>77.217735000000005</c:v>
                </c:pt>
                <c:pt idx="4">
                  <c:v>558.66930000000002</c:v>
                </c:pt>
                <c:pt idx="5">
                  <c:v>598.79034000000001</c:v>
                </c:pt>
                <c:pt idx="6">
                  <c:v>799.39526000000001</c:v>
                </c:pt>
                <c:pt idx="7">
                  <c:v>37.096775000000001</c:v>
                </c:pt>
                <c:pt idx="8">
                  <c:v>77.217735000000005</c:v>
                </c:pt>
                <c:pt idx="9">
                  <c:v>77.217735000000005</c:v>
                </c:pt>
                <c:pt idx="10">
                  <c:v>77.217735000000005</c:v>
                </c:pt>
                <c:pt idx="11">
                  <c:v>398.18545999999998</c:v>
                </c:pt>
              </c:numCache>
            </c:numRef>
          </c:val>
          <c:smooth val="0"/>
        </c:ser>
        <c:ser>
          <c:idx val="52"/>
          <c:order val="52"/>
          <c:val>
            <c:numRef>
              <c:f>'9" Prism'!$BC$13:$BC$24</c:f>
              <c:numCache>
                <c:formatCode>General</c:formatCode>
                <c:ptCount val="12"/>
              </c:numCache>
            </c:numRef>
          </c:val>
          <c:smooth val="0"/>
        </c:ser>
        <c:ser>
          <c:idx val="53"/>
          <c:order val="53"/>
          <c:val>
            <c:numRef>
              <c:f>'9"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E$13:$BE$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239871104"/>
        <c:axId val="239873024"/>
      </c:lineChart>
      <c:catAx>
        <c:axId val="239871104"/>
        <c:scaling>
          <c:orientation val="minMax"/>
        </c:scaling>
        <c:delete val="0"/>
        <c:axPos val="b"/>
        <c:majorTickMark val="out"/>
        <c:minorTickMark val="none"/>
        <c:tickLblPos val="nextTo"/>
        <c:crossAx val="239873024"/>
        <c:crosses val="autoZero"/>
        <c:auto val="1"/>
        <c:lblAlgn val="ctr"/>
        <c:lblOffset val="100"/>
        <c:noMultiLvlLbl val="0"/>
      </c:catAx>
      <c:valAx>
        <c:axId val="239873024"/>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23987110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D$25:$D$36</c:f>
              <c:numCache>
                <c:formatCode>General</c:formatCode>
                <c:ptCount val="12"/>
                <c:pt idx="0">
                  <c:v>90.591399999999993</c:v>
                </c:pt>
                <c:pt idx="1">
                  <c:v>197.58063000000001</c:v>
                </c:pt>
                <c:pt idx="2">
                  <c:v>90.591399999999993</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
          <c:order val="1"/>
          <c:val>
            <c:numRef>
              <c:f>'9" Prism'!$E$25:$E$36</c:f>
              <c:numCache>
                <c:formatCode>General</c:formatCode>
                <c:ptCount val="12"/>
              </c:numCache>
            </c:numRef>
          </c:val>
          <c:smooth val="0"/>
        </c:ser>
        <c:ser>
          <c:idx val="2"/>
          <c:order val="2"/>
          <c:val>
            <c:numRef>
              <c:f>'9" Prism'!$F$25:$F$36</c:f>
              <c:numCache>
                <c:formatCode>General</c:formatCode>
                <c:ptCount val="12"/>
              </c:numCache>
            </c:numRef>
          </c:val>
          <c:smooth val="0"/>
        </c:ser>
        <c:ser>
          <c:idx val="3"/>
          <c:order val="3"/>
          <c:spPr>
            <a:ln>
              <a:noFill/>
            </a:ln>
          </c:spPr>
          <c:marker>
            <c:symbol val="x"/>
            <c:size val="7"/>
            <c:spPr>
              <a:ln>
                <a:solidFill>
                  <a:srgbClr val="4F81BD"/>
                </a:solidFill>
              </a:ln>
            </c:spPr>
          </c:marker>
          <c:val>
            <c:numRef>
              <c:f>'9" Prism'!$G$25:$G$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
          <c:order val="4"/>
          <c:val>
            <c:numRef>
              <c:f>'9" Prism'!$H$25:$H$36</c:f>
              <c:numCache>
                <c:formatCode>General</c:formatCode>
                <c:ptCount val="12"/>
              </c:numCache>
            </c:numRef>
          </c:val>
          <c:smooth val="0"/>
        </c:ser>
        <c:ser>
          <c:idx val="5"/>
          <c:order val="5"/>
          <c:val>
            <c:numRef>
              <c:f>'9"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J$25:$J$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000</c:v>
                </c:pt>
                <c:pt idx="9">
                  <c:v>197.58063000000001</c:v>
                </c:pt>
                <c:pt idx="10">
                  <c:v>197.58063000000001</c:v>
                </c:pt>
                <c:pt idx="11">
                  <c:v>197.58063000000001</c:v>
                </c:pt>
              </c:numCache>
            </c:numRef>
          </c:val>
          <c:smooth val="0"/>
        </c:ser>
        <c:ser>
          <c:idx val="7"/>
          <c:order val="7"/>
          <c:val>
            <c:numRef>
              <c:f>'9" Prism'!$K$25:$K$36</c:f>
              <c:numCache>
                <c:formatCode>General</c:formatCode>
                <c:ptCount val="12"/>
              </c:numCache>
            </c:numRef>
          </c:val>
          <c:smooth val="0"/>
        </c:ser>
        <c:ser>
          <c:idx val="8"/>
          <c:order val="8"/>
          <c:val>
            <c:numRef>
              <c:f>'9"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M$25:$M$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90.591399999999993</c:v>
                </c:pt>
              </c:numCache>
            </c:numRef>
          </c:val>
          <c:smooth val="0"/>
        </c:ser>
        <c:ser>
          <c:idx val="10"/>
          <c:order val="10"/>
          <c:val>
            <c:numRef>
              <c:f>'9" Prism'!$N$25:$N$36</c:f>
              <c:numCache>
                <c:formatCode>General</c:formatCode>
                <c:ptCount val="12"/>
              </c:numCache>
            </c:numRef>
          </c:val>
          <c:smooth val="0"/>
        </c:ser>
        <c:ser>
          <c:idx val="11"/>
          <c:order val="11"/>
          <c:val>
            <c:numRef>
              <c:f>'9" Prism'!$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Prism'!$P$25:$P$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3"/>
          <c:order val="13"/>
          <c:val>
            <c:numRef>
              <c:f>'9" Prism'!$Q$25:$Q$36</c:f>
              <c:numCache>
                <c:formatCode>General</c:formatCode>
                <c:ptCount val="12"/>
              </c:numCache>
            </c:numRef>
          </c:val>
          <c:smooth val="0"/>
        </c:ser>
        <c:ser>
          <c:idx val="14"/>
          <c:order val="14"/>
          <c:val>
            <c:numRef>
              <c:f>'9"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S$25:$S$36</c:f>
              <c:numCache>
                <c:formatCode>General</c:formatCode>
                <c:ptCount val="12"/>
                <c:pt idx="0">
                  <c:v>197.58063000000001</c:v>
                </c:pt>
                <c:pt idx="1">
                  <c:v>197.58063000000001</c:v>
                </c:pt>
                <c:pt idx="2">
                  <c:v>197.58063000000001</c:v>
                </c:pt>
                <c:pt idx="3">
                  <c:v>1000</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16"/>
          <c:order val="16"/>
          <c:val>
            <c:numRef>
              <c:f>'9" Prism'!$T$25:$T$36</c:f>
              <c:numCache>
                <c:formatCode>General</c:formatCode>
                <c:ptCount val="12"/>
              </c:numCache>
            </c:numRef>
          </c:val>
          <c:smooth val="0"/>
        </c:ser>
        <c:ser>
          <c:idx val="17"/>
          <c:order val="17"/>
          <c:val>
            <c:numRef>
              <c:f>'9"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V$25:$V$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9"/>
          <c:order val="19"/>
          <c:val>
            <c:numRef>
              <c:f>'9" Prism'!$W$25:$W$36</c:f>
              <c:numCache>
                <c:formatCode>General</c:formatCode>
                <c:ptCount val="12"/>
              </c:numCache>
            </c:numRef>
          </c:val>
          <c:smooth val="0"/>
        </c:ser>
        <c:ser>
          <c:idx val="20"/>
          <c:order val="20"/>
          <c:val>
            <c:numRef>
              <c:f>'9"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Y$25:$Y$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90.591399999999993</c:v>
                </c:pt>
                <c:pt idx="9">
                  <c:v>90.591399999999993</c:v>
                </c:pt>
                <c:pt idx="10">
                  <c:v>197.58063000000001</c:v>
                </c:pt>
                <c:pt idx="11">
                  <c:v>197.58063000000001</c:v>
                </c:pt>
              </c:numCache>
            </c:numRef>
          </c:val>
          <c:smooth val="0"/>
        </c:ser>
        <c:ser>
          <c:idx val="22"/>
          <c:order val="22"/>
          <c:val>
            <c:numRef>
              <c:f>'9" Prism'!$Z$25:$Z$36</c:f>
              <c:numCache>
                <c:formatCode>General</c:formatCode>
                <c:ptCount val="12"/>
              </c:numCache>
            </c:numRef>
          </c:val>
          <c:smooth val="0"/>
        </c:ser>
        <c:ser>
          <c:idx val="23"/>
          <c:order val="23"/>
          <c:val>
            <c:numRef>
              <c:f>'9" Prism'!$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B$25:$AB$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5"/>
          <c:order val="25"/>
          <c:val>
            <c:numRef>
              <c:f>'9" Prism'!$AC$25:$AC$36</c:f>
              <c:numCache>
                <c:formatCode>General</c:formatCode>
                <c:ptCount val="12"/>
              </c:numCache>
            </c:numRef>
          </c:val>
          <c:smooth val="0"/>
        </c:ser>
        <c:ser>
          <c:idx val="26"/>
          <c:order val="26"/>
          <c:val>
            <c:numRef>
              <c:f>'9" Prism'!$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E$25:$AE$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8"/>
          <c:order val="28"/>
          <c:val>
            <c:numRef>
              <c:f>'9" Prism'!$AF$25:$AF$36</c:f>
              <c:numCache>
                <c:formatCode>General</c:formatCode>
                <c:ptCount val="12"/>
              </c:numCache>
            </c:numRef>
          </c:val>
          <c:smooth val="0"/>
        </c:ser>
        <c:ser>
          <c:idx val="29"/>
          <c:order val="29"/>
          <c:val>
            <c:numRef>
              <c:f>'9" Prism'!$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H$25:$AH$36</c:f>
              <c:numCache>
                <c:formatCode>General</c:formatCode>
                <c:ptCount val="12"/>
                <c:pt idx="0">
                  <c:v>197.58063000000001</c:v>
                </c:pt>
                <c:pt idx="1">
                  <c:v>90.591399999999993</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1"/>
          <c:order val="31"/>
          <c:val>
            <c:numRef>
              <c:f>'9" Prism'!$AI$25:$AI$36</c:f>
              <c:numCache>
                <c:formatCode>General</c:formatCode>
                <c:ptCount val="12"/>
              </c:numCache>
            </c:numRef>
          </c:val>
          <c:smooth val="0"/>
        </c:ser>
        <c:ser>
          <c:idx val="32"/>
          <c:order val="32"/>
          <c:val>
            <c:numRef>
              <c:f>'9"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K$25:$AK$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4"/>
          <c:order val="34"/>
          <c:val>
            <c:numRef>
              <c:f>'9" Prism'!$AL$25:$AL$36</c:f>
              <c:numCache>
                <c:formatCode>General</c:formatCode>
                <c:ptCount val="12"/>
              </c:numCache>
            </c:numRef>
          </c:val>
          <c:smooth val="0"/>
        </c:ser>
        <c:ser>
          <c:idx val="35"/>
          <c:order val="35"/>
          <c:val>
            <c:numRef>
              <c:f>'9" Prism'!$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N$25:$AN$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7"/>
          <c:order val="37"/>
          <c:val>
            <c:numRef>
              <c:f>'9" Prism'!$AO$25:$AO$36</c:f>
              <c:numCache>
                <c:formatCode>General</c:formatCode>
                <c:ptCount val="12"/>
              </c:numCache>
            </c:numRef>
          </c:val>
          <c:smooth val="0"/>
        </c:ser>
        <c:ser>
          <c:idx val="38"/>
          <c:order val="38"/>
          <c:val>
            <c:numRef>
              <c:f>'9"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Q$25:$AQ$36</c:f>
              <c:numCache>
                <c:formatCode>General</c:formatCode>
                <c:ptCount val="12"/>
                <c:pt idx="0">
                  <c:v>90.591399999999993</c:v>
                </c:pt>
                <c:pt idx="1">
                  <c:v>197.58063000000001</c:v>
                </c:pt>
                <c:pt idx="2">
                  <c:v>197.58063000000001</c:v>
                </c:pt>
                <c:pt idx="3">
                  <c:v>197.58063000000001</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40"/>
          <c:order val="40"/>
          <c:val>
            <c:numRef>
              <c:f>'9" Prism'!$AR$25:$AR$36</c:f>
              <c:numCache>
                <c:formatCode>General</c:formatCode>
                <c:ptCount val="12"/>
              </c:numCache>
            </c:numRef>
          </c:val>
          <c:smooth val="0"/>
        </c:ser>
        <c:ser>
          <c:idx val="41"/>
          <c:order val="41"/>
          <c:val>
            <c:numRef>
              <c:f>'9"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T$25:$AT$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90.591399999999993</c:v>
                </c:pt>
                <c:pt idx="11">
                  <c:v>197.58063000000001</c:v>
                </c:pt>
              </c:numCache>
            </c:numRef>
          </c:val>
          <c:smooth val="0"/>
        </c:ser>
        <c:ser>
          <c:idx val="43"/>
          <c:order val="43"/>
          <c:val>
            <c:numRef>
              <c:f>'9" Prism'!$AU$25:$AU$36</c:f>
              <c:numCache>
                <c:formatCode>General</c:formatCode>
                <c:ptCount val="12"/>
              </c:numCache>
            </c:numRef>
          </c:val>
          <c:smooth val="0"/>
        </c:ser>
        <c:ser>
          <c:idx val="44"/>
          <c:order val="44"/>
          <c:val>
            <c:numRef>
              <c:f>'9"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W$25:$AW$36</c:f>
              <c:numCache>
                <c:formatCode>General</c:formatCode>
                <c:ptCount val="12"/>
                <c:pt idx="0">
                  <c:v>90.591399999999993</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6"/>
          <c:order val="46"/>
          <c:val>
            <c:numRef>
              <c:f>'9" Prism'!$AX$25:$AX$36</c:f>
              <c:numCache>
                <c:formatCode>General</c:formatCode>
                <c:ptCount val="12"/>
              </c:numCache>
            </c:numRef>
          </c:val>
          <c:smooth val="0"/>
        </c:ser>
        <c:ser>
          <c:idx val="47"/>
          <c:order val="47"/>
          <c:val>
            <c:numRef>
              <c:f>'9"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Z$25:$AZ$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000</c:v>
                </c:pt>
                <c:pt idx="11">
                  <c:v>197.58063000000001</c:v>
                </c:pt>
              </c:numCache>
            </c:numRef>
          </c:val>
          <c:smooth val="0"/>
        </c:ser>
        <c:ser>
          <c:idx val="49"/>
          <c:order val="49"/>
          <c:val>
            <c:numRef>
              <c:f>'9" Prism'!$BA$25:$BA$36</c:f>
              <c:numCache>
                <c:formatCode>General</c:formatCode>
                <c:ptCount val="12"/>
              </c:numCache>
            </c:numRef>
          </c:val>
          <c:smooth val="0"/>
        </c:ser>
        <c:ser>
          <c:idx val="50"/>
          <c:order val="50"/>
          <c:val>
            <c:numRef>
              <c:f>'9"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C$25:$BC$36</c:f>
              <c:numCache>
                <c:formatCode>General</c:formatCode>
                <c:ptCount val="12"/>
                <c:pt idx="0">
                  <c:v>197.58063000000001</c:v>
                </c:pt>
                <c:pt idx="1">
                  <c:v>90.591399999999993</c:v>
                </c:pt>
                <c:pt idx="2">
                  <c:v>90.591399999999993</c:v>
                </c:pt>
                <c:pt idx="3">
                  <c:v>197.58063000000001</c:v>
                </c:pt>
                <c:pt idx="4">
                  <c:v>1000</c:v>
                </c:pt>
                <c:pt idx="5">
                  <c:v>1000</c:v>
                </c:pt>
                <c:pt idx="6">
                  <c:v>1000</c:v>
                </c:pt>
                <c:pt idx="7">
                  <c:v>90.591399999999993</c:v>
                </c:pt>
                <c:pt idx="8">
                  <c:v>197.58063000000001</c:v>
                </c:pt>
                <c:pt idx="9">
                  <c:v>197.58063000000001</c:v>
                </c:pt>
                <c:pt idx="10">
                  <c:v>197.58063000000001</c:v>
                </c:pt>
                <c:pt idx="11">
                  <c:v>1000</c:v>
                </c:pt>
              </c:numCache>
            </c:numRef>
          </c:val>
          <c:smooth val="0"/>
        </c:ser>
        <c:ser>
          <c:idx val="52"/>
          <c:order val="52"/>
          <c:val>
            <c:numRef>
              <c:f>'9" Prism'!$BD$25:$BD$36</c:f>
              <c:numCache>
                <c:formatCode>General</c:formatCode>
                <c:ptCount val="12"/>
              </c:numCache>
            </c:numRef>
          </c:val>
          <c:smooth val="0"/>
        </c:ser>
        <c:ser>
          <c:idx val="53"/>
          <c:order val="53"/>
          <c:val>
            <c:numRef>
              <c:f>'9"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F$25:$BF$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258975616"/>
        <c:axId val="268292096"/>
      </c:lineChart>
      <c:catAx>
        <c:axId val="258975616"/>
        <c:scaling>
          <c:orientation val="minMax"/>
        </c:scaling>
        <c:delete val="0"/>
        <c:axPos val="b"/>
        <c:majorTickMark val="out"/>
        <c:minorTickMark val="none"/>
        <c:tickLblPos val="nextTo"/>
        <c:crossAx val="268292096"/>
        <c:crosses val="autoZero"/>
        <c:auto val="1"/>
        <c:lblAlgn val="ctr"/>
        <c:lblOffset val="100"/>
        <c:noMultiLvlLbl val="0"/>
      </c:catAx>
      <c:valAx>
        <c:axId val="268292096"/>
        <c:scaling>
          <c:orientation val="minMax"/>
          <c:max val="1000"/>
        </c:scaling>
        <c:delete val="0"/>
        <c:axPos val="l"/>
        <c:majorGridlines/>
        <c:numFmt formatCode="General" sourceLinked="1"/>
        <c:majorTickMark val="out"/>
        <c:minorTickMark val="none"/>
        <c:tickLblPos val="nextTo"/>
        <c:crossAx val="25897561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time per turn</a:t>
            </a:r>
          </a:p>
        </c:rich>
      </c:tx>
      <c:overlay val="0"/>
    </c:title>
    <c:autoTitleDeleted val="0"/>
    <c:plotArea>
      <c:layout/>
      <c:scatterChart>
        <c:scatterStyle val="lineMarker"/>
        <c:varyColors val="0"/>
        <c:ser>
          <c:idx val="1"/>
          <c:order val="0"/>
          <c:tx>
            <c:strRef>
              <c:f>Sheet1!$B$1</c:f>
              <c:strCache>
                <c:ptCount val="1"/>
                <c:pt idx="0">
                  <c:v>Time(sec)</c:v>
                </c:pt>
              </c:strCache>
            </c:strRef>
          </c:tx>
          <c:spPr>
            <a:ln w="28575">
              <a:noFill/>
            </a:ln>
          </c:spPr>
          <c:trendline>
            <c:spPr>
              <a:ln w="19050" cap="flat" cmpd="sng" algn="ctr">
                <a:solidFill>
                  <a:schemeClr val="accent2">
                    <a:shade val="95000"/>
                    <a:satMod val="105000"/>
                  </a:schemeClr>
                </a:solidFill>
                <a:prstDash val="solid"/>
              </a:ln>
              <a:effectLst/>
            </c:spPr>
            <c:trendlineType val="linear"/>
            <c:dispRSqr val="0"/>
            <c:dispEq val="0"/>
          </c:trendline>
          <c:y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yVal>
          <c:smooth val="0"/>
        </c:ser>
        <c:ser>
          <c:idx val="2"/>
          <c:order val="1"/>
          <c:tx>
            <c:strRef>
              <c:f>Sheet1!#REF!</c:f>
              <c:strCache>
                <c:ptCount val="1"/>
                <c:pt idx="0">
                  <c:v>#REF!</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REF!</c:f>
              <c:numCache>
                <c:formatCode>General</c:formatCode>
                <c:ptCount val="1"/>
                <c:pt idx="0">
                  <c:v>1</c:v>
                </c:pt>
              </c:numCache>
            </c:numRef>
          </c:yVal>
          <c:smooth val="0"/>
        </c:ser>
        <c:dLbls>
          <c:showLegendKey val="0"/>
          <c:showVal val="0"/>
          <c:showCatName val="0"/>
          <c:showSerName val="0"/>
          <c:showPercent val="0"/>
          <c:showBubbleSize val="0"/>
        </c:dLbls>
        <c:axId val="118295936"/>
        <c:axId val="121226368"/>
      </c:scatterChart>
      <c:valAx>
        <c:axId val="118295936"/>
        <c:scaling>
          <c:orientation val="minMax"/>
          <c:min val="0"/>
        </c:scaling>
        <c:delete val="0"/>
        <c:axPos val="b"/>
        <c:majorGridlines/>
        <c:numFmt formatCode="General" sourceLinked="1"/>
        <c:majorTickMark val="none"/>
        <c:minorTickMark val="none"/>
        <c:tickLblPos val="nextTo"/>
        <c:crossAx val="121226368"/>
        <c:crosses val="autoZero"/>
        <c:crossBetween val="midCat"/>
        <c:majorUnit val="1"/>
      </c:valAx>
      <c:valAx>
        <c:axId val="121226368"/>
        <c:scaling>
          <c:orientation val="minMax"/>
          <c:max val="100"/>
          <c:min val="20"/>
        </c:scaling>
        <c:delete val="0"/>
        <c:axPos val="l"/>
        <c:majorGridlines/>
        <c:title>
          <c:tx>
            <c:rich>
              <a:bodyPr rot="-5400000" vert="horz"/>
              <a:lstStyle/>
              <a:p>
                <a:pPr>
                  <a:defRPr/>
                </a:pPr>
                <a:r>
                  <a:rPr lang="en-US"/>
                  <a:t>Time (sec)</a:t>
                </a:r>
              </a:p>
            </c:rich>
          </c:tx>
          <c:overlay val="0"/>
        </c:title>
        <c:numFmt formatCode="0" sourceLinked="0"/>
        <c:majorTickMark val="none"/>
        <c:minorTickMark val="none"/>
        <c:tickLblPos val="nextTo"/>
        <c:crossAx val="118295936"/>
        <c:crosses val="autoZero"/>
        <c:crossBetween val="midCat"/>
      </c:valAx>
    </c:plotArea>
    <c:legend>
      <c:legendPos val="b"/>
      <c:legendEntry>
        <c:idx val="1"/>
        <c:delete val="1"/>
      </c:legendEntry>
      <c:legendEntry>
        <c:idx val="3"/>
        <c:delete val="1"/>
      </c:legendEntry>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accuracy per turn</a:t>
            </a:r>
          </a:p>
        </c:rich>
      </c:tx>
      <c:overlay val="0"/>
    </c:title>
    <c:autoTitleDeleted val="0"/>
    <c:plotArea>
      <c:layout/>
      <c:scatterChart>
        <c:scatterStyle val="lineMarker"/>
        <c:varyColors val="0"/>
        <c:ser>
          <c:idx val="2"/>
          <c:order val="0"/>
          <c:tx>
            <c:strRef>
              <c:f>Sheet1!$B$1</c:f>
              <c:strCache>
                <c:ptCount val="1"/>
                <c:pt idx="0">
                  <c:v>% Accuracy</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B$2:$B$13</c:f>
              <c:numCache>
                <c:formatCode>General</c:formatCode>
                <c:ptCount val="12"/>
                <c:pt idx="0">
                  <c:v>1</c:v>
                </c:pt>
                <c:pt idx="1">
                  <c:v>0.6</c:v>
                </c:pt>
                <c:pt idx="2">
                  <c:v>0.9</c:v>
                </c:pt>
                <c:pt idx="3">
                  <c:v>0.9</c:v>
                </c:pt>
                <c:pt idx="4">
                  <c:v>0.7</c:v>
                </c:pt>
                <c:pt idx="5">
                  <c:v>0.8</c:v>
                </c:pt>
                <c:pt idx="6">
                  <c:v>0.6</c:v>
                </c:pt>
                <c:pt idx="7">
                  <c:v>0.9</c:v>
                </c:pt>
                <c:pt idx="8">
                  <c:v>0.4</c:v>
                </c:pt>
                <c:pt idx="9">
                  <c:v>0.9</c:v>
                </c:pt>
                <c:pt idx="10">
                  <c:v>0.7</c:v>
                </c:pt>
                <c:pt idx="11">
                  <c:v>0.9</c:v>
                </c:pt>
              </c:numCache>
            </c:numRef>
          </c:yVal>
          <c:smooth val="0"/>
        </c:ser>
        <c:dLbls>
          <c:showLegendKey val="0"/>
          <c:showVal val="0"/>
          <c:showCatName val="0"/>
          <c:showSerName val="0"/>
          <c:showPercent val="0"/>
          <c:showBubbleSize val="0"/>
        </c:dLbls>
        <c:axId val="121769344"/>
        <c:axId val="121771136"/>
      </c:scatterChart>
      <c:valAx>
        <c:axId val="121769344"/>
        <c:scaling>
          <c:orientation val="minMax"/>
          <c:min val="0"/>
        </c:scaling>
        <c:delete val="0"/>
        <c:axPos val="b"/>
        <c:majorGridlines/>
        <c:numFmt formatCode="General" sourceLinked="1"/>
        <c:majorTickMark val="none"/>
        <c:minorTickMark val="none"/>
        <c:tickLblPos val="nextTo"/>
        <c:crossAx val="121771136"/>
        <c:crosses val="autoZero"/>
        <c:crossBetween val="midCat"/>
        <c:majorUnit val="1"/>
      </c:valAx>
      <c:valAx>
        <c:axId val="121771136"/>
        <c:scaling>
          <c:orientation val="minMax"/>
          <c:max val="1"/>
        </c:scaling>
        <c:delete val="0"/>
        <c:axPos val="l"/>
        <c:majorGridlines/>
        <c:title>
          <c:tx>
            <c:rich>
              <a:bodyPr rot="-5400000" vert="horz"/>
              <a:lstStyle/>
              <a:p>
                <a:pPr>
                  <a:defRPr/>
                </a:pPr>
                <a:r>
                  <a:rPr lang="en-US"/>
                  <a:t>Accuracy</a:t>
                </a:r>
              </a:p>
            </c:rich>
          </c:tx>
          <c:overlay val="0"/>
        </c:title>
        <c:numFmt formatCode="0%" sourceLinked="0"/>
        <c:majorTickMark val="none"/>
        <c:minorTickMark val="none"/>
        <c:tickLblPos val="nextTo"/>
        <c:crossAx val="121769344"/>
        <c:crosses val="autoZero"/>
        <c:crossBetween val="midCat"/>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268337920"/>
        <c:axId val="268339456"/>
      </c:barChart>
      <c:catAx>
        <c:axId val="268337920"/>
        <c:scaling>
          <c:orientation val="minMax"/>
        </c:scaling>
        <c:delete val="0"/>
        <c:axPos val="b"/>
        <c:majorTickMark val="none"/>
        <c:minorTickMark val="none"/>
        <c:tickLblPos val="nextTo"/>
        <c:crossAx val="268339456"/>
        <c:crosses val="autoZero"/>
        <c:auto val="1"/>
        <c:lblAlgn val="ctr"/>
        <c:lblOffset val="100"/>
        <c:noMultiLvlLbl val="0"/>
      </c:catAx>
      <c:valAx>
        <c:axId val="268339456"/>
        <c:scaling>
          <c:orientation val="minMax"/>
          <c:max val="100"/>
          <c:min val="0"/>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268337920"/>
        <c:crosses val="autoZero"/>
        <c:crossBetween val="between"/>
      </c:valAx>
      <c:dTable>
        <c:showHorzBorder val="1"/>
        <c:showVertBorder val="1"/>
        <c:showOutline val="1"/>
        <c:showKeys val="1"/>
      </c:dTable>
    </c:plotArea>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1</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B$2:$B$20</c:f>
              <c:numCache>
                <c:formatCode>General</c:formatCode>
                <c:ptCount val="19"/>
                <c:pt idx="0">
                  <c:v>30.164545454545458</c:v>
                </c:pt>
                <c:pt idx="1">
                  <c:v>30.08493506493506</c:v>
                </c:pt>
                <c:pt idx="2">
                  <c:v>29.752222222222226</c:v>
                </c:pt>
                <c:pt idx="3">
                  <c:v>29.87391304347825</c:v>
                </c:pt>
                <c:pt idx="4">
                  <c:v>30.11</c:v>
                </c:pt>
                <c:pt idx="5">
                  <c:v>30.050434782608701</c:v>
                </c:pt>
                <c:pt idx="6">
                  <c:v>30.210999999999991</c:v>
                </c:pt>
                <c:pt idx="7">
                  <c:v>30.106341463414633</c:v>
                </c:pt>
                <c:pt idx="8">
                  <c:v>29.906129032258075</c:v>
                </c:pt>
                <c:pt idx="9">
                  <c:v>30.099411764705895</c:v>
                </c:pt>
                <c:pt idx="10">
                  <c:v>29.992156862745116</c:v>
                </c:pt>
                <c:pt idx="11">
                  <c:v>30.111764705882351</c:v>
                </c:pt>
                <c:pt idx="12">
                  <c:v>30.157826086956533</c:v>
                </c:pt>
                <c:pt idx="13">
                  <c:v>29.750227272727269</c:v>
                </c:pt>
                <c:pt idx="14">
                  <c:v>29.69407407407407</c:v>
                </c:pt>
                <c:pt idx="15">
                  <c:v>29.69125</c:v>
                </c:pt>
                <c:pt idx="16">
                  <c:v>29.885396825396839</c:v>
                </c:pt>
              </c:numCache>
            </c:numRef>
          </c:val>
        </c:ser>
        <c:ser>
          <c:idx val="1"/>
          <c:order val="1"/>
          <c:tx>
            <c:strRef>
              <c:f>Sheet1!$C$1</c:f>
              <c:strCache>
                <c:ptCount val="1"/>
                <c:pt idx="0">
                  <c:v>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C$2:$C$20</c:f>
              <c:numCache>
                <c:formatCode>General</c:formatCode>
                <c:ptCount val="19"/>
                <c:pt idx="0">
                  <c:v>30.105000000000004</c:v>
                </c:pt>
                <c:pt idx="1">
                  <c:v>29.942105263157899</c:v>
                </c:pt>
                <c:pt idx="2">
                  <c:v>30.258571428571425</c:v>
                </c:pt>
                <c:pt idx="3">
                  <c:v>29.948474576271188</c:v>
                </c:pt>
                <c:pt idx="4">
                  <c:v>29.882162162162164</c:v>
                </c:pt>
                <c:pt idx="5">
                  <c:v>30.087480916030529</c:v>
                </c:pt>
                <c:pt idx="6">
                  <c:v>29.869230769230761</c:v>
                </c:pt>
                <c:pt idx="7">
                  <c:v>30.214054054054063</c:v>
                </c:pt>
                <c:pt idx="8">
                  <c:v>29.939658119658123</c:v>
                </c:pt>
                <c:pt idx="9">
                  <c:v>30.053396226415096</c:v>
                </c:pt>
                <c:pt idx="10">
                  <c:v>29.754723926380365</c:v>
                </c:pt>
                <c:pt idx="11">
                  <c:v>29.560869565217391</c:v>
                </c:pt>
                <c:pt idx="12">
                  <c:v>29.977939393939366</c:v>
                </c:pt>
                <c:pt idx="13">
                  <c:v>29.64634146341465</c:v>
                </c:pt>
                <c:pt idx="14">
                  <c:v>29.777666666666669</c:v>
                </c:pt>
                <c:pt idx="15">
                  <c:v>29.783733333333341</c:v>
                </c:pt>
                <c:pt idx="16">
                  <c:v>29.943225806451604</c:v>
                </c:pt>
              </c:numCache>
            </c:numRef>
          </c:val>
        </c:ser>
        <c:ser>
          <c:idx val="2"/>
          <c:order val="2"/>
          <c:tx>
            <c:strRef>
              <c:f>Sheet1!$D$1</c:f>
              <c:strCache>
                <c:ptCount val="1"/>
                <c:pt idx="0">
                  <c:v>Average 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D$2:$D$20</c:f>
              <c:numCache>
                <c:formatCode>General</c:formatCode>
                <c:ptCount val="19"/>
                <c:pt idx="17">
                  <c:v>29.978919332702972</c:v>
                </c:pt>
              </c:numCache>
            </c:numRef>
          </c:val>
        </c:ser>
        <c:ser>
          <c:idx val="3"/>
          <c:order val="3"/>
          <c:tx>
            <c:strRef>
              <c:f>Sheet1!$E$1</c:f>
              <c:strCache>
                <c:ptCount val="1"/>
                <c:pt idx="0">
                  <c:v>Average 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E$2:$E$20</c:f>
              <c:numCache>
                <c:formatCode>General</c:formatCode>
                <c:ptCount val="19"/>
                <c:pt idx="18">
                  <c:v>29.92960910867863</c:v>
                </c:pt>
              </c:numCache>
            </c:numRef>
          </c:val>
        </c:ser>
        <c:ser>
          <c:idx val="4"/>
          <c:order val="4"/>
          <c:tx>
            <c:strRef>
              <c:f>Sheet1!$F$1</c:f>
              <c:strCache>
                <c:ptCount val="1"/>
                <c:pt idx="0">
                  <c:v>percentage of one over the other 47.06%</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F$2:$F$20</c:f>
              <c:numCache>
                <c:formatCode>General</c:formatCode>
                <c:ptCount val="19"/>
              </c:numCache>
            </c:numRef>
          </c:val>
        </c:ser>
        <c:dLbls>
          <c:showLegendKey val="0"/>
          <c:showVal val="0"/>
          <c:showCatName val="0"/>
          <c:showSerName val="0"/>
          <c:showPercent val="0"/>
          <c:showBubbleSize val="0"/>
        </c:dLbls>
        <c:gapWidth val="75"/>
        <c:overlap val="-25"/>
        <c:axId val="122223232"/>
        <c:axId val="122294656"/>
      </c:barChart>
      <c:catAx>
        <c:axId val="122223232"/>
        <c:scaling>
          <c:orientation val="minMax"/>
        </c:scaling>
        <c:delete val="0"/>
        <c:axPos val="b"/>
        <c:numFmt formatCode="General" sourceLinked="1"/>
        <c:majorTickMark val="none"/>
        <c:minorTickMark val="none"/>
        <c:tickLblPos val="nextTo"/>
        <c:crossAx val="122294656"/>
        <c:crosses val="autoZero"/>
        <c:auto val="1"/>
        <c:lblAlgn val="ctr"/>
        <c:lblOffset val="100"/>
        <c:noMultiLvlLbl val="0"/>
      </c:catAx>
      <c:valAx>
        <c:axId val="122294656"/>
        <c:scaling>
          <c:orientation val="minMax"/>
        </c:scaling>
        <c:delete val="0"/>
        <c:axPos val="l"/>
        <c:majorGridlines/>
        <c:numFmt formatCode="General" sourceLinked="1"/>
        <c:majorTickMark val="none"/>
        <c:minorTickMark val="none"/>
        <c:tickLblPos val="nextTo"/>
        <c:spPr>
          <a:ln w="9525">
            <a:noFill/>
          </a:ln>
        </c:spPr>
        <c:crossAx val="122223232"/>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2</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B$2:$B$21</c:f>
              <c:numCache>
                <c:formatCode>General</c:formatCode>
                <c:ptCount val="20"/>
                <c:pt idx="0">
                  <c:v>31.09194029850746</c:v>
                </c:pt>
                <c:pt idx="1">
                  <c:v>30.664999999999996</c:v>
                </c:pt>
                <c:pt idx="2">
                  <c:v>30.696417910447753</c:v>
                </c:pt>
                <c:pt idx="3">
                  <c:v>30.870740740740743</c:v>
                </c:pt>
                <c:pt idx="4">
                  <c:v>31.014186046511622</c:v>
                </c:pt>
                <c:pt idx="5">
                  <c:v>30.697543859649127</c:v>
                </c:pt>
                <c:pt idx="6">
                  <c:v>30.925714285714282</c:v>
                </c:pt>
                <c:pt idx="7">
                  <c:v>30.842500000000005</c:v>
                </c:pt>
                <c:pt idx="8">
                  <c:v>30.987999999999992</c:v>
                </c:pt>
                <c:pt idx="9">
                  <c:v>30.715555555555561</c:v>
                </c:pt>
                <c:pt idx="10">
                  <c:v>30.714042553191483</c:v>
                </c:pt>
                <c:pt idx="11">
                  <c:v>30.771764705882354</c:v>
                </c:pt>
                <c:pt idx="12">
                  <c:v>30.4575</c:v>
                </c:pt>
                <c:pt idx="13">
                  <c:v>30.428421052631581</c:v>
                </c:pt>
                <c:pt idx="14">
                  <c:v>30.558235294117654</c:v>
                </c:pt>
                <c:pt idx="15">
                  <c:v>30.803888888888885</c:v>
                </c:pt>
                <c:pt idx="16">
                  <c:v>30.231025641025628</c:v>
                </c:pt>
                <c:pt idx="17">
                  <c:v>30.642352941176469</c:v>
                </c:pt>
              </c:numCache>
            </c:numRef>
          </c:val>
        </c:ser>
        <c:ser>
          <c:idx val="1"/>
          <c:order val="1"/>
          <c:tx>
            <c:strRef>
              <c:f>Sheet1!$C$1</c:f>
              <c:strCache>
                <c:ptCount val="1"/>
                <c:pt idx="0">
                  <c:v>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C$2:$C$21</c:f>
              <c:numCache>
                <c:formatCode>General</c:formatCode>
                <c:ptCount val="20"/>
                <c:pt idx="0">
                  <c:v>30.937464788732388</c:v>
                </c:pt>
                <c:pt idx="1">
                  <c:v>30.980563380281684</c:v>
                </c:pt>
                <c:pt idx="2">
                  <c:v>30.918783783783756</c:v>
                </c:pt>
                <c:pt idx="3">
                  <c:v>30.976111111111113</c:v>
                </c:pt>
                <c:pt idx="4">
                  <c:v>30.89833333333333</c:v>
                </c:pt>
                <c:pt idx="5">
                  <c:v>31.045625000000001</c:v>
                </c:pt>
                <c:pt idx="6">
                  <c:v>30.713599999999996</c:v>
                </c:pt>
                <c:pt idx="7">
                  <c:v>30.943076923076919</c:v>
                </c:pt>
                <c:pt idx="8">
                  <c:v>30.906011560693656</c:v>
                </c:pt>
                <c:pt idx="9">
                  <c:v>30.914728033472791</c:v>
                </c:pt>
                <c:pt idx="10">
                  <c:v>30.678978102189792</c:v>
                </c:pt>
                <c:pt idx="11">
                  <c:v>30.681254355400711</c:v>
                </c:pt>
                <c:pt idx="12">
                  <c:v>30.852941176470576</c:v>
                </c:pt>
                <c:pt idx="13">
                  <c:v>30.665925925925915</c:v>
                </c:pt>
                <c:pt idx="14">
                  <c:v>30.724339622641491</c:v>
                </c:pt>
                <c:pt idx="15">
                  <c:v>30.567032258064511</c:v>
                </c:pt>
                <c:pt idx="16">
                  <c:v>30.767096774193551</c:v>
                </c:pt>
                <c:pt idx="17">
                  <c:v>30.434400000000004</c:v>
                </c:pt>
              </c:numCache>
            </c:numRef>
          </c:val>
        </c:ser>
        <c:ser>
          <c:idx val="2"/>
          <c:order val="2"/>
          <c:tx>
            <c:strRef>
              <c:f>Sheet1!$D$1</c:f>
              <c:strCache>
                <c:ptCount val="1"/>
                <c:pt idx="0">
                  <c:v>Average 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D$2:$D$21</c:f>
              <c:numCache>
                <c:formatCode>General</c:formatCode>
                <c:ptCount val="20"/>
                <c:pt idx="18">
                  <c:v>30.728000000000002</c:v>
                </c:pt>
              </c:numCache>
            </c:numRef>
          </c:val>
        </c:ser>
        <c:ser>
          <c:idx val="3"/>
          <c:order val="3"/>
          <c:tx>
            <c:strRef>
              <c:f>Sheet1!$E$1</c:f>
              <c:strCache>
                <c:ptCount val="1"/>
                <c:pt idx="0">
                  <c:v>Average 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E$2:$E$21</c:f>
              <c:numCache>
                <c:formatCode>General</c:formatCode>
                <c:ptCount val="20"/>
                <c:pt idx="19">
                  <c:v>30.795999999999999</c:v>
                </c:pt>
              </c:numCache>
            </c:numRef>
          </c:val>
        </c:ser>
        <c:ser>
          <c:idx val="4"/>
          <c:order val="4"/>
          <c:tx>
            <c:strRef>
              <c:f>Sheet1!$F$1</c:f>
              <c:strCache>
                <c:ptCount val="1"/>
                <c:pt idx="0">
                  <c:v>percentage of one over the other 57.89%</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F$2:$F$21</c:f>
              <c:numCache>
                <c:formatCode>General</c:formatCode>
                <c:ptCount val="20"/>
              </c:numCache>
            </c:numRef>
          </c:val>
        </c:ser>
        <c:dLbls>
          <c:showLegendKey val="0"/>
          <c:showVal val="0"/>
          <c:showCatName val="0"/>
          <c:showSerName val="0"/>
          <c:showPercent val="0"/>
          <c:showBubbleSize val="0"/>
        </c:dLbls>
        <c:gapWidth val="75"/>
        <c:overlap val="-25"/>
        <c:axId val="122318208"/>
        <c:axId val="122328192"/>
      </c:barChart>
      <c:catAx>
        <c:axId val="122318208"/>
        <c:scaling>
          <c:orientation val="minMax"/>
        </c:scaling>
        <c:delete val="0"/>
        <c:axPos val="b"/>
        <c:numFmt formatCode="General" sourceLinked="1"/>
        <c:majorTickMark val="none"/>
        <c:minorTickMark val="none"/>
        <c:tickLblPos val="nextTo"/>
        <c:crossAx val="122328192"/>
        <c:crosses val="autoZero"/>
        <c:auto val="1"/>
        <c:lblAlgn val="ctr"/>
        <c:lblOffset val="100"/>
        <c:noMultiLvlLbl val="0"/>
      </c:catAx>
      <c:valAx>
        <c:axId val="122328192"/>
        <c:scaling>
          <c:orientation val="minMax"/>
        </c:scaling>
        <c:delete val="0"/>
        <c:axPos val="l"/>
        <c:majorGridlines/>
        <c:numFmt formatCode="General" sourceLinked="1"/>
        <c:majorTickMark val="none"/>
        <c:minorTickMark val="none"/>
        <c:tickLblPos val="nextTo"/>
        <c:spPr>
          <a:ln w="9525">
            <a:noFill/>
          </a:ln>
        </c:spPr>
        <c:crossAx val="122318208"/>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3</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B$2:$B$9</c:f>
              <c:numCache>
                <c:formatCode>General</c:formatCode>
                <c:ptCount val="8"/>
                <c:pt idx="0">
                  <c:v>24.727964601769912</c:v>
                </c:pt>
                <c:pt idx="1">
                  <c:v>24.728999999999989</c:v>
                </c:pt>
                <c:pt idx="2">
                  <c:v>24.725822784810124</c:v>
                </c:pt>
                <c:pt idx="3">
                  <c:v>24.540793650793649</c:v>
                </c:pt>
                <c:pt idx="4">
                  <c:v>24.677941176470547</c:v>
                </c:pt>
                <c:pt idx="5">
                  <c:v>24.661415929203535</c:v>
                </c:pt>
              </c:numCache>
            </c:numRef>
          </c:val>
        </c:ser>
        <c:ser>
          <c:idx val="1"/>
          <c:order val="1"/>
          <c:tx>
            <c:strRef>
              <c:f>Sheet1!$C$1</c:f>
              <c:strCache>
                <c:ptCount val="1"/>
                <c:pt idx="0">
                  <c:v>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C$2:$C$9</c:f>
              <c:numCache>
                <c:formatCode>General</c:formatCode>
                <c:ptCount val="8"/>
                <c:pt idx="0">
                  <c:v>24.78739336492891</c:v>
                </c:pt>
                <c:pt idx="1">
                  <c:v>24.775272727272746</c:v>
                </c:pt>
                <c:pt idx="2">
                  <c:v>24.759220779220776</c:v>
                </c:pt>
                <c:pt idx="3">
                  <c:v>24.622461538461526</c:v>
                </c:pt>
                <c:pt idx="4">
                  <c:v>24.711304347826086</c:v>
                </c:pt>
                <c:pt idx="5">
                  <c:v>24.82200000000001</c:v>
                </c:pt>
              </c:numCache>
            </c:numRef>
          </c:val>
        </c:ser>
        <c:ser>
          <c:idx val="2"/>
          <c:order val="2"/>
          <c:tx>
            <c:strRef>
              <c:f>Sheet1!$D$1</c:f>
              <c:strCache>
                <c:ptCount val="1"/>
                <c:pt idx="0">
                  <c:v>Average 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D$2:$D$9</c:f>
              <c:numCache>
                <c:formatCode>General</c:formatCode>
                <c:ptCount val="8"/>
                <c:pt idx="6">
                  <c:v>24.67</c:v>
                </c:pt>
              </c:numCache>
            </c:numRef>
          </c:val>
        </c:ser>
        <c:ser>
          <c:idx val="3"/>
          <c:order val="3"/>
          <c:tx>
            <c:strRef>
              <c:f>Sheet1!$E$1</c:f>
              <c:strCache>
                <c:ptCount val="1"/>
                <c:pt idx="0">
                  <c:v>Average 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E$2:$E$9</c:f>
              <c:numCache>
                <c:formatCode>General</c:formatCode>
                <c:ptCount val="8"/>
                <c:pt idx="7">
                  <c:v>24.74</c:v>
                </c:pt>
              </c:numCache>
            </c:numRef>
          </c:val>
        </c:ser>
        <c:ser>
          <c:idx val="4"/>
          <c:order val="4"/>
          <c:tx>
            <c:strRef>
              <c:f>Sheet1!$F$1</c:f>
              <c:strCache>
                <c:ptCount val="1"/>
                <c:pt idx="0">
                  <c:v>percentage of one over the other 100%</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F$2:$F$9</c:f>
              <c:numCache>
                <c:formatCode>General</c:formatCode>
                <c:ptCount val="8"/>
              </c:numCache>
            </c:numRef>
          </c:val>
        </c:ser>
        <c:dLbls>
          <c:showLegendKey val="0"/>
          <c:showVal val="0"/>
          <c:showCatName val="0"/>
          <c:showSerName val="0"/>
          <c:showPercent val="0"/>
          <c:showBubbleSize val="0"/>
        </c:dLbls>
        <c:gapWidth val="75"/>
        <c:overlap val="-25"/>
        <c:axId val="122712448"/>
        <c:axId val="122713984"/>
      </c:barChart>
      <c:catAx>
        <c:axId val="122712448"/>
        <c:scaling>
          <c:orientation val="minMax"/>
        </c:scaling>
        <c:delete val="0"/>
        <c:axPos val="b"/>
        <c:numFmt formatCode="General" sourceLinked="1"/>
        <c:majorTickMark val="none"/>
        <c:minorTickMark val="none"/>
        <c:tickLblPos val="nextTo"/>
        <c:crossAx val="122713984"/>
        <c:crosses val="autoZero"/>
        <c:auto val="1"/>
        <c:lblAlgn val="ctr"/>
        <c:lblOffset val="100"/>
        <c:noMultiLvlLbl val="0"/>
      </c:catAx>
      <c:valAx>
        <c:axId val="122713984"/>
        <c:scaling>
          <c:orientation val="minMax"/>
        </c:scaling>
        <c:delete val="0"/>
        <c:axPos val="l"/>
        <c:majorGridlines/>
        <c:numFmt formatCode="General" sourceLinked="1"/>
        <c:majorTickMark val="none"/>
        <c:minorTickMark val="none"/>
        <c:tickLblPos val="nextTo"/>
        <c:spPr>
          <a:ln w="9525">
            <a:noFill/>
          </a:ln>
        </c:spPr>
        <c:crossAx val="122712448"/>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4</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B$2:$B$17</c:f>
              <c:numCache>
                <c:formatCode>General</c:formatCode>
                <c:ptCount val="16"/>
                <c:pt idx="0">
                  <c:v>25.891789473684209</c:v>
                </c:pt>
                <c:pt idx="1">
                  <c:v>25.808852459016386</c:v>
                </c:pt>
                <c:pt idx="2">
                  <c:v>25.881666666666689</c:v>
                </c:pt>
                <c:pt idx="3">
                  <c:v>25.72159420289854</c:v>
                </c:pt>
                <c:pt idx="4">
                  <c:v>25.8935294117647</c:v>
                </c:pt>
                <c:pt idx="5">
                  <c:v>25.883636363636366</c:v>
                </c:pt>
                <c:pt idx="6">
                  <c:v>25.848309859154945</c:v>
                </c:pt>
                <c:pt idx="7">
                  <c:v>25.264615384615379</c:v>
                </c:pt>
                <c:pt idx="8">
                  <c:v>25.83588235294118</c:v>
                </c:pt>
                <c:pt idx="9">
                  <c:v>25.515185185185185</c:v>
                </c:pt>
                <c:pt idx="10">
                  <c:v>25.390721649484519</c:v>
                </c:pt>
                <c:pt idx="11">
                  <c:v>23.97894736842105</c:v>
                </c:pt>
                <c:pt idx="12">
                  <c:v>25.243333333333339</c:v>
                </c:pt>
                <c:pt idx="13">
                  <c:v>25.35806451612903</c:v>
                </c:pt>
              </c:numCache>
            </c:numRef>
          </c:val>
        </c:ser>
        <c:ser>
          <c:idx val="1"/>
          <c:order val="1"/>
          <c:tx>
            <c:strRef>
              <c:f>Sheet1!$C$1</c:f>
              <c:strCache>
                <c:ptCount val="1"/>
                <c:pt idx="0">
                  <c:v>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C$2:$C$17</c:f>
              <c:numCache>
                <c:formatCode>General</c:formatCode>
                <c:ptCount val="16"/>
                <c:pt idx="0">
                  <c:v>25.860952380952376</c:v>
                </c:pt>
                <c:pt idx="1">
                  <c:v>25.909902912621362</c:v>
                </c:pt>
                <c:pt idx="2">
                  <c:v>25.869454545454545</c:v>
                </c:pt>
                <c:pt idx="3">
                  <c:v>25.885606060606076</c:v>
                </c:pt>
                <c:pt idx="4">
                  <c:v>25.590476190476188</c:v>
                </c:pt>
                <c:pt idx="5">
                  <c:v>25.836226415094334</c:v>
                </c:pt>
                <c:pt idx="6">
                  <c:v>25.827654320987655</c:v>
                </c:pt>
                <c:pt idx="7">
                  <c:v>25.830900000000014</c:v>
                </c:pt>
                <c:pt idx="8">
                  <c:v>25.877522658610246</c:v>
                </c:pt>
                <c:pt idx="9">
                  <c:v>25.802767295597498</c:v>
                </c:pt>
                <c:pt idx="10">
                  <c:v>25.311891891891896</c:v>
                </c:pt>
                <c:pt idx="11">
                  <c:v>25.802083333333332</c:v>
                </c:pt>
                <c:pt idx="12">
                  <c:v>25.334761904761905</c:v>
                </c:pt>
                <c:pt idx="13">
                  <c:v>25.717142857142846</c:v>
                </c:pt>
              </c:numCache>
            </c:numRef>
          </c:val>
        </c:ser>
        <c:ser>
          <c:idx val="2"/>
          <c:order val="2"/>
          <c:tx>
            <c:strRef>
              <c:f>Sheet1!$D$1</c:f>
              <c:strCache>
                <c:ptCount val="1"/>
                <c:pt idx="0">
                  <c:v>Average 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D$2:$D$17</c:f>
              <c:numCache>
                <c:formatCode>General</c:formatCode>
                <c:ptCount val="16"/>
                <c:pt idx="14">
                  <c:v>25.53</c:v>
                </c:pt>
              </c:numCache>
            </c:numRef>
          </c:val>
        </c:ser>
        <c:ser>
          <c:idx val="3"/>
          <c:order val="3"/>
          <c:tx>
            <c:strRef>
              <c:f>Sheet1!$E$1</c:f>
              <c:strCache>
                <c:ptCount val="1"/>
                <c:pt idx="0">
                  <c:v>Average 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E$2:$E$17</c:f>
              <c:numCache>
                <c:formatCode>General</c:formatCode>
                <c:ptCount val="16"/>
                <c:pt idx="15">
                  <c:v>25.7</c:v>
                </c:pt>
              </c:numCache>
            </c:numRef>
          </c:val>
        </c:ser>
        <c:ser>
          <c:idx val="4"/>
          <c:order val="4"/>
          <c:tx>
            <c:strRef>
              <c:f>Sheet1!$F$1</c:f>
              <c:strCache>
                <c:ptCount val="1"/>
                <c:pt idx="0">
                  <c:v>percentage of one over the other 57.14</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F$2:$F$17</c:f>
              <c:numCache>
                <c:formatCode>General</c:formatCode>
                <c:ptCount val="16"/>
              </c:numCache>
            </c:numRef>
          </c:val>
        </c:ser>
        <c:dLbls>
          <c:showLegendKey val="0"/>
          <c:showVal val="0"/>
          <c:showCatName val="0"/>
          <c:showSerName val="0"/>
          <c:showPercent val="0"/>
          <c:showBubbleSize val="0"/>
        </c:dLbls>
        <c:gapWidth val="75"/>
        <c:overlap val="-25"/>
        <c:axId val="122426496"/>
        <c:axId val="122428032"/>
      </c:barChart>
      <c:catAx>
        <c:axId val="122426496"/>
        <c:scaling>
          <c:orientation val="minMax"/>
        </c:scaling>
        <c:delete val="0"/>
        <c:axPos val="b"/>
        <c:numFmt formatCode="General" sourceLinked="1"/>
        <c:majorTickMark val="none"/>
        <c:minorTickMark val="none"/>
        <c:tickLblPos val="nextTo"/>
        <c:crossAx val="122428032"/>
        <c:crosses val="autoZero"/>
        <c:auto val="1"/>
        <c:lblAlgn val="ctr"/>
        <c:lblOffset val="100"/>
        <c:noMultiLvlLbl val="0"/>
      </c:catAx>
      <c:valAx>
        <c:axId val="122428032"/>
        <c:scaling>
          <c:orientation val="minMax"/>
        </c:scaling>
        <c:delete val="0"/>
        <c:axPos val="l"/>
        <c:majorGridlines/>
        <c:numFmt formatCode="General" sourceLinked="1"/>
        <c:majorTickMark val="none"/>
        <c:minorTickMark val="none"/>
        <c:tickLblPos val="nextTo"/>
        <c:spPr>
          <a:ln w="9525">
            <a:noFill/>
          </a:ln>
        </c:spPr>
        <c:crossAx val="122426496"/>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1"/>
          <c:showCatName val="0"/>
          <c:showSerName val="0"/>
          <c:showPercent val="0"/>
          <c:showBubbleSize val="0"/>
        </c:dLbls>
        <c:gapWidth val="75"/>
        <c:axId val="118337920"/>
        <c:axId val="118339456"/>
      </c:barChart>
      <c:catAx>
        <c:axId val="118337920"/>
        <c:scaling>
          <c:orientation val="minMax"/>
        </c:scaling>
        <c:delete val="0"/>
        <c:axPos val="b"/>
        <c:majorTickMark val="none"/>
        <c:minorTickMark val="none"/>
        <c:tickLblPos val="nextTo"/>
        <c:crossAx val="118339456"/>
        <c:crosses val="autoZero"/>
        <c:auto val="1"/>
        <c:lblAlgn val="ctr"/>
        <c:lblOffset val="100"/>
        <c:noMultiLvlLbl val="0"/>
      </c:catAx>
      <c:valAx>
        <c:axId val="118339456"/>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118337920"/>
        <c:crosses val="autoZero"/>
        <c:crossBetween val="between"/>
      </c:valAx>
    </c:plotArea>
    <c:legend>
      <c:legendPos val="b"/>
      <c:layout/>
      <c:overlay val="0"/>
    </c:legend>
    <c:plotVisOnly val="1"/>
    <c:dispBlanksAs val="gap"/>
    <c:showDLblsOverMax val="0"/>
  </c:chart>
  <c:spPr>
    <a:ln w="28575">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D$25:$D$36</c:f>
              <c:numCache>
                <c:formatCode>General</c:formatCode>
                <c:ptCount val="12"/>
                <c:pt idx="0">
                  <c:v>625.5376</c:v>
                </c:pt>
                <c:pt idx="1">
                  <c:v>411.55907999999999</c:v>
                </c:pt>
                <c:pt idx="2">
                  <c:v>518.54840000000002</c:v>
                </c:pt>
                <c:pt idx="3">
                  <c:v>411.55907999999999</c:v>
                </c:pt>
                <c:pt idx="4">
                  <c:v>518.54840000000002</c:v>
                </c:pt>
                <c:pt idx="5">
                  <c:v>518.54840000000002</c:v>
                </c:pt>
                <c:pt idx="6">
                  <c:v>518.54840000000002</c:v>
                </c:pt>
                <c:pt idx="7">
                  <c:v>518.54840000000002</c:v>
                </c:pt>
                <c:pt idx="8">
                  <c:v>518.54840000000002</c:v>
                </c:pt>
                <c:pt idx="9">
                  <c:v>411.55907999999999</c:v>
                </c:pt>
                <c:pt idx="10">
                  <c:v>411.55907999999999</c:v>
                </c:pt>
                <c:pt idx="11">
                  <c:v>411.55907999999999</c:v>
                </c:pt>
              </c:numCache>
            </c:numRef>
          </c:val>
          <c:smooth val="0"/>
        </c:ser>
        <c:ser>
          <c:idx val="1"/>
          <c:order val="1"/>
          <c:val>
            <c:numRef>
              <c:f>'12" No Bars'!$E$25:$E$36</c:f>
              <c:numCache>
                <c:formatCode>General</c:formatCode>
                <c:ptCount val="12"/>
              </c:numCache>
            </c:numRef>
          </c:val>
          <c:smooth val="0"/>
        </c:ser>
        <c:ser>
          <c:idx val="2"/>
          <c:order val="2"/>
          <c:val>
            <c:numRef>
              <c:f>'12" No Bars'!$F$25:$F$36</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G$25:$G$36</c:f>
              <c:numCache>
                <c:formatCode>General</c:formatCode>
                <c:ptCount val="12"/>
                <c:pt idx="0">
                  <c:v>625.5376</c:v>
                </c:pt>
                <c:pt idx="1">
                  <c:v>625.5376</c:v>
                </c:pt>
                <c:pt idx="2">
                  <c:v>625.5376</c:v>
                </c:pt>
                <c:pt idx="3">
                  <c:v>518.54840000000002</c:v>
                </c:pt>
                <c:pt idx="4">
                  <c:v>625.5376</c:v>
                </c:pt>
                <c:pt idx="5">
                  <c:v>625.5376</c:v>
                </c:pt>
                <c:pt idx="6">
                  <c:v>518.54840000000002</c:v>
                </c:pt>
                <c:pt idx="7">
                  <c:v>625.5376</c:v>
                </c:pt>
                <c:pt idx="8">
                  <c:v>411.55907999999999</c:v>
                </c:pt>
                <c:pt idx="9">
                  <c:v>411.55907999999999</c:v>
                </c:pt>
                <c:pt idx="10">
                  <c:v>411.55907999999999</c:v>
                </c:pt>
                <c:pt idx="11">
                  <c:v>625.5376</c:v>
                </c:pt>
              </c:numCache>
            </c:numRef>
          </c:val>
          <c:smooth val="0"/>
        </c:ser>
        <c:ser>
          <c:idx val="4"/>
          <c:order val="4"/>
          <c:val>
            <c:numRef>
              <c:f>'12" No Bars'!$H$25:$H$36</c:f>
              <c:numCache>
                <c:formatCode>General</c:formatCode>
                <c:ptCount val="12"/>
              </c:numCache>
            </c:numRef>
          </c:val>
          <c:smooth val="0"/>
        </c:ser>
        <c:ser>
          <c:idx val="5"/>
          <c:order val="5"/>
          <c:val>
            <c:numRef>
              <c:f>'12" No Bars'!$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J$25:$J$36</c:f>
              <c:numCache>
                <c:formatCode>General</c:formatCode>
                <c:ptCount val="12"/>
                <c:pt idx="0">
                  <c:v>625.5376</c:v>
                </c:pt>
                <c:pt idx="1">
                  <c:v>518.54840000000002</c:v>
                </c:pt>
                <c:pt idx="2">
                  <c:v>625.5376</c:v>
                </c:pt>
                <c:pt idx="3">
                  <c:v>304.56984999999997</c:v>
                </c:pt>
                <c:pt idx="4">
                  <c:v>518.54840000000002</c:v>
                </c:pt>
                <c:pt idx="5">
                  <c:v>625.5376</c:v>
                </c:pt>
                <c:pt idx="6">
                  <c:v>411.55907999999999</c:v>
                </c:pt>
                <c:pt idx="7">
                  <c:v>625.5376</c:v>
                </c:pt>
                <c:pt idx="8">
                  <c:v>411.55907999999999</c:v>
                </c:pt>
                <c:pt idx="9">
                  <c:v>411.55907999999999</c:v>
                </c:pt>
                <c:pt idx="10">
                  <c:v>518.54840000000002</c:v>
                </c:pt>
                <c:pt idx="11">
                  <c:v>625.5376</c:v>
                </c:pt>
              </c:numCache>
            </c:numRef>
          </c:val>
          <c:smooth val="0"/>
        </c:ser>
        <c:ser>
          <c:idx val="7"/>
          <c:order val="7"/>
          <c:val>
            <c:numRef>
              <c:f>'12" No Bars'!$K$25:$K$36</c:f>
              <c:numCache>
                <c:formatCode>General</c:formatCode>
                <c:ptCount val="12"/>
              </c:numCache>
            </c:numRef>
          </c:val>
          <c:smooth val="0"/>
        </c:ser>
        <c:ser>
          <c:idx val="8"/>
          <c:order val="8"/>
          <c:val>
            <c:numRef>
              <c:f>'12" No Bars'!$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M$25:$M$36</c:f>
              <c:numCache>
                <c:formatCode>General</c:formatCode>
                <c:ptCount val="12"/>
                <c:pt idx="0">
                  <c:v>518.54840000000002</c:v>
                </c:pt>
                <c:pt idx="1">
                  <c:v>411.55907999999999</c:v>
                </c:pt>
                <c:pt idx="2">
                  <c:v>625.5376</c:v>
                </c:pt>
                <c:pt idx="3">
                  <c:v>411.55907999999999</c:v>
                </c:pt>
                <c:pt idx="4">
                  <c:v>411.55907999999999</c:v>
                </c:pt>
                <c:pt idx="5">
                  <c:v>518.54840000000002</c:v>
                </c:pt>
                <c:pt idx="6">
                  <c:v>411.55907999999999</c:v>
                </c:pt>
                <c:pt idx="7">
                  <c:v>411.55907999999999</c:v>
                </c:pt>
                <c:pt idx="8">
                  <c:v>411.55907999999999</c:v>
                </c:pt>
                <c:pt idx="9">
                  <c:v>518.54840000000002</c:v>
                </c:pt>
                <c:pt idx="10">
                  <c:v>411.55907999999999</c:v>
                </c:pt>
                <c:pt idx="11">
                  <c:v>518.54840000000002</c:v>
                </c:pt>
              </c:numCache>
            </c:numRef>
          </c:val>
          <c:smooth val="0"/>
        </c:ser>
        <c:ser>
          <c:idx val="10"/>
          <c:order val="10"/>
          <c:val>
            <c:numRef>
              <c:f>'12" No Bars'!$N$25:$N$36</c:f>
              <c:numCache>
                <c:formatCode>General</c:formatCode>
                <c:ptCount val="12"/>
              </c:numCache>
            </c:numRef>
          </c:val>
          <c:smooth val="0"/>
        </c:ser>
        <c:ser>
          <c:idx val="11"/>
          <c:order val="11"/>
          <c:val>
            <c:numRef>
              <c:f>'12" No Bars'!$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P$25:$P$36</c:f>
              <c:numCache>
                <c:formatCode>General</c:formatCode>
                <c:ptCount val="12"/>
                <c:pt idx="0">
                  <c:v>518.54840000000002</c:v>
                </c:pt>
                <c:pt idx="1">
                  <c:v>518.54840000000002</c:v>
                </c:pt>
                <c:pt idx="2">
                  <c:v>625.5376</c:v>
                </c:pt>
                <c:pt idx="3">
                  <c:v>411.55907999999999</c:v>
                </c:pt>
                <c:pt idx="4">
                  <c:v>518.54840000000002</c:v>
                </c:pt>
                <c:pt idx="5">
                  <c:v>518.54840000000002</c:v>
                </c:pt>
                <c:pt idx="6">
                  <c:v>411.55907999999999</c:v>
                </c:pt>
                <c:pt idx="7">
                  <c:v>411.55907999999999</c:v>
                </c:pt>
                <c:pt idx="8">
                  <c:v>518.54840000000002</c:v>
                </c:pt>
                <c:pt idx="9">
                  <c:v>411.55907999999999</c:v>
                </c:pt>
                <c:pt idx="10">
                  <c:v>304.56984999999997</c:v>
                </c:pt>
                <c:pt idx="11">
                  <c:v>518.54840000000002</c:v>
                </c:pt>
              </c:numCache>
            </c:numRef>
          </c:val>
          <c:smooth val="0"/>
        </c:ser>
        <c:ser>
          <c:idx val="13"/>
          <c:order val="13"/>
          <c:val>
            <c:numRef>
              <c:f>'12" No Bars'!$Q$25:$Q$36</c:f>
              <c:numCache>
                <c:formatCode>General</c:formatCode>
                <c:ptCount val="12"/>
              </c:numCache>
            </c:numRef>
          </c:val>
          <c:smooth val="0"/>
        </c:ser>
        <c:ser>
          <c:idx val="14"/>
          <c:order val="14"/>
          <c:val>
            <c:numRef>
              <c:f>'12" No Bars'!$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S$25:$S$36</c:f>
              <c:numCache>
                <c:formatCode>General</c:formatCode>
                <c:ptCount val="12"/>
                <c:pt idx="0">
                  <c:v>518.54840000000002</c:v>
                </c:pt>
                <c:pt idx="1">
                  <c:v>518.54840000000002</c:v>
                </c:pt>
                <c:pt idx="2">
                  <c:v>518.54840000000002</c:v>
                </c:pt>
                <c:pt idx="3">
                  <c:v>411.55907999999999</c:v>
                </c:pt>
                <c:pt idx="4">
                  <c:v>625.5376</c:v>
                </c:pt>
                <c:pt idx="5">
                  <c:v>518.54840000000002</c:v>
                </c:pt>
                <c:pt idx="6">
                  <c:v>625.5376</c:v>
                </c:pt>
                <c:pt idx="7">
                  <c:v>518.54840000000002</c:v>
                </c:pt>
                <c:pt idx="8">
                  <c:v>411.55907999999999</c:v>
                </c:pt>
                <c:pt idx="9">
                  <c:v>518.54840000000002</c:v>
                </c:pt>
                <c:pt idx="10">
                  <c:v>411.55907999999999</c:v>
                </c:pt>
                <c:pt idx="11">
                  <c:v>411.55907999999999</c:v>
                </c:pt>
              </c:numCache>
            </c:numRef>
          </c:val>
          <c:smooth val="0"/>
        </c:ser>
        <c:ser>
          <c:idx val="16"/>
          <c:order val="16"/>
          <c:val>
            <c:numRef>
              <c:f>'12" No Bars'!$T$25:$T$36</c:f>
              <c:numCache>
                <c:formatCode>General</c:formatCode>
                <c:ptCount val="12"/>
              </c:numCache>
            </c:numRef>
          </c:val>
          <c:smooth val="0"/>
        </c:ser>
        <c:ser>
          <c:idx val="17"/>
          <c:order val="17"/>
          <c:val>
            <c:numRef>
              <c:f>'12" No Bars'!$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V$25:$V$36</c:f>
              <c:numCache>
                <c:formatCode>General</c:formatCode>
                <c:ptCount val="12"/>
                <c:pt idx="0">
                  <c:v>625.5376</c:v>
                </c:pt>
                <c:pt idx="1">
                  <c:v>625.5376</c:v>
                </c:pt>
                <c:pt idx="2">
                  <c:v>625.5376</c:v>
                </c:pt>
                <c:pt idx="3">
                  <c:v>518.54840000000002</c:v>
                </c:pt>
                <c:pt idx="4">
                  <c:v>411.55907999999999</c:v>
                </c:pt>
                <c:pt idx="5">
                  <c:v>411.55907999999999</c:v>
                </c:pt>
                <c:pt idx="6">
                  <c:v>518.54840000000002</c:v>
                </c:pt>
                <c:pt idx="7">
                  <c:v>518.54840000000002</c:v>
                </c:pt>
                <c:pt idx="8">
                  <c:v>411.55907999999999</c:v>
                </c:pt>
                <c:pt idx="9">
                  <c:v>411.55907999999999</c:v>
                </c:pt>
                <c:pt idx="10">
                  <c:v>518.54840000000002</c:v>
                </c:pt>
                <c:pt idx="11">
                  <c:v>518.54840000000002</c:v>
                </c:pt>
              </c:numCache>
            </c:numRef>
          </c:val>
          <c:smooth val="0"/>
        </c:ser>
        <c:ser>
          <c:idx val="19"/>
          <c:order val="19"/>
          <c:val>
            <c:numRef>
              <c:f>'12" No Bars'!$W$25:$W$36</c:f>
              <c:numCache>
                <c:formatCode>General</c:formatCode>
                <c:ptCount val="12"/>
              </c:numCache>
            </c:numRef>
          </c:val>
          <c:smooth val="0"/>
        </c:ser>
        <c:ser>
          <c:idx val="20"/>
          <c:order val="20"/>
          <c:val>
            <c:numRef>
              <c:f>'12" No Bars'!$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Y$25:$Y$36</c:f>
              <c:numCache>
                <c:formatCode>General</c:formatCode>
                <c:ptCount val="12"/>
                <c:pt idx="0">
                  <c:v>625.5376</c:v>
                </c:pt>
                <c:pt idx="1">
                  <c:v>625.5376</c:v>
                </c:pt>
                <c:pt idx="2">
                  <c:v>518.54840000000002</c:v>
                </c:pt>
                <c:pt idx="3">
                  <c:v>518.54840000000002</c:v>
                </c:pt>
                <c:pt idx="4">
                  <c:v>411.55907999999999</c:v>
                </c:pt>
                <c:pt idx="5">
                  <c:v>518.54840000000002</c:v>
                </c:pt>
                <c:pt idx="6">
                  <c:v>518.54840000000002</c:v>
                </c:pt>
                <c:pt idx="7">
                  <c:v>518.54840000000002</c:v>
                </c:pt>
                <c:pt idx="8">
                  <c:v>518.54840000000002</c:v>
                </c:pt>
                <c:pt idx="9">
                  <c:v>411.55907999999999</c:v>
                </c:pt>
                <c:pt idx="10">
                  <c:v>625.5376</c:v>
                </c:pt>
                <c:pt idx="11">
                  <c:v>518.54840000000002</c:v>
                </c:pt>
              </c:numCache>
            </c:numRef>
          </c:val>
          <c:smooth val="0"/>
        </c:ser>
        <c:ser>
          <c:idx val="22"/>
          <c:order val="22"/>
          <c:val>
            <c:numRef>
              <c:f>'12" No Bars'!$Z$25:$Z$36</c:f>
              <c:numCache>
                <c:formatCode>General</c:formatCode>
                <c:ptCount val="12"/>
              </c:numCache>
            </c:numRef>
          </c:val>
          <c:smooth val="0"/>
        </c:ser>
        <c:ser>
          <c:idx val="23"/>
          <c:order val="23"/>
          <c:val>
            <c:numRef>
              <c:f>'12" No Bars'!$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B$25:$AB$36</c:f>
              <c:numCache>
                <c:formatCode>General</c:formatCode>
                <c:ptCount val="12"/>
                <c:pt idx="0">
                  <c:v>625.5376</c:v>
                </c:pt>
                <c:pt idx="1">
                  <c:v>411.55907999999999</c:v>
                </c:pt>
                <c:pt idx="2">
                  <c:v>304.56984999999997</c:v>
                </c:pt>
                <c:pt idx="3">
                  <c:v>518.54840000000002</c:v>
                </c:pt>
                <c:pt idx="4">
                  <c:v>411.55907999999999</c:v>
                </c:pt>
                <c:pt idx="5">
                  <c:v>625.5376</c:v>
                </c:pt>
                <c:pt idx="6">
                  <c:v>625.5376</c:v>
                </c:pt>
                <c:pt idx="7">
                  <c:v>411.55907999999999</c:v>
                </c:pt>
                <c:pt idx="8">
                  <c:v>1000</c:v>
                </c:pt>
                <c:pt idx="9">
                  <c:v>518.54840000000002</c:v>
                </c:pt>
                <c:pt idx="10">
                  <c:v>411.55907999999999</c:v>
                </c:pt>
                <c:pt idx="11">
                  <c:v>625.5376</c:v>
                </c:pt>
              </c:numCache>
            </c:numRef>
          </c:val>
          <c:smooth val="0"/>
        </c:ser>
        <c:ser>
          <c:idx val="25"/>
          <c:order val="25"/>
          <c:val>
            <c:numRef>
              <c:f>'12" No Bars'!$AC$25:$AC$36</c:f>
              <c:numCache>
                <c:formatCode>General</c:formatCode>
                <c:ptCount val="12"/>
              </c:numCache>
            </c:numRef>
          </c:val>
          <c:smooth val="0"/>
        </c:ser>
        <c:ser>
          <c:idx val="26"/>
          <c:order val="26"/>
          <c:val>
            <c:numRef>
              <c:f>'12" No Bars'!$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E$25:$AE$36</c:f>
              <c:numCache>
                <c:formatCode>General</c:formatCode>
                <c:ptCount val="12"/>
                <c:pt idx="0">
                  <c:v>625.5376</c:v>
                </c:pt>
                <c:pt idx="1">
                  <c:v>625.5376</c:v>
                </c:pt>
                <c:pt idx="2">
                  <c:v>518.54840000000002</c:v>
                </c:pt>
                <c:pt idx="3">
                  <c:v>411.55907999999999</c:v>
                </c:pt>
                <c:pt idx="4">
                  <c:v>518.54840000000002</c:v>
                </c:pt>
                <c:pt idx="5">
                  <c:v>518.54840000000002</c:v>
                </c:pt>
                <c:pt idx="6">
                  <c:v>625.5376</c:v>
                </c:pt>
                <c:pt idx="7">
                  <c:v>411.55907999999999</c:v>
                </c:pt>
                <c:pt idx="8">
                  <c:v>411.55907999999999</c:v>
                </c:pt>
                <c:pt idx="9">
                  <c:v>518.54840000000002</c:v>
                </c:pt>
                <c:pt idx="10">
                  <c:v>411.55907999999999</c:v>
                </c:pt>
                <c:pt idx="11">
                  <c:v>411.55907999999999</c:v>
                </c:pt>
              </c:numCache>
            </c:numRef>
          </c:val>
          <c:smooth val="0"/>
        </c:ser>
        <c:ser>
          <c:idx val="28"/>
          <c:order val="28"/>
          <c:val>
            <c:numRef>
              <c:f>'12" No Bars'!$AF$25:$AF$36</c:f>
              <c:numCache>
                <c:formatCode>General</c:formatCode>
                <c:ptCount val="12"/>
              </c:numCache>
            </c:numRef>
          </c:val>
          <c:smooth val="0"/>
        </c:ser>
        <c:ser>
          <c:idx val="29"/>
          <c:order val="29"/>
          <c:val>
            <c:numRef>
              <c:f>'12" No Bars'!$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H$25:$AH$36</c:f>
              <c:numCache>
                <c:formatCode>General</c:formatCode>
                <c:ptCount val="12"/>
                <c:pt idx="0">
                  <c:v>518.54840000000002</c:v>
                </c:pt>
                <c:pt idx="1">
                  <c:v>625.5376</c:v>
                </c:pt>
                <c:pt idx="2">
                  <c:v>304.56984999999997</c:v>
                </c:pt>
                <c:pt idx="3">
                  <c:v>411.55907999999999</c:v>
                </c:pt>
                <c:pt idx="4">
                  <c:v>518.54840000000002</c:v>
                </c:pt>
                <c:pt idx="5">
                  <c:v>411.55907999999999</c:v>
                </c:pt>
                <c:pt idx="6">
                  <c:v>518.54840000000002</c:v>
                </c:pt>
                <c:pt idx="7">
                  <c:v>518.54840000000002</c:v>
                </c:pt>
                <c:pt idx="8">
                  <c:v>411.55907999999999</c:v>
                </c:pt>
                <c:pt idx="9">
                  <c:v>411.55907999999999</c:v>
                </c:pt>
                <c:pt idx="10">
                  <c:v>518.54840000000002</c:v>
                </c:pt>
                <c:pt idx="11">
                  <c:v>411.55907999999999</c:v>
                </c:pt>
              </c:numCache>
            </c:numRef>
          </c:val>
          <c:smooth val="0"/>
        </c:ser>
        <c:ser>
          <c:idx val="31"/>
          <c:order val="31"/>
          <c:val>
            <c:numRef>
              <c:f>'12" No Bars'!$AI$25:$AI$36</c:f>
              <c:numCache>
                <c:formatCode>General</c:formatCode>
                <c:ptCount val="12"/>
              </c:numCache>
            </c:numRef>
          </c:val>
          <c:smooth val="0"/>
        </c:ser>
        <c:ser>
          <c:idx val="32"/>
          <c:order val="32"/>
          <c:val>
            <c:numRef>
              <c:f>'12" No Bars'!$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K$25:$AK$36</c:f>
              <c:numCache>
                <c:formatCode>General</c:formatCode>
                <c:ptCount val="12"/>
                <c:pt idx="0">
                  <c:v>625.5376</c:v>
                </c:pt>
                <c:pt idx="1">
                  <c:v>518.54840000000002</c:v>
                </c:pt>
                <c:pt idx="2">
                  <c:v>625.5376</c:v>
                </c:pt>
                <c:pt idx="3">
                  <c:v>411.55907999999999</c:v>
                </c:pt>
                <c:pt idx="4">
                  <c:v>625.5376</c:v>
                </c:pt>
                <c:pt idx="5">
                  <c:v>518.54840000000002</c:v>
                </c:pt>
                <c:pt idx="6">
                  <c:v>411.55907999999999</c:v>
                </c:pt>
                <c:pt idx="7">
                  <c:v>518.54840000000002</c:v>
                </c:pt>
                <c:pt idx="8">
                  <c:v>518.54840000000002</c:v>
                </c:pt>
                <c:pt idx="9">
                  <c:v>411.55907999999999</c:v>
                </c:pt>
                <c:pt idx="10">
                  <c:v>411.55907999999999</c:v>
                </c:pt>
                <c:pt idx="11">
                  <c:v>411.55907999999999</c:v>
                </c:pt>
              </c:numCache>
            </c:numRef>
          </c:val>
          <c:smooth val="0"/>
        </c:ser>
        <c:ser>
          <c:idx val="34"/>
          <c:order val="34"/>
          <c:val>
            <c:numRef>
              <c:f>'12" No Bars'!$AL$25:$AL$36</c:f>
              <c:numCache>
                <c:formatCode>General</c:formatCode>
                <c:ptCount val="12"/>
              </c:numCache>
            </c:numRef>
          </c:val>
          <c:smooth val="0"/>
        </c:ser>
        <c:ser>
          <c:idx val="35"/>
          <c:order val="35"/>
          <c:val>
            <c:numRef>
              <c:f>'12" No Bars'!$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N$25:$AN$36</c:f>
              <c:numCache>
                <c:formatCode>General</c:formatCode>
                <c:ptCount val="12"/>
                <c:pt idx="0">
                  <c:v>625.5376</c:v>
                </c:pt>
                <c:pt idx="1">
                  <c:v>518.54840000000002</c:v>
                </c:pt>
                <c:pt idx="2">
                  <c:v>625.5376</c:v>
                </c:pt>
                <c:pt idx="3">
                  <c:v>411.55907999999999</c:v>
                </c:pt>
                <c:pt idx="4">
                  <c:v>518.54840000000002</c:v>
                </c:pt>
                <c:pt idx="5">
                  <c:v>411.55907999999999</c:v>
                </c:pt>
                <c:pt idx="6">
                  <c:v>625.5376</c:v>
                </c:pt>
                <c:pt idx="7">
                  <c:v>518.54840000000002</c:v>
                </c:pt>
                <c:pt idx="8">
                  <c:v>411.55907999999999</c:v>
                </c:pt>
                <c:pt idx="9">
                  <c:v>304.56984999999997</c:v>
                </c:pt>
                <c:pt idx="10">
                  <c:v>411.55907999999999</c:v>
                </c:pt>
                <c:pt idx="11">
                  <c:v>411.55907999999999</c:v>
                </c:pt>
              </c:numCache>
            </c:numRef>
          </c:val>
          <c:smooth val="0"/>
        </c:ser>
        <c:ser>
          <c:idx val="37"/>
          <c:order val="37"/>
          <c:val>
            <c:numRef>
              <c:f>'12" No Bars'!$AO$25:$AO$36</c:f>
              <c:numCache>
                <c:formatCode>General</c:formatCode>
                <c:ptCount val="12"/>
              </c:numCache>
            </c:numRef>
          </c:val>
          <c:smooth val="0"/>
        </c:ser>
        <c:ser>
          <c:idx val="38"/>
          <c:order val="38"/>
          <c:val>
            <c:numRef>
              <c:f>'12" No Bars'!$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Q$25:$AQ$36</c:f>
              <c:numCache>
                <c:formatCode>General</c:formatCode>
                <c:ptCount val="12"/>
                <c:pt idx="0">
                  <c:v>625.5376</c:v>
                </c:pt>
                <c:pt idx="1">
                  <c:v>518.54840000000002</c:v>
                </c:pt>
                <c:pt idx="2">
                  <c:v>411.55907999999999</c:v>
                </c:pt>
                <c:pt idx="3">
                  <c:v>411.55907999999999</c:v>
                </c:pt>
                <c:pt idx="4">
                  <c:v>625.5376</c:v>
                </c:pt>
                <c:pt idx="5">
                  <c:v>625.5376</c:v>
                </c:pt>
                <c:pt idx="6">
                  <c:v>518.54840000000002</c:v>
                </c:pt>
                <c:pt idx="7">
                  <c:v>625.5376</c:v>
                </c:pt>
                <c:pt idx="8">
                  <c:v>411.55907999999999</c:v>
                </c:pt>
                <c:pt idx="9">
                  <c:v>304.56984999999997</c:v>
                </c:pt>
                <c:pt idx="10">
                  <c:v>625.5376</c:v>
                </c:pt>
                <c:pt idx="11">
                  <c:v>411.55907999999999</c:v>
                </c:pt>
              </c:numCache>
            </c:numRef>
          </c:val>
          <c:smooth val="0"/>
        </c:ser>
        <c:ser>
          <c:idx val="40"/>
          <c:order val="40"/>
          <c:val>
            <c:numRef>
              <c:f>'12" No Bars'!$AR$25:$AR$36</c:f>
              <c:numCache>
                <c:formatCode>General</c:formatCode>
                <c:ptCount val="12"/>
              </c:numCache>
            </c:numRef>
          </c:val>
          <c:smooth val="0"/>
        </c:ser>
        <c:ser>
          <c:idx val="41"/>
          <c:order val="41"/>
          <c:val>
            <c:numRef>
              <c:f>'12" No Bars'!$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T$25:$AT$36</c:f>
              <c:numCache>
                <c:formatCode>General</c:formatCode>
                <c:ptCount val="12"/>
                <c:pt idx="0">
                  <c:v>625.5376</c:v>
                </c:pt>
                <c:pt idx="1">
                  <c:v>625.5376</c:v>
                </c:pt>
                <c:pt idx="2">
                  <c:v>625.5376</c:v>
                </c:pt>
                <c:pt idx="3">
                  <c:v>518.54840000000002</c:v>
                </c:pt>
                <c:pt idx="4">
                  <c:v>411.55907999999999</c:v>
                </c:pt>
                <c:pt idx="5">
                  <c:v>518.54840000000002</c:v>
                </c:pt>
                <c:pt idx="6">
                  <c:v>411.55907999999999</c:v>
                </c:pt>
                <c:pt idx="7">
                  <c:v>625.5376</c:v>
                </c:pt>
                <c:pt idx="8">
                  <c:v>411.55907999999999</c:v>
                </c:pt>
                <c:pt idx="9">
                  <c:v>518.54840000000002</c:v>
                </c:pt>
                <c:pt idx="10">
                  <c:v>518.54840000000002</c:v>
                </c:pt>
                <c:pt idx="11">
                  <c:v>304.56984999999997</c:v>
                </c:pt>
              </c:numCache>
            </c:numRef>
          </c:val>
          <c:smooth val="0"/>
        </c:ser>
        <c:ser>
          <c:idx val="43"/>
          <c:order val="43"/>
          <c:val>
            <c:numRef>
              <c:f>'12" No Bars'!$AU$25:$AU$36</c:f>
              <c:numCache>
                <c:formatCode>General</c:formatCode>
                <c:ptCount val="12"/>
              </c:numCache>
            </c:numRef>
          </c:val>
          <c:smooth val="0"/>
        </c:ser>
        <c:ser>
          <c:idx val="44"/>
          <c:order val="44"/>
          <c:val>
            <c:numRef>
              <c:f>'12" No Bars'!$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W$25:$AW$36</c:f>
              <c:numCache>
                <c:formatCode>General</c:formatCode>
                <c:ptCount val="12"/>
                <c:pt idx="0">
                  <c:v>625.5376</c:v>
                </c:pt>
                <c:pt idx="1">
                  <c:v>625.5376</c:v>
                </c:pt>
                <c:pt idx="2">
                  <c:v>518.54840000000002</c:v>
                </c:pt>
                <c:pt idx="3">
                  <c:v>518.54840000000002</c:v>
                </c:pt>
                <c:pt idx="4">
                  <c:v>518.54840000000002</c:v>
                </c:pt>
                <c:pt idx="5">
                  <c:v>625.5376</c:v>
                </c:pt>
                <c:pt idx="6">
                  <c:v>411.55907999999999</c:v>
                </c:pt>
                <c:pt idx="7">
                  <c:v>411.55907999999999</c:v>
                </c:pt>
                <c:pt idx="8">
                  <c:v>518.54840000000002</c:v>
                </c:pt>
                <c:pt idx="9">
                  <c:v>411.55907999999999</c:v>
                </c:pt>
                <c:pt idx="10">
                  <c:v>411.55907999999999</c:v>
                </c:pt>
                <c:pt idx="11">
                  <c:v>518.54840000000002</c:v>
                </c:pt>
              </c:numCache>
            </c:numRef>
          </c:val>
          <c:smooth val="0"/>
        </c:ser>
        <c:ser>
          <c:idx val="46"/>
          <c:order val="46"/>
          <c:val>
            <c:numRef>
              <c:f>'12" No Bars'!$AX$25:$AX$36</c:f>
              <c:numCache>
                <c:formatCode>General</c:formatCode>
                <c:ptCount val="12"/>
              </c:numCache>
            </c:numRef>
          </c:val>
          <c:smooth val="0"/>
        </c:ser>
        <c:ser>
          <c:idx val="47"/>
          <c:order val="47"/>
          <c:val>
            <c:numRef>
              <c:f>'12" No Bars'!$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Z$25:$AZ$36</c:f>
              <c:numCache>
                <c:formatCode>General</c:formatCode>
                <c:ptCount val="12"/>
                <c:pt idx="0">
                  <c:v>518.54840000000002</c:v>
                </c:pt>
                <c:pt idx="1">
                  <c:v>625.5376</c:v>
                </c:pt>
                <c:pt idx="2">
                  <c:v>518.54840000000002</c:v>
                </c:pt>
                <c:pt idx="3">
                  <c:v>411.55907999999999</c:v>
                </c:pt>
                <c:pt idx="4">
                  <c:v>625.5376</c:v>
                </c:pt>
                <c:pt idx="5">
                  <c:v>411.55907999999999</c:v>
                </c:pt>
                <c:pt idx="6">
                  <c:v>518.54840000000002</c:v>
                </c:pt>
                <c:pt idx="7">
                  <c:v>518.54840000000002</c:v>
                </c:pt>
                <c:pt idx="8">
                  <c:v>625.5376</c:v>
                </c:pt>
                <c:pt idx="9">
                  <c:v>518.54840000000002</c:v>
                </c:pt>
                <c:pt idx="10">
                  <c:v>518.54840000000002</c:v>
                </c:pt>
                <c:pt idx="11">
                  <c:v>411.55907999999999</c:v>
                </c:pt>
              </c:numCache>
            </c:numRef>
          </c:val>
          <c:smooth val="0"/>
        </c:ser>
        <c:ser>
          <c:idx val="49"/>
          <c:order val="49"/>
          <c:val>
            <c:numRef>
              <c:f>'12" No Bars'!$BA$25:$BA$36</c:f>
              <c:numCache>
                <c:formatCode>General</c:formatCode>
                <c:ptCount val="12"/>
              </c:numCache>
            </c:numRef>
          </c:val>
          <c:smooth val="0"/>
        </c:ser>
        <c:ser>
          <c:idx val="50"/>
          <c:order val="50"/>
          <c:val>
            <c:numRef>
              <c:f>'12" No Bars'!$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C$25:$BC$36</c:f>
              <c:numCache>
                <c:formatCode>General</c:formatCode>
                <c:ptCount val="12"/>
                <c:pt idx="0">
                  <c:v>625.5376</c:v>
                </c:pt>
                <c:pt idx="1">
                  <c:v>518.54840000000002</c:v>
                </c:pt>
                <c:pt idx="2">
                  <c:v>411.55907999999999</c:v>
                </c:pt>
                <c:pt idx="3">
                  <c:v>518.54840000000002</c:v>
                </c:pt>
                <c:pt idx="4">
                  <c:v>625.5376</c:v>
                </c:pt>
                <c:pt idx="5">
                  <c:v>518.54840000000002</c:v>
                </c:pt>
                <c:pt idx="6">
                  <c:v>304.56984999999997</c:v>
                </c:pt>
                <c:pt idx="7">
                  <c:v>625.5376</c:v>
                </c:pt>
                <c:pt idx="8">
                  <c:v>411.55907999999999</c:v>
                </c:pt>
                <c:pt idx="9">
                  <c:v>411.55907999999999</c:v>
                </c:pt>
                <c:pt idx="10">
                  <c:v>518.54840000000002</c:v>
                </c:pt>
                <c:pt idx="11">
                  <c:v>518.54840000000002</c:v>
                </c:pt>
              </c:numCache>
            </c:numRef>
          </c:val>
          <c:smooth val="0"/>
        </c:ser>
        <c:ser>
          <c:idx val="52"/>
          <c:order val="52"/>
          <c:val>
            <c:numRef>
              <c:f>'12" No Bars'!$BD$25:$BD$36</c:f>
              <c:numCache>
                <c:formatCode>General</c:formatCode>
                <c:ptCount val="12"/>
              </c:numCache>
            </c:numRef>
          </c:val>
          <c:smooth val="0"/>
        </c:ser>
        <c:ser>
          <c:idx val="53"/>
          <c:order val="53"/>
          <c:val>
            <c:numRef>
              <c:f>'12" No Bars'!$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F$25:$BF$36</c:f>
              <c:numCache>
                <c:formatCode>General</c:formatCode>
                <c:ptCount val="12"/>
                <c:pt idx="0">
                  <c:v>625.5376</c:v>
                </c:pt>
                <c:pt idx="1">
                  <c:v>625.5376</c:v>
                </c:pt>
                <c:pt idx="2">
                  <c:v>518.54840000000002</c:v>
                </c:pt>
                <c:pt idx="3">
                  <c:v>518.54840000000002</c:v>
                </c:pt>
                <c:pt idx="4">
                  <c:v>411.55907999999999</c:v>
                </c:pt>
                <c:pt idx="5">
                  <c:v>518.54840000000002</c:v>
                </c:pt>
                <c:pt idx="6">
                  <c:v>411.55907999999999</c:v>
                </c:pt>
                <c:pt idx="7">
                  <c:v>411.55907999999999</c:v>
                </c:pt>
                <c:pt idx="8">
                  <c:v>518.54840000000002</c:v>
                </c:pt>
                <c:pt idx="9">
                  <c:v>1000</c:v>
                </c:pt>
                <c:pt idx="10">
                  <c:v>304.56984999999997</c:v>
                </c:pt>
                <c:pt idx="11">
                  <c:v>411.55907999999999</c:v>
                </c:pt>
              </c:numCache>
            </c:numRef>
          </c:val>
          <c:smooth val="0"/>
        </c:ser>
        <c:dLbls>
          <c:showLegendKey val="0"/>
          <c:showVal val="0"/>
          <c:showCatName val="0"/>
          <c:showSerName val="0"/>
          <c:showPercent val="0"/>
          <c:showBubbleSize val="0"/>
        </c:dLbls>
        <c:marker val="1"/>
        <c:smooth val="0"/>
        <c:axId val="118546432"/>
        <c:axId val="118548352"/>
      </c:lineChart>
      <c:catAx>
        <c:axId val="118546432"/>
        <c:scaling>
          <c:orientation val="minMax"/>
        </c:scaling>
        <c:delete val="0"/>
        <c:axPos val="b"/>
        <c:majorTickMark val="out"/>
        <c:minorTickMark val="none"/>
        <c:tickLblPos val="nextTo"/>
        <c:crossAx val="118548352"/>
        <c:crosses val="autoZero"/>
        <c:auto val="1"/>
        <c:lblAlgn val="ctr"/>
        <c:lblOffset val="100"/>
        <c:noMultiLvlLbl val="0"/>
      </c:catAx>
      <c:valAx>
        <c:axId val="118548352"/>
        <c:scaling>
          <c:orientation val="minMax"/>
          <c:max val="1000"/>
        </c:scaling>
        <c:delete val="0"/>
        <c:axPos val="l"/>
        <c:majorGridlines/>
        <c:numFmt formatCode="General" sourceLinked="1"/>
        <c:majorTickMark val="out"/>
        <c:minorTickMark val="none"/>
        <c:tickLblPos val="nextTo"/>
        <c:crossAx val="11854643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C$13:$C$24</c:f>
              <c:numCache>
                <c:formatCode>General</c:formatCode>
                <c:ptCount val="12"/>
                <c:pt idx="0">
                  <c:v>237.70160000000001</c:v>
                </c:pt>
                <c:pt idx="1">
                  <c:v>157.45966000000001</c:v>
                </c:pt>
                <c:pt idx="2">
                  <c:v>197.58063999999999</c:v>
                </c:pt>
                <c:pt idx="3">
                  <c:v>157.45966000000001</c:v>
                </c:pt>
                <c:pt idx="4">
                  <c:v>197.58063999999999</c:v>
                </c:pt>
                <c:pt idx="5">
                  <c:v>197.58063999999999</c:v>
                </c:pt>
                <c:pt idx="6">
                  <c:v>197.58063999999999</c:v>
                </c:pt>
                <c:pt idx="7">
                  <c:v>197.58063999999999</c:v>
                </c:pt>
                <c:pt idx="8">
                  <c:v>197.58063999999999</c:v>
                </c:pt>
                <c:pt idx="9">
                  <c:v>157.45966000000001</c:v>
                </c:pt>
                <c:pt idx="10">
                  <c:v>157.45966000000001</c:v>
                </c:pt>
                <c:pt idx="11">
                  <c:v>157.45966000000001</c:v>
                </c:pt>
              </c:numCache>
            </c:numRef>
          </c:val>
          <c:smooth val="0"/>
        </c:ser>
        <c:ser>
          <c:idx val="1"/>
          <c:order val="1"/>
          <c:val>
            <c:numRef>
              <c:f>'12" No Bars'!$D$13:$D$24</c:f>
              <c:numCache>
                <c:formatCode>General</c:formatCode>
                <c:ptCount val="12"/>
              </c:numCache>
            </c:numRef>
          </c:val>
          <c:smooth val="0"/>
        </c:ser>
        <c:ser>
          <c:idx val="2"/>
          <c:order val="2"/>
          <c:val>
            <c:numRef>
              <c:f>'12" No Bars'!$E$13:$E$24</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F$13:$F$24</c:f>
              <c:numCache>
                <c:formatCode>General</c:formatCode>
                <c:ptCount val="12"/>
                <c:pt idx="0">
                  <c:v>237.70160000000001</c:v>
                </c:pt>
                <c:pt idx="1">
                  <c:v>237.70160000000001</c:v>
                </c:pt>
                <c:pt idx="2">
                  <c:v>237.70160000000001</c:v>
                </c:pt>
                <c:pt idx="3">
                  <c:v>197.58063999999999</c:v>
                </c:pt>
                <c:pt idx="4">
                  <c:v>237.70160000000001</c:v>
                </c:pt>
                <c:pt idx="5">
                  <c:v>237.70160000000001</c:v>
                </c:pt>
                <c:pt idx="6">
                  <c:v>197.58063999999999</c:v>
                </c:pt>
                <c:pt idx="7">
                  <c:v>237.70160000000001</c:v>
                </c:pt>
                <c:pt idx="8">
                  <c:v>157.45966000000001</c:v>
                </c:pt>
                <c:pt idx="9">
                  <c:v>157.45966000000001</c:v>
                </c:pt>
                <c:pt idx="10">
                  <c:v>157.45966000000001</c:v>
                </c:pt>
                <c:pt idx="11">
                  <c:v>237.70160000000001</c:v>
                </c:pt>
              </c:numCache>
            </c:numRef>
          </c:val>
          <c:smooth val="0"/>
        </c:ser>
        <c:ser>
          <c:idx val="4"/>
          <c:order val="4"/>
          <c:val>
            <c:numRef>
              <c:f>'12" No Bars'!$G$13:$G$24</c:f>
              <c:numCache>
                <c:formatCode>General</c:formatCode>
                <c:ptCount val="12"/>
              </c:numCache>
            </c:numRef>
          </c:val>
          <c:smooth val="0"/>
        </c:ser>
        <c:ser>
          <c:idx val="5"/>
          <c:order val="5"/>
          <c:val>
            <c:numRef>
              <c:f>'12" No Bars'!$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I$13:$I$24</c:f>
              <c:numCache>
                <c:formatCode>General</c:formatCode>
                <c:ptCount val="12"/>
                <c:pt idx="0">
                  <c:v>237.70160000000001</c:v>
                </c:pt>
                <c:pt idx="1">
                  <c:v>197.58063999999999</c:v>
                </c:pt>
                <c:pt idx="2">
                  <c:v>237.70160000000001</c:v>
                </c:pt>
                <c:pt idx="3">
                  <c:v>117.33869</c:v>
                </c:pt>
                <c:pt idx="4">
                  <c:v>197.58063999999999</c:v>
                </c:pt>
                <c:pt idx="5">
                  <c:v>237.70160000000001</c:v>
                </c:pt>
                <c:pt idx="6">
                  <c:v>157.45966000000001</c:v>
                </c:pt>
                <c:pt idx="7">
                  <c:v>237.70160000000001</c:v>
                </c:pt>
                <c:pt idx="8">
                  <c:v>157.45966000000001</c:v>
                </c:pt>
                <c:pt idx="9">
                  <c:v>157.45966000000001</c:v>
                </c:pt>
                <c:pt idx="10">
                  <c:v>197.58063999999999</c:v>
                </c:pt>
                <c:pt idx="11">
                  <c:v>237.70160000000001</c:v>
                </c:pt>
              </c:numCache>
            </c:numRef>
          </c:val>
          <c:smooth val="0"/>
        </c:ser>
        <c:ser>
          <c:idx val="7"/>
          <c:order val="7"/>
          <c:val>
            <c:numRef>
              <c:f>'12" No Bars'!$J$13:$J$24</c:f>
              <c:numCache>
                <c:formatCode>General</c:formatCode>
                <c:ptCount val="12"/>
              </c:numCache>
            </c:numRef>
          </c:val>
          <c:smooth val="0"/>
        </c:ser>
        <c:ser>
          <c:idx val="8"/>
          <c:order val="8"/>
          <c:val>
            <c:numRef>
              <c:f>'12" No Bars'!$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L$13:$L$24</c:f>
              <c:numCache>
                <c:formatCode>General</c:formatCode>
                <c:ptCount val="12"/>
                <c:pt idx="0">
                  <c:v>197.58063999999999</c:v>
                </c:pt>
                <c:pt idx="1">
                  <c:v>157.45966000000001</c:v>
                </c:pt>
                <c:pt idx="2">
                  <c:v>237.70160000000001</c:v>
                </c:pt>
                <c:pt idx="3">
                  <c:v>157.45966000000001</c:v>
                </c:pt>
                <c:pt idx="4">
                  <c:v>157.45966000000001</c:v>
                </c:pt>
                <c:pt idx="5">
                  <c:v>197.58063999999999</c:v>
                </c:pt>
                <c:pt idx="6">
                  <c:v>157.45966000000001</c:v>
                </c:pt>
                <c:pt idx="7">
                  <c:v>157.45966000000001</c:v>
                </c:pt>
                <c:pt idx="8">
                  <c:v>157.45966000000001</c:v>
                </c:pt>
                <c:pt idx="9">
                  <c:v>197.58063999999999</c:v>
                </c:pt>
                <c:pt idx="10">
                  <c:v>157.45966000000001</c:v>
                </c:pt>
                <c:pt idx="11">
                  <c:v>197.58063999999999</c:v>
                </c:pt>
              </c:numCache>
            </c:numRef>
          </c:val>
          <c:smooth val="0"/>
        </c:ser>
        <c:ser>
          <c:idx val="10"/>
          <c:order val="10"/>
          <c:val>
            <c:numRef>
              <c:f>'12" No Bars'!$M$13:$M$24</c:f>
              <c:numCache>
                <c:formatCode>General</c:formatCode>
                <c:ptCount val="12"/>
              </c:numCache>
            </c:numRef>
          </c:val>
          <c:smooth val="0"/>
        </c:ser>
        <c:ser>
          <c:idx val="11"/>
          <c:order val="11"/>
          <c:val>
            <c:numRef>
              <c:f>'12" No Bars'!$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O$13:$O$24</c:f>
              <c:numCache>
                <c:formatCode>General</c:formatCode>
                <c:ptCount val="12"/>
                <c:pt idx="0">
                  <c:v>197.58063999999999</c:v>
                </c:pt>
                <c:pt idx="1">
                  <c:v>197.58063999999999</c:v>
                </c:pt>
                <c:pt idx="2">
                  <c:v>237.70160000000001</c:v>
                </c:pt>
                <c:pt idx="3">
                  <c:v>157.45966000000001</c:v>
                </c:pt>
                <c:pt idx="4">
                  <c:v>197.58063999999999</c:v>
                </c:pt>
                <c:pt idx="5">
                  <c:v>197.58063999999999</c:v>
                </c:pt>
                <c:pt idx="6">
                  <c:v>157.45966000000001</c:v>
                </c:pt>
                <c:pt idx="7">
                  <c:v>157.45966000000001</c:v>
                </c:pt>
                <c:pt idx="8">
                  <c:v>197.58063999999999</c:v>
                </c:pt>
                <c:pt idx="9">
                  <c:v>157.45966000000001</c:v>
                </c:pt>
                <c:pt idx="10">
                  <c:v>117.33869</c:v>
                </c:pt>
                <c:pt idx="11">
                  <c:v>197.58063999999999</c:v>
                </c:pt>
              </c:numCache>
            </c:numRef>
          </c:val>
          <c:smooth val="0"/>
        </c:ser>
        <c:ser>
          <c:idx val="13"/>
          <c:order val="13"/>
          <c:val>
            <c:numRef>
              <c:f>'12" No Bars'!$P$13:$P$24</c:f>
              <c:numCache>
                <c:formatCode>General</c:formatCode>
                <c:ptCount val="12"/>
              </c:numCache>
            </c:numRef>
          </c:val>
          <c:smooth val="0"/>
        </c:ser>
        <c:ser>
          <c:idx val="14"/>
          <c:order val="14"/>
          <c:val>
            <c:numRef>
              <c:f>'12" No Bars'!$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R$13:$R$24</c:f>
              <c:numCache>
                <c:formatCode>General</c:formatCode>
                <c:ptCount val="12"/>
                <c:pt idx="0">
                  <c:v>197.58063999999999</c:v>
                </c:pt>
                <c:pt idx="1">
                  <c:v>197.58063999999999</c:v>
                </c:pt>
                <c:pt idx="2">
                  <c:v>197.58063999999999</c:v>
                </c:pt>
                <c:pt idx="3">
                  <c:v>157.45966000000001</c:v>
                </c:pt>
                <c:pt idx="4">
                  <c:v>237.70160000000001</c:v>
                </c:pt>
                <c:pt idx="5">
                  <c:v>197.58063999999999</c:v>
                </c:pt>
                <c:pt idx="6">
                  <c:v>237.70160000000001</c:v>
                </c:pt>
                <c:pt idx="7">
                  <c:v>197.58063999999999</c:v>
                </c:pt>
                <c:pt idx="8">
                  <c:v>157.45966000000001</c:v>
                </c:pt>
                <c:pt idx="9">
                  <c:v>197.58063999999999</c:v>
                </c:pt>
                <c:pt idx="10">
                  <c:v>157.45966000000001</c:v>
                </c:pt>
                <c:pt idx="11">
                  <c:v>157.45966000000001</c:v>
                </c:pt>
              </c:numCache>
            </c:numRef>
          </c:val>
          <c:smooth val="0"/>
        </c:ser>
        <c:ser>
          <c:idx val="16"/>
          <c:order val="16"/>
          <c:val>
            <c:numRef>
              <c:f>'12" No Bars'!$S$13:$S$24</c:f>
              <c:numCache>
                <c:formatCode>General</c:formatCode>
                <c:ptCount val="12"/>
              </c:numCache>
            </c:numRef>
          </c:val>
          <c:smooth val="0"/>
        </c:ser>
        <c:ser>
          <c:idx val="17"/>
          <c:order val="17"/>
          <c:val>
            <c:numRef>
              <c:f>'12" No Bars'!$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U$13:$U$24</c:f>
              <c:numCache>
                <c:formatCode>General</c:formatCode>
                <c:ptCount val="12"/>
                <c:pt idx="0">
                  <c:v>237.70160000000001</c:v>
                </c:pt>
                <c:pt idx="1">
                  <c:v>237.70160000000001</c:v>
                </c:pt>
                <c:pt idx="2">
                  <c:v>237.70160000000001</c:v>
                </c:pt>
                <c:pt idx="3">
                  <c:v>197.58063999999999</c:v>
                </c:pt>
                <c:pt idx="4">
                  <c:v>157.45966000000001</c:v>
                </c:pt>
                <c:pt idx="5">
                  <c:v>157.45966000000001</c:v>
                </c:pt>
                <c:pt idx="6">
                  <c:v>197.58063999999999</c:v>
                </c:pt>
                <c:pt idx="7">
                  <c:v>197.58063999999999</c:v>
                </c:pt>
                <c:pt idx="8">
                  <c:v>157.45966000000001</c:v>
                </c:pt>
                <c:pt idx="9">
                  <c:v>157.45966000000001</c:v>
                </c:pt>
                <c:pt idx="10">
                  <c:v>197.58063999999999</c:v>
                </c:pt>
                <c:pt idx="11">
                  <c:v>197.58063999999999</c:v>
                </c:pt>
              </c:numCache>
            </c:numRef>
          </c:val>
          <c:smooth val="0"/>
        </c:ser>
        <c:ser>
          <c:idx val="19"/>
          <c:order val="19"/>
          <c:val>
            <c:numRef>
              <c:f>'12" No Bars'!$V$13:$V$24</c:f>
              <c:numCache>
                <c:formatCode>General</c:formatCode>
                <c:ptCount val="12"/>
              </c:numCache>
            </c:numRef>
          </c:val>
          <c:smooth val="0"/>
        </c:ser>
        <c:ser>
          <c:idx val="20"/>
          <c:order val="20"/>
          <c:val>
            <c:numRef>
              <c:f>'12" No Bars'!$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X$13:$X$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97.58063999999999</c:v>
                </c:pt>
                <c:pt idx="7">
                  <c:v>197.58063999999999</c:v>
                </c:pt>
                <c:pt idx="8">
                  <c:v>197.58063999999999</c:v>
                </c:pt>
                <c:pt idx="9">
                  <c:v>157.45966000000001</c:v>
                </c:pt>
                <c:pt idx="10">
                  <c:v>237.70160000000001</c:v>
                </c:pt>
                <c:pt idx="11">
                  <c:v>197.58063999999999</c:v>
                </c:pt>
              </c:numCache>
            </c:numRef>
          </c:val>
          <c:smooth val="0"/>
        </c:ser>
        <c:ser>
          <c:idx val="22"/>
          <c:order val="22"/>
          <c:val>
            <c:numRef>
              <c:f>'12" No Bars'!$Y$13:$Y$24</c:f>
              <c:numCache>
                <c:formatCode>General</c:formatCode>
                <c:ptCount val="12"/>
              </c:numCache>
            </c:numRef>
          </c:val>
          <c:smooth val="0"/>
        </c:ser>
        <c:ser>
          <c:idx val="23"/>
          <c:order val="23"/>
          <c:val>
            <c:numRef>
              <c:f>'12" No Bars'!$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A$13:$AA$24</c:f>
              <c:numCache>
                <c:formatCode>General</c:formatCode>
                <c:ptCount val="12"/>
                <c:pt idx="0">
                  <c:v>237.70160000000001</c:v>
                </c:pt>
                <c:pt idx="1">
                  <c:v>157.45966000000001</c:v>
                </c:pt>
                <c:pt idx="2">
                  <c:v>117.33869</c:v>
                </c:pt>
                <c:pt idx="3">
                  <c:v>197.58063999999999</c:v>
                </c:pt>
                <c:pt idx="4">
                  <c:v>157.45966000000001</c:v>
                </c:pt>
                <c:pt idx="5">
                  <c:v>237.70160000000001</c:v>
                </c:pt>
                <c:pt idx="6">
                  <c:v>237.70160000000001</c:v>
                </c:pt>
                <c:pt idx="7">
                  <c:v>157.45966000000001</c:v>
                </c:pt>
                <c:pt idx="8">
                  <c:v>518.54840000000002</c:v>
                </c:pt>
                <c:pt idx="9">
                  <c:v>197.58063999999999</c:v>
                </c:pt>
                <c:pt idx="10">
                  <c:v>157.45966000000001</c:v>
                </c:pt>
                <c:pt idx="11">
                  <c:v>237.70160000000001</c:v>
                </c:pt>
              </c:numCache>
            </c:numRef>
          </c:val>
          <c:smooth val="0"/>
        </c:ser>
        <c:ser>
          <c:idx val="25"/>
          <c:order val="25"/>
          <c:val>
            <c:numRef>
              <c:f>'12" No Bars'!$AB$13:$AB$24</c:f>
              <c:numCache>
                <c:formatCode>General</c:formatCode>
                <c:ptCount val="12"/>
              </c:numCache>
            </c:numRef>
          </c:val>
          <c:smooth val="0"/>
        </c:ser>
        <c:ser>
          <c:idx val="26"/>
          <c:order val="26"/>
          <c:val>
            <c:numRef>
              <c:f>'12" No Bars'!$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D$13:$AD$24</c:f>
              <c:numCache>
                <c:formatCode>General</c:formatCode>
                <c:ptCount val="12"/>
                <c:pt idx="0">
                  <c:v>237.70160000000001</c:v>
                </c:pt>
                <c:pt idx="1">
                  <c:v>237.70160000000001</c:v>
                </c:pt>
                <c:pt idx="2">
                  <c:v>197.58063999999999</c:v>
                </c:pt>
                <c:pt idx="3">
                  <c:v>157.45966000000001</c:v>
                </c:pt>
                <c:pt idx="4">
                  <c:v>197.58063999999999</c:v>
                </c:pt>
                <c:pt idx="5">
                  <c:v>197.58063999999999</c:v>
                </c:pt>
                <c:pt idx="6">
                  <c:v>237.70160000000001</c:v>
                </c:pt>
                <c:pt idx="7">
                  <c:v>157.45966000000001</c:v>
                </c:pt>
                <c:pt idx="8">
                  <c:v>157.45966000000001</c:v>
                </c:pt>
                <c:pt idx="9">
                  <c:v>197.58063999999999</c:v>
                </c:pt>
                <c:pt idx="10">
                  <c:v>157.45966000000001</c:v>
                </c:pt>
                <c:pt idx="11">
                  <c:v>157.45966000000001</c:v>
                </c:pt>
              </c:numCache>
            </c:numRef>
          </c:val>
          <c:smooth val="0"/>
        </c:ser>
        <c:ser>
          <c:idx val="28"/>
          <c:order val="28"/>
          <c:val>
            <c:numRef>
              <c:f>'12" No Bars'!$AE$13:$AE$24</c:f>
              <c:numCache>
                <c:formatCode>General</c:formatCode>
                <c:ptCount val="12"/>
              </c:numCache>
            </c:numRef>
          </c:val>
          <c:smooth val="0"/>
        </c:ser>
        <c:ser>
          <c:idx val="29"/>
          <c:order val="29"/>
          <c:val>
            <c:numRef>
              <c:f>'12" No Bars'!$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No Bars'!$AG$13:$AG$24</c:f>
              <c:numCache>
                <c:formatCode>General</c:formatCode>
                <c:ptCount val="12"/>
                <c:pt idx="0">
                  <c:v>197.58063999999999</c:v>
                </c:pt>
                <c:pt idx="1">
                  <c:v>237.70160000000001</c:v>
                </c:pt>
                <c:pt idx="2">
                  <c:v>117.33869</c:v>
                </c:pt>
                <c:pt idx="3">
                  <c:v>157.45966000000001</c:v>
                </c:pt>
                <c:pt idx="4">
                  <c:v>197.58063999999999</c:v>
                </c:pt>
                <c:pt idx="5">
                  <c:v>157.45966000000001</c:v>
                </c:pt>
                <c:pt idx="6">
                  <c:v>197.58063999999999</c:v>
                </c:pt>
                <c:pt idx="7">
                  <c:v>197.58063999999999</c:v>
                </c:pt>
                <c:pt idx="8">
                  <c:v>157.45966000000001</c:v>
                </c:pt>
                <c:pt idx="9">
                  <c:v>157.45966000000001</c:v>
                </c:pt>
                <c:pt idx="10">
                  <c:v>197.58063999999999</c:v>
                </c:pt>
                <c:pt idx="11">
                  <c:v>157.45966000000001</c:v>
                </c:pt>
              </c:numCache>
            </c:numRef>
          </c:val>
          <c:smooth val="0"/>
        </c:ser>
        <c:ser>
          <c:idx val="31"/>
          <c:order val="31"/>
          <c:val>
            <c:numRef>
              <c:f>'12" No Bars'!$AH$13:$AH$24</c:f>
              <c:numCache>
                <c:formatCode>General</c:formatCode>
                <c:ptCount val="12"/>
              </c:numCache>
            </c:numRef>
          </c:val>
          <c:smooth val="0"/>
        </c:ser>
        <c:ser>
          <c:idx val="32"/>
          <c:order val="32"/>
          <c:val>
            <c:numRef>
              <c:f>'12" No Bars'!$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J$13:$AJ$24</c:f>
              <c:numCache>
                <c:formatCode>General</c:formatCode>
                <c:ptCount val="12"/>
                <c:pt idx="0">
                  <c:v>237.70160000000001</c:v>
                </c:pt>
                <c:pt idx="1">
                  <c:v>197.58063999999999</c:v>
                </c:pt>
                <c:pt idx="2">
                  <c:v>237.70160000000001</c:v>
                </c:pt>
                <c:pt idx="3">
                  <c:v>157.45966000000001</c:v>
                </c:pt>
                <c:pt idx="4">
                  <c:v>237.70160000000001</c:v>
                </c:pt>
                <c:pt idx="5">
                  <c:v>197.58063999999999</c:v>
                </c:pt>
                <c:pt idx="6">
                  <c:v>157.45966000000001</c:v>
                </c:pt>
                <c:pt idx="7">
                  <c:v>197.58063999999999</c:v>
                </c:pt>
                <c:pt idx="8">
                  <c:v>197.58063999999999</c:v>
                </c:pt>
                <c:pt idx="9">
                  <c:v>157.45966000000001</c:v>
                </c:pt>
                <c:pt idx="10">
                  <c:v>157.45966000000001</c:v>
                </c:pt>
                <c:pt idx="11">
                  <c:v>157.45966000000001</c:v>
                </c:pt>
              </c:numCache>
            </c:numRef>
          </c:val>
          <c:smooth val="0"/>
        </c:ser>
        <c:ser>
          <c:idx val="34"/>
          <c:order val="34"/>
          <c:val>
            <c:numRef>
              <c:f>'12" No Bars'!$AK$13:$AK$24</c:f>
              <c:numCache>
                <c:formatCode>General</c:formatCode>
                <c:ptCount val="12"/>
              </c:numCache>
            </c:numRef>
          </c:val>
          <c:smooth val="0"/>
        </c:ser>
        <c:ser>
          <c:idx val="35"/>
          <c:order val="35"/>
          <c:val>
            <c:numRef>
              <c:f>'12" No Bars'!$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M$13:$AM$24</c:f>
              <c:numCache>
                <c:formatCode>General</c:formatCode>
                <c:ptCount val="12"/>
                <c:pt idx="0">
                  <c:v>237.70160000000001</c:v>
                </c:pt>
                <c:pt idx="1">
                  <c:v>197.58063999999999</c:v>
                </c:pt>
                <c:pt idx="2">
                  <c:v>237.70160000000001</c:v>
                </c:pt>
                <c:pt idx="3">
                  <c:v>157.45966000000001</c:v>
                </c:pt>
                <c:pt idx="4">
                  <c:v>197.58063999999999</c:v>
                </c:pt>
                <c:pt idx="5">
                  <c:v>157.45966000000001</c:v>
                </c:pt>
                <c:pt idx="6">
                  <c:v>237.70160000000001</c:v>
                </c:pt>
                <c:pt idx="7">
                  <c:v>197.58063999999999</c:v>
                </c:pt>
                <c:pt idx="8">
                  <c:v>157.45966000000001</c:v>
                </c:pt>
                <c:pt idx="9">
                  <c:v>117.33869</c:v>
                </c:pt>
                <c:pt idx="10">
                  <c:v>157.45966000000001</c:v>
                </c:pt>
                <c:pt idx="11">
                  <c:v>157.45966000000001</c:v>
                </c:pt>
              </c:numCache>
            </c:numRef>
          </c:val>
          <c:smooth val="0"/>
        </c:ser>
        <c:ser>
          <c:idx val="37"/>
          <c:order val="37"/>
          <c:val>
            <c:numRef>
              <c:f>'12" No Bars'!$AN$13:$AN$24</c:f>
              <c:numCache>
                <c:formatCode>General</c:formatCode>
                <c:ptCount val="12"/>
              </c:numCache>
            </c:numRef>
          </c:val>
          <c:smooth val="0"/>
        </c:ser>
        <c:ser>
          <c:idx val="38"/>
          <c:order val="38"/>
          <c:val>
            <c:numRef>
              <c:f>'12" No Bars'!$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P$13:$AP$24</c:f>
              <c:numCache>
                <c:formatCode>General</c:formatCode>
                <c:ptCount val="12"/>
                <c:pt idx="0">
                  <c:v>237.70160000000001</c:v>
                </c:pt>
                <c:pt idx="1">
                  <c:v>197.58063999999999</c:v>
                </c:pt>
                <c:pt idx="2">
                  <c:v>157.45966000000001</c:v>
                </c:pt>
                <c:pt idx="3">
                  <c:v>157.45966000000001</c:v>
                </c:pt>
                <c:pt idx="4">
                  <c:v>237.70160000000001</c:v>
                </c:pt>
                <c:pt idx="5">
                  <c:v>237.70160000000001</c:v>
                </c:pt>
                <c:pt idx="6">
                  <c:v>197.58063999999999</c:v>
                </c:pt>
                <c:pt idx="7">
                  <c:v>237.70160000000001</c:v>
                </c:pt>
                <c:pt idx="8">
                  <c:v>157.45966000000001</c:v>
                </c:pt>
                <c:pt idx="9">
                  <c:v>117.33869</c:v>
                </c:pt>
                <c:pt idx="10">
                  <c:v>237.70160000000001</c:v>
                </c:pt>
                <c:pt idx="11">
                  <c:v>157.45966000000001</c:v>
                </c:pt>
              </c:numCache>
            </c:numRef>
          </c:val>
          <c:smooth val="0"/>
        </c:ser>
        <c:ser>
          <c:idx val="40"/>
          <c:order val="40"/>
          <c:val>
            <c:numRef>
              <c:f>'12" No Bars'!$AQ$13:$AQ$24</c:f>
              <c:numCache>
                <c:formatCode>General</c:formatCode>
                <c:ptCount val="12"/>
              </c:numCache>
            </c:numRef>
          </c:val>
          <c:smooth val="0"/>
        </c:ser>
        <c:ser>
          <c:idx val="41"/>
          <c:order val="41"/>
          <c:val>
            <c:numRef>
              <c:f>'12" No Bars'!$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S$13:$AS$24</c:f>
              <c:numCache>
                <c:formatCode>General</c:formatCode>
                <c:ptCount val="12"/>
                <c:pt idx="0">
                  <c:v>237.70160000000001</c:v>
                </c:pt>
                <c:pt idx="1">
                  <c:v>237.70160000000001</c:v>
                </c:pt>
                <c:pt idx="2">
                  <c:v>237.70160000000001</c:v>
                </c:pt>
                <c:pt idx="3">
                  <c:v>197.58063999999999</c:v>
                </c:pt>
                <c:pt idx="4">
                  <c:v>157.45966000000001</c:v>
                </c:pt>
                <c:pt idx="5">
                  <c:v>197.58063999999999</c:v>
                </c:pt>
                <c:pt idx="6">
                  <c:v>157.45966000000001</c:v>
                </c:pt>
                <c:pt idx="7">
                  <c:v>237.70160000000001</c:v>
                </c:pt>
                <c:pt idx="8">
                  <c:v>157.45966000000001</c:v>
                </c:pt>
                <c:pt idx="9">
                  <c:v>197.58063999999999</c:v>
                </c:pt>
                <c:pt idx="10">
                  <c:v>197.58063999999999</c:v>
                </c:pt>
                <c:pt idx="11">
                  <c:v>117.33869</c:v>
                </c:pt>
              </c:numCache>
            </c:numRef>
          </c:val>
          <c:smooth val="0"/>
        </c:ser>
        <c:ser>
          <c:idx val="43"/>
          <c:order val="43"/>
          <c:val>
            <c:numRef>
              <c:f>'12" No Bars'!$AT$13:$AT$24</c:f>
              <c:numCache>
                <c:formatCode>General</c:formatCode>
                <c:ptCount val="12"/>
              </c:numCache>
            </c:numRef>
          </c:val>
          <c:smooth val="0"/>
        </c:ser>
        <c:ser>
          <c:idx val="44"/>
          <c:order val="44"/>
          <c:val>
            <c:numRef>
              <c:f>'12" No Bars'!$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V$13:$AV$24</c:f>
              <c:numCache>
                <c:formatCode>General</c:formatCode>
                <c:ptCount val="12"/>
                <c:pt idx="0">
                  <c:v>237.70160000000001</c:v>
                </c:pt>
                <c:pt idx="1">
                  <c:v>237.70160000000001</c:v>
                </c:pt>
                <c:pt idx="2">
                  <c:v>197.58063999999999</c:v>
                </c:pt>
                <c:pt idx="3">
                  <c:v>197.58063999999999</c:v>
                </c:pt>
                <c:pt idx="4">
                  <c:v>197.58063999999999</c:v>
                </c:pt>
                <c:pt idx="5">
                  <c:v>237.70160000000001</c:v>
                </c:pt>
                <c:pt idx="6">
                  <c:v>157.45966000000001</c:v>
                </c:pt>
                <c:pt idx="7">
                  <c:v>157.45966000000001</c:v>
                </c:pt>
                <c:pt idx="8">
                  <c:v>197.58063999999999</c:v>
                </c:pt>
                <c:pt idx="9">
                  <c:v>157.45966000000001</c:v>
                </c:pt>
                <c:pt idx="10">
                  <c:v>157.45966000000001</c:v>
                </c:pt>
                <c:pt idx="11">
                  <c:v>197.58063999999999</c:v>
                </c:pt>
              </c:numCache>
            </c:numRef>
          </c:val>
          <c:smooth val="0"/>
        </c:ser>
        <c:ser>
          <c:idx val="46"/>
          <c:order val="46"/>
          <c:val>
            <c:numRef>
              <c:f>'12" No Bars'!$AW$13:$AW$24</c:f>
              <c:numCache>
                <c:formatCode>General</c:formatCode>
                <c:ptCount val="12"/>
              </c:numCache>
            </c:numRef>
          </c:val>
          <c:smooth val="0"/>
        </c:ser>
        <c:ser>
          <c:idx val="47"/>
          <c:order val="47"/>
          <c:val>
            <c:numRef>
              <c:f>'12" No Bars'!$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Y$13:$AY$24</c:f>
              <c:numCache>
                <c:formatCode>General</c:formatCode>
                <c:ptCount val="12"/>
                <c:pt idx="0">
                  <c:v>197.58063999999999</c:v>
                </c:pt>
                <c:pt idx="1">
                  <c:v>237.70160000000001</c:v>
                </c:pt>
                <c:pt idx="2">
                  <c:v>197.58063999999999</c:v>
                </c:pt>
                <c:pt idx="3">
                  <c:v>157.45966000000001</c:v>
                </c:pt>
                <c:pt idx="4">
                  <c:v>237.70160000000001</c:v>
                </c:pt>
                <c:pt idx="5">
                  <c:v>157.45966000000001</c:v>
                </c:pt>
                <c:pt idx="6">
                  <c:v>197.58063999999999</c:v>
                </c:pt>
                <c:pt idx="7">
                  <c:v>197.58063999999999</c:v>
                </c:pt>
                <c:pt idx="8">
                  <c:v>237.70160000000001</c:v>
                </c:pt>
                <c:pt idx="9">
                  <c:v>197.58063999999999</c:v>
                </c:pt>
                <c:pt idx="10">
                  <c:v>197.58063999999999</c:v>
                </c:pt>
                <c:pt idx="11">
                  <c:v>157.45966000000001</c:v>
                </c:pt>
              </c:numCache>
            </c:numRef>
          </c:val>
          <c:smooth val="0"/>
        </c:ser>
        <c:ser>
          <c:idx val="49"/>
          <c:order val="49"/>
          <c:val>
            <c:numRef>
              <c:f>'12" No Bars'!$AZ$13:$AZ$24</c:f>
              <c:numCache>
                <c:formatCode>General</c:formatCode>
                <c:ptCount val="12"/>
              </c:numCache>
            </c:numRef>
          </c:val>
          <c:smooth val="0"/>
        </c:ser>
        <c:ser>
          <c:idx val="50"/>
          <c:order val="50"/>
          <c:val>
            <c:numRef>
              <c:f>'12" No Bars'!$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B$13:$BB$24</c:f>
              <c:numCache>
                <c:formatCode>General</c:formatCode>
                <c:ptCount val="12"/>
                <c:pt idx="0">
                  <c:v>237.70160000000001</c:v>
                </c:pt>
                <c:pt idx="1">
                  <c:v>197.58063999999999</c:v>
                </c:pt>
                <c:pt idx="2">
                  <c:v>157.45966000000001</c:v>
                </c:pt>
                <c:pt idx="3">
                  <c:v>197.58063999999999</c:v>
                </c:pt>
                <c:pt idx="4">
                  <c:v>237.70160000000001</c:v>
                </c:pt>
                <c:pt idx="5">
                  <c:v>197.58063999999999</c:v>
                </c:pt>
                <c:pt idx="6">
                  <c:v>117.33869</c:v>
                </c:pt>
                <c:pt idx="7">
                  <c:v>237.70160000000001</c:v>
                </c:pt>
                <c:pt idx="8">
                  <c:v>157.45966000000001</c:v>
                </c:pt>
                <c:pt idx="9">
                  <c:v>157.45966000000001</c:v>
                </c:pt>
                <c:pt idx="10">
                  <c:v>197.58063999999999</c:v>
                </c:pt>
                <c:pt idx="11">
                  <c:v>197.58063999999999</c:v>
                </c:pt>
              </c:numCache>
            </c:numRef>
          </c:val>
          <c:smooth val="0"/>
        </c:ser>
        <c:ser>
          <c:idx val="52"/>
          <c:order val="52"/>
          <c:val>
            <c:numRef>
              <c:f>'12" No Bars'!$BC$13:$BC$24</c:f>
              <c:numCache>
                <c:formatCode>General</c:formatCode>
                <c:ptCount val="12"/>
              </c:numCache>
            </c:numRef>
          </c:val>
          <c:smooth val="0"/>
        </c:ser>
        <c:ser>
          <c:idx val="53"/>
          <c:order val="53"/>
          <c:val>
            <c:numRef>
              <c:f>'12" No Bars'!$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E$13:$BE$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57.45966000000001</c:v>
                </c:pt>
                <c:pt idx="7">
                  <c:v>157.45966000000001</c:v>
                </c:pt>
                <c:pt idx="8">
                  <c:v>197.58063999999999</c:v>
                </c:pt>
                <c:pt idx="9">
                  <c:v>478.42737</c:v>
                </c:pt>
                <c:pt idx="10">
                  <c:v>117.33869</c:v>
                </c:pt>
                <c:pt idx="11">
                  <c:v>157.45966000000001</c:v>
                </c:pt>
              </c:numCache>
            </c:numRef>
          </c:val>
          <c:smooth val="0"/>
        </c:ser>
        <c:dLbls>
          <c:showLegendKey val="0"/>
          <c:showVal val="0"/>
          <c:showCatName val="0"/>
          <c:showSerName val="0"/>
          <c:showPercent val="0"/>
          <c:showBubbleSize val="0"/>
        </c:dLbls>
        <c:marker val="1"/>
        <c:smooth val="0"/>
        <c:axId val="122261888"/>
        <c:axId val="122263808"/>
      </c:lineChart>
      <c:catAx>
        <c:axId val="122261888"/>
        <c:scaling>
          <c:orientation val="minMax"/>
        </c:scaling>
        <c:delete val="0"/>
        <c:axPos val="b"/>
        <c:majorTickMark val="out"/>
        <c:minorTickMark val="none"/>
        <c:tickLblPos val="nextTo"/>
        <c:crossAx val="122263808"/>
        <c:crosses val="autoZero"/>
        <c:auto val="1"/>
        <c:lblAlgn val="ctr"/>
        <c:lblOffset val="100"/>
        <c:noMultiLvlLbl val="0"/>
      </c:catAx>
      <c:valAx>
        <c:axId val="122263808"/>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12226188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No Bars</a:t>
            </a:r>
            <a:endParaRPr lang="en-US">
              <a:effectLst/>
            </a:endParaRP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B$1:$B$12</c:f>
              <c:numCache>
                <c:formatCode>General</c:formatCode>
                <c:ptCount val="12"/>
                <c:pt idx="0">
                  <c:v>0.38709675999999998</c:v>
                </c:pt>
                <c:pt idx="1">
                  <c:v>0.32258063999999997</c:v>
                </c:pt>
                <c:pt idx="2">
                  <c:v>0.35483870000000001</c:v>
                </c:pt>
                <c:pt idx="3">
                  <c:v>0.32258063999999997</c:v>
                </c:pt>
                <c:pt idx="4">
                  <c:v>0.35483870000000001</c:v>
                </c:pt>
                <c:pt idx="5">
                  <c:v>0.35483870000000001</c:v>
                </c:pt>
                <c:pt idx="6">
                  <c:v>0.35483870000000001</c:v>
                </c:pt>
                <c:pt idx="7">
                  <c:v>0.35483870000000001</c:v>
                </c:pt>
                <c:pt idx="8">
                  <c:v>0.35483870000000001</c:v>
                </c:pt>
                <c:pt idx="9">
                  <c:v>0.32258063999999997</c:v>
                </c:pt>
                <c:pt idx="10">
                  <c:v>0.32258063999999997</c:v>
                </c:pt>
                <c:pt idx="11">
                  <c:v>0.32258063999999997</c:v>
                </c:pt>
              </c:numCache>
            </c:numRef>
          </c:val>
          <c:smooth val="0"/>
        </c:ser>
        <c:ser>
          <c:idx val="1"/>
          <c:order val="1"/>
          <c:val>
            <c:numRef>
              <c:f>'12" No Bars'!$C$1:$C$12</c:f>
              <c:numCache>
                <c:formatCode>General</c:formatCode>
                <c:ptCount val="12"/>
              </c:numCache>
            </c:numRef>
          </c:val>
          <c:smooth val="0"/>
        </c:ser>
        <c:ser>
          <c:idx val="2"/>
          <c:order val="2"/>
          <c:val>
            <c:numRef>
              <c:f>'12" No Bars'!$D$1:$D$12</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E$1:$E$12</c:f>
              <c:numCache>
                <c:formatCode>General</c:formatCode>
                <c:ptCount val="12"/>
                <c:pt idx="0">
                  <c:v>0.38709675999999998</c:v>
                </c:pt>
                <c:pt idx="1">
                  <c:v>0.38709675999999998</c:v>
                </c:pt>
                <c:pt idx="2">
                  <c:v>0.38709675999999998</c:v>
                </c:pt>
                <c:pt idx="3">
                  <c:v>0.35483870000000001</c:v>
                </c:pt>
                <c:pt idx="4">
                  <c:v>0.38709675999999998</c:v>
                </c:pt>
                <c:pt idx="5">
                  <c:v>0.38709675999999998</c:v>
                </c:pt>
                <c:pt idx="6">
                  <c:v>0.35483870000000001</c:v>
                </c:pt>
                <c:pt idx="7">
                  <c:v>0.38709675999999998</c:v>
                </c:pt>
                <c:pt idx="8">
                  <c:v>0.32258063999999997</c:v>
                </c:pt>
                <c:pt idx="9">
                  <c:v>0.32258063999999997</c:v>
                </c:pt>
                <c:pt idx="10">
                  <c:v>0.32258063999999997</c:v>
                </c:pt>
                <c:pt idx="11">
                  <c:v>0.38709675999999998</c:v>
                </c:pt>
              </c:numCache>
            </c:numRef>
          </c:val>
          <c:smooth val="0"/>
        </c:ser>
        <c:ser>
          <c:idx val="4"/>
          <c:order val="4"/>
          <c:val>
            <c:numRef>
              <c:f>'12" No Bars'!$F$1:$F$12</c:f>
              <c:numCache>
                <c:formatCode>General</c:formatCode>
                <c:ptCount val="12"/>
              </c:numCache>
            </c:numRef>
          </c:val>
          <c:smooth val="0"/>
        </c:ser>
        <c:ser>
          <c:idx val="5"/>
          <c:order val="5"/>
          <c:val>
            <c:numRef>
              <c:f>'12" No Bars'!$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H$1:$H$12</c:f>
              <c:numCache>
                <c:formatCode>General</c:formatCode>
                <c:ptCount val="12"/>
                <c:pt idx="0">
                  <c:v>0.38709675999999998</c:v>
                </c:pt>
                <c:pt idx="1">
                  <c:v>0.35483870000000001</c:v>
                </c:pt>
                <c:pt idx="2">
                  <c:v>0.38709675999999998</c:v>
                </c:pt>
                <c:pt idx="3">
                  <c:v>0.29032257</c:v>
                </c:pt>
                <c:pt idx="4">
                  <c:v>0.35483870000000001</c:v>
                </c:pt>
                <c:pt idx="5">
                  <c:v>0.38709675999999998</c:v>
                </c:pt>
                <c:pt idx="6">
                  <c:v>0.32258063999999997</c:v>
                </c:pt>
                <c:pt idx="7">
                  <c:v>0.38709675999999998</c:v>
                </c:pt>
                <c:pt idx="8">
                  <c:v>0.32258063999999997</c:v>
                </c:pt>
                <c:pt idx="9">
                  <c:v>0.32258063999999997</c:v>
                </c:pt>
                <c:pt idx="10">
                  <c:v>0.35483870000000001</c:v>
                </c:pt>
                <c:pt idx="11">
                  <c:v>0.38709675999999998</c:v>
                </c:pt>
              </c:numCache>
            </c:numRef>
          </c:val>
          <c:smooth val="0"/>
        </c:ser>
        <c:ser>
          <c:idx val="7"/>
          <c:order val="7"/>
          <c:val>
            <c:numRef>
              <c:f>'12" No Bars'!$I$1:$I$12</c:f>
              <c:numCache>
                <c:formatCode>General</c:formatCode>
                <c:ptCount val="12"/>
              </c:numCache>
            </c:numRef>
          </c:val>
          <c:smooth val="0"/>
        </c:ser>
        <c:ser>
          <c:idx val="8"/>
          <c:order val="8"/>
          <c:val>
            <c:numRef>
              <c:f>'12" No Bars'!$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K$1:$K$12</c:f>
              <c:numCache>
                <c:formatCode>General</c:formatCode>
                <c:ptCount val="12"/>
                <c:pt idx="0">
                  <c:v>0.35483870000000001</c:v>
                </c:pt>
                <c:pt idx="1">
                  <c:v>0.32258063999999997</c:v>
                </c:pt>
                <c:pt idx="2">
                  <c:v>0.38709675999999998</c:v>
                </c:pt>
                <c:pt idx="3">
                  <c:v>0.32258063999999997</c:v>
                </c:pt>
                <c:pt idx="4">
                  <c:v>0.32258063999999997</c:v>
                </c:pt>
                <c:pt idx="5">
                  <c:v>0.35483870000000001</c:v>
                </c:pt>
                <c:pt idx="6">
                  <c:v>0.32258063999999997</c:v>
                </c:pt>
                <c:pt idx="7">
                  <c:v>0.32258063999999997</c:v>
                </c:pt>
                <c:pt idx="8">
                  <c:v>0.32258063999999997</c:v>
                </c:pt>
                <c:pt idx="9">
                  <c:v>0.35483870000000001</c:v>
                </c:pt>
                <c:pt idx="10">
                  <c:v>0.32258063999999997</c:v>
                </c:pt>
                <c:pt idx="11">
                  <c:v>0.35483870000000001</c:v>
                </c:pt>
              </c:numCache>
            </c:numRef>
          </c:val>
          <c:smooth val="0"/>
        </c:ser>
        <c:ser>
          <c:idx val="10"/>
          <c:order val="10"/>
          <c:val>
            <c:numRef>
              <c:f>'12" No Bars'!$L$1:$L$12</c:f>
              <c:numCache>
                <c:formatCode>General</c:formatCode>
                <c:ptCount val="12"/>
              </c:numCache>
            </c:numRef>
          </c:val>
          <c:smooth val="0"/>
        </c:ser>
        <c:ser>
          <c:idx val="11"/>
          <c:order val="11"/>
          <c:val>
            <c:numRef>
              <c:f>'12" No Bars'!$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No Bars'!$N$1:$N$12</c:f>
              <c:numCache>
                <c:formatCode>General</c:formatCode>
                <c:ptCount val="12"/>
                <c:pt idx="0">
                  <c:v>0.35483870000000001</c:v>
                </c:pt>
                <c:pt idx="1">
                  <c:v>0.35483870000000001</c:v>
                </c:pt>
                <c:pt idx="2">
                  <c:v>0.38709675999999998</c:v>
                </c:pt>
                <c:pt idx="3">
                  <c:v>0.32258063999999997</c:v>
                </c:pt>
                <c:pt idx="4">
                  <c:v>0.35483870000000001</c:v>
                </c:pt>
                <c:pt idx="5">
                  <c:v>0.35483870000000001</c:v>
                </c:pt>
                <c:pt idx="6">
                  <c:v>0.32258063999999997</c:v>
                </c:pt>
                <c:pt idx="7">
                  <c:v>0.32258063999999997</c:v>
                </c:pt>
                <c:pt idx="8">
                  <c:v>0.35483870000000001</c:v>
                </c:pt>
                <c:pt idx="9">
                  <c:v>0.32258063999999997</c:v>
                </c:pt>
                <c:pt idx="10">
                  <c:v>0.29032257</c:v>
                </c:pt>
                <c:pt idx="11">
                  <c:v>0.35483870000000001</c:v>
                </c:pt>
              </c:numCache>
            </c:numRef>
          </c:val>
          <c:smooth val="0"/>
        </c:ser>
        <c:ser>
          <c:idx val="13"/>
          <c:order val="13"/>
          <c:val>
            <c:numRef>
              <c:f>'12" No Bars'!$O$1:$O$12</c:f>
              <c:numCache>
                <c:formatCode>General</c:formatCode>
                <c:ptCount val="12"/>
              </c:numCache>
            </c:numRef>
          </c:val>
          <c:smooth val="0"/>
        </c:ser>
        <c:ser>
          <c:idx val="14"/>
          <c:order val="14"/>
          <c:val>
            <c:numRef>
              <c:f>'12" No Bars'!$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Q$1:$Q$12</c:f>
              <c:numCache>
                <c:formatCode>General</c:formatCode>
                <c:ptCount val="12"/>
                <c:pt idx="0">
                  <c:v>0.35483870000000001</c:v>
                </c:pt>
                <c:pt idx="1">
                  <c:v>0.35483870000000001</c:v>
                </c:pt>
                <c:pt idx="2">
                  <c:v>0.35483870000000001</c:v>
                </c:pt>
                <c:pt idx="3">
                  <c:v>0.32258063999999997</c:v>
                </c:pt>
                <c:pt idx="4">
                  <c:v>0.38709675999999998</c:v>
                </c:pt>
                <c:pt idx="5">
                  <c:v>0.35483870000000001</c:v>
                </c:pt>
                <c:pt idx="6">
                  <c:v>0.38709675999999998</c:v>
                </c:pt>
                <c:pt idx="7">
                  <c:v>0.35483870000000001</c:v>
                </c:pt>
                <c:pt idx="8">
                  <c:v>0.32258063999999997</c:v>
                </c:pt>
                <c:pt idx="9">
                  <c:v>0.35483870000000001</c:v>
                </c:pt>
                <c:pt idx="10">
                  <c:v>0.32258063999999997</c:v>
                </c:pt>
                <c:pt idx="11">
                  <c:v>0.32258063999999997</c:v>
                </c:pt>
              </c:numCache>
            </c:numRef>
          </c:val>
          <c:smooth val="0"/>
        </c:ser>
        <c:ser>
          <c:idx val="16"/>
          <c:order val="16"/>
          <c:val>
            <c:numRef>
              <c:f>'12" No Bars'!$R$1:$R$12</c:f>
              <c:numCache>
                <c:formatCode>General</c:formatCode>
                <c:ptCount val="12"/>
              </c:numCache>
            </c:numRef>
          </c:val>
          <c:smooth val="0"/>
        </c:ser>
        <c:ser>
          <c:idx val="17"/>
          <c:order val="17"/>
          <c:val>
            <c:numRef>
              <c:f>'12" No Bars'!$S$1:$S$12</c:f>
              <c:numCache>
                <c:formatCode>General</c:formatCode>
                <c:ptCount val="12"/>
              </c:numCache>
            </c:numRef>
          </c:val>
          <c:smooth val="0"/>
        </c:ser>
        <c:ser>
          <c:idx val="18"/>
          <c:order val="18"/>
          <c:spPr>
            <a:ln>
              <a:noFill/>
            </a:ln>
          </c:spPr>
          <c:marker>
            <c:symbol val="x"/>
            <c:size val="7"/>
            <c:spPr>
              <a:ln>
                <a:solidFill>
                  <a:srgbClr val="4F81BD"/>
                </a:solidFill>
              </a:ln>
            </c:spPr>
          </c:marker>
          <c:val>
            <c:numRef>
              <c:f>'12" No Bars'!$T$1:$T$12</c:f>
              <c:numCache>
                <c:formatCode>General</c:formatCode>
                <c:ptCount val="12"/>
                <c:pt idx="0">
                  <c:v>0.38709675999999998</c:v>
                </c:pt>
                <c:pt idx="1">
                  <c:v>0.38709675999999998</c:v>
                </c:pt>
                <c:pt idx="2">
                  <c:v>0.38709675999999998</c:v>
                </c:pt>
                <c:pt idx="3">
                  <c:v>0.35483870000000001</c:v>
                </c:pt>
                <c:pt idx="4">
                  <c:v>0.32258063999999997</c:v>
                </c:pt>
                <c:pt idx="5">
                  <c:v>0.32258063999999997</c:v>
                </c:pt>
                <c:pt idx="6">
                  <c:v>0.35483870000000001</c:v>
                </c:pt>
                <c:pt idx="7">
                  <c:v>0.35483870000000001</c:v>
                </c:pt>
                <c:pt idx="8">
                  <c:v>0.32258063999999997</c:v>
                </c:pt>
                <c:pt idx="9">
                  <c:v>0.32258063999999997</c:v>
                </c:pt>
                <c:pt idx="10">
                  <c:v>0.35483870000000001</c:v>
                </c:pt>
                <c:pt idx="11">
                  <c:v>0.35483870000000001</c:v>
                </c:pt>
              </c:numCache>
            </c:numRef>
          </c:val>
          <c:smooth val="0"/>
        </c:ser>
        <c:ser>
          <c:idx val="19"/>
          <c:order val="19"/>
          <c:val>
            <c:numRef>
              <c:f>'12" No Bars'!$U$1:$U$12</c:f>
              <c:numCache>
                <c:formatCode>General</c:formatCode>
                <c:ptCount val="12"/>
              </c:numCache>
            </c:numRef>
          </c:val>
          <c:smooth val="0"/>
        </c:ser>
        <c:ser>
          <c:idx val="20"/>
          <c:order val="20"/>
          <c:val>
            <c:numRef>
              <c:f>'12" No Bars'!$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W$1:$W$12</c:f>
              <c:numCache>
                <c:formatCode>General</c:formatCode>
                <c:ptCount val="12"/>
                <c:pt idx="0">
                  <c:v>0.38709675999999998</c:v>
                </c:pt>
                <c:pt idx="1">
                  <c:v>0.38709675999999998</c:v>
                </c:pt>
                <c:pt idx="2">
                  <c:v>0.35483870000000001</c:v>
                </c:pt>
                <c:pt idx="3">
                  <c:v>0.35483870000000001</c:v>
                </c:pt>
                <c:pt idx="4">
                  <c:v>0.32258063999999997</c:v>
                </c:pt>
                <c:pt idx="5">
                  <c:v>0.35483870000000001</c:v>
                </c:pt>
                <c:pt idx="6">
                  <c:v>0.35483870000000001</c:v>
                </c:pt>
                <c:pt idx="7">
                  <c:v>0.35483870000000001</c:v>
                </c:pt>
                <c:pt idx="8">
                  <c:v>0.35483870000000001</c:v>
                </c:pt>
                <c:pt idx="9">
                  <c:v>0.32258063999999997</c:v>
                </c:pt>
                <c:pt idx="10">
                  <c:v>0.38709675999999998</c:v>
                </c:pt>
                <c:pt idx="11">
                  <c:v>0.35483870000000001</c:v>
                </c:pt>
              </c:numCache>
            </c:numRef>
          </c:val>
          <c:smooth val="0"/>
        </c:ser>
        <c:ser>
          <c:idx val="22"/>
          <c:order val="22"/>
          <c:val>
            <c:numRef>
              <c:f>'12" No Bars'!$X$1:$X$12</c:f>
              <c:numCache>
                <c:formatCode>General</c:formatCode>
                <c:ptCount val="12"/>
              </c:numCache>
            </c:numRef>
          </c:val>
          <c:smooth val="0"/>
        </c:ser>
        <c:ser>
          <c:idx val="23"/>
          <c:order val="23"/>
          <c:val>
            <c:numRef>
              <c:f>'12" No Bars'!$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Z$1:$Z$12</c:f>
              <c:numCache>
                <c:formatCode>General</c:formatCode>
                <c:ptCount val="12"/>
                <c:pt idx="0">
                  <c:v>0.38709675999999998</c:v>
                </c:pt>
                <c:pt idx="1">
                  <c:v>0.32258063999999997</c:v>
                </c:pt>
                <c:pt idx="2">
                  <c:v>0.29032257</c:v>
                </c:pt>
                <c:pt idx="3">
                  <c:v>0.35483870000000001</c:v>
                </c:pt>
                <c:pt idx="4">
                  <c:v>0.32258063999999997</c:v>
                </c:pt>
                <c:pt idx="5">
                  <c:v>0.38709675999999998</c:v>
                </c:pt>
                <c:pt idx="6">
                  <c:v>0.38709675999999998</c:v>
                </c:pt>
                <c:pt idx="7">
                  <c:v>0.32258063999999997</c:v>
                </c:pt>
                <c:pt idx="8">
                  <c:v>0.61290323999999996</c:v>
                </c:pt>
                <c:pt idx="9">
                  <c:v>0.35483870000000001</c:v>
                </c:pt>
                <c:pt idx="10">
                  <c:v>0.32258063999999997</c:v>
                </c:pt>
                <c:pt idx="11">
                  <c:v>0.38709675999999998</c:v>
                </c:pt>
              </c:numCache>
            </c:numRef>
          </c:val>
          <c:smooth val="0"/>
        </c:ser>
        <c:ser>
          <c:idx val="25"/>
          <c:order val="25"/>
          <c:val>
            <c:numRef>
              <c:f>'12" No Bars'!$AA$1:$AA$12</c:f>
              <c:numCache>
                <c:formatCode>General</c:formatCode>
                <c:ptCount val="12"/>
              </c:numCache>
            </c:numRef>
          </c:val>
          <c:smooth val="0"/>
        </c:ser>
        <c:ser>
          <c:idx val="26"/>
          <c:order val="26"/>
          <c:val>
            <c:numRef>
              <c:f>'12" No Bars'!$AB$1:$AB$12</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C$1:$AC$12</c:f>
              <c:numCache>
                <c:formatCode>General</c:formatCode>
                <c:ptCount val="12"/>
                <c:pt idx="0">
                  <c:v>0.38709675999999998</c:v>
                </c:pt>
                <c:pt idx="1">
                  <c:v>0.38709675999999998</c:v>
                </c:pt>
                <c:pt idx="2">
                  <c:v>0.35483870000000001</c:v>
                </c:pt>
                <c:pt idx="3">
                  <c:v>0.32258063999999997</c:v>
                </c:pt>
                <c:pt idx="4">
                  <c:v>0.35483870000000001</c:v>
                </c:pt>
                <c:pt idx="5">
                  <c:v>0.35483870000000001</c:v>
                </c:pt>
                <c:pt idx="6">
                  <c:v>0.38709675999999998</c:v>
                </c:pt>
                <c:pt idx="7">
                  <c:v>0.32258063999999997</c:v>
                </c:pt>
                <c:pt idx="8">
                  <c:v>0.32258063999999997</c:v>
                </c:pt>
                <c:pt idx="9">
                  <c:v>0.35483870000000001</c:v>
                </c:pt>
                <c:pt idx="10">
                  <c:v>0.32258063999999997</c:v>
                </c:pt>
                <c:pt idx="11">
                  <c:v>0.32258063999999997</c:v>
                </c:pt>
              </c:numCache>
            </c:numRef>
          </c:val>
          <c:smooth val="0"/>
        </c:ser>
        <c:ser>
          <c:idx val="28"/>
          <c:order val="28"/>
          <c:val>
            <c:numRef>
              <c:f>'12" No Bars'!$AD$1:$AD$12</c:f>
              <c:numCache>
                <c:formatCode>General</c:formatCode>
                <c:ptCount val="12"/>
              </c:numCache>
            </c:numRef>
          </c:val>
          <c:smooth val="0"/>
        </c:ser>
        <c:ser>
          <c:idx val="29"/>
          <c:order val="29"/>
          <c:val>
            <c:numRef>
              <c:f>'12" No Bars'!$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F$1:$AF$12</c:f>
              <c:numCache>
                <c:formatCode>General</c:formatCode>
                <c:ptCount val="12"/>
                <c:pt idx="0">
                  <c:v>0.35483870000000001</c:v>
                </c:pt>
                <c:pt idx="1">
                  <c:v>0.38709675999999998</c:v>
                </c:pt>
                <c:pt idx="2">
                  <c:v>0.29032257</c:v>
                </c:pt>
                <c:pt idx="3">
                  <c:v>0.32258063999999997</c:v>
                </c:pt>
                <c:pt idx="4">
                  <c:v>0.35483870000000001</c:v>
                </c:pt>
                <c:pt idx="5">
                  <c:v>0.32258063999999997</c:v>
                </c:pt>
                <c:pt idx="6">
                  <c:v>0.35483870000000001</c:v>
                </c:pt>
                <c:pt idx="7">
                  <c:v>0.35483870000000001</c:v>
                </c:pt>
                <c:pt idx="8">
                  <c:v>0.32258063999999997</c:v>
                </c:pt>
                <c:pt idx="9">
                  <c:v>0.32258063999999997</c:v>
                </c:pt>
                <c:pt idx="10">
                  <c:v>0.35483870000000001</c:v>
                </c:pt>
                <c:pt idx="11">
                  <c:v>0.32258063999999997</c:v>
                </c:pt>
              </c:numCache>
            </c:numRef>
          </c:val>
          <c:smooth val="0"/>
        </c:ser>
        <c:ser>
          <c:idx val="31"/>
          <c:order val="31"/>
          <c:val>
            <c:numRef>
              <c:f>'12" No Bars'!$AG$1:$AG$12</c:f>
              <c:numCache>
                <c:formatCode>General</c:formatCode>
                <c:ptCount val="12"/>
              </c:numCache>
            </c:numRef>
          </c:val>
          <c:smooth val="0"/>
        </c:ser>
        <c:ser>
          <c:idx val="32"/>
          <c:order val="32"/>
          <c:val>
            <c:numRef>
              <c:f>'12" No Bars'!$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I$1:$AI$12</c:f>
              <c:numCache>
                <c:formatCode>General</c:formatCode>
                <c:ptCount val="12"/>
                <c:pt idx="0">
                  <c:v>0.38709675999999998</c:v>
                </c:pt>
                <c:pt idx="1">
                  <c:v>0.35483870000000001</c:v>
                </c:pt>
                <c:pt idx="2">
                  <c:v>0.38709675999999998</c:v>
                </c:pt>
                <c:pt idx="3">
                  <c:v>0.32258063999999997</c:v>
                </c:pt>
                <c:pt idx="4">
                  <c:v>0.38709675999999998</c:v>
                </c:pt>
                <c:pt idx="5">
                  <c:v>0.35483870000000001</c:v>
                </c:pt>
                <c:pt idx="6">
                  <c:v>0.32258063999999997</c:v>
                </c:pt>
                <c:pt idx="7">
                  <c:v>0.35483870000000001</c:v>
                </c:pt>
                <c:pt idx="8">
                  <c:v>0.35483870000000001</c:v>
                </c:pt>
                <c:pt idx="9">
                  <c:v>0.32258063999999997</c:v>
                </c:pt>
                <c:pt idx="10">
                  <c:v>0.32258063999999997</c:v>
                </c:pt>
                <c:pt idx="11">
                  <c:v>0.32258063999999997</c:v>
                </c:pt>
              </c:numCache>
            </c:numRef>
          </c:val>
          <c:smooth val="0"/>
        </c:ser>
        <c:ser>
          <c:idx val="34"/>
          <c:order val="34"/>
          <c:val>
            <c:numRef>
              <c:f>'12" No Bars'!$AJ$1:$AJ$12</c:f>
              <c:numCache>
                <c:formatCode>General</c:formatCode>
                <c:ptCount val="12"/>
              </c:numCache>
            </c:numRef>
          </c:val>
          <c:smooth val="0"/>
        </c:ser>
        <c:ser>
          <c:idx val="35"/>
          <c:order val="35"/>
          <c:val>
            <c:numRef>
              <c:f>'12" No Bars'!$AK$1:$AK$12</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L$1:$AL$12</c:f>
              <c:numCache>
                <c:formatCode>General</c:formatCode>
                <c:ptCount val="12"/>
                <c:pt idx="0">
                  <c:v>0.38709675999999998</c:v>
                </c:pt>
                <c:pt idx="1">
                  <c:v>0.35483870000000001</c:v>
                </c:pt>
                <c:pt idx="2">
                  <c:v>0.38709675999999998</c:v>
                </c:pt>
                <c:pt idx="3">
                  <c:v>0.32258063999999997</c:v>
                </c:pt>
                <c:pt idx="4">
                  <c:v>0.35483870000000001</c:v>
                </c:pt>
                <c:pt idx="5">
                  <c:v>0.32258063999999997</c:v>
                </c:pt>
                <c:pt idx="6">
                  <c:v>0.38709675999999998</c:v>
                </c:pt>
                <c:pt idx="7">
                  <c:v>0.35483870000000001</c:v>
                </c:pt>
                <c:pt idx="8">
                  <c:v>0.32258063999999997</c:v>
                </c:pt>
                <c:pt idx="9">
                  <c:v>0.29032257</c:v>
                </c:pt>
                <c:pt idx="10">
                  <c:v>0.32258063999999997</c:v>
                </c:pt>
                <c:pt idx="11">
                  <c:v>0.32258063999999997</c:v>
                </c:pt>
              </c:numCache>
            </c:numRef>
          </c:val>
          <c:smooth val="0"/>
        </c:ser>
        <c:ser>
          <c:idx val="37"/>
          <c:order val="37"/>
          <c:val>
            <c:numRef>
              <c:f>'12" No Bars'!$AM$1:$AM$12</c:f>
              <c:numCache>
                <c:formatCode>General</c:formatCode>
                <c:ptCount val="12"/>
              </c:numCache>
            </c:numRef>
          </c:val>
          <c:smooth val="0"/>
        </c:ser>
        <c:ser>
          <c:idx val="38"/>
          <c:order val="38"/>
          <c:val>
            <c:numRef>
              <c:f>'12" No Bars'!$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O$1:$AO$12</c:f>
              <c:numCache>
                <c:formatCode>General</c:formatCode>
                <c:ptCount val="12"/>
                <c:pt idx="0">
                  <c:v>0.38709675999999998</c:v>
                </c:pt>
                <c:pt idx="1">
                  <c:v>0.35483870000000001</c:v>
                </c:pt>
                <c:pt idx="2">
                  <c:v>0.32258063999999997</c:v>
                </c:pt>
                <c:pt idx="3">
                  <c:v>0.32258063999999997</c:v>
                </c:pt>
                <c:pt idx="4">
                  <c:v>0.38709675999999998</c:v>
                </c:pt>
                <c:pt idx="5">
                  <c:v>0.38709675999999998</c:v>
                </c:pt>
                <c:pt idx="6">
                  <c:v>0.35483870000000001</c:v>
                </c:pt>
                <c:pt idx="7">
                  <c:v>0.38709675999999998</c:v>
                </c:pt>
                <c:pt idx="8">
                  <c:v>0.32258063999999997</c:v>
                </c:pt>
                <c:pt idx="9">
                  <c:v>0.29032257</c:v>
                </c:pt>
                <c:pt idx="10">
                  <c:v>0.38709675999999998</c:v>
                </c:pt>
                <c:pt idx="11">
                  <c:v>0.32258063999999997</c:v>
                </c:pt>
              </c:numCache>
            </c:numRef>
          </c:val>
          <c:smooth val="0"/>
        </c:ser>
        <c:ser>
          <c:idx val="40"/>
          <c:order val="40"/>
          <c:val>
            <c:numRef>
              <c:f>'12" No Bars'!$AP$1:$AP$12</c:f>
              <c:numCache>
                <c:formatCode>General</c:formatCode>
                <c:ptCount val="12"/>
              </c:numCache>
            </c:numRef>
          </c:val>
          <c:smooth val="0"/>
        </c:ser>
        <c:ser>
          <c:idx val="41"/>
          <c:order val="41"/>
          <c:val>
            <c:numRef>
              <c:f>'12" No Bars'!$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R$1:$AR$12</c:f>
              <c:numCache>
                <c:formatCode>General</c:formatCode>
                <c:ptCount val="12"/>
                <c:pt idx="0">
                  <c:v>0.38709675999999998</c:v>
                </c:pt>
                <c:pt idx="1">
                  <c:v>0.38709675999999998</c:v>
                </c:pt>
                <c:pt idx="2">
                  <c:v>0.38709675999999998</c:v>
                </c:pt>
                <c:pt idx="3">
                  <c:v>0.35483870000000001</c:v>
                </c:pt>
                <c:pt idx="4">
                  <c:v>0.32258063999999997</c:v>
                </c:pt>
                <c:pt idx="5">
                  <c:v>0.35483870000000001</c:v>
                </c:pt>
                <c:pt idx="6">
                  <c:v>0.32258063999999997</c:v>
                </c:pt>
                <c:pt idx="7">
                  <c:v>0.38709675999999998</c:v>
                </c:pt>
                <c:pt idx="8">
                  <c:v>0.32258063999999997</c:v>
                </c:pt>
                <c:pt idx="9">
                  <c:v>0.35483870000000001</c:v>
                </c:pt>
                <c:pt idx="10">
                  <c:v>0.35483870000000001</c:v>
                </c:pt>
                <c:pt idx="11">
                  <c:v>0.29032257</c:v>
                </c:pt>
              </c:numCache>
            </c:numRef>
          </c:val>
          <c:smooth val="0"/>
        </c:ser>
        <c:ser>
          <c:idx val="43"/>
          <c:order val="43"/>
          <c:val>
            <c:numRef>
              <c:f>'12" No Bars'!$AS$1:$AS$12</c:f>
              <c:numCache>
                <c:formatCode>General</c:formatCode>
                <c:ptCount val="12"/>
              </c:numCache>
            </c:numRef>
          </c:val>
          <c:smooth val="0"/>
        </c:ser>
        <c:ser>
          <c:idx val="44"/>
          <c:order val="44"/>
          <c:val>
            <c:numRef>
              <c:f>'12" No Bars'!$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U$1:$AU$12</c:f>
              <c:numCache>
                <c:formatCode>General</c:formatCode>
                <c:ptCount val="12"/>
                <c:pt idx="0">
                  <c:v>0.38709675999999998</c:v>
                </c:pt>
                <c:pt idx="1">
                  <c:v>0.38709675999999998</c:v>
                </c:pt>
                <c:pt idx="2">
                  <c:v>0.35483870000000001</c:v>
                </c:pt>
                <c:pt idx="3">
                  <c:v>0.35483870000000001</c:v>
                </c:pt>
                <c:pt idx="4">
                  <c:v>0.35483870000000001</c:v>
                </c:pt>
                <c:pt idx="5">
                  <c:v>0.38709675999999998</c:v>
                </c:pt>
                <c:pt idx="6">
                  <c:v>0.32258063999999997</c:v>
                </c:pt>
                <c:pt idx="7">
                  <c:v>0.32258063999999997</c:v>
                </c:pt>
                <c:pt idx="8">
                  <c:v>0.35483870000000001</c:v>
                </c:pt>
                <c:pt idx="9">
                  <c:v>0.32258063999999997</c:v>
                </c:pt>
                <c:pt idx="10">
                  <c:v>0.32258063999999997</c:v>
                </c:pt>
                <c:pt idx="11">
                  <c:v>0.35483870000000001</c:v>
                </c:pt>
              </c:numCache>
            </c:numRef>
          </c:val>
          <c:smooth val="0"/>
        </c:ser>
        <c:ser>
          <c:idx val="46"/>
          <c:order val="46"/>
          <c:val>
            <c:numRef>
              <c:f>'12" No Bars'!$AV$1:$AV$12</c:f>
              <c:numCache>
                <c:formatCode>General</c:formatCode>
                <c:ptCount val="12"/>
              </c:numCache>
            </c:numRef>
          </c:val>
          <c:smooth val="0"/>
        </c:ser>
        <c:ser>
          <c:idx val="47"/>
          <c:order val="47"/>
          <c:val>
            <c:numRef>
              <c:f>'12" No Bars'!$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X$1:$AX$12</c:f>
              <c:numCache>
                <c:formatCode>General</c:formatCode>
                <c:ptCount val="12"/>
                <c:pt idx="0">
                  <c:v>0.35483870000000001</c:v>
                </c:pt>
                <c:pt idx="1">
                  <c:v>0.38709675999999998</c:v>
                </c:pt>
                <c:pt idx="2">
                  <c:v>0.35483870000000001</c:v>
                </c:pt>
                <c:pt idx="3">
                  <c:v>0.32258063999999997</c:v>
                </c:pt>
                <c:pt idx="4">
                  <c:v>0.38709675999999998</c:v>
                </c:pt>
                <c:pt idx="5">
                  <c:v>0.32258063999999997</c:v>
                </c:pt>
                <c:pt idx="6">
                  <c:v>0.35483870000000001</c:v>
                </c:pt>
                <c:pt idx="7">
                  <c:v>0.35483870000000001</c:v>
                </c:pt>
                <c:pt idx="8">
                  <c:v>0.38709675999999998</c:v>
                </c:pt>
                <c:pt idx="9">
                  <c:v>0.35483870000000001</c:v>
                </c:pt>
                <c:pt idx="10">
                  <c:v>0.35483870000000001</c:v>
                </c:pt>
                <c:pt idx="11">
                  <c:v>0.32258063999999997</c:v>
                </c:pt>
              </c:numCache>
            </c:numRef>
          </c:val>
          <c:smooth val="0"/>
        </c:ser>
        <c:ser>
          <c:idx val="49"/>
          <c:order val="49"/>
          <c:val>
            <c:numRef>
              <c:f>'12" No Bars'!$AY$1:$AY$12</c:f>
              <c:numCache>
                <c:formatCode>General</c:formatCode>
                <c:ptCount val="12"/>
              </c:numCache>
            </c:numRef>
          </c:val>
          <c:smooth val="0"/>
        </c:ser>
        <c:ser>
          <c:idx val="50"/>
          <c:order val="50"/>
          <c:val>
            <c:numRef>
              <c:f>'12" No Bars'!$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A$1:$BA$12</c:f>
              <c:numCache>
                <c:formatCode>General</c:formatCode>
                <c:ptCount val="12"/>
                <c:pt idx="0">
                  <c:v>0.38709675999999998</c:v>
                </c:pt>
                <c:pt idx="1">
                  <c:v>0.35483870000000001</c:v>
                </c:pt>
                <c:pt idx="2">
                  <c:v>0.32258063999999997</c:v>
                </c:pt>
                <c:pt idx="3">
                  <c:v>0.35483870000000001</c:v>
                </c:pt>
                <c:pt idx="4">
                  <c:v>0.38709675999999998</c:v>
                </c:pt>
                <c:pt idx="5">
                  <c:v>0.35483870000000001</c:v>
                </c:pt>
                <c:pt idx="6">
                  <c:v>0.29032257</c:v>
                </c:pt>
                <c:pt idx="7">
                  <c:v>0.38709675999999998</c:v>
                </c:pt>
                <c:pt idx="8">
                  <c:v>0.32258063999999997</c:v>
                </c:pt>
                <c:pt idx="9">
                  <c:v>0.32258063999999997</c:v>
                </c:pt>
                <c:pt idx="10">
                  <c:v>0.35483870000000001</c:v>
                </c:pt>
                <c:pt idx="11">
                  <c:v>0.35483870000000001</c:v>
                </c:pt>
              </c:numCache>
            </c:numRef>
          </c:val>
          <c:smooth val="0"/>
        </c:ser>
        <c:ser>
          <c:idx val="52"/>
          <c:order val="52"/>
          <c:val>
            <c:numRef>
              <c:f>'12" No Bars'!$BB$1:$BB$12</c:f>
              <c:numCache>
                <c:formatCode>General</c:formatCode>
                <c:ptCount val="12"/>
              </c:numCache>
            </c:numRef>
          </c:val>
          <c:smooth val="0"/>
        </c:ser>
        <c:ser>
          <c:idx val="53"/>
          <c:order val="53"/>
          <c:val>
            <c:numRef>
              <c:f>'12" No Bars'!$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D$1:$BD$12</c:f>
              <c:numCache>
                <c:formatCode>General</c:formatCode>
                <c:ptCount val="12"/>
                <c:pt idx="0">
                  <c:v>0.38709675999999998</c:v>
                </c:pt>
                <c:pt idx="1">
                  <c:v>0.38709675999999998</c:v>
                </c:pt>
                <c:pt idx="2">
                  <c:v>0.35483870000000001</c:v>
                </c:pt>
                <c:pt idx="3">
                  <c:v>0.35483870000000001</c:v>
                </c:pt>
                <c:pt idx="4">
                  <c:v>0.32258063999999997</c:v>
                </c:pt>
                <c:pt idx="5">
                  <c:v>0.35483870000000001</c:v>
                </c:pt>
                <c:pt idx="6">
                  <c:v>0.32258063999999997</c:v>
                </c:pt>
                <c:pt idx="7">
                  <c:v>0.32258063999999997</c:v>
                </c:pt>
                <c:pt idx="8">
                  <c:v>0.35483870000000001</c:v>
                </c:pt>
                <c:pt idx="9">
                  <c:v>0.58064514</c:v>
                </c:pt>
                <c:pt idx="10">
                  <c:v>0.29032257</c:v>
                </c:pt>
                <c:pt idx="11">
                  <c:v>0.32258063999999997</c:v>
                </c:pt>
              </c:numCache>
            </c:numRef>
          </c:val>
          <c:smooth val="0"/>
        </c:ser>
        <c:dLbls>
          <c:showLegendKey val="0"/>
          <c:showVal val="0"/>
          <c:showCatName val="0"/>
          <c:showSerName val="0"/>
          <c:showPercent val="0"/>
          <c:showBubbleSize val="0"/>
        </c:dLbls>
        <c:marker val="1"/>
        <c:smooth val="0"/>
        <c:axId val="122541184"/>
        <c:axId val="122543104"/>
      </c:lineChart>
      <c:catAx>
        <c:axId val="122541184"/>
        <c:scaling>
          <c:orientation val="minMax"/>
        </c:scaling>
        <c:delete val="0"/>
        <c:axPos val="b"/>
        <c:majorTickMark val="out"/>
        <c:minorTickMark val="none"/>
        <c:tickLblPos val="nextTo"/>
        <c:crossAx val="122543104"/>
        <c:crosses val="autoZero"/>
        <c:auto val="1"/>
        <c:lblAlgn val="ctr"/>
        <c:lblOffset val="100"/>
        <c:noMultiLvlLbl val="0"/>
      </c:catAx>
      <c:valAx>
        <c:axId val="122543104"/>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122541184"/>
        <c:crosses val="autoZero"/>
        <c:crossBetween val="between"/>
      </c:valAx>
    </c:plotArea>
    <c:plotVisOnly val="1"/>
    <c:dispBlanksAs val="gap"/>
    <c:showDLblsOverMax val="0"/>
  </c:chart>
  <c:spPr>
    <a:ln w="28575">
      <a:solidFill>
        <a:sysClr val="windowText" lastClr="000000"/>
      </a:solid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B$1:$B$12</c:f>
              <c:numCache>
                <c:formatCode>General</c:formatCode>
                <c:ptCount val="12"/>
                <c:pt idx="0">
                  <c:v>0.25806449999999997</c:v>
                </c:pt>
                <c:pt idx="1">
                  <c:v>0.25806449999999997</c:v>
                </c:pt>
                <c:pt idx="2">
                  <c:v>0.25806449999999997</c:v>
                </c:pt>
                <c:pt idx="3">
                  <c:v>0.25806449999999997</c:v>
                </c:pt>
                <c:pt idx="4">
                  <c:v>0.25806449999999997</c:v>
                </c:pt>
                <c:pt idx="5">
                  <c:v>0.22580644</c:v>
                </c:pt>
                <c:pt idx="6">
                  <c:v>0.22580644</c:v>
                </c:pt>
                <c:pt idx="7">
                  <c:v>0.25806449999999997</c:v>
                </c:pt>
                <c:pt idx="8">
                  <c:v>0.25806449999999997</c:v>
                </c:pt>
                <c:pt idx="9">
                  <c:v>0.25806449999999997</c:v>
                </c:pt>
                <c:pt idx="10">
                  <c:v>0.25806449999999997</c:v>
                </c:pt>
                <c:pt idx="11">
                  <c:v>0.25806449999999997</c:v>
                </c:pt>
              </c:numCache>
            </c:numRef>
          </c:val>
          <c:smooth val="0"/>
        </c:ser>
        <c:ser>
          <c:idx val="1"/>
          <c:order val="1"/>
          <c:val>
            <c:numRef>
              <c:f>'9" No Bars'!$C$1:$C$12</c:f>
              <c:numCache>
                <c:formatCode>General</c:formatCode>
                <c:ptCount val="12"/>
              </c:numCache>
            </c:numRef>
          </c:val>
          <c:smooth val="0"/>
        </c:ser>
        <c:ser>
          <c:idx val="2"/>
          <c:order val="2"/>
          <c:val>
            <c:numRef>
              <c:f>'9" No Bars'!$D$1:$D$12</c:f>
              <c:numCache>
                <c:formatCode>General</c:formatCode>
                <c:ptCount val="12"/>
              </c:numCache>
            </c:numRef>
          </c:val>
          <c:smooth val="0"/>
        </c:ser>
        <c:ser>
          <c:idx val="3"/>
          <c:order val="3"/>
          <c:spPr>
            <a:ln>
              <a:noFill/>
            </a:ln>
          </c:spPr>
          <c:marker>
            <c:symbol val="x"/>
            <c:size val="7"/>
            <c:spPr>
              <a:ln>
                <a:solidFill>
                  <a:srgbClr val="4F81BD"/>
                </a:solidFill>
              </a:ln>
            </c:spPr>
          </c:marker>
          <c:val>
            <c:numRef>
              <c:f>'9" No Bars'!$E$1:$E$12</c:f>
              <c:numCache>
                <c:formatCode>General</c:formatCode>
                <c:ptCount val="12"/>
                <c:pt idx="0">
                  <c:v>0.22580644</c:v>
                </c:pt>
                <c:pt idx="1">
                  <c:v>0.22580644</c:v>
                </c:pt>
                <c:pt idx="2">
                  <c:v>0.25806449999999997</c:v>
                </c:pt>
                <c:pt idx="3">
                  <c:v>0.25806449999999997</c:v>
                </c:pt>
                <c:pt idx="4">
                  <c:v>0.22580644</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4"/>
          <c:order val="4"/>
          <c:val>
            <c:numRef>
              <c:f>'9" No Bars'!$F$1:$F$12</c:f>
              <c:numCache>
                <c:formatCode>General</c:formatCode>
                <c:ptCount val="12"/>
              </c:numCache>
            </c:numRef>
          </c:val>
          <c:smooth val="0"/>
        </c:ser>
        <c:ser>
          <c:idx val="5"/>
          <c:order val="5"/>
          <c:val>
            <c:numRef>
              <c:f>'9" No Bars'!$G$1:$G$12</c:f>
              <c:numCache>
                <c:formatCode>General</c:formatCode>
                <c:ptCount val="12"/>
              </c:numCache>
            </c:numRef>
          </c:val>
          <c:smooth val="0"/>
        </c:ser>
        <c:ser>
          <c:idx val="6"/>
          <c:order val="6"/>
          <c:spPr>
            <a:ln>
              <a:noFill/>
            </a:ln>
          </c:spPr>
          <c:marker>
            <c:symbol val="x"/>
            <c:size val="7"/>
            <c:spPr>
              <a:ln>
                <a:solidFill>
                  <a:srgbClr val="4F81BD"/>
                </a:solidFill>
              </a:ln>
            </c:spPr>
          </c:marker>
          <c:val>
            <c:numRef>
              <c:f>'9" No Bars'!$H$1:$H$12</c:f>
              <c:numCache>
                <c:formatCode>General</c:formatCode>
                <c:ptCount val="12"/>
                <c:pt idx="0">
                  <c:v>0.25806449999999997</c:v>
                </c:pt>
                <c:pt idx="1">
                  <c:v>0.22580644</c:v>
                </c:pt>
                <c:pt idx="2">
                  <c:v>0.25806449999999997</c:v>
                </c:pt>
                <c:pt idx="3">
                  <c:v>0.25806449999999997</c:v>
                </c:pt>
                <c:pt idx="4">
                  <c:v>0.25806449999999997</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7"/>
          <c:order val="7"/>
          <c:val>
            <c:numRef>
              <c:f>'9" No Bars'!$I$1:$I$12</c:f>
              <c:numCache>
                <c:formatCode>General</c:formatCode>
                <c:ptCount val="12"/>
              </c:numCache>
            </c:numRef>
          </c:val>
          <c:smooth val="0"/>
        </c:ser>
        <c:ser>
          <c:idx val="8"/>
          <c:order val="8"/>
          <c:val>
            <c:numRef>
              <c:f>'9" No Bars'!$J$1:$J$12</c:f>
              <c:numCache>
                <c:formatCode>General</c:formatCode>
                <c:ptCount val="12"/>
              </c:numCache>
            </c:numRef>
          </c:val>
          <c:smooth val="0"/>
        </c:ser>
        <c:ser>
          <c:idx val="9"/>
          <c:order val="9"/>
          <c:spPr>
            <a:ln>
              <a:noFill/>
            </a:ln>
          </c:spPr>
          <c:marker>
            <c:symbol val="x"/>
            <c:size val="7"/>
            <c:spPr>
              <a:ln>
                <a:solidFill>
                  <a:srgbClr val="4F81BD"/>
                </a:solidFill>
              </a:ln>
            </c:spPr>
          </c:marker>
          <c:val>
            <c:numRef>
              <c:f>'9" No Bars'!$K$1:$K$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25806449999999997</c:v>
                </c:pt>
                <c:pt idx="9">
                  <c:v>0.25806449999999997</c:v>
                </c:pt>
                <c:pt idx="10">
                  <c:v>0.25806449999999997</c:v>
                </c:pt>
                <c:pt idx="11">
                  <c:v>0.22580644</c:v>
                </c:pt>
              </c:numCache>
            </c:numRef>
          </c:val>
          <c:smooth val="0"/>
        </c:ser>
        <c:ser>
          <c:idx val="10"/>
          <c:order val="10"/>
          <c:val>
            <c:numRef>
              <c:f>'9" No Bars'!$L$1:$L$12</c:f>
              <c:numCache>
                <c:formatCode>General</c:formatCode>
                <c:ptCount val="12"/>
              </c:numCache>
            </c:numRef>
          </c:val>
          <c:smooth val="0"/>
        </c:ser>
        <c:ser>
          <c:idx val="11"/>
          <c:order val="11"/>
          <c:val>
            <c:numRef>
              <c:f>'9" No Bars'!$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No Bars'!$N$1:$N$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3"/>
          <c:order val="13"/>
          <c:val>
            <c:numRef>
              <c:f>'9" No Bars'!$O$1:$O$12</c:f>
              <c:numCache>
                <c:formatCode>General</c:formatCode>
                <c:ptCount val="12"/>
              </c:numCache>
            </c:numRef>
          </c:val>
          <c:smooth val="0"/>
        </c:ser>
        <c:ser>
          <c:idx val="14"/>
          <c:order val="14"/>
          <c:val>
            <c:numRef>
              <c:f>'9" No Bars'!$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Q$1:$Q$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2580644</c:v>
                </c:pt>
                <c:pt idx="8">
                  <c:v>0.25806449999999997</c:v>
                </c:pt>
                <c:pt idx="9">
                  <c:v>0.22580644</c:v>
                </c:pt>
                <c:pt idx="10">
                  <c:v>0.25806449999999997</c:v>
                </c:pt>
                <c:pt idx="11">
                  <c:v>0.25806449999999997</c:v>
                </c:pt>
              </c:numCache>
            </c:numRef>
          </c:val>
          <c:smooth val="0"/>
        </c:ser>
        <c:ser>
          <c:idx val="16"/>
          <c:order val="16"/>
          <c:val>
            <c:numRef>
              <c:f>'9" No Bars'!$R$1:$R$12</c:f>
              <c:numCache>
                <c:formatCode>General</c:formatCode>
                <c:ptCount val="12"/>
              </c:numCache>
            </c:numRef>
          </c:val>
          <c:smooth val="0"/>
        </c:ser>
        <c:ser>
          <c:idx val="17"/>
          <c:order val="17"/>
          <c:val>
            <c:numRef>
              <c:f>'9" No Bars'!$S$1:$S$12</c:f>
              <c:numCache>
                <c:formatCode>General</c:formatCode>
                <c:ptCount val="12"/>
              </c:numCache>
            </c:numRef>
          </c:val>
          <c:smooth val="0"/>
        </c:ser>
        <c:ser>
          <c:idx val="18"/>
          <c:order val="18"/>
          <c:spPr>
            <a:ln>
              <a:noFill/>
            </a:ln>
          </c:spPr>
          <c:marker>
            <c:symbol val="x"/>
            <c:size val="7"/>
            <c:spPr>
              <a:ln>
                <a:solidFill>
                  <a:srgbClr val="4F81BD"/>
                </a:solidFill>
              </a:ln>
            </c:spPr>
          </c:marker>
          <c:val>
            <c:numRef>
              <c:f>'9" No Bars'!$T$1:$T$12</c:f>
              <c:numCache>
                <c:formatCode>General</c:formatCode>
                <c:ptCount val="12"/>
                <c:pt idx="0">
                  <c:v>0.25806449999999997</c:v>
                </c:pt>
                <c:pt idx="1">
                  <c:v>0.25806449999999997</c:v>
                </c:pt>
                <c:pt idx="2">
                  <c:v>0.25806449999999997</c:v>
                </c:pt>
                <c:pt idx="3">
                  <c:v>0.25806449999999997</c:v>
                </c:pt>
                <c:pt idx="4">
                  <c:v>0.25806449999999997</c:v>
                </c:pt>
                <c:pt idx="5">
                  <c:v>0.22580644</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9"/>
          <c:order val="19"/>
          <c:val>
            <c:numRef>
              <c:f>'9" No Bars'!$U$1:$U$12</c:f>
              <c:numCache>
                <c:formatCode>General</c:formatCode>
                <c:ptCount val="12"/>
              </c:numCache>
            </c:numRef>
          </c:val>
          <c:smooth val="0"/>
        </c:ser>
        <c:ser>
          <c:idx val="20"/>
          <c:order val="20"/>
          <c:val>
            <c:numRef>
              <c:f>'9" No Bars'!$V$1:$V$12</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W$1:$W$12</c:f>
              <c:numCache>
                <c:formatCode>General</c:formatCode>
                <c:ptCount val="12"/>
                <c:pt idx="0">
                  <c:v>0.25806449999999997</c:v>
                </c:pt>
                <c:pt idx="1">
                  <c:v>0.22580644</c:v>
                </c:pt>
                <c:pt idx="2">
                  <c:v>0.25806449999999997</c:v>
                </c:pt>
                <c:pt idx="3">
                  <c:v>0.25806449999999997</c:v>
                </c:pt>
                <c:pt idx="4">
                  <c:v>0.25806449999999997</c:v>
                </c:pt>
                <c:pt idx="5">
                  <c:v>0.25806449999999997</c:v>
                </c:pt>
                <c:pt idx="6">
                  <c:v>0.25806449999999997</c:v>
                </c:pt>
                <c:pt idx="7">
                  <c:v>0.22580644</c:v>
                </c:pt>
                <c:pt idx="8">
                  <c:v>0.25806449999999997</c:v>
                </c:pt>
                <c:pt idx="9">
                  <c:v>0.22580644</c:v>
                </c:pt>
                <c:pt idx="10">
                  <c:v>0.22580644</c:v>
                </c:pt>
                <c:pt idx="11">
                  <c:v>0.25806449999999997</c:v>
                </c:pt>
              </c:numCache>
            </c:numRef>
          </c:val>
          <c:smooth val="0"/>
        </c:ser>
        <c:ser>
          <c:idx val="22"/>
          <c:order val="22"/>
          <c:val>
            <c:numRef>
              <c:f>'9" No Bars'!$X$1:$X$12</c:f>
              <c:numCache>
                <c:formatCode>General</c:formatCode>
                <c:ptCount val="12"/>
              </c:numCache>
            </c:numRef>
          </c:val>
          <c:smooth val="0"/>
        </c:ser>
        <c:ser>
          <c:idx val="23"/>
          <c:order val="23"/>
          <c:val>
            <c:numRef>
              <c:f>'9" No Bars'!$Y$1:$Y$12</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Z$1:$Z$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5806449999999997</c:v>
                </c:pt>
                <c:pt idx="8">
                  <c:v>0.25806449999999997</c:v>
                </c:pt>
                <c:pt idx="9">
                  <c:v>0.25806449999999997</c:v>
                </c:pt>
                <c:pt idx="10">
                  <c:v>0.25806449999999997</c:v>
                </c:pt>
                <c:pt idx="11">
                  <c:v>0.25806449999999997</c:v>
                </c:pt>
              </c:numCache>
            </c:numRef>
          </c:val>
          <c:smooth val="0"/>
        </c:ser>
        <c:ser>
          <c:idx val="25"/>
          <c:order val="25"/>
          <c:val>
            <c:numRef>
              <c:f>'9" No Bars'!$AA$1:$AA$12</c:f>
              <c:numCache>
                <c:formatCode>General</c:formatCode>
                <c:ptCount val="12"/>
              </c:numCache>
            </c:numRef>
          </c:val>
          <c:smooth val="0"/>
        </c:ser>
        <c:ser>
          <c:idx val="26"/>
          <c:order val="26"/>
          <c:val>
            <c:numRef>
              <c:f>'9" No Bars'!$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C$1:$AC$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5806449999999997</c:v>
                </c:pt>
                <c:pt idx="8">
                  <c:v>0.25806449999999997</c:v>
                </c:pt>
                <c:pt idx="9">
                  <c:v>0.22580644</c:v>
                </c:pt>
                <c:pt idx="10">
                  <c:v>0.25806449999999997</c:v>
                </c:pt>
                <c:pt idx="11">
                  <c:v>0.22580644</c:v>
                </c:pt>
              </c:numCache>
            </c:numRef>
          </c:val>
          <c:smooth val="0"/>
        </c:ser>
        <c:ser>
          <c:idx val="28"/>
          <c:order val="28"/>
          <c:val>
            <c:numRef>
              <c:f>'9" No Bars'!$AD$1:$AD$12</c:f>
              <c:numCache>
                <c:formatCode>General</c:formatCode>
                <c:ptCount val="12"/>
              </c:numCache>
            </c:numRef>
          </c:val>
          <c:smooth val="0"/>
        </c:ser>
        <c:ser>
          <c:idx val="29"/>
          <c:order val="29"/>
          <c:val>
            <c:numRef>
              <c:f>'9" No Bars'!$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No Bars'!$AF$1:$AF$12</c:f>
              <c:numCache>
                <c:formatCode>General</c:formatCode>
                <c:ptCount val="12"/>
                <c:pt idx="0">
                  <c:v>0.25806449999999997</c:v>
                </c:pt>
                <c:pt idx="1">
                  <c:v>0.25806449999999997</c:v>
                </c:pt>
                <c:pt idx="2">
                  <c:v>0.25806449999999997</c:v>
                </c:pt>
                <c:pt idx="3">
                  <c:v>0.25806449999999997</c:v>
                </c:pt>
                <c:pt idx="4">
                  <c:v>0.22580644</c:v>
                </c:pt>
                <c:pt idx="5">
                  <c:v>0.25806449999999997</c:v>
                </c:pt>
                <c:pt idx="6">
                  <c:v>0.22580644</c:v>
                </c:pt>
                <c:pt idx="7">
                  <c:v>0.25806449999999997</c:v>
                </c:pt>
                <c:pt idx="8">
                  <c:v>0.25806449999999997</c:v>
                </c:pt>
                <c:pt idx="9">
                  <c:v>0.25806449999999997</c:v>
                </c:pt>
                <c:pt idx="10">
                  <c:v>0.25806449999999997</c:v>
                </c:pt>
                <c:pt idx="11">
                  <c:v>0.25806449999999997</c:v>
                </c:pt>
              </c:numCache>
            </c:numRef>
          </c:val>
          <c:smooth val="0"/>
        </c:ser>
        <c:ser>
          <c:idx val="31"/>
          <c:order val="31"/>
          <c:val>
            <c:numRef>
              <c:f>'9" No Bars'!$AG$1:$AG$12</c:f>
              <c:numCache>
                <c:formatCode>General</c:formatCode>
                <c:ptCount val="12"/>
              </c:numCache>
            </c:numRef>
          </c:val>
          <c:smooth val="0"/>
        </c:ser>
        <c:ser>
          <c:idx val="32"/>
          <c:order val="32"/>
          <c:val>
            <c:numRef>
              <c:f>'9" No Bars'!$AH$1:$AH$12</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I$1:$AI$12</c:f>
              <c:numCache>
                <c:formatCode>General</c:formatCode>
                <c:ptCount val="12"/>
                <c:pt idx="0">
                  <c:v>0.25806449999999997</c:v>
                </c:pt>
                <c:pt idx="1">
                  <c:v>0.22580644</c:v>
                </c:pt>
                <c:pt idx="2">
                  <c:v>0.25806449999999997</c:v>
                </c:pt>
                <c:pt idx="3">
                  <c:v>0.25806449999999997</c:v>
                </c:pt>
                <c:pt idx="4">
                  <c:v>0.25806449999999997</c:v>
                </c:pt>
                <c:pt idx="5">
                  <c:v>0.22580644</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4"/>
          <c:order val="34"/>
          <c:val>
            <c:numRef>
              <c:f>'9" No Bars'!$AJ$1:$AJ$12</c:f>
              <c:numCache>
                <c:formatCode>General</c:formatCode>
                <c:ptCount val="12"/>
              </c:numCache>
            </c:numRef>
          </c:val>
          <c:smooth val="0"/>
        </c:ser>
        <c:ser>
          <c:idx val="35"/>
          <c:order val="35"/>
          <c:val>
            <c:numRef>
              <c:f>'9" No Bars'!$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L$1:$AL$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5806449999999997</c:v>
                </c:pt>
                <c:pt idx="8">
                  <c:v>0.25806449999999997</c:v>
                </c:pt>
                <c:pt idx="9">
                  <c:v>0.22580644</c:v>
                </c:pt>
                <c:pt idx="10">
                  <c:v>0.25806449999999997</c:v>
                </c:pt>
                <c:pt idx="11">
                  <c:v>0.25806449999999997</c:v>
                </c:pt>
              </c:numCache>
            </c:numRef>
          </c:val>
          <c:smooth val="0"/>
        </c:ser>
        <c:ser>
          <c:idx val="37"/>
          <c:order val="37"/>
          <c:val>
            <c:numRef>
              <c:f>'9" No Bars'!$AM$1:$AM$12</c:f>
              <c:numCache>
                <c:formatCode>General</c:formatCode>
                <c:ptCount val="12"/>
              </c:numCache>
            </c:numRef>
          </c:val>
          <c:smooth val="0"/>
        </c:ser>
        <c:ser>
          <c:idx val="38"/>
          <c:order val="38"/>
          <c:val>
            <c:numRef>
              <c:f>'9" No Bars'!$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O$1:$AO$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40"/>
          <c:order val="40"/>
          <c:val>
            <c:numRef>
              <c:f>'9" No Bars'!$AP$1:$AP$12</c:f>
              <c:numCache>
                <c:formatCode>General</c:formatCode>
                <c:ptCount val="12"/>
              </c:numCache>
            </c:numRef>
          </c:val>
          <c:smooth val="0"/>
        </c:ser>
        <c:ser>
          <c:idx val="41"/>
          <c:order val="41"/>
          <c:val>
            <c:numRef>
              <c:f>'9" No Bars'!$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R$1:$AR$12</c:f>
              <c:numCache>
                <c:formatCode>General</c:formatCode>
                <c:ptCount val="12"/>
                <c:pt idx="0">
                  <c:v>0.25806449999999997</c:v>
                </c:pt>
                <c:pt idx="1">
                  <c:v>0.25806449999999997</c:v>
                </c:pt>
                <c:pt idx="2">
                  <c:v>0.25806449999999997</c:v>
                </c:pt>
                <c:pt idx="3">
                  <c:v>0.25806449999999997</c:v>
                </c:pt>
                <c:pt idx="4">
                  <c:v>0.22580644</c:v>
                </c:pt>
                <c:pt idx="5">
                  <c:v>0.25806449999999997</c:v>
                </c:pt>
                <c:pt idx="6">
                  <c:v>0.25806449999999997</c:v>
                </c:pt>
                <c:pt idx="7">
                  <c:v>0.25806449999999997</c:v>
                </c:pt>
                <c:pt idx="8">
                  <c:v>0.25806449999999997</c:v>
                </c:pt>
                <c:pt idx="9">
                  <c:v>0.25806449999999997</c:v>
                </c:pt>
                <c:pt idx="10">
                  <c:v>0.25806449999999997</c:v>
                </c:pt>
                <c:pt idx="11">
                  <c:v>0.25806449999999997</c:v>
                </c:pt>
              </c:numCache>
            </c:numRef>
          </c:val>
          <c:smooth val="0"/>
        </c:ser>
        <c:ser>
          <c:idx val="43"/>
          <c:order val="43"/>
          <c:val>
            <c:numRef>
              <c:f>'9" No Bars'!$AS$1:$AS$12</c:f>
              <c:numCache>
                <c:formatCode>General</c:formatCode>
                <c:ptCount val="12"/>
              </c:numCache>
            </c:numRef>
          </c:val>
          <c:smooth val="0"/>
        </c:ser>
        <c:ser>
          <c:idx val="44"/>
          <c:order val="44"/>
          <c:val>
            <c:numRef>
              <c:f>'9" No Bars'!$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U$1:$AU$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51612899999999995</c:v>
                </c:pt>
                <c:pt idx="9">
                  <c:v>0.25806449999999997</c:v>
                </c:pt>
                <c:pt idx="10">
                  <c:v>0.25806449999999997</c:v>
                </c:pt>
                <c:pt idx="11">
                  <c:v>0.25806449999999997</c:v>
                </c:pt>
              </c:numCache>
            </c:numRef>
          </c:val>
          <c:smooth val="0"/>
        </c:ser>
        <c:ser>
          <c:idx val="46"/>
          <c:order val="46"/>
          <c:val>
            <c:numRef>
              <c:f>'9" No Bars'!$AV$1:$AV$12</c:f>
              <c:numCache>
                <c:formatCode>General</c:formatCode>
                <c:ptCount val="12"/>
              </c:numCache>
            </c:numRef>
          </c:val>
          <c:smooth val="0"/>
        </c:ser>
        <c:ser>
          <c:idx val="47"/>
          <c:order val="47"/>
          <c:val>
            <c:numRef>
              <c:f>'9" No Bars'!$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X$1:$AX$12</c:f>
              <c:numCache>
                <c:formatCode>General</c:formatCode>
                <c:ptCount val="12"/>
                <c:pt idx="0">
                  <c:v>0.22580644</c:v>
                </c:pt>
                <c:pt idx="1">
                  <c:v>0.25806449999999997</c:v>
                </c:pt>
                <c:pt idx="2">
                  <c:v>0.25806449999999997</c:v>
                </c:pt>
                <c:pt idx="3">
                  <c:v>0.25806449999999997</c:v>
                </c:pt>
                <c:pt idx="4">
                  <c:v>0.25806449999999997</c:v>
                </c:pt>
                <c:pt idx="5">
                  <c:v>0.25806449999999997</c:v>
                </c:pt>
                <c:pt idx="6">
                  <c:v>0.22580644</c:v>
                </c:pt>
                <c:pt idx="7">
                  <c:v>0.25806449999999997</c:v>
                </c:pt>
                <c:pt idx="8">
                  <c:v>0.51612899999999995</c:v>
                </c:pt>
                <c:pt idx="9">
                  <c:v>0.25806449999999997</c:v>
                </c:pt>
                <c:pt idx="10">
                  <c:v>0.25806449999999997</c:v>
                </c:pt>
                <c:pt idx="11">
                  <c:v>0.25806449999999997</c:v>
                </c:pt>
              </c:numCache>
            </c:numRef>
          </c:val>
          <c:smooth val="0"/>
        </c:ser>
        <c:ser>
          <c:idx val="49"/>
          <c:order val="49"/>
          <c:val>
            <c:numRef>
              <c:f>'9" No Bars'!$AY$1:$AY$12</c:f>
              <c:numCache>
                <c:formatCode>General</c:formatCode>
                <c:ptCount val="12"/>
              </c:numCache>
            </c:numRef>
          </c:val>
          <c:smooth val="0"/>
        </c:ser>
        <c:ser>
          <c:idx val="50"/>
          <c:order val="50"/>
          <c:val>
            <c:numRef>
              <c:f>'9" No Bars'!$AZ$1:$AZ$12</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A$1:$BA$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2580644</c:v>
                </c:pt>
                <c:pt idx="8">
                  <c:v>0.25806449999999997</c:v>
                </c:pt>
                <c:pt idx="9">
                  <c:v>0.25806449999999997</c:v>
                </c:pt>
                <c:pt idx="10">
                  <c:v>0.25806449999999997</c:v>
                </c:pt>
                <c:pt idx="11">
                  <c:v>0.25806449999999997</c:v>
                </c:pt>
              </c:numCache>
            </c:numRef>
          </c:val>
          <c:smooth val="0"/>
        </c:ser>
        <c:ser>
          <c:idx val="52"/>
          <c:order val="52"/>
          <c:val>
            <c:numRef>
              <c:f>'9" No Bars'!$BB$1:$BB$12</c:f>
              <c:numCache>
                <c:formatCode>General</c:formatCode>
                <c:ptCount val="12"/>
              </c:numCache>
            </c:numRef>
          </c:val>
          <c:smooth val="0"/>
        </c:ser>
        <c:ser>
          <c:idx val="53"/>
          <c:order val="53"/>
          <c:val>
            <c:numRef>
              <c:f>'9" No Bars'!$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D$1:$BD$12</c:f>
              <c:numCache>
                <c:formatCode>General</c:formatCode>
                <c:ptCount val="12"/>
                <c:pt idx="0">
                  <c:v>0.22580644</c:v>
                </c:pt>
                <c:pt idx="1">
                  <c:v>0.25806449999999997</c:v>
                </c:pt>
                <c:pt idx="2">
                  <c:v>0.25806449999999997</c:v>
                </c:pt>
                <c:pt idx="3">
                  <c:v>0.25806449999999997</c:v>
                </c:pt>
                <c:pt idx="4">
                  <c:v>0.25806449999999997</c:v>
                </c:pt>
                <c:pt idx="5">
                  <c:v>0.25806449999999997</c:v>
                </c:pt>
                <c:pt idx="6">
                  <c:v>0.25806449999999997</c:v>
                </c:pt>
                <c:pt idx="7">
                  <c:v>0.25806449999999997</c:v>
                </c:pt>
                <c:pt idx="8">
                  <c:v>0.22580644</c:v>
                </c:pt>
                <c:pt idx="9">
                  <c:v>0.25806449999999997</c:v>
                </c:pt>
                <c:pt idx="10">
                  <c:v>0.25806449999999997</c:v>
                </c:pt>
                <c:pt idx="11">
                  <c:v>0.22580644</c:v>
                </c:pt>
              </c:numCache>
            </c:numRef>
          </c:val>
          <c:smooth val="0"/>
        </c:ser>
        <c:dLbls>
          <c:showLegendKey val="0"/>
          <c:showVal val="0"/>
          <c:showCatName val="0"/>
          <c:showSerName val="0"/>
          <c:showPercent val="0"/>
          <c:showBubbleSize val="0"/>
        </c:dLbls>
        <c:marker val="1"/>
        <c:smooth val="0"/>
        <c:axId val="123164544"/>
        <c:axId val="123170816"/>
      </c:lineChart>
      <c:catAx>
        <c:axId val="123164544"/>
        <c:scaling>
          <c:orientation val="minMax"/>
        </c:scaling>
        <c:delete val="0"/>
        <c:axPos val="b"/>
        <c:majorTickMark val="out"/>
        <c:minorTickMark val="none"/>
        <c:tickLblPos val="nextTo"/>
        <c:crossAx val="123170816"/>
        <c:crosses val="autoZero"/>
        <c:auto val="1"/>
        <c:lblAlgn val="ctr"/>
        <c:lblOffset val="100"/>
        <c:noMultiLvlLbl val="0"/>
      </c:catAx>
      <c:valAx>
        <c:axId val="123170816"/>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12316454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C$14:$C$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37.096775000000001</c:v>
                </c:pt>
                <c:pt idx="7">
                  <c:v>77.217735000000005</c:v>
                </c:pt>
                <c:pt idx="8">
                  <c:v>77.217735000000005</c:v>
                </c:pt>
                <c:pt idx="9">
                  <c:v>77.217735000000005</c:v>
                </c:pt>
                <c:pt idx="10">
                  <c:v>77.217735000000005</c:v>
                </c:pt>
                <c:pt idx="11">
                  <c:v>77.217735000000005</c:v>
                </c:pt>
              </c:numCache>
            </c:numRef>
          </c:val>
          <c:smooth val="0"/>
        </c:ser>
        <c:ser>
          <c:idx val="1"/>
          <c:order val="1"/>
          <c:val>
            <c:numRef>
              <c:f>'9" No Bars'!$D$14:$D$25</c:f>
              <c:numCache>
                <c:formatCode>General</c:formatCode>
                <c:ptCount val="12"/>
              </c:numCache>
            </c:numRef>
          </c:val>
          <c:smooth val="0"/>
        </c:ser>
        <c:ser>
          <c:idx val="2"/>
          <c:order val="2"/>
          <c:val>
            <c:numRef>
              <c:f>'9" No Bars'!$E$14:$E$25</c:f>
              <c:numCache>
                <c:formatCode>General</c:formatCode>
                <c:ptCount val="12"/>
              </c:numCache>
            </c:numRef>
          </c:val>
          <c:smooth val="0"/>
        </c:ser>
        <c:ser>
          <c:idx val="3"/>
          <c:order val="3"/>
          <c:spPr>
            <a:ln>
              <a:noFill/>
            </a:ln>
          </c:spPr>
          <c:marker>
            <c:symbol val="x"/>
            <c:size val="7"/>
            <c:spPr>
              <a:ln>
                <a:solidFill>
                  <a:srgbClr val="4F81BD"/>
                </a:solidFill>
              </a:ln>
            </c:spPr>
          </c:marker>
          <c:val>
            <c:numRef>
              <c:f>'9" No Bars'!$F$14:$F$25</c:f>
              <c:numCache>
                <c:formatCode>General</c:formatCode>
                <c:ptCount val="12"/>
                <c:pt idx="0">
                  <c:v>37.096775000000001</c:v>
                </c:pt>
                <c:pt idx="1">
                  <c:v>37.096775000000001</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
          <c:order val="4"/>
          <c:val>
            <c:numRef>
              <c:f>'9" No Bars'!$G$14:$G$25</c:f>
              <c:numCache>
                <c:formatCode>General</c:formatCode>
                <c:ptCount val="12"/>
              </c:numCache>
            </c:numRef>
          </c:val>
          <c:smooth val="0"/>
        </c:ser>
        <c:ser>
          <c:idx val="5"/>
          <c:order val="5"/>
          <c:val>
            <c:numRef>
              <c:f>'9" No Bars'!$H$14:$H$25</c:f>
              <c:numCache>
                <c:formatCode>General</c:formatCode>
                <c:ptCount val="12"/>
              </c:numCache>
            </c:numRef>
          </c:val>
          <c:smooth val="0"/>
        </c:ser>
        <c:ser>
          <c:idx val="6"/>
          <c:order val="6"/>
          <c:spPr>
            <a:ln>
              <a:noFill/>
            </a:ln>
          </c:spPr>
          <c:marker>
            <c:symbol val="x"/>
            <c:size val="7"/>
            <c:spPr>
              <a:ln>
                <a:solidFill>
                  <a:srgbClr val="4F81BD"/>
                </a:solidFill>
              </a:ln>
            </c:spPr>
          </c:marker>
          <c:val>
            <c:numRef>
              <c:f>'9" No Bars'!$I$14:$I$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7"/>
          <c:order val="7"/>
          <c:val>
            <c:numRef>
              <c:f>'9" No Bars'!$J$14:$J$25</c:f>
              <c:numCache>
                <c:formatCode>General</c:formatCode>
                <c:ptCount val="12"/>
              </c:numCache>
            </c:numRef>
          </c:val>
          <c:smooth val="0"/>
        </c:ser>
        <c:ser>
          <c:idx val="8"/>
          <c:order val="8"/>
          <c:val>
            <c:numRef>
              <c:f>'9" No Bars'!$K$14:$K$25</c:f>
              <c:numCache>
                <c:formatCode>General</c:formatCode>
                <c:ptCount val="12"/>
              </c:numCache>
            </c:numRef>
          </c:val>
          <c:smooth val="0"/>
        </c:ser>
        <c:ser>
          <c:idx val="9"/>
          <c:order val="9"/>
          <c:spPr>
            <a:ln>
              <a:noFill/>
            </a:ln>
          </c:spPr>
          <c:marker>
            <c:symbol val="x"/>
            <c:size val="7"/>
            <c:spPr>
              <a:ln>
                <a:solidFill>
                  <a:srgbClr val="4F81BD"/>
                </a:solidFill>
              </a:ln>
            </c:spPr>
          </c:marker>
          <c:val>
            <c:numRef>
              <c:f>'9" No Bars'!$L$14:$L$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37.096775000000001</c:v>
                </c:pt>
              </c:numCache>
            </c:numRef>
          </c:val>
          <c:smooth val="0"/>
        </c:ser>
        <c:ser>
          <c:idx val="10"/>
          <c:order val="10"/>
          <c:val>
            <c:numRef>
              <c:f>'9" No Bars'!$M$14:$M$25</c:f>
              <c:numCache>
                <c:formatCode>General</c:formatCode>
                <c:ptCount val="12"/>
              </c:numCache>
            </c:numRef>
          </c:val>
          <c:smooth val="0"/>
        </c:ser>
        <c:ser>
          <c:idx val="11"/>
          <c:order val="11"/>
          <c:val>
            <c:numRef>
              <c:f>'9" No Bars'!$N$14:$N$25</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O$14:$O$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13"/>
          <c:order val="13"/>
          <c:val>
            <c:numRef>
              <c:f>'9" No Bars'!$P$14:$P$25</c:f>
              <c:numCache>
                <c:formatCode>General</c:formatCode>
                <c:ptCount val="12"/>
              </c:numCache>
            </c:numRef>
          </c:val>
          <c:smooth val="0"/>
        </c:ser>
        <c:ser>
          <c:idx val="14"/>
          <c:order val="14"/>
          <c:val>
            <c:numRef>
              <c:f>'9" No Bars'!$Q$14:$Q$25</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R$14:$R$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77.217735000000005</c:v>
                </c:pt>
                <c:pt idx="11">
                  <c:v>77.217735000000005</c:v>
                </c:pt>
              </c:numCache>
            </c:numRef>
          </c:val>
          <c:smooth val="0"/>
        </c:ser>
        <c:ser>
          <c:idx val="16"/>
          <c:order val="16"/>
          <c:val>
            <c:numRef>
              <c:f>'9" No Bars'!$S$14:$S$25</c:f>
              <c:numCache>
                <c:formatCode>General</c:formatCode>
                <c:ptCount val="12"/>
              </c:numCache>
            </c:numRef>
          </c:val>
          <c:smooth val="0"/>
        </c:ser>
        <c:ser>
          <c:idx val="17"/>
          <c:order val="17"/>
          <c:val>
            <c:numRef>
              <c:f>'9" No Bars'!$T$14:$T$25</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U$14:$U$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19"/>
          <c:order val="19"/>
          <c:val>
            <c:numRef>
              <c:f>'9" No Bars'!$V$14:$V$25</c:f>
              <c:numCache>
                <c:formatCode>General</c:formatCode>
                <c:ptCount val="12"/>
              </c:numCache>
            </c:numRef>
          </c:val>
          <c:smooth val="0"/>
        </c:ser>
        <c:ser>
          <c:idx val="20"/>
          <c:order val="20"/>
          <c:val>
            <c:numRef>
              <c:f>'9" No Bars'!$W$14:$W$25</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X$14:$X$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37.096775000000001</c:v>
                </c:pt>
                <c:pt idx="11">
                  <c:v>77.217735000000005</c:v>
                </c:pt>
              </c:numCache>
            </c:numRef>
          </c:val>
          <c:smooth val="0"/>
        </c:ser>
        <c:ser>
          <c:idx val="22"/>
          <c:order val="22"/>
          <c:val>
            <c:numRef>
              <c:f>'9" No Bars'!$Y$14:$Y$25</c:f>
              <c:numCache>
                <c:formatCode>General</c:formatCode>
                <c:ptCount val="12"/>
              </c:numCache>
            </c:numRef>
          </c:val>
          <c:smooth val="0"/>
        </c:ser>
        <c:ser>
          <c:idx val="23"/>
          <c:order val="23"/>
          <c:val>
            <c:numRef>
              <c:f>'9" No Bars'!$Z$14:$Z$25</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A$14:$AA$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No Bars'!$AB$14:$AB$25</c:f>
              <c:numCache>
                <c:formatCode>General</c:formatCode>
                <c:ptCount val="12"/>
              </c:numCache>
            </c:numRef>
          </c:val>
          <c:smooth val="0"/>
        </c:ser>
        <c:ser>
          <c:idx val="26"/>
          <c:order val="26"/>
          <c:val>
            <c:numRef>
              <c:f>'9" No Bars'!$AC$14:$AC$25</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D$14:$AD$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37.096775000000001</c:v>
                </c:pt>
                <c:pt idx="10">
                  <c:v>77.217735000000005</c:v>
                </c:pt>
                <c:pt idx="11">
                  <c:v>37.096775000000001</c:v>
                </c:pt>
              </c:numCache>
            </c:numRef>
          </c:val>
          <c:smooth val="0"/>
        </c:ser>
        <c:ser>
          <c:idx val="28"/>
          <c:order val="28"/>
          <c:val>
            <c:numRef>
              <c:f>'9" No Bars'!$AE$14:$AE$25</c:f>
              <c:numCache>
                <c:formatCode>General</c:formatCode>
                <c:ptCount val="12"/>
              </c:numCache>
            </c:numRef>
          </c:val>
          <c:smooth val="0"/>
        </c:ser>
        <c:ser>
          <c:idx val="29"/>
          <c:order val="29"/>
          <c:val>
            <c:numRef>
              <c:f>'9" No Bars'!$AF$14:$AF$25</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G$14:$AG$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31"/>
          <c:order val="31"/>
          <c:val>
            <c:numRef>
              <c:f>'9" No Bars'!$AH$14:$AH$25</c:f>
              <c:numCache>
                <c:formatCode>General</c:formatCode>
                <c:ptCount val="12"/>
              </c:numCache>
            </c:numRef>
          </c:val>
          <c:smooth val="0"/>
        </c:ser>
        <c:ser>
          <c:idx val="32"/>
          <c:order val="32"/>
          <c:val>
            <c:numRef>
              <c:f>'9" No Bars'!$AI$14:$AI$25</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J$14:$AJ$25</c:f>
              <c:numCache>
                <c:formatCode>General</c:formatCode>
                <c:ptCount val="12"/>
                <c:pt idx="0">
                  <c:v>77.217735000000005</c:v>
                </c:pt>
                <c:pt idx="1">
                  <c:v>37.096775000000001</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No Bars'!$AK$14:$AK$25</c:f>
              <c:numCache>
                <c:formatCode>General</c:formatCode>
                <c:ptCount val="12"/>
              </c:numCache>
            </c:numRef>
          </c:val>
          <c:smooth val="0"/>
        </c:ser>
        <c:ser>
          <c:idx val="35"/>
          <c:order val="35"/>
          <c:val>
            <c:numRef>
              <c:f>'9" No Bars'!$AL$14:$AL$25</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M$14:$AM$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37.096775000000001</c:v>
                </c:pt>
                <c:pt idx="10">
                  <c:v>77.217735000000005</c:v>
                </c:pt>
                <c:pt idx="11">
                  <c:v>77.217735000000005</c:v>
                </c:pt>
              </c:numCache>
            </c:numRef>
          </c:val>
          <c:smooth val="0"/>
        </c:ser>
        <c:ser>
          <c:idx val="37"/>
          <c:order val="37"/>
          <c:val>
            <c:numRef>
              <c:f>'9" No Bars'!$AN$14:$AN$25</c:f>
              <c:numCache>
                <c:formatCode>General</c:formatCode>
                <c:ptCount val="12"/>
              </c:numCache>
            </c:numRef>
          </c:val>
          <c:smooth val="0"/>
        </c:ser>
        <c:ser>
          <c:idx val="38"/>
          <c:order val="38"/>
          <c:val>
            <c:numRef>
              <c:f>'9" No Bars'!$AO$14:$AO$25</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P$14:$AP$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0"/>
          <c:order val="40"/>
          <c:val>
            <c:numRef>
              <c:f>'9" No Bars'!$AQ$14:$AQ$25</c:f>
              <c:numCache>
                <c:formatCode>General</c:formatCode>
                <c:ptCount val="12"/>
              </c:numCache>
            </c:numRef>
          </c:val>
          <c:smooth val="0"/>
        </c:ser>
        <c:ser>
          <c:idx val="41"/>
          <c:order val="41"/>
          <c:val>
            <c:numRef>
              <c:f>'9" No Bars'!$AR$14:$AR$25</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S$14:$AS$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No Bars'!$AT$14:$AT$25</c:f>
              <c:numCache>
                <c:formatCode>General</c:formatCode>
                <c:ptCount val="12"/>
              </c:numCache>
            </c:numRef>
          </c:val>
          <c:smooth val="0"/>
        </c:ser>
        <c:ser>
          <c:idx val="44"/>
          <c:order val="44"/>
          <c:val>
            <c:numRef>
              <c:f>'9" No Bars'!$AU$14:$AU$25</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V$14:$AV$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398.18545999999998</c:v>
                </c:pt>
                <c:pt idx="9">
                  <c:v>77.217735000000005</c:v>
                </c:pt>
                <c:pt idx="10">
                  <c:v>77.217735000000005</c:v>
                </c:pt>
                <c:pt idx="11">
                  <c:v>77.217735000000005</c:v>
                </c:pt>
              </c:numCache>
            </c:numRef>
          </c:val>
          <c:smooth val="0"/>
        </c:ser>
        <c:ser>
          <c:idx val="46"/>
          <c:order val="46"/>
          <c:val>
            <c:numRef>
              <c:f>'9" No Bars'!$AW$14:$AW$25</c:f>
              <c:numCache>
                <c:formatCode>General</c:formatCode>
                <c:ptCount val="12"/>
              </c:numCache>
            </c:numRef>
          </c:val>
          <c:smooth val="0"/>
        </c:ser>
        <c:ser>
          <c:idx val="47"/>
          <c:order val="47"/>
          <c:val>
            <c:numRef>
              <c:f>'9" No Bars'!$AX$14:$AX$25</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Y$14:$AY$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37.096775000000001</c:v>
                </c:pt>
                <c:pt idx="7">
                  <c:v>77.217735000000005</c:v>
                </c:pt>
                <c:pt idx="8">
                  <c:v>398.18545999999998</c:v>
                </c:pt>
                <c:pt idx="9">
                  <c:v>77.217735000000005</c:v>
                </c:pt>
                <c:pt idx="10">
                  <c:v>77.217735000000005</c:v>
                </c:pt>
                <c:pt idx="11">
                  <c:v>77.217735000000005</c:v>
                </c:pt>
              </c:numCache>
            </c:numRef>
          </c:val>
          <c:smooth val="0"/>
        </c:ser>
        <c:ser>
          <c:idx val="49"/>
          <c:order val="49"/>
          <c:val>
            <c:numRef>
              <c:f>'9" No Bars'!$AZ$14:$AZ$25</c:f>
              <c:numCache>
                <c:formatCode>General</c:formatCode>
                <c:ptCount val="12"/>
              </c:numCache>
            </c:numRef>
          </c:val>
          <c:smooth val="0"/>
        </c:ser>
        <c:ser>
          <c:idx val="50"/>
          <c:order val="50"/>
          <c:val>
            <c:numRef>
              <c:f>'9" No Bars'!$BA$14:$BA$25</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B$14:$BB$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37.096775000000001</c:v>
                </c:pt>
                <c:pt idx="8">
                  <c:v>77.217735000000005</c:v>
                </c:pt>
                <c:pt idx="9">
                  <c:v>77.217735000000005</c:v>
                </c:pt>
                <c:pt idx="10">
                  <c:v>77.217735000000005</c:v>
                </c:pt>
                <c:pt idx="11">
                  <c:v>77.217735000000005</c:v>
                </c:pt>
              </c:numCache>
            </c:numRef>
          </c:val>
          <c:smooth val="0"/>
        </c:ser>
        <c:ser>
          <c:idx val="52"/>
          <c:order val="52"/>
          <c:val>
            <c:numRef>
              <c:f>'9" No Bars'!$BC$14:$BC$25</c:f>
              <c:numCache>
                <c:formatCode>General</c:formatCode>
                <c:ptCount val="12"/>
              </c:numCache>
            </c:numRef>
          </c:val>
          <c:smooth val="0"/>
        </c:ser>
        <c:ser>
          <c:idx val="53"/>
          <c:order val="53"/>
          <c:val>
            <c:numRef>
              <c:f>'9" No Bars'!$BD$14:$BD$25</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E$14:$BE$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77.217735000000005</c:v>
                </c:pt>
                <c:pt idx="7">
                  <c:v>77.217735000000005</c:v>
                </c:pt>
                <c:pt idx="8">
                  <c:v>37.096775000000001</c:v>
                </c:pt>
                <c:pt idx="9">
                  <c:v>77.217735000000005</c:v>
                </c:pt>
                <c:pt idx="10">
                  <c:v>77.217735000000005</c:v>
                </c:pt>
                <c:pt idx="11">
                  <c:v>37.096775000000001</c:v>
                </c:pt>
              </c:numCache>
            </c:numRef>
          </c:val>
          <c:smooth val="0"/>
        </c:ser>
        <c:dLbls>
          <c:showLegendKey val="0"/>
          <c:showVal val="0"/>
          <c:showCatName val="0"/>
          <c:showSerName val="0"/>
          <c:showPercent val="0"/>
          <c:showBubbleSize val="0"/>
        </c:dLbls>
        <c:marker val="1"/>
        <c:smooth val="0"/>
        <c:axId val="123841152"/>
        <c:axId val="123851520"/>
      </c:lineChart>
      <c:catAx>
        <c:axId val="123841152"/>
        <c:scaling>
          <c:orientation val="minMax"/>
        </c:scaling>
        <c:delete val="0"/>
        <c:axPos val="b"/>
        <c:majorTickMark val="out"/>
        <c:minorTickMark val="none"/>
        <c:tickLblPos val="nextTo"/>
        <c:crossAx val="123851520"/>
        <c:crosses val="autoZero"/>
        <c:auto val="1"/>
        <c:lblAlgn val="ctr"/>
        <c:lblOffset val="100"/>
        <c:noMultiLvlLbl val="0"/>
      </c:catAx>
      <c:valAx>
        <c:axId val="123851520"/>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12384115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D$27:$D$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90.591399999999993</c:v>
                </c:pt>
                <c:pt idx="7">
                  <c:v>197.58063000000001</c:v>
                </c:pt>
                <c:pt idx="8">
                  <c:v>197.58063000000001</c:v>
                </c:pt>
                <c:pt idx="9">
                  <c:v>197.58063000000001</c:v>
                </c:pt>
                <c:pt idx="10">
                  <c:v>197.58063000000001</c:v>
                </c:pt>
                <c:pt idx="11">
                  <c:v>197.58063000000001</c:v>
                </c:pt>
              </c:numCache>
            </c:numRef>
          </c:val>
          <c:smooth val="0"/>
        </c:ser>
        <c:ser>
          <c:idx val="1"/>
          <c:order val="1"/>
          <c:val>
            <c:numRef>
              <c:f>'9" No Bars'!$E$27:$E$38</c:f>
              <c:numCache>
                <c:formatCode>General</c:formatCode>
                <c:ptCount val="12"/>
              </c:numCache>
            </c:numRef>
          </c:val>
          <c:smooth val="0"/>
        </c:ser>
        <c:ser>
          <c:idx val="2"/>
          <c:order val="2"/>
          <c:val>
            <c:numRef>
              <c:f>'9" No Bars'!$F$27:$F$38</c:f>
              <c:numCache>
                <c:formatCode>General</c:formatCode>
                <c:ptCount val="12"/>
              </c:numCache>
            </c:numRef>
          </c:val>
          <c:smooth val="0"/>
        </c:ser>
        <c:ser>
          <c:idx val="3"/>
          <c:order val="3"/>
          <c:spPr>
            <a:ln>
              <a:noFill/>
            </a:ln>
          </c:spPr>
          <c:marker>
            <c:symbol val="x"/>
            <c:size val="7"/>
            <c:spPr>
              <a:ln>
                <a:solidFill>
                  <a:srgbClr val="4F81BD"/>
                </a:solidFill>
              </a:ln>
            </c:spPr>
          </c:marker>
          <c:val>
            <c:numRef>
              <c:f>'9" No Bars'!$G$27:$G$38</c:f>
              <c:numCache>
                <c:formatCode>General</c:formatCode>
                <c:ptCount val="12"/>
                <c:pt idx="0">
                  <c:v>90.591399999999993</c:v>
                </c:pt>
                <c:pt idx="1">
                  <c:v>90.591399999999993</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
          <c:order val="4"/>
          <c:val>
            <c:numRef>
              <c:f>'9" No Bars'!$H$27:$H$38</c:f>
              <c:numCache>
                <c:formatCode>General</c:formatCode>
                <c:ptCount val="12"/>
              </c:numCache>
            </c:numRef>
          </c:val>
          <c:smooth val="0"/>
        </c:ser>
        <c:ser>
          <c:idx val="5"/>
          <c:order val="5"/>
          <c:val>
            <c:numRef>
              <c:f>'9" No Bars'!$I$27:$I$38</c:f>
              <c:numCache>
                <c:formatCode>General</c:formatCode>
                <c:ptCount val="12"/>
              </c:numCache>
            </c:numRef>
          </c:val>
          <c:smooth val="0"/>
        </c:ser>
        <c:ser>
          <c:idx val="6"/>
          <c:order val="6"/>
          <c:spPr>
            <a:ln>
              <a:noFill/>
            </a:ln>
          </c:spPr>
          <c:marker>
            <c:symbol val="x"/>
            <c:size val="7"/>
            <c:spPr>
              <a:ln>
                <a:solidFill>
                  <a:srgbClr val="4F81BD"/>
                </a:solidFill>
              </a:ln>
            </c:spPr>
          </c:marker>
          <c:val>
            <c:numRef>
              <c:f>'9" No Bars'!$J$27:$J$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7"/>
          <c:order val="7"/>
          <c:val>
            <c:numRef>
              <c:f>'9" No Bars'!$K$27:$K$38</c:f>
              <c:numCache>
                <c:formatCode>General</c:formatCode>
                <c:ptCount val="12"/>
              </c:numCache>
            </c:numRef>
          </c:val>
          <c:smooth val="0"/>
        </c:ser>
        <c:ser>
          <c:idx val="8"/>
          <c:order val="8"/>
          <c:val>
            <c:numRef>
              <c:f>'9" No Bars'!$L$27:$L$38</c:f>
              <c:numCache>
                <c:formatCode>General</c:formatCode>
                <c:ptCount val="12"/>
              </c:numCache>
            </c:numRef>
          </c:val>
          <c:smooth val="0"/>
        </c:ser>
        <c:ser>
          <c:idx val="9"/>
          <c:order val="9"/>
          <c:spPr>
            <a:ln>
              <a:noFill/>
            </a:ln>
          </c:spPr>
          <c:marker>
            <c:symbol val="x"/>
            <c:size val="7"/>
            <c:spPr>
              <a:ln>
                <a:solidFill>
                  <a:srgbClr val="4F81BD"/>
                </a:solidFill>
              </a:ln>
            </c:spPr>
          </c:marker>
          <c:val>
            <c:numRef>
              <c:f>'9" No Bars'!$M$27:$M$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90.591399999999993</c:v>
                </c:pt>
              </c:numCache>
            </c:numRef>
          </c:val>
          <c:smooth val="0"/>
        </c:ser>
        <c:ser>
          <c:idx val="10"/>
          <c:order val="10"/>
          <c:val>
            <c:numRef>
              <c:f>'9" No Bars'!$N$27:$N$38</c:f>
              <c:numCache>
                <c:formatCode>General</c:formatCode>
                <c:ptCount val="12"/>
              </c:numCache>
            </c:numRef>
          </c:val>
          <c:smooth val="0"/>
        </c:ser>
        <c:ser>
          <c:idx val="11"/>
          <c:order val="11"/>
          <c:val>
            <c:numRef>
              <c:f>'9" No Bars'!$O$27:$O$38</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P$27:$P$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13"/>
          <c:order val="13"/>
          <c:val>
            <c:numRef>
              <c:f>'9" No Bars'!$Q$27:$Q$38</c:f>
              <c:numCache>
                <c:formatCode>General</c:formatCode>
                <c:ptCount val="12"/>
              </c:numCache>
            </c:numRef>
          </c:val>
          <c:smooth val="0"/>
        </c:ser>
        <c:ser>
          <c:idx val="14"/>
          <c:order val="14"/>
          <c:val>
            <c:numRef>
              <c:f>'9" No Bars'!$R$27:$R$38</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S$27:$S$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197.58063000000001</c:v>
                </c:pt>
                <c:pt idx="11">
                  <c:v>197.58063000000001</c:v>
                </c:pt>
              </c:numCache>
            </c:numRef>
          </c:val>
          <c:smooth val="0"/>
        </c:ser>
        <c:ser>
          <c:idx val="16"/>
          <c:order val="16"/>
          <c:val>
            <c:numRef>
              <c:f>'9" No Bars'!$T$27:$T$38</c:f>
              <c:numCache>
                <c:formatCode>General</c:formatCode>
                <c:ptCount val="12"/>
              </c:numCache>
            </c:numRef>
          </c:val>
          <c:smooth val="0"/>
        </c:ser>
        <c:ser>
          <c:idx val="17"/>
          <c:order val="17"/>
          <c:val>
            <c:numRef>
              <c:f>'9" No Bars'!$U$27:$U$38</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V$27:$V$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19"/>
          <c:order val="19"/>
          <c:val>
            <c:numRef>
              <c:f>'9" No Bars'!$W$27:$W$38</c:f>
              <c:numCache>
                <c:formatCode>General</c:formatCode>
                <c:ptCount val="12"/>
              </c:numCache>
            </c:numRef>
          </c:val>
          <c:smooth val="0"/>
        </c:ser>
        <c:ser>
          <c:idx val="20"/>
          <c:order val="20"/>
          <c:val>
            <c:numRef>
              <c:f>'9" No Bars'!$X$27:$X$38</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Y$27:$Y$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90.591399999999993</c:v>
                </c:pt>
                <c:pt idx="11">
                  <c:v>197.58063000000001</c:v>
                </c:pt>
              </c:numCache>
            </c:numRef>
          </c:val>
          <c:smooth val="0"/>
        </c:ser>
        <c:ser>
          <c:idx val="22"/>
          <c:order val="22"/>
          <c:val>
            <c:numRef>
              <c:f>'9" No Bars'!$Z$27:$Z$38</c:f>
              <c:numCache>
                <c:formatCode>General</c:formatCode>
                <c:ptCount val="12"/>
              </c:numCache>
            </c:numRef>
          </c:val>
          <c:smooth val="0"/>
        </c:ser>
        <c:ser>
          <c:idx val="23"/>
          <c:order val="23"/>
          <c:val>
            <c:numRef>
              <c:f>'9" No Bars'!$AA$27:$AA$38</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B$27:$AB$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25"/>
          <c:order val="25"/>
          <c:val>
            <c:numRef>
              <c:f>'9" No Bars'!$AC$27:$AC$38</c:f>
              <c:numCache>
                <c:formatCode>General</c:formatCode>
                <c:ptCount val="12"/>
              </c:numCache>
            </c:numRef>
          </c:val>
          <c:smooth val="0"/>
        </c:ser>
        <c:ser>
          <c:idx val="26"/>
          <c:order val="26"/>
          <c:val>
            <c:numRef>
              <c:f>'9" No Bars'!$AD$27:$AD$38</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E$27:$AE$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90.591399999999993</c:v>
                </c:pt>
                <c:pt idx="10">
                  <c:v>197.58063000000001</c:v>
                </c:pt>
                <c:pt idx="11">
                  <c:v>90.591399999999993</c:v>
                </c:pt>
              </c:numCache>
            </c:numRef>
          </c:val>
          <c:smooth val="0"/>
        </c:ser>
        <c:ser>
          <c:idx val="28"/>
          <c:order val="28"/>
          <c:val>
            <c:numRef>
              <c:f>'9" No Bars'!$AF$27:$AF$38</c:f>
              <c:numCache>
                <c:formatCode>General</c:formatCode>
                <c:ptCount val="12"/>
              </c:numCache>
            </c:numRef>
          </c:val>
          <c:smooth val="0"/>
        </c:ser>
        <c:ser>
          <c:idx val="29"/>
          <c:order val="29"/>
          <c:val>
            <c:numRef>
              <c:f>'9" No Bars'!$AG$27:$AG$38</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H$27:$AH$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31"/>
          <c:order val="31"/>
          <c:val>
            <c:numRef>
              <c:f>'9" No Bars'!$AI$27:$AI$38</c:f>
              <c:numCache>
                <c:formatCode>General</c:formatCode>
                <c:ptCount val="12"/>
              </c:numCache>
            </c:numRef>
          </c:val>
          <c:smooth val="0"/>
        </c:ser>
        <c:ser>
          <c:idx val="32"/>
          <c:order val="32"/>
          <c:val>
            <c:numRef>
              <c:f>'9" No Bars'!$AJ$27:$AJ$38</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K$27:$AK$38</c:f>
              <c:numCache>
                <c:formatCode>General</c:formatCode>
                <c:ptCount val="12"/>
                <c:pt idx="0">
                  <c:v>197.58063000000001</c:v>
                </c:pt>
                <c:pt idx="1">
                  <c:v>90.591399999999993</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No Bars'!$AL$27:$AL$38</c:f>
              <c:numCache>
                <c:formatCode>General</c:formatCode>
                <c:ptCount val="12"/>
              </c:numCache>
            </c:numRef>
          </c:val>
          <c:smooth val="0"/>
        </c:ser>
        <c:ser>
          <c:idx val="35"/>
          <c:order val="35"/>
          <c:val>
            <c:numRef>
              <c:f>'9" No Bars'!$AM$27:$AM$38</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N$27:$AN$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90.591399999999993</c:v>
                </c:pt>
                <c:pt idx="10">
                  <c:v>197.58063000000001</c:v>
                </c:pt>
                <c:pt idx="11">
                  <c:v>197.58063000000001</c:v>
                </c:pt>
              </c:numCache>
            </c:numRef>
          </c:val>
          <c:smooth val="0"/>
        </c:ser>
        <c:ser>
          <c:idx val="37"/>
          <c:order val="37"/>
          <c:val>
            <c:numRef>
              <c:f>'9" No Bars'!$AO$27:$AO$38</c:f>
              <c:numCache>
                <c:formatCode>General</c:formatCode>
                <c:ptCount val="12"/>
              </c:numCache>
            </c:numRef>
          </c:val>
          <c:smooth val="0"/>
        </c:ser>
        <c:ser>
          <c:idx val="38"/>
          <c:order val="38"/>
          <c:val>
            <c:numRef>
              <c:f>'9" No Bars'!$AP$27:$AP$38</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Q$27:$AQ$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0"/>
          <c:order val="40"/>
          <c:val>
            <c:numRef>
              <c:f>'9" No Bars'!$AR$27:$AR$38</c:f>
              <c:numCache>
                <c:formatCode>General</c:formatCode>
                <c:ptCount val="12"/>
              </c:numCache>
            </c:numRef>
          </c:val>
          <c:smooth val="0"/>
        </c:ser>
        <c:ser>
          <c:idx val="41"/>
          <c:order val="41"/>
          <c:val>
            <c:numRef>
              <c:f>'9" No Bars'!$AS$27:$AS$38</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T$27:$AT$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No Bars'!$AU$27:$AU$38</c:f>
              <c:numCache>
                <c:formatCode>General</c:formatCode>
                <c:ptCount val="12"/>
              </c:numCache>
            </c:numRef>
          </c:val>
          <c:smooth val="0"/>
        </c:ser>
        <c:ser>
          <c:idx val="44"/>
          <c:order val="44"/>
          <c:val>
            <c:numRef>
              <c:f>'9" No Bars'!$AV$27:$AV$38</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W$27:$AW$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000</c:v>
                </c:pt>
                <c:pt idx="9">
                  <c:v>197.58063000000001</c:v>
                </c:pt>
                <c:pt idx="10">
                  <c:v>197.58063000000001</c:v>
                </c:pt>
                <c:pt idx="11">
                  <c:v>197.58063000000001</c:v>
                </c:pt>
              </c:numCache>
            </c:numRef>
          </c:val>
          <c:smooth val="0"/>
        </c:ser>
        <c:ser>
          <c:idx val="46"/>
          <c:order val="46"/>
          <c:val>
            <c:numRef>
              <c:f>'9" No Bars'!$AX$27:$AX$38</c:f>
              <c:numCache>
                <c:formatCode>General</c:formatCode>
                <c:ptCount val="12"/>
              </c:numCache>
            </c:numRef>
          </c:val>
          <c:smooth val="0"/>
        </c:ser>
        <c:ser>
          <c:idx val="47"/>
          <c:order val="47"/>
          <c:val>
            <c:numRef>
              <c:f>'9" No Bars'!$AY$27:$AY$38</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Z$27:$AZ$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90.591399999999993</c:v>
                </c:pt>
                <c:pt idx="7">
                  <c:v>197.58063000000001</c:v>
                </c:pt>
                <c:pt idx="8">
                  <c:v>1000</c:v>
                </c:pt>
                <c:pt idx="9">
                  <c:v>197.58063000000001</c:v>
                </c:pt>
                <c:pt idx="10">
                  <c:v>197.58063000000001</c:v>
                </c:pt>
                <c:pt idx="11">
                  <c:v>197.58063000000001</c:v>
                </c:pt>
              </c:numCache>
            </c:numRef>
          </c:val>
          <c:smooth val="0"/>
        </c:ser>
        <c:ser>
          <c:idx val="49"/>
          <c:order val="49"/>
          <c:val>
            <c:numRef>
              <c:f>'9" No Bars'!$BA$27:$BA$38</c:f>
              <c:numCache>
                <c:formatCode>General</c:formatCode>
                <c:ptCount val="12"/>
              </c:numCache>
            </c:numRef>
          </c:val>
          <c:smooth val="0"/>
        </c:ser>
        <c:ser>
          <c:idx val="50"/>
          <c:order val="50"/>
          <c:val>
            <c:numRef>
              <c:f>'9" No Bars'!$BB$27:$BB$38</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C$27:$BC$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90.591399999999993</c:v>
                </c:pt>
                <c:pt idx="8">
                  <c:v>197.58063000000001</c:v>
                </c:pt>
                <c:pt idx="9">
                  <c:v>197.58063000000001</c:v>
                </c:pt>
                <c:pt idx="10">
                  <c:v>197.58063000000001</c:v>
                </c:pt>
                <c:pt idx="11">
                  <c:v>197.58063000000001</c:v>
                </c:pt>
              </c:numCache>
            </c:numRef>
          </c:val>
          <c:smooth val="0"/>
        </c:ser>
        <c:ser>
          <c:idx val="52"/>
          <c:order val="52"/>
          <c:val>
            <c:numRef>
              <c:f>'9" No Bars'!$BD$27:$BD$38</c:f>
              <c:numCache>
                <c:formatCode>General</c:formatCode>
                <c:ptCount val="12"/>
              </c:numCache>
            </c:numRef>
          </c:val>
          <c:smooth val="0"/>
        </c:ser>
        <c:ser>
          <c:idx val="53"/>
          <c:order val="53"/>
          <c:val>
            <c:numRef>
              <c:f>'9" No Bars'!$BE$27:$BE$38</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F$27:$BF$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197.58063000000001</c:v>
                </c:pt>
                <c:pt idx="7">
                  <c:v>197.58063000000001</c:v>
                </c:pt>
                <c:pt idx="8">
                  <c:v>90.591399999999993</c:v>
                </c:pt>
                <c:pt idx="9">
                  <c:v>197.58063000000001</c:v>
                </c:pt>
                <c:pt idx="10">
                  <c:v>197.58063000000001</c:v>
                </c:pt>
                <c:pt idx="11">
                  <c:v>90.591399999999993</c:v>
                </c:pt>
              </c:numCache>
            </c:numRef>
          </c:val>
          <c:smooth val="0"/>
        </c:ser>
        <c:dLbls>
          <c:showLegendKey val="0"/>
          <c:showVal val="0"/>
          <c:showCatName val="0"/>
          <c:showSerName val="0"/>
          <c:showPercent val="0"/>
          <c:showBubbleSize val="0"/>
        </c:dLbls>
        <c:marker val="1"/>
        <c:smooth val="0"/>
        <c:axId val="124202368"/>
        <c:axId val="124220928"/>
      </c:lineChart>
      <c:catAx>
        <c:axId val="124202368"/>
        <c:scaling>
          <c:orientation val="minMax"/>
        </c:scaling>
        <c:delete val="0"/>
        <c:axPos val="b"/>
        <c:majorTickMark val="out"/>
        <c:minorTickMark val="none"/>
        <c:tickLblPos val="nextTo"/>
        <c:crossAx val="124220928"/>
        <c:crosses val="autoZero"/>
        <c:auto val="1"/>
        <c:lblAlgn val="ctr"/>
        <c:lblOffset val="100"/>
        <c:noMultiLvlLbl val="0"/>
      </c:catAx>
      <c:valAx>
        <c:axId val="124220928"/>
        <c:scaling>
          <c:orientation val="minMax"/>
          <c:max val="1000"/>
        </c:scaling>
        <c:delete val="0"/>
        <c:axPos val="l"/>
        <c:majorGridlines/>
        <c:numFmt formatCode="General" sourceLinked="1"/>
        <c:majorTickMark val="out"/>
        <c:minorTickMark val="none"/>
        <c:tickLblPos val="nextTo"/>
        <c:crossAx val="12420236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12548</cdr:x>
      <cdr:y>0.47733</cdr:y>
    </cdr:from>
    <cdr:to>
      <cdr:x>0.3413</cdr:x>
      <cdr:y>0.54933</cdr:y>
    </cdr:to>
    <cdr:sp macro="" textlink="">
      <cdr:nvSpPr>
        <cdr:cNvPr id="2" name="Text Box 1"/>
        <cdr:cNvSpPr txBox="1"/>
      </cdr:nvSpPr>
      <cdr:spPr>
        <a:xfrm xmlns:a="http://schemas.openxmlformats.org/drawingml/2006/main">
          <a:off x="731520" y="1309421"/>
          <a:ext cx="1258214"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wrap="square" rtlCol="0" anchor="ctr"/>
        <a:lstStyle xmlns:a="http://schemas.openxmlformats.org/drawingml/2006/main"/>
        <a:p xmlns:a="http://schemas.openxmlformats.org/drawingml/2006/main">
          <a:r>
            <a:rPr lang="en-US" sz="1100"/>
            <a:t>Correlation </a:t>
          </a:r>
          <a:r>
            <a:rPr lang="en-US" sz="1100" baseline="0"/>
            <a:t>= -0.58 </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28978</cdr:x>
      <cdr:y>0.46919</cdr:y>
    </cdr:from>
    <cdr:to>
      <cdr:x>0.50442</cdr:x>
      <cdr:y>0.54119</cdr:y>
    </cdr:to>
    <cdr:sp macro="" textlink="">
      <cdr:nvSpPr>
        <cdr:cNvPr id="2" name="Text Box 1"/>
        <cdr:cNvSpPr txBox="1"/>
      </cdr:nvSpPr>
      <cdr:spPr>
        <a:xfrm xmlns:a="http://schemas.openxmlformats.org/drawingml/2006/main">
          <a:off x="1689405" y="1287069"/>
          <a:ext cx="1251305"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p xmlns:a="http://schemas.openxmlformats.org/drawingml/2006/main">
          <a:r>
            <a:rPr lang="en-US"/>
            <a:t>Correlation</a:t>
          </a:r>
          <a:r>
            <a:rPr lang="en-US" baseline="0"/>
            <a:t> = -0.33</a:t>
          </a:r>
          <a:endParaRPr lang="en-US"/>
        </a:p>
      </cdr:txBody>
    </cdr:sp>
  </cdr:relSizeAnchor>
</c:userShapes>
</file>

<file path=word/ink/ink1.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7:59:28.900"/>
    </inkml:context>
    <inkml:brush xml:id="br0">
      <inkml:brushProperty name="width" value="0.1" units="cm"/>
      <inkml:brushProperty name="height" value="0.1" units="cm"/>
      <inkml:brushProperty name="color" value="#808080"/>
      <inkml:brushProperty name="fitToCurve" value="1"/>
    </inkml:brush>
  </inkml:definitions>
  <inkml:trace contextRef="#ctx0" brushRef="#br0">70 20,'0'3,"-4"1,4 0,0 0,0 0,0-1,0 1,0-1,0 2,0-2,0 1,0 0,0-1,4 1,-4 0,0 0,0-1,0 1,0 3,0-2,0-2,0 1,0 0,0-1,0 1,0-1,0 2,-4-5,4 3,0 1,0 0,0-1,0 2,0-2,-3 1,3-1,0 1,0 0,0 0,-4-4,4 3,0 1,-4-4,4 4,0-1,-3 1,3 0,-4-4,4 4,0 0,-4-4,4 3,-4-3,4 4,-3-4,-1 0,0 0,4 4,-4-4,0 0,1 0,-1 0,0 0,0 0,1 0,-1 0,0 0,8 0,0 0,-1-4,-3 0,4 4,0 0,0 0,-1-3,-3-1,4 4,-4-4,0 0,0 0,4 4,0 0,-4-3,0-1,0 0,0 1,0-1,0 0,0 0,0 1,0-1,0 1,0-2,0 2,0-1,4 4,-4-4,3 4,-3-3,0-2,0 2,0-1,0 1,0-1,0 0,0 1,0-2,0 2,0-1,0 0,0 1,0-1,0 0,0 0,0 1,0-1,0 0,0 1,4-2,-4 2,4 3,0 0,-4-4,3 4,-3-3,0-1,4 0,-4 0,0 0,4 4,-1 0,-3-3,0-1,0 0,4 4,-4-4,4 4,0 0,0 0,-1 0,1 0,0 0,0 0,-1 0,1 0,0 0,0 0,0 0,-1-3,1 3,0 0,-1 0,-3-4,4 4,0 0,-8 0,-3 0,3 0,0 4,1-4,-5 3,8 5,-4-8,4 4,-4-4,4 3,0 1,-3-4,3 4,0 0,0 0,0-1,0 1,0-1,0 2,3-5,1 0,0 0,0 0,-4-5,4 5,-1 0,-3-3,0-1,0 1,0 6,0 1,0-1,-3-3,3 5,0-2,0 1,0 0,0-1,0 1,0 0,0 0,0-1,0 1,-4 0,4-1,0 2,0-2,-4-3,4 4,-4-4,4 4,0-1,-4-3,4 4,0-1,-3-3,3 5,0-2,0 1,0 0,0-1,0 2,0-2,0 1,0-1,0 1,0 0,0 0,0-1,0 1,-4-4,4 4,-4-1,0-3,4 4,-3-4,3 4,-4 0,4 0,-4-4,4 3,-4-3,4 4,-4-4,4 4,-3-4,-1 0,0 0,1 0,-1 0,0 0,0 0,1 0,-1 0</inkml:trace>
</inkml:ink>
</file>

<file path=word/ink/ink2.xml><?xml version="1.0" encoding="utf-8"?>
<inkml:ink xmlns:inkml="http://www.w3.org/2003/InkML">
  <inkml:definitions>
    <inkml:context xml:id="ctx0">
      <inkml:inkSource xml:id="inkSrc0">
        <inkml:traceFormat>
          <inkml:channel name="X" type="integer" max="3200" units="cm"/>
          <inkml:channel name="Y" type="integer" max="1800" units="cm"/>
        </inkml:traceFormat>
        <inkml:channelProperties>
          <inkml:channelProperty channel="X" name="resolution" value="109.21502" units="1/cm"/>
          <inkml:channelProperty channel="Y" name="resolution" value="109.09091" units="1/cm"/>
        </inkml:channelProperties>
      </inkml:inkSource>
      <inkml:timestamp xml:id="ts0" timeString="2014-12-06T18:15:07.949"/>
    </inkml:context>
    <inkml:brush xml:id="br0">
      <inkml:brushProperty name="width" value="0.07938" units="cm"/>
      <inkml:brushProperty name="height" value="0.07938" units="cm"/>
      <inkml:brushProperty name="color" value="#808080"/>
      <inkml:brushProperty name="fitToCurve" value="1"/>
    </inkml:brush>
  </inkml:definitions>
  <inkml:trace contextRef="#ctx0" brushRef="#br0">109 29,'0'6,"-5"0,5-1,0 1,0 0,0-1,0 1,0 0,0 0,0-1,0 1,0 0,0-1,5 1,-5 0,0 0,0-1,0 1,0 5,0-5,0 0,0-1,0 1,0 0,0 0,0-1,0 1,-5-6,5 6,0-1,0 1,0 0,0 0,0-1,-8 0,8 2,0-2,0 1,0-1,-5-5,5 6,0 0,-6-6,6 5,0 1,-5 0,5 0,-6-6,6 5,0 1,-6-6,6 6,-5-6,5 5,-6-5,0 0,1 0,5 6,-6-6,0 0,0 0,1 0,-1 0,0 0,1 0,-1 0,1 0,10 0,1 0,-1-6,-5 1,6 5,0 0,-1 0,1-6,-6 0,6 6,-6-5,0-1,0 0,6 6,-1 0,-5-6,0 1,0-1,0 0,0 1,0-1,0 1,0-2,0 2,0 0,0-1,0 0,0 0,6 6,-6-5,6 5,-6-6,0 0,0 1,0-1,0 0,0 0,0 1,0-1,0 0,0 1,0-1,0 0,0 1,0-1,0 0,0 0,0 1,0-1,0 0,0 1,5-1,-5 0,6 6,0 0,-6-6,5 6,-5-5,0-1,6 0,-6 1,0-1,5 6,3 0,-8-6,0 1,0-1,5 6,-5-5,5 5,1 0,0 0,0 0,-1 0,1 0,0 0,-1 0,1 0,0 0,0 0,-1 0,0-7,1 7,0 0,0 0,-6-5,5 5,1 0,-12 0,-5 0,5 0,0 5,1-5,-6 7,11 4,-6-11,6 5,-6-5,6 6,0 0,-5-6,5 5,0 1,0 0,0-1,0 1,0 0,0 0,5-6,1 0,0 0,0 0,-6-6,5 6,0 0,-5-6,0 0,0 1,0 10,0 1,0 0,-5-6,5 6,0-1,0 1,0 0,0-1,0 1,0 0,0 0,0-1,0 1,-5 0,5-1,0 1,0 0,-6-6,6 5,-6-5,6 6,0 0,-6-6,6 6,0-1,-5-5,5 6,0 0,0-1,0 1,0 0,0 0,0-1,0 0,0 2,0-2,0 1,0-1,0 1,0 0,-6-6,6 5,-6 1,1-6,5 6,-6-6,6 6,-6-1,6 1,-6-6,6 6,-5-6,5 5,-5-5,5 6,-8-6,3 0,-1 0,1 0,-1 0,0 0,1 0,-1 0,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3</b:RefOrder>
  </b:Source>
</b:Sources>
</file>

<file path=customXml/itemProps1.xml><?xml version="1.0" encoding="utf-8"?>
<ds:datastoreItem xmlns:ds="http://schemas.openxmlformats.org/officeDocument/2006/customXml" ds:itemID="{7E626943-DAB7-4374-98E0-385865AED4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958</TotalTime>
  <Pages>111</Pages>
  <Words>31386</Words>
  <Characters>178901</Characters>
  <Application>Microsoft Office Word</Application>
  <DocSecurity>0</DocSecurity>
  <Lines>1490</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8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159</cp:revision>
  <cp:lastPrinted>2014-12-12T14:32:00Z</cp:lastPrinted>
  <dcterms:created xsi:type="dcterms:W3CDTF">2014-07-21T21:55:00Z</dcterms:created>
  <dcterms:modified xsi:type="dcterms:W3CDTF">2014-12-13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